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 w:themeColor="background1"/>
  <w:body>
    <w:p w14:paraId="32BA822B" w14:textId="41251A0A" w:rsidR="00AF592C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48"/>
        </w:rPr>
      </w:pPr>
      <w:r w:rsidRPr="00543586">
        <w:rPr>
          <w:rFonts w:cs="Times New Roman" w:hint="eastAsia"/>
          <w:sz w:val="48"/>
        </w:rPr>
        <w:t>元</w:t>
      </w:r>
      <w:r w:rsidRPr="00543586">
        <w:rPr>
          <w:rFonts w:cs="Times New Roman"/>
          <w:sz w:val="48"/>
        </w:rPr>
        <w:t xml:space="preserve">     </w:t>
      </w:r>
      <w:r w:rsidRPr="00543586">
        <w:rPr>
          <w:rFonts w:cs="Times New Roman"/>
          <w:sz w:val="48"/>
        </w:rPr>
        <w:t>智</w:t>
      </w:r>
      <w:r w:rsidRPr="00543586">
        <w:rPr>
          <w:rFonts w:cs="Times New Roman"/>
          <w:sz w:val="48"/>
        </w:rPr>
        <w:t xml:space="preserve">     </w:t>
      </w:r>
      <w:r w:rsidRPr="00543586">
        <w:rPr>
          <w:rFonts w:cs="Times New Roman"/>
          <w:sz w:val="48"/>
        </w:rPr>
        <w:t>大</w:t>
      </w:r>
      <w:r w:rsidRPr="00543586">
        <w:rPr>
          <w:rFonts w:cs="Times New Roman"/>
          <w:sz w:val="48"/>
        </w:rPr>
        <w:t xml:space="preserve">     </w:t>
      </w:r>
      <w:r w:rsidRPr="00543586">
        <w:rPr>
          <w:rFonts w:cs="Times New Roman"/>
          <w:sz w:val="48"/>
        </w:rPr>
        <w:t>學</w:t>
      </w:r>
    </w:p>
    <w:p w14:paraId="382073ED" w14:textId="77777777" w:rsidR="00AF592C" w:rsidRPr="00543586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48"/>
        </w:rPr>
      </w:pPr>
    </w:p>
    <w:p w14:paraId="500C2FCD" w14:textId="77777777" w:rsidR="00AF592C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56"/>
        </w:rPr>
      </w:pPr>
      <w:r w:rsidRPr="00543586">
        <w:rPr>
          <w:rFonts w:cs="Times New Roman"/>
          <w:sz w:val="56"/>
        </w:rPr>
        <w:t>資訊</w:t>
      </w:r>
      <w:r>
        <w:rPr>
          <w:rFonts w:cs="Times New Roman" w:hint="eastAsia"/>
          <w:sz w:val="56"/>
        </w:rPr>
        <w:t>傳播</w:t>
      </w:r>
      <w:r w:rsidRPr="00543586">
        <w:rPr>
          <w:rFonts w:cs="Times New Roman"/>
          <w:sz w:val="56"/>
        </w:rPr>
        <w:t>學系</w:t>
      </w:r>
    </w:p>
    <w:p w14:paraId="7E92AA1B" w14:textId="77777777" w:rsidR="00AF592C" w:rsidRPr="00543586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48"/>
        </w:rPr>
      </w:pPr>
      <w:r w:rsidRPr="00543586">
        <w:rPr>
          <w:rFonts w:cs="Times New Roman"/>
          <w:sz w:val="48"/>
        </w:rPr>
        <w:t>碩士</w:t>
      </w:r>
      <w:r w:rsidRPr="00543586">
        <w:rPr>
          <w:rFonts w:cs="Times New Roman" w:hint="eastAsia"/>
          <w:sz w:val="48"/>
        </w:rPr>
        <w:t>論</w:t>
      </w:r>
      <w:r w:rsidRPr="00543586">
        <w:rPr>
          <w:rFonts w:cs="Times New Roman"/>
          <w:sz w:val="48"/>
        </w:rPr>
        <w:t>文</w:t>
      </w:r>
    </w:p>
    <w:p w14:paraId="5B94B775" w14:textId="77777777" w:rsidR="00AF592C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48"/>
        </w:rPr>
      </w:pPr>
    </w:p>
    <w:p w14:paraId="734EE1D6" w14:textId="77777777" w:rsidR="00AF592C" w:rsidRPr="00965B34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48"/>
        </w:rPr>
      </w:pPr>
    </w:p>
    <w:p w14:paraId="0914DA3B" w14:textId="476B42E2" w:rsidR="00AF592C" w:rsidRPr="00574D4E" w:rsidRDefault="00AF592C" w:rsidP="00574D4E">
      <w:pPr>
        <w:jc w:val="center"/>
        <w:rPr>
          <w:sz w:val="48"/>
          <w:szCs w:val="48"/>
        </w:rPr>
      </w:pPr>
      <w:r>
        <w:rPr>
          <w:rFonts w:cs="Times New Roman" w:hint="eastAsia"/>
          <w:sz w:val="40"/>
        </w:rPr>
        <w:t>視覺化巢狀</w:t>
      </w:r>
      <w:r>
        <w:rPr>
          <w:rFonts w:cs="Times New Roman"/>
          <w:sz w:val="40"/>
        </w:rPr>
        <w:t>QR Code</w:t>
      </w:r>
      <w:r w:rsidR="00574D4E">
        <w:rPr>
          <w:rFonts w:cs="Times New Roman"/>
          <w:sz w:val="40"/>
        </w:rPr>
        <w:br/>
      </w:r>
      <w:r w:rsidR="00574D4E">
        <w:rPr>
          <w:sz w:val="48"/>
          <w:szCs w:val="48"/>
        </w:rPr>
        <w:br/>
      </w:r>
      <w:r w:rsidR="00574D4E" w:rsidRPr="00574D4E">
        <w:rPr>
          <w:sz w:val="32"/>
          <w:szCs w:val="32"/>
        </w:rPr>
        <w:t>Visual Nested QR Code</w:t>
      </w:r>
    </w:p>
    <w:p w14:paraId="0004B978" w14:textId="77777777" w:rsidR="00AF592C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36"/>
        </w:rPr>
      </w:pPr>
    </w:p>
    <w:p w14:paraId="504BCE44" w14:textId="77777777" w:rsidR="00AF592C" w:rsidRPr="0011336D" w:rsidRDefault="00AF592C" w:rsidP="008E2DD0">
      <w:pPr>
        <w:adjustRightInd w:val="0"/>
        <w:snapToGrid w:val="0"/>
        <w:spacing w:line="360" w:lineRule="auto"/>
        <w:jc w:val="center"/>
        <w:rPr>
          <w:rFonts w:cs="Times New Roman"/>
          <w:sz w:val="36"/>
        </w:rPr>
      </w:pPr>
    </w:p>
    <w:p w14:paraId="0734DDDA" w14:textId="77777777" w:rsidR="00AF592C" w:rsidRDefault="00AF592C" w:rsidP="008E2DD0">
      <w:pPr>
        <w:adjustRightInd w:val="0"/>
        <w:snapToGrid w:val="0"/>
        <w:spacing w:line="360" w:lineRule="auto"/>
        <w:ind w:firstLineChars="708" w:firstLine="2549"/>
        <w:rPr>
          <w:rFonts w:cs="Times New Roman"/>
          <w:sz w:val="36"/>
        </w:rPr>
      </w:pPr>
      <w:r w:rsidRPr="00543586">
        <w:rPr>
          <w:rFonts w:cs="Times New Roman"/>
          <w:sz w:val="36"/>
        </w:rPr>
        <w:t>研</w:t>
      </w:r>
      <w:r w:rsidRPr="00543586">
        <w:rPr>
          <w:rFonts w:cs="Times New Roman"/>
          <w:sz w:val="36"/>
        </w:rPr>
        <w:t xml:space="preserve"> </w:t>
      </w:r>
      <w:r>
        <w:rPr>
          <w:rFonts w:cs="Times New Roman"/>
          <w:sz w:val="36"/>
        </w:rPr>
        <w:t xml:space="preserve"> </w:t>
      </w:r>
      <w:r w:rsidRPr="00543586">
        <w:rPr>
          <w:rFonts w:cs="Times New Roman"/>
          <w:sz w:val="36"/>
        </w:rPr>
        <w:t>究</w:t>
      </w:r>
      <w:r w:rsidRPr="00543586">
        <w:rPr>
          <w:rFonts w:cs="Times New Roman"/>
          <w:sz w:val="36"/>
        </w:rPr>
        <w:t xml:space="preserve"> </w:t>
      </w:r>
      <w:r w:rsidRPr="00543586">
        <w:rPr>
          <w:rFonts w:cs="Times New Roman"/>
          <w:sz w:val="36"/>
        </w:rPr>
        <w:t>生</w:t>
      </w:r>
      <w:r>
        <w:rPr>
          <w:rFonts w:cs="Times New Roman" w:hint="eastAsia"/>
          <w:sz w:val="36"/>
        </w:rPr>
        <w:t xml:space="preserve"> </w:t>
      </w:r>
      <w:r w:rsidRPr="00543586">
        <w:rPr>
          <w:rFonts w:cs="Times New Roman"/>
          <w:sz w:val="36"/>
        </w:rPr>
        <w:t>：</w:t>
      </w:r>
      <w:r>
        <w:rPr>
          <w:rFonts w:cs="Times New Roman" w:hint="eastAsia"/>
          <w:sz w:val="36"/>
        </w:rPr>
        <w:t>蕭健治</w:t>
      </w:r>
    </w:p>
    <w:p w14:paraId="122F98B0" w14:textId="77777777" w:rsidR="00AF592C" w:rsidRPr="00543586" w:rsidRDefault="00AF592C" w:rsidP="008E2DD0">
      <w:pPr>
        <w:adjustRightInd w:val="0"/>
        <w:snapToGrid w:val="0"/>
        <w:spacing w:line="360" w:lineRule="auto"/>
        <w:ind w:firstLineChars="708" w:firstLine="2549"/>
        <w:jc w:val="center"/>
        <w:rPr>
          <w:rFonts w:cs="Times New Roman"/>
          <w:sz w:val="36"/>
        </w:rPr>
      </w:pPr>
    </w:p>
    <w:p w14:paraId="47015D05" w14:textId="36C01F29" w:rsidR="00AF592C" w:rsidRDefault="00AF592C" w:rsidP="008E2DD0">
      <w:pPr>
        <w:adjustRightInd w:val="0"/>
        <w:snapToGrid w:val="0"/>
        <w:spacing w:line="360" w:lineRule="auto"/>
        <w:ind w:firstLineChars="708" w:firstLine="2549"/>
        <w:rPr>
          <w:rFonts w:cs="Times New Roman"/>
          <w:sz w:val="36"/>
        </w:rPr>
      </w:pPr>
      <w:r w:rsidRPr="00543586">
        <w:rPr>
          <w:rFonts w:cs="Times New Roman"/>
          <w:sz w:val="36"/>
        </w:rPr>
        <w:t>指導教授：</w:t>
      </w:r>
      <w:r>
        <w:rPr>
          <w:rFonts w:cs="Times New Roman" w:hint="eastAsia"/>
          <w:sz w:val="36"/>
        </w:rPr>
        <w:t>鄧進宏</w:t>
      </w:r>
    </w:p>
    <w:p w14:paraId="1A5A74CA" w14:textId="359BB0B2" w:rsidR="00AF592C" w:rsidRDefault="00AF592C" w:rsidP="008E2DD0">
      <w:pPr>
        <w:adjustRightInd w:val="0"/>
        <w:snapToGrid w:val="0"/>
        <w:spacing w:line="360" w:lineRule="auto"/>
        <w:ind w:left="1771" w:firstLineChars="708" w:firstLine="2549"/>
        <w:rPr>
          <w:rFonts w:cs="Times New Roman"/>
          <w:sz w:val="36"/>
        </w:rPr>
      </w:pPr>
      <w:r>
        <w:rPr>
          <w:rFonts w:cs="Times New Roman" w:hint="eastAsia"/>
          <w:sz w:val="36"/>
        </w:rPr>
        <w:t>王任瓚</w:t>
      </w:r>
    </w:p>
    <w:p w14:paraId="1B3F3969" w14:textId="4B99F8E7" w:rsidR="00AF592C" w:rsidRDefault="00AF592C" w:rsidP="008E2DD0">
      <w:pPr>
        <w:adjustRightInd w:val="0"/>
        <w:snapToGrid w:val="0"/>
        <w:spacing w:line="360" w:lineRule="auto"/>
        <w:ind w:firstLineChars="708" w:firstLine="2549"/>
        <w:jc w:val="center"/>
        <w:rPr>
          <w:rFonts w:cs="Times New Roman"/>
          <w:sz w:val="36"/>
        </w:rPr>
      </w:pPr>
    </w:p>
    <w:p w14:paraId="6CEE839E" w14:textId="77777777" w:rsidR="000F381B" w:rsidRPr="00670B24" w:rsidRDefault="000F381B" w:rsidP="008E2DD0">
      <w:pPr>
        <w:adjustRightInd w:val="0"/>
        <w:snapToGrid w:val="0"/>
        <w:spacing w:line="360" w:lineRule="auto"/>
        <w:ind w:firstLineChars="708" w:firstLine="2549"/>
        <w:jc w:val="center"/>
        <w:rPr>
          <w:rFonts w:cs="Times New Roman"/>
          <w:sz w:val="36"/>
        </w:rPr>
      </w:pPr>
    </w:p>
    <w:p w14:paraId="4FBEE1A7" w14:textId="4EDF0A66" w:rsidR="000F381B" w:rsidRDefault="00C1676C" w:rsidP="000F381B">
      <w:pPr>
        <w:adjustRightInd w:val="0"/>
        <w:snapToGrid w:val="0"/>
        <w:spacing w:line="360" w:lineRule="auto"/>
        <w:jc w:val="center"/>
        <w:rPr>
          <w:rFonts w:cs="Times New Roman"/>
          <w:sz w:val="36"/>
        </w:rPr>
      </w:pPr>
      <w:r>
        <w:rPr>
          <w:rFonts w:cs="Times New Roman"/>
          <w:noProof/>
          <w:spacing w:val="-20"/>
          <w:sz w:val="36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D9ED779" wp14:editId="4BAEEE03">
                <wp:simplePos x="0" y="0"/>
                <wp:positionH relativeFrom="column">
                  <wp:posOffset>2401478</wp:posOffset>
                </wp:positionH>
                <wp:positionV relativeFrom="paragraph">
                  <wp:posOffset>483556</wp:posOffset>
                </wp:positionV>
                <wp:extent cx="546755" cy="358218"/>
                <wp:effectExtent l="0" t="0" r="0" b="0"/>
                <wp:wrapNone/>
                <wp:docPr id="31" name="矩形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46755" cy="35821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3DEF8EA" id="矩形 31" o:spid="_x0000_s1026" style="position:absolute;margin-left:189.1pt;margin-top:38.1pt;width:43.05pt;height:28.2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" fillcolor="white [3212]" stroked="f" strokeweight="1pt"/>
            </w:pict>
          </mc:Fallback>
        </mc:AlternateContent>
      </w:r>
      <w:r w:rsidR="00AF592C" w:rsidRPr="00543586">
        <w:rPr>
          <w:rFonts w:cs="Times New Roman"/>
          <w:spacing w:val="-20"/>
          <w:sz w:val="36"/>
        </w:rPr>
        <w:t>中</w:t>
      </w:r>
      <w:r w:rsidR="00AF592C" w:rsidRPr="00543586">
        <w:rPr>
          <w:rFonts w:cs="Times New Roman"/>
          <w:spacing w:val="-20"/>
          <w:sz w:val="36"/>
        </w:rPr>
        <w:t xml:space="preserve"> </w:t>
      </w:r>
      <w:r w:rsidR="00AF592C" w:rsidRPr="00543586">
        <w:rPr>
          <w:rFonts w:cs="Times New Roman"/>
          <w:spacing w:val="-20"/>
          <w:sz w:val="36"/>
        </w:rPr>
        <w:t>華</w:t>
      </w:r>
      <w:r w:rsidR="00AF592C" w:rsidRPr="00543586">
        <w:rPr>
          <w:rFonts w:cs="Times New Roman"/>
          <w:spacing w:val="-20"/>
          <w:sz w:val="36"/>
        </w:rPr>
        <w:t xml:space="preserve"> </w:t>
      </w:r>
      <w:r w:rsidR="00AF592C" w:rsidRPr="00543586">
        <w:rPr>
          <w:rFonts w:cs="Times New Roman"/>
          <w:spacing w:val="-20"/>
          <w:sz w:val="36"/>
        </w:rPr>
        <w:t>民</w:t>
      </w:r>
      <w:r w:rsidR="00AF592C" w:rsidRPr="00543586">
        <w:rPr>
          <w:rFonts w:cs="Times New Roman"/>
          <w:spacing w:val="-20"/>
          <w:sz w:val="36"/>
        </w:rPr>
        <w:t xml:space="preserve"> </w:t>
      </w:r>
      <w:r w:rsidR="00AF592C" w:rsidRPr="00543586">
        <w:rPr>
          <w:rFonts w:cs="Times New Roman"/>
          <w:spacing w:val="-20"/>
          <w:sz w:val="36"/>
        </w:rPr>
        <w:t>國</w:t>
      </w:r>
      <w:r w:rsidR="00AF592C">
        <w:rPr>
          <w:rFonts w:cs="Times New Roman" w:hint="eastAsia"/>
          <w:sz w:val="36"/>
        </w:rPr>
        <w:t>一一</w:t>
      </w:r>
      <w:r w:rsidR="00AF592C">
        <w:rPr>
          <w:rFonts w:ascii="標楷體" w:hAnsi="標楷體" w:hint="eastAsia"/>
          <w:sz w:val="36"/>
        </w:rPr>
        <w:t>一</w:t>
      </w:r>
      <w:r w:rsidR="00AF592C" w:rsidRPr="00D51622">
        <w:rPr>
          <w:rFonts w:cs="Times New Roman" w:hint="eastAsia"/>
          <w:sz w:val="36"/>
        </w:rPr>
        <w:t xml:space="preserve"> </w:t>
      </w:r>
      <w:r w:rsidR="00AF592C" w:rsidRPr="00D51622">
        <w:rPr>
          <w:rFonts w:cs="Times New Roman" w:hint="eastAsia"/>
          <w:sz w:val="36"/>
        </w:rPr>
        <w:t>年</w:t>
      </w:r>
      <w:r w:rsidR="00AF592C" w:rsidRPr="00D51622">
        <w:rPr>
          <w:rFonts w:cs="Times New Roman" w:hint="eastAsia"/>
          <w:sz w:val="36"/>
        </w:rPr>
        <w:t xml:space="preserve"> </w:t>
      </w:r>
      <w:r w:rsidR="00AF592C">
        <w:rPr>
          <w:rFonts w:cs="Times New Roman" w:hint="eastAsia"/>
          <w:sz w:val="36"/>
        </w:rPr>
        <w:t>七</w:t>
      </w:r>
      <w:r w:rsidR="00AF592C" w:rsidRPr="00D51622">
        <w:rPr>
          <w:rFonts w:cs="Times New Roman" w:hint="eastAsia"/>
          <w:sz w:val="36"/>
        </w:rPr>
        <w:t xml:space="preserve"> </w:t>
      </w:r>
      <w:r w:rsidR="00AF592C" w:rsidRPr="00D51622">
        <w:rPr>
          <w:rFonts w:cs="Times New Roman" w:hint="eastAsia"/>
          <w:sz w:val="36"/>
        </w:rPr>
        <w:t>月</w:t>
      </w:r>
    </w:p>
    <w:p w14:paraId="0333DB48" w14:textId="01172345" w:rsidR="000B631A" w:rsidRPr="000B631A" w:rsidRDefault="000B631A" w:rsidP="000B631A">
      <w:pPr>
        <w:adjustRightInd w:val="0"/>
        <w:snapToGrid w:val="0"/>
        <w:spacing w:line="360" w:lineRule="auto"/>
        <w:ind w:firstLineChars="200" w:firstLine="561"/>
        <w:jc w:val="center"/>
        <w:rPr>
          <w:rFonts w:cs="Times New Roman"/>
          <w:b/>
          <w:bCs/>
          <w:kern w:val="2"/>
          <w:sz w:val="28"/>
          <w:szCs w:val="32"/>
        </w:rPr>
      </w:pPr>
      <w:bookmarkStart w:id="0" w:name="_Toc108010681"/>
      <w:r w:rsidRPr="000B631A">
        <w:rPr>
          <w:rFonts w:cs="Times New Roman" w:hint="eastAsia"/>
          <w:b/>
          <w:bCs/>
          <w:kern w:val="2"/>
          <w:sz w:val="28"/>
          <w:szCs w:val="32"/>
        </w:rPr>
        <w:lastRenderedPageBreak/>
        <w:t>視覺化巢狀</w:t>
      </w:r>
      <w:r w:rsidRPr="000B631A">
        <w:rPr>
          <w:rFonts w:cs="Times New Roman"/>
          <w:b/>
          <w:bCs/>
          <w:kern w:val="2"/>
          <w:sz w:val="28"/>
          <w:szCs w:val="32"/>
        </w:rPr>
        <w:t>QR Code</w:t>
      </w:r>
    </w:p>
    <w:p w14:paraId="2222A333" w14:textId="7294000B" w:rsidR="000B631A" w:rsidRPr="000B631A" w:rsidRDefault="000B631A" w:rsidP="000B631A">
      <w:pPr>
        <w:adjustRightInd w:val="0"/>
        <w:snapToGrid w:val="0"/>
        <w:spacing w:line="360" w:lineRule="auto"/>
        <w:jc w:val="center"/>
        <w:rPr>
          <w:rFonts w:cs="Times New Roman"/>
          <w:b/>
          <w:bCs/>
          <w:kern w:val="2"/>
          <w:sz w:val="28"/>
          <w:szCs w:val="32"/>
          <w:shd w:val="clear" w:color="auto" w:fill="FFFFFF"/>
        </w:rPr>
      </w:pPr>
      <w:r>
        <w:rPr>
          <w:rFonts w:cs="Times New Roman"/>
          <w:b/>
          <w:bCs/>
          <w:kern w:val="2"/>
          <w:sz w:val="28"/>
          <w:szCs w:val="32"/>
        </w:rPr>
        <w:t>Visual Nested QR Code</w:t>
      </w:r>
    </w:p>
    <w:p w14:paraId="25DB967F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440"/>
        <w:jc w:val="center"/>
        <w:rPr>
          <w:rFonts w:cs="Times New Roman"/>
          <w:bCs/>
          <w:kern w:val="2"/>
          <w:sz w:val="22"/>
        </w:rPr>
      </w:pPr>
    </w:p>
    <w:p w14:paraId="5302E985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440"/>
        <w:jc w:val="center"/>
        <w:rPr>
          <w:rFonts w:cs="Times New Roman"/>
          <w:bCs/>
          <w:kern w:val="2"/>
          <w:sz w:val="22"/>
        </w:rPr>
      </w:pPr>
    </w:p>
    <w:p w14:paraId="720BEEB9" w14:textId="77777777" w:rsidR="000B631A" w:rsidRPr="000B631A" w:rsidRDefault="000B631A" w:rsidP="000B631A">
      <w:pPr>
        <w:adjustRightInd w:val="0"/>
        <w:snapToGrid w:val="0"/>
        <w:spacing w:line="360" w:lineRule="auto"/>
        <w:ind w:leftChars="177" w:left="425" w:firstLineChars="202" w:firstLine="566"/>
        <w:jc w:val="both"/>
        <w:rPr>
          <w:rFonts w:cs="Times New Roman"/>
          <w:bCs/>
          <w:kern w:val="2"/>
          <w:sz w:val="28"/>
        </w:rPr>
      </w:pPr>
      <w:r w:rsidRPr="000B631A">
        <w:rPr>
          <w:rFonts w:cs="Times New Roman"/>
          <w:bCs/>
          <w:kern w:val="2"/>
          <w:sz w:val="28"/>
        </w:rPr>
        <w:t>研</w:t>
      </w:r>
      <w:r w:rsidRPr="000B631A">
        <w:rPr>
          <w:rFonts w:cs="Times New Roman"/>
          <w:bCs/>
          <w:kern w:val="2"/>
          <w:sz w:val="28"/>
        </w:rPr>
        <w:t xml:space="preserve">   </w:t>
      </w:r>
      <w:r w:rsidRPr="000B631A">
        <w:rPr>
          <w:rFonts w:cs="Times New Roman"/>
          <w:bCs/>
          <w:kern w:val="2"/>
          <w:sz w:val="28"/>
        </w:rPr>
        <w:t>究</w:t>
      </w:r>
      <w:r w:rsidRPr="000B631A">
        <w:rPr>
          <w:rFonts w:cs="Times New Roman"/>
          <w:bCs/>
          <w:kern w:val="2"/>
          <w:sz w:val="28"/>
        </w:rPr>
        <w:t xml:space="preserve">  </w:t>
      </w:r>
      <w:r w:rsidRPr="000B631A">
        <w:rPr>
          <w:rFonts w:cs="Times New Roman"/>
          <w:bCs/>
          <w:kern w:val="2"/>
          <w:sz w:val="28"/>
        </w:rPr>
        <w:t>生</w:t>
      </w:r>
      <w:r w:rsidRPr="000B631A">
        <w:rPr>
          <w:rFonts w:cs="Times New Roman"/>
          <w:bCs/>
          <w:kern w:val="2"/>
          <w:sz w:val="28"/>
        </w:rPr>
        <w:t xml:space="preserve"> </w:t>
      </w:r>
      <w:r>
        <w:rPr>
          <w:rFonts w:cs="Times New Roman"/>
          <w:bCs/>
          <w:kern w:val="2"/>
          <w:sz w:val="28"/>
        </w:rPr>
        <w:tab/>
      </w:r>
      <w:r w:rsidRPr="000B631A">
        <w:rPr>
          <w:rFonts w:cs="Times New Roman"/>
          <w:bCs/>
          <w:kern w:val="2"/>
          <w:sz w:val="28"/>
        </w:rPr>
        <w:t>：</w:t>
      </w:r>
      <w:r w:rsidRPr="000B631A">
        <w:rPr>
          <w:rFonts w:cs="Times New Roman"/>
          <w:bCs/>
          <w:kern w:val="2"/>
          <w:sz w:val="28"/>
        </w:rPr>
        <w:t xml:space="preserve"> </w:t>
      </w:r>
      <w:r>
        <w:rPr>
          <w:rFonts w:cs="Times New Roman" w:hint="eastAsia"/>
          <w:bCs/>
          <w:kern w:val="2"/>
          <w:sz w:val="28"/>
        </w:rPr>
        <w:t>蕭健治</w:t>
      </w:r>
      <w:r w:rsidRPr="000B631A">
        <w:rPr>
          <w:rFonts w:cs="Times New Roman" w:hint="eastAsia"/>
          <w:bCs/>
          <w:kern w:val="2"/>
          <w:sz w:val="28"/>
          <w:szCs w:val="28"/>
        </w:rPr>
        <w:t xml:space="preserve"> </w:t>
      </w:r>
      <w:r w:rsidRPr="000B631A">
        <w:rPr>
          <w:rFonts w:cs="Times New Roman"/>
          <w:bCs/>
          <w:kern w:val="2"/>
          <w:sz w:val="28"/>
          <w:szCs w:val="28"/>
        </w:rPr>
        <w:tab/>
        <w:t>Student</w:t>
      </w:r>
      <w:r w:rsidRPr="000B631A">
        <w:rPr>
          <w:rFonts w:cs="Times New Roman"/>
          <w:bCs/>
          <w:kern w:val="2"/>
          <w:sz w:val="28"/>
          <w:szCs w:val="28"/>
        </w:rPr>
        <w:t>：</w:t>
      </w:r>
      <w:r w:rsidRPr="000B631A">
        <w:rPr>
          <w:rFonts w:cs="Times New Roman"/>
          <w:bCs/>
          <w:kern w:val="2"/>
          <w:sz w:val="28"/>
          <w:szCs w:val="28"/>
        </w:rPr>
        <w:t xml:space="preserve"> </w:t>
      </w:r>
      <w:r>
        <w:rPr>
          <w:rFonts w:cs="Times New Roman"/>
          <w:bCs/>
          <w:kern w:val="2"/>
          <w:sz w:val="28"/>
          <w:szCs w:val="28"/>
        </w:rPr>
        <w:t>Jian-</w:t>
      </w:r>
      <w:proofErr w:type="spellStart"/>
      <w:r>
        <w:rPr>
          <w:rFonts w:cs="Times New Roman"/>
          <w:bCs/>
          <w:kern w:val="2"/>
          <w:sz w:val="28"/>
          <w:szCs w:val="28"/>
        </w:rPr>
        <w:t>Jhin</w:t>
      </w:r>
      <w:proofErr w:type="spellEnd"/>
      <w:r w:rsidRPr="000B631A">
        <w:rPr>
          <w:rFonts w:cs="Times New Roman" w:hint="eastAsia"/>
          <w:bCs/>
          <w:kern w:val="2"/>
          <w:sz w:val="28"/>
          <w:szCs w:val="28"/>
        </w:rPr>
        <w:t xml:space="preserve"> </w:t>
      </w:r>
      <w:proofErr w:type="spellStart"/>
      <w:r>
        <w:rPr>
          <w:rFonts w:cs="Times New Roman"/>
          <w:bCs/>
          <w:kern w:val="2"/>
          <w:sz w:val="28"/>
          <w:szCs w:val="28"/>
        </w:rPr>
        <w:t>Siao</w:t>
      </w:r>
      <w:proofErr w:type="spellEnd"/>
    </w:p>
    <w:p w14:paraId="4ED222F8" w14:textId="77777777" w:rsidR="000B631A" w:rsidRDefault="000B631A" w:rsidP="000B631A">
      <w:pPr>
        <w:adjustRightInd w:val="0"/>
        <w:snapToGrid w:val="0"/>
        <w:spacing w:line="360" w:lineRule="auto"/>
        <w:ind w:leftChars="177" w:left="425" w:firstLineChars="202" w:firstLine="566"/>
        <w:jc w:val="both"/>
        <w:rPr>
          <w:rFonts w:cs="Times New Roman"/>
          <w:bCs/>
          <w:kern w:val="2"/>
          <w:sz w:val="28"/>
        </w:rPr>
      </w:pPr>
      <w:r w:rsidRPr="000B631A">
        <w:rPr>
          <w:rFonts w:cs="Times New Roman"/>
          <w:bCs/>
          <w:kern w:val="2"/>
          <w:sz w:val="28"/>
        </w:rPr>
        <w:t>指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導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教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授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：</w:t>
      </w:r>
      <w:r w:rsidRPr="000B631A">
        <w:rPr>
          <w:rFonts w:cs="Times New Roman"/>
          <w:bCs/>
          <w:kern w:val="2"/>
          <w:sz w:val="28"/>
        </w:rPr>
        <w:t xml:space="preserve"> </w:t>
      </w:r>
      <w:r>
        <w:rPr>
          <w:rFonts w:cs="Times New Roman" w:hint="eastAsia"/>
          <w:bCs/>
          <w:kern w:val="2"/>
          <w:sz w:val="28"/>
        </w:rPr>
        <w:t>鄧進宏</w:t>
      </w:r>
      <w:r w:rsidRPr="000B631A">
        <w:rPr>
          <w:rFonts w:cs="Times New Roman"/>
          <w:bCs/>
          <w:kern w:val="2"/>
          <w:sz w:val="28"/>
        </w:rPr>
        <w:tab/>
        <w:t>Advisor</w:t>
      </w:r>
      <w:r w:rsidRPr="000B631A">
        <w:rPr>
          <w:rFonts w:cs="Times New Roman"/>
          <w:bCs/>
          <w:kern w:val="2"/>
          <w:sz w:val="28"/>
        </w:rPr>
        <w:t>：</w:t>
      </w:r>
      <w:r w:rsidRPr="000B631A">
        <w:rPr>
          <w:rFonts w:cs="Times New Roman"/>
          <w:bCs/>
          <w:kern w:val="2"/>
          <w:sz w:val="28"/>
        </w:rPr>
        <w:t xml:space="preserve"> Chin-Hung Teng</w:t>
      </w:r>
    </w:p>
    <w:p w14:paraId="6E94765B" w14:textId="77777777" w:rsidR="000B631A" w:rsidRPr="000B631A" w:rsidRDefault="000B631A" w:rsidP="000B631A">
      <w:pPr>
        <w:adjustRightInd w:val="0"/>
        <w:snapToGrid w:val="0"/>
        <w:spacing w:line="360" w:lineRule="auto"/>
        <w:ind w:leftChars="177" w:left="425" w:firstLineChars="202" w:firstLine="566"/>
        <w:jc w:val="both"/>
        <w:rPr>
          <w:rFonts w:cs="Times New Roman"/>
          <w:bCs/>
          <w:kern w:val="2"/>
          <w:sz w:val="28"/>
        </w:rPr>
      </w:pPr>
      <w:r w:rsidRPr="000B631A">
        <w:rPr>
          <w:rFonts w:cs="Times New Roman"/>
          <w:bCs/>
          <w:kern w:val="2"/>
          <w:sz w:val="28"/>
        </w:rPr>
        <w:t>指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導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教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授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：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 w:hint="eastAsia"/>
          <w:bCs/>
          <w:kern w:val="2"/>
          <w:sz w:val="28"/>
        </w:rPr>
        <w:t>王任瓚</w:t>
      </w:r>
      <w:r w:rsidRPr="000B631A">
        <w:rPr>
          <w:rFonts w:cs="Times New Roman"/>
          <w:bCs/>
          <w:kern w:val="2"/>
          <w:sz w:val="28"/>
        </w:rPr>
        <w:tab/>
        <w:t>Advisor</w:t>
      </w:r>
      <w:r w:rsidRPr="000B631A">
        <w:rPr>
          <w:rFonts w:cs="Times New Roman"/>
          <w:bCs/>
          <w:kern w:val="2"/>
          <w:sz w:val="28"/>
        </w:rPr>
        <w:t>：</w:t>
      </w:r>
      <w:r w:rsidRPr="000B631A">
        <w:rPr>
          <w:rFonts w:cs="Times New Roman"/>
          <w:bCs/>
          <w:kern w:val="2"/>
          <w:sz w:val="28"/>
        </w:rPr>
        <w:t xml:space="preserve"> Ran-Zan Wang</w:t>
      </w:r>
    </w:p>
    <w:p w14:paraId="508D8156" w14:textId="77777777" w:rsidR="000B631A" w:rsidRPr="000B631A" w:rsidRDefault="000B631A" w:rsidP="000B631A">
      <w:pPr>
        <w:adjustRightInd w:val="0"/>
        <w:snapToGrid w:val="0"/>
        <w:spacing w:line="360" w:lineRule="auto"/>
        <w:ind w:leftChars="177" w:left="425" w:firstLineChars="202" w:firstLine="566"/>
        <w:jc w:val="both"/>
        <w:rPr>
          <w:rFonts w:cs="Times New Roman"/>
          <w:bCs/>
          <w:kern w:val="2"/>
          <w:sz w:val="28"/>
        </w:rPr>
      </w:pPr>
    </w:p>
    <w:p w14:paraId="5FA798E1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both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  <w:lang w:val="de-DE"/>
        </w:rPr>
        <w:br/>
      </w:r>
    </w:p>
    <w:p w14:paraId="3BA0EB5F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</w:rPr>
        <w:t>元</w:t>
      </w:r>
      <w:r w:rsidRPr="000B631A">
        <w:rPr>
          <w:rFonts w:cs="Times New Roman"/>
          <w:bCs/>
          <w:kern w:val="2"/>
          <w:sz w:val="28"/>
          <w:lang w:val="de-DE"/>
        </w:rPr>
        <w:t xml:space="preserve">  </w:t>
      </w:r>
      <w:r w:rsidRPr="000B631A">
        <w:rPr>
          <w:rFonts w:cs="Times New Roman"/>
          <w:bCs/>
          <w:kern w:val="2"/>
          <w:sz w:val="28"/>
        </w:rPr>
        <w:t>智</w:t>
      </w:r>
      <w:r w:rsidRPr="000B631A">
        <w:rPr>
          <w:rFonts w:cs="Times New Roman"/>
          <w:bCs/>
          <w:kern w:val="2"/>
          <w:sz w:val="28"/>
          <w:lang w:val="de-DE"/>
        </w:rPr>
        <w:t xml:space="preserve">  </w:t>
      </w:r>
      <w:r w:rsidRPr="000B631A">
        <w:rPr>
          <w:rFonts w:cs="Times New Roman"/>
          <w:bCs/>
          <w:kern w:val="2"/>
          <w:sz w:val="28"/>
        </w:rPr>
        <w:t>大</w:t>
      </w:r>
      <w:r w:rsidRPr="000B631A">
        <w:rPr>
          <w:rFonts w:cs="Times New Roman"/>
          <w:bCs/>
          <w:kern w:val="2"/>
          <w:sz w:val="28"/>
          <w:lang w:val="de-DE"/>
        </w:rPr>
        <w:t xml:space="preserve">  </w:t>
      </w:r>
      <w:r w:rsidRPr="000B631A">
        <w:rPr>
          <w:rFonts w:cs="Times New Roman"/>
          <w:bCs/>
          <w:kern w:val="2"/>
          <w:sz w:val="28"/>
        </w:rPr>
        <w:t>學</w:t>
      </w:r>
    </w:p>
    <w:p w14:paraId="27726A1D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</w:rPr>
        <w:t>資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訊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工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程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學</w:t>
      </w:r>
      <w:r w:rsidRPr="000B631A">
        <w:rPr>
          <w:rFonts w:cs="Times New Roman"/>
          <w:bCs/>
          <w:kern w:val="2"/>
          <w:sz w:val="28"/>
        </w:rPr>
        <w:t xml:space="preserve"> </w:t>
      </w:r>
      <w:r w:rsidRPr="000B631A">
        <w:rPr>
          <w:rFonts w:cs="Times New Roman"/>
          <w:bCs/>
          <w:kern w:val="2"/>
          <w:sz w:val="28"/>
        </w:rPr>
        <w:t>系</w:t>
      </w:r>
      <w:r w:rsidRPr="000B631A">
        <w:rPr>
          <w:rFonts w:cs="Times New Roman"/>
          <w:bCs/>
          <w:kern w:val="2"/>
          <w:sz w:val="28"/>
          <w:lang w:val="de-DE"/>
        </w:rPr>
        <w:t>(</w:t>
      </w:r>
      <w:r w:rsidRPr="000B631A">
        <w:rPr>
          <w:rFonts w:cs="Times New Roman"/>
          <w:bCs/>
          <w:kern w:val="2"/>
          <w:sz w:val="28"/>
        </w:rPr>
        <w:t>所</w:t>
      </w:r>
      <w:r w:rsidRPr="000B631A">
        <w:rPr>
          <w:rFonts w:cs="Times New Roman"/>
          <w:bCs/>
          <w:kern w:val="2"/>
          <w:sz w:val="28"/>
          <w:lang w:val="de-DE"/>
        </w:rPr>
        <w:t>)</w:t>
      </w:r>
    </w:p>
    <w:p w14:paraId="6B5DA2C4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</w:rPr>
        <w:t>碩</w:t>
      </w:r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r w:rsidRPr="000B631A">
        <w:rPr>
          <w:rFonts w:cs="Times New Roman"/>
          <w:bCs/>
          <w:kern w:val="2"/>
          <w:sz w:val="28"/>
        </w:rPr>
        <w:t>士</w:t>
      </w:r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r w:rsidRPr="000B631A">
        <w:rPr>
          <w:rFonts w:cs="Times New Roman"/>
          <w:bCs/>
          <w:kern w:val="2"/>
          <w:sz w:val="28"/>
        </w:rPr>
        <w:t>論</w:t>
      </w:r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r w:rsidRPr="000B631A">
        <w:rPr>
          <w:rFonts w:cs="Times New Roman"/>
          <w:bCs/>
          <w:kern w:val="2"/>
          <w:sz w:val="28"/>
        </w:rPr>
        <w:t>文</w:t>
      </w:r>
    </w:p>
    <w:p w14:paraId="023A16F1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</w:p>
    <w:p w14:paraId="098ED806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</w:p>
    <w:p w14:paraId="480201B3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  <w:lang w:val="de-DE"/>
        </w:rPr>
        <w:t>A Thesis</w:t>
      </w:r>
    </w:p>
    <w:p w14:paraId="1007FE3F" w14:textId="53698D10" w:rsidR="000B631A" w:rsidRPr="00C1676C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szCs w:val="28"/>
          <w:lang w:val="de-DE"/>
        </w:rPr>
      </w:pPr>
      <w:proofErr w:type="spellStart"/>
      <w:r w:rsidRPr="000B631A">
        <w:rPr>
          <w:rFonts w:cs="Times New Roman"/>
          <w:bCs/>
          <w:kern w:val="2"/>
          <w:sz w:val="28"/>
          <w:lang w:val="de-DE"/>
        </w:rPr>
        <w:t>Submitted</w:t>
      </w:r>
      <w:proofErr w:type="spellEnd"/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proofErr w:type="spellStart"/>
      <w:r w:rsidRPr="000B631A">
        <w:rPr>
          <w:rFonts w:cs="Times New Roman"/>
          <w:bCs/>
          <w:kern w:val="2"/>
          <w:sz w:val="28"/>
          <w:lang w:val="de-DE"/>
        </w:rPr>
        <w:t>to</w:t>
      </w:r>
      <w:proofErr w:type="spellEnd"/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r w:rsidRPr="000B631A">
        <w:rPr>
          <w:rFonts w:cs="Times New Roman"/>
          <w:bCs/>
          <w:kern w:val="2"/>
          <w:sz w:val="28"/>
          <w:szCs w:val="28"/>
          <w:lang w:val="de-DE"/>
        </w:rPr>
        <w:t xml:space="preserve">Department </w:t>
      </w:r>
      <w:proofErr w:type="spellStart"/>
      <w:r w:rsidRPr="000B631A">
        <w:rPr>
          <w:rFonts w:cs="Times New Roman"/>
          <w:bCs/>
          <w:kern w:val="2"/>
          <w:sz w:val="28"/>
          <w:szCs w:val="28"/>
          <w:lang w:val="de-DE"/>
        </w:rPr>
        <w:t>of</w:t>
      </w:r>
      <w:proofErr w:type="spellEnd"/>
      <w:r w:rsidRPr="000B631A">
        <w:rPr>
          <w:rFonts w:cs="Times New Roman"/>
          <w:bCs/>
          <w:kern w:val="2"/>
          <w:sz w:val="28"/>
          <w:szCs w:val="28"/>
          <w:lang w:val="de-DE"/>
        </w:rPr>
        <w:t xml:space="preserve"> </w:t>
      </w:r>
      <w:r w:rsidRPr="00C1676C">
        <w:rPr>
          <w:rFonts w:cs="Times New Roman"/>
          <w:bCs/>
          <w:kern w:val="2"/>
          <w:sz w:val="28"/>
          <w:szCs w:val="28"/>
          <w:lang w:val="de-DE"/>
        </w:rPr>
        <w:t>Information Communication</w:t>
      </w:r>
    </w:p>
    <w:p w14:paraId="1DB1735B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  <w:szCs w:val="28"/>
          <w:lang w:val="de-DE"/>
        </w:rPr>
        <w:t xml:space="preserve"> Yuan </w:t>
      </w:r>
      <w:proofErr w:type="spellStart"/>
      <w:r w:rsidRPr="000B631A">
        <w:rPr>
          <w:rFonts w:cs="Times New Roman"/>
          <w:bCs/>
          <w:kern w:val="2"/>
          <w:sz w:val="28"/>
          <w:lang w:val="de-DE"/>
        </w:rPr>
        <w:t>Ze</w:t>
      </w:r>
      <w:proofErr w:type="spellEnd"/>
      <w:r w:rsidRPr="000B631A">
        <w:rPr>
          <w:rFonts w:cs="Times New Roman"/>
          <w:bCs/>
          <w:kern w:val="2"/>
          <w:sz w:val="28"/>
          <w:lang w:val="de-DE"/>
        </w:rPr>
        <w:t xml:space="preserve"> University</w:t>
      </w:r>
    </w:p>
    <w:p w14:paraId="3BA333F0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lang w:val="de-DE"/>
        </w:rPr>
      </w:pPr>
      <w:r w:rsidRPr="000B631A">
        <w:rPr>
          <w:rFonts w:cs="Times New Roman"/>
          <w:bCs/>
          <w:kern w:val="2"/>
          <w:sz w:val="28"/>
          <w:lang w:val="de-DE"/>
        </w:rPr>
        <w:t xml:space="preserve">In Partial Fulfillment </w:t>
      </w:r>
      <w:proofErr w:type="spellStart"/>
      <w:r w:rsidRPr="000B631A">
        <w:rPr>
          <w:rFonts w:cs="Times New Roman"/>
          <w:bCs/>
          <w:kern w:val="2"/>
          <w:sz w:val="28"/>
          <w:lang w:val="de-DE"/>
        </w:rPr>
        <w:t>of</w:t>
      </w:r>
      <w:proofErr w:type="spellEnd"/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proofErr w:type="spellStart"/>
      <w:r w:rsidRPr="000B631A">
        <w:rPr>
          <w:rFonts w:cs="Times New Roman"/>
          <w:bCs/>
          <w:kern w:val="2"/>
          <w:sz w:val="28"/>
          <w:lang w:val="de-DE"/>
        </w:rPr>
        <w:t>the</w:t>
      </w:r>
      <w:proofErr w:type="spellEnd"/>
      <w:r w:rsidRPr="000B631A">
        <w:rPr>
          <w:rFonts w:cs="Times New Roman"/>
          <w:bCs/>
          <w:kern w:val="2"/>
          <w:sz w:val="28"/>
          <w:lang w:val="de-DE"/>
        </w:rPr>
        <w:t xml:space="preserve"> </w:t>
      </w:r>
      <w:proofErr w:type="spellStart"/>
      <w:r w:rsidRPr="000B631A">
        <w:rPr>
          <w:rFonts w:cs="Times New Roman"/>
          <w:bCs/>
          <w:kern w:val="2"/>
          <w:sz w:val="28"/>
          <w:lang w:val="de-DE"/>
        </w:rPr>
        <w:t>Requirements</w:t>
      </w:r>
      <w:proofErr w:type="spellEnd"/>
    </w:p>
    <w:p w14:paraId="7F0C5BC5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</w:rPr>
      </w:pPr>
      <w:r w:rsidRPr="000B631A">
        <w:rPr>
          <w:rFonts w:cs="Times New Roman"/>
          <w:bCs/>
          <w:kern w:val="2"/>
          <w:sz w:val="28"/>
        </w:rPr>
        <w:t>for the Degree of</w:t>
      </w:r>
    </w:p>
    <w:p w14:paraId="18298FC0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szCs w:val="28"/>
        </w:rPr>
      </w:pPr>
      <w:r w:rsidRPr="000B631A">
        <w:rPr>
          <w:rFonts w:cs="Times New Roman"/>
          <w:bCs/>
          <w:kern w:val="2"/>
          <w:sz w:val="28"/>
          <w:szCs w:val="28"/>
        </w:rPr>
        <w:t>Master of Science</w:t>
      </w:r>
    </w:p>
    <w:p w14:paraId="0D7C83E8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</w:rPr>
      </w:pPr>
      <w:r w:rsidRPr="000B631A">
        <w:rPr>
          <w:rFonts w:cs="Times New Roman"/>
          <w:bCs/>
          <w:kern w:val="2"/>
          <w:sz w:val="28"/>
        </w:rPr>
        <w:t>in</w:t>
      </w:r>
    </w:p>
    <w:p w14:paraId="03BE2594" w14:textId="77777777" w:rsidR="0080202F" w:rsidRDefault="0080202F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</w:rPr>
      </w:pPr>
      <w:r>
        <w:rPr>
          <w:rFonts w:cs="Times New Roman"/>
          <w:bCs/>
          <w:kern w:val="2"/>
          <w:sz w:val="28"/>
          <w:szCs w:val="28"/>
        </w:rPr>
        <w:t>Information Communication</w:t>
      </w:r>
      <w:r w:rsidRPr="000B631A">
        <w:rPr>
          <w:rFonts w:cs="Times New Roman" w:hint="eastAsia"/>
          <w:bCs/>
          <w:kern w:val="2"/>
          <w:sz w:val="28"/>
        </w:rPr>
        <w:t xml:space="preserve"> </w:t>
      </w:r>
    </w:p>
    <w:p w14:paraId="489D0DDD" w14:textId="57301A6E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  <w:szCs w:val="20"/>
        </w:rPr>
      </w:pPr>
      <w:r w:rsidRPr="000B631A">
        <w:rPr>
          <w:rFonts w:cs="Times New Roman" w:hint="eastAsia"/>
          <w:bCs/>
          <w:kern w:val="2"/>
          <w:sz w:val="28"/>
        </w:rPr>
        <w:t>J</w:t>
      </w:r>
      <w:r w:rsidR="0080202F">
        <w:rPr>
          <w:rFonts w:cs="Times New Roman"/>
          <w:bCs/>
          <w:kern w:val="2"/>
          <w:sz w:val="28"/>
        </w:rPr>
        <w:t>uly</w:t>
      </w:r>
      <w:r w:rsidRPr="000B631A">
        <w:rPr>
          <w:rFonts w:cs="Times New Roman"/>
          <w:bCs/>
          <w:kern w:val="2"/>
          <w:sz w:val="28"/>
        </w:rPr>
        <w:t xml:space="preserve"> 20</w:t>
      </w:r>
      <w:r w:rsidRPr="000B631A">
        <w:rPr>
          <w:rFonts w:cs="Times New Roman" w:hint="eastAsia"/>
          <w:bCs/>
          <w:kern w:val="2"/>
          <w:sz w:val="28"/>
        </w:rPr>
        <w:t>22</w:t>
      </w:r>
    </w:p>
    <w:p w14:paraId="4C29A8E2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center"/>
        <w:rPr>
          <w:rFonts w:cs="Times New Roman"/>
          <w:bCs/>
          <w:kern w:val="2"/>
          <w:sz w:val="28"/>
        </w:rPr>
      </w:pPr>
      <w:r w:rsidRPr="000B631A">
        <w:rPr>
          <w:rFonts w:cs="Times New Roman"/>
          <w:bCs/>
          <w:kern w:val="2"/>
          <w:sz w:val="28"/>
        </w:rPr>
        <w:t>Chung-Li, Taoyuan, Taiwan, Republic of China.</w:t>
      </w:r>
    </w:p>
    <w:p w14:paraId="7540B885" w14:textId="7777777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both"/>
        <w:rPr>
          <w:rFonts w:cs="Times New Roman"/>
          <w:bCs/>
          <w:kern w:val="2"/>
          <w:sz w:val="28"/>
        </w:rPr>
      </w:pPr>
    </w:p>
    <w:p w14:paraId="4EF3BF06" w14:textId="223EB627" w:rsidR="000B631A" w:rsidRPr="000B631A" w:rsidRDefault="000B631A" w:rsidP="000B631A">
      <w:pPr>
        <w:adjustRightInd w:val="0"/>
        <w:snapToGrid w:val="0"/>
        <w:spacing w:line="360" w:lineRule="auto"/>
        <w:ind w:firstLineChars="200" w:firstLine="560"/>
        <w:jc w:val="both"/>
        <w:rPr>
          <w:rFonts w:cs="Times New Roman"/>
          <w:bCs/>
          <w:kern w:val="2"/>
          <w:sz w:val="28"/>
        </w:rPr>
      </w:pPr>
    </w:p>
    <w:p w14:paraId="00DE02FD" w14:textId="3BA71CBF" w:rsidR="005B674E" w:rsidRDefault="00C1676C" w:rsidP="00A05E1C">
      <w:pPr>
        <w:adjustRightInd w:val="0"/>
        <w:snapToGrid w:val="0"/>
        <w:spacing w:line="360" w:lineRule="auto"/>
        <w:ind w:firstLineChars="200" w:firstLine="720"/>
        <w:jc w:val="center"/>
        <w:rPr>
          <w:rFonts w:cs="Times New Roman"/>
          <w:bCs/>
          <w:sz w:val="28"/>
        </w:rPr>
        <w:sectPr w:rsidR="005B674E" w:rsidSect="006B230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pgSz w:w="11906" w:h="16838"/>
          <w:pgMar w:top="1440" w:right="1800" w:bottom="1440" w:left="1800" w:header="851" w:footer="992" w:gutter="0"/>
          <w:pgNumType w:fmt="lowerRoman" w:start="1"/>
          <w:cols w:space="425"/>
          <w:docGrid w:type="lines" w:linePitch="360"/>
        </w:sectPr>
      </w:pPr>
      <w:r>
        <w:rPr>
          <w:rFonts w:cs="Times New Roman"/>
          <w:noProof/>
          <w:spacing w:val="-20"/>
          <w:sz w:val="36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AECEE44" wp14:editId="7B4F41BA">
                <wp:simplePos x="0" y="0"/>
                <wp:positionH relativeFrom="column">
                  <wp:posOffset>2394408</wp:posOffset>
                </wp:positionH>
                <wp:positionV relativeFrom="paragraph">
                  <wp:posOffset>235670</wp:posOffset>
                </wp:positionV>
                <wp:extent cx="546755" cy="358218"/>
                <wp:effectExtent l="0" t="0" r="0" b="0"/>
                <wp:wrapNone/>
                <wp:docPr id="32" name="矩形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46755" cy="35821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6C6D026" id="矩形 32" o:spid="_x0000_s1026" style="position:absolute;margin-left:188.55pt;margin-top:18.55pt;width:43.05pt;height:28.2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" fillcolor="white [3212]" stroked="f" strokeweight="1pt"/>
            </w:pict>
          </mc:Fallback>
        </mc:AlternateContent>
      </w:r>
      <w:r w:rsidR="000B631A" w:rsidRPr="000B631A">
        <w:rPr>
          <w:rFonts w:cs="Times New Roman"/>
          <w:bCs/>
          <w:sz w:val="28"/>
        </w:rPr>
        <w:t>中華民國</w:t>
      </w:r>
      <w:r w:rsidR="000B631A" w:rsidRPr="000B631A">
        <w:rPr>
          <w:rFonts w:cs="Times New Roman"/>
          <w:bCs/>
          <w:sz w:val="28"/>
        </w:rPr>
        <w:t xml:space="preserve"> </w:t>
      </w:r>
      <w:r w:rsidR="000B631A" w:rsidRPr="000B631A">
        <w:rPr>
          <w:rFonts w:cs="Times New Roman" w:hint="eastAsia"/>
          <w:bCs/>
          <w:sz w:val="28"/>
        </w:rPr>
        <w:t>一一一</w:t>
      </w:r>
      <w:r w:rsidR="000B631A" w:rsidRPr="000B631A">
        <w:rPr>
          <w:rFonts w:cs="Times New Roman"/>
          <w:bCs/>
          <w:sz w:val="28"/>
        </w:rPr>
        <w:t xml:space="preserve"> </w:t>
      </w:r>
      <w:r w:rsidR="000B631A" w:rsidRPr="000B631A">
        <w:rPr>
          <w:rFonts w:cs="Times New Roman"/>
          <w:bCs/>
          <w:sz w:val="28"/>
        </w:rPr>
        <w:t>年</w:t>
      </w:r>
      <w:r w:rsidR="000B631A" w:rsidRPr="000B631A">
        <w:rPr>
          <w:rFonts w:cs="Times New Roman"/>
          <w:bCs/>
          <w:sz w:val="28"/>
        </w:rPr>
        <w:t xml:space="preserve">  </w:t>
      </w:r>
      <w:r w:rsidR="0080202F">
        <w:rPr>
          <w:rFonts w:cs="Times New Roman" w:hint="eastAsia"/>
          <w:bCs/>
          <w:sz w:val="28"/>
        </w:rPr>
        <w:t>七</w:t>
      </w:r>
      <w:r w:rsidR="000B631A" w:rsidRPr="000B631A">
        <w:rPr>
          <w:rFonts w:cs="Times New Roman"/>
          <w:bCs/>
          <w:sz w:val="28"/>
        </w:rPr>
        <w:t xml:space="preserve"> </w:t>
      </w:r>
      <w:r>
        <w:rPr>
          <w:rFonts w:cs="Times New Roman" w:hint="eastAsia"/>
          <w:bCs/>
          <w:sz w:val="28"/>
        </w:rPr>
        <w:t>月</w:t>
      </w:r>
    </w:p>
    <w:p w14:paraId="2EF3D516" w14:textId="13D365A2" w:rsidR="00574D4E" w:rsidRPr="00897C2E" w:rsidRDefault="000F381B" w:rsidP="000F381B">
      <w:pPr>
        <w:ind w:rightChars="-24" w:right="-58"/>
        <w:jc w:val="center"/>
        <w:rPr>
          <w:b/>
          <w:sz w:val="28"/>
          <w:szCs w:val="28"/>
        </w:rPr>
      </w:pPr>
      <w:r>
        <w:rPr>
          <w:rFonts w:hint="eastAsia"/>
          <w:b/>
          <w:sz w:val="28"/>
          <w:szCs w:val="28"/>
        </w:rPr>
        <w:lastRenderedPageBreak/>
        <w:t>視覺巢狀</w:t>
      </w:r>
      <w:r>
        <w:rPr>
          <w:b/>
          <w:sz w:val="28"/>
          <w:szCs w:val="28"/>
        </w:rPr>
        <w:t>QR Code</w:t>
      </w:r>
    </w:p>
    <w:p w14:paraId="230A61BE" w14:textId="5655D4BE" w:rsidR="00574D4E" w:rsidRPr="00860276" w:rsidRDefault="00793427" w:rsidP="00574D4E">
      <w:pPr>
        <w:ind w:rightChars="-24" w:right="-58"/>
        <w:jc w:val="center"/>
        <w:rPr>
          <w:b/>
          <w:sz w:val="32"/>
        </w:rPr>
      </w:pPr>
      <w:r>
        <w:rPr>
          <w:b/>
          <w:szCs w:val="28"/>
        </w:rPr>
        <w:t>Visual Nested QR Code</w:t>
      </w:r>
    </w:p>
    <w:p w14:paraId="6054733D" w14:textId="13A52ECE" w:rsidR="00574D4E" w:rsidRDefault="00574D4E" w:rsidP="00574D4E">
      <w:pPr>
        <w:tabs>
          <w:tab w:val="left" w:pos="5954"/>
        </w:tabs>
        <w:ind w:leftChars="236" w:left="566"/>
      </w:pPr>
      <w:r w:rsidRPr="00543586">
        <w:t>研究生：</w:t>
      </w:r>
      <w:r w:rsidRPr="00543586">
        <w:t xml:space="preserve"> </w:t>
      </w:r>
      <w:r>
        <w:rPr>
          <w:rFonts w:hint="eastAsia"/>
        </w:rPr>
        <w:t>蕭健治</w:t>
      </w:r>
      <w:r>
        <w:tab/>
      </w:r>
      <w:r w:rsidRPr="00543586">
        <w:t>指導教授：</w:t>
      </w:r>
      <w:r>
        <w:tab/>
      </w:r>
      <w:r w:rsidR="000F381B">
        <w:rPr>
          <w:rFonts w:hint="eastAsia"/>
        </w:rPr>
        <w:t>鄧進宏</w:t>
      </w:r>
    </w:p>
    <w:p w14:paraId="23C530FA" w14:textId="74518C13" w:rsidR="00574D4E" w:rsidRPr="009A50C8" w:rsidRDefault="00574D4E" w:rsidP="00574D4E">
      <w:pPr>
        <w:tabs>
          <w:tab w:val="left" w:pos="5954"/>
        </w:tabs>
        <w:ind w:leftChars="236" w:left="566"/>
      </w:pPr>
      <w:r>
        <w:tab/>
      </w:r>
      <w:r>
        <w:tab/>
      </w:r>
      <w:r>
        <w:tab/>
      </w:r>
      <w:r>
        <w:tab/>
      </w:r>
      <w:r w:rsidR="000F381B">
        <w:rPr>
          <w:rFonts w:hint="eastAsia"/>
        </w:rPr>
        <w:t>王任瓚</w:t>
      </w:r>
    </w:p>
    <w:p w14:paraId="22D5D45D" w14:textId="511B3C18" w:rsidR="00574D4E" w:rsidRDefault="00574D4E" w:rsidP="00574D4E">
      <w:pPr>
        <w:jc w:val="center"/>
        <w:rPr>
          <w:lang w:val="de-DE"/>
        </w:rPr>
      </w:pPr>
      <w:r w:rsidRPr="00543586">
        <w:t>元智大學資訊</w:t>
      </w:r>
      <w:r>
        <w:rPr>
          <w:rFonts w:hint="eastAsia"/>
        </w:rPr>
        <w:t>傳播</w:t>
      </w:r>
      <w:r w:rsidRPr="00543586">
        <w:t>學系</w:t>
      </w:r>
      <w:r>
        <w:rPr>
          <w:lang w:val="de-DE"/>
        </w:rPr>
        <w:t>(</w:t>
      </w:r>
      <w:r w:rsidRPr="00543586">
        <w:t>所</w:t>
      </w:r>
      <w:r>
        <w:rPr>
          <w:lang w:val="de-DE"/>
        </w:rPr>
        <w:t>)</w:t>
      </w:r>
    </w:p>
    <w:p w14:paraId="0EFA2F43" w14:textId="77777777" w:rsidR="00574D4E" w:rsidRDefault="00574D4E" w:rsidP="000B631A">
      <w:pPr>
        <w:pStyle w:val="10"/>
        <w:adjustRightInd w:val="0"/>
        <w:snapToGrid w:val="0"/>
        <w:spacing w:line="360" w:lineRule="auto"/>
        <w:rPr>
          <w:rFonts w:cs="Times New Roman"/>
          <w:sz w:val="32"/>
          <w:szCs w:val="32"/>
        </w:rPr>
      </w:pPr>
    </w:p>
    <w:p w14:paraId="74BEA117" w14:textId="661D595D" w:rsidR="00241469" w:rsidRPr="00232AF8" w:rsidRDefault="000B631A" w:rsidP="000B631A">
      <w:pPr>
        <w:pStyle w:val="10"/>
        <w:adjustRightInd w:val="0"/>
        <w:snapToGrid w:val="0"/>
        <w:spacing w:line="360" w:lineRule="auto"/>
        <w:rPr>
          <w:rFonts w:cs="Times New Roman"/>
          <w:sz w:val="32"/>
          <w:szCs w:val="32"/>
          <w:lang w:val="de-DE"/>
        </w:rPr>
      </w:pPr>
      <w:bookmarkStart w:id="1" w:name="_Toc108611719"/>
      <w:r w:rsidRPr="00232AF8">
        <w:rPr>
          <w:rFonts w:cs="Times New Roman"/>
          <w:sz w:val="32"/>
          <w:szCs w:val="32"/>
        </w:rPr>
        <w:t>摘要</w:t>
      </w:r>
      <w:bookmarkEnd w:id="0"/>
      <w:bookmarkEnd w:id="1"/>
    </w:p>
    <w:p w14:paraId="17E8FEDA" w14:textId="77777777" w:rsidR="00D30F10" w:rsidRDefault="00241469" w:rsidP="000E1FF7">
      <w:pPr>
        <w:adjustRightInd w:val="0"/>
        <w:snapToGrid w:val="0"/>
        <w:spacing w:line="360" w:lineRule="auto"/>
        <w:ind w:firstLineChars="44" w:firstLine="106"/>
        <w:jc w:val="both"/>
        <w:rPr>
          <w:rFonts w:cs="Times New Roman"/>
        </w:rPr>
      </w:pPr>
      <w:r w:rsidRPr="002646A1">
        <w:rPr>
          <w:rFonts w:cs="Times New Roman"/>
          <w:lang w:val="de-DE"/>
        </w:rPr>
        <w:tab/>
      </w:r>
      <w:r w:rsidRPr="00574239">
        <w:rPr>
          <w:rFonts w:cs="Times New Roman" w:hint="eastAsia"/>
          <w:lang w:val="de-DE"/>
        </w:rPr>
        <w:t>本論文提出一個</w:t>
      </w:r>
      <w:r>
        <w:rPr>
          <w:rFonts w:cs="Times New Roman" w:hint="eastAsia"/>
          <w:lang w:val="de-DE"/>
        </w:rPr>
        <w:t>具</w:t>
      </w:r>
      <w:r w:rsidRPr="00574239">
        <w:rPr>
          <w:rFonts w:cs="Times New Roman" w:hint="eastAsia"/>
          <w:lang w:val="de-DE"/>
        </w:rPr>
        <w:t>彩色</w:t>
      </w:r>
      <w:r>
        <w:rPr>
          <w:rFonts w:cs="Times New Roman" w:hint="eastAsia"/>
          <w:lang w:val="de-DE"/>
        </w:rPr>
        <w:t>圖案</w:t>
      </w:r>
      <w:r w:rsidRPr="00574239">
        <w:rPr>
          <w:rFonts w:cs="Times New Roman" w:hint="eastAsia"/>
          <w:lang w:val="de-DE"/>
        </w:rPr>
        <w:t>背景的巢狀</w:t>
      </w:r>
      <w:r w:rsidRPr="00574239">
        <w:rPr>
          <w:rFonts w:cs="Times New Roman"/>
          <w:lang w:val="de-DE"/>
        </w:rPr>
        <w:t xml:space="preserve">QR </w:t>
      </w:r>
      <w:r>
        <w:rPr>
          <w:rFonts w:cs="Times New Roman" w:hint="eastAsia"/>
          <w:lang w:val="de-DE"/>
        </w:rPr>
        <w:t>c</w:t>
      </w:r>
      <w:r w:rsidRPr="00574239">
        <w:rPr>
          <w:rFonts w:cs="Times New Roman"/>
          <w:lang w:val="de-DE"/>
        </w:rPr>
        <w:t>ode</w:t>
      </w:r>
      <w:r w:rsidRPr="00574239">
        <w:rPr>
          <w:rFonts w:cs="Times New Roman" w:hint="eastAsia"/>
          <w:lang w:val="de-DE"/>
        </w:rPr>
        <w:t>，</w:t>
      </w:r>
      <w:r w:rsidRPr="00574239">
        <w:rPr>
          <w:rFonts w:cs="Times New Roman" w:hint="eastAsia"/>
        </w:rPr>
        <w:t>稱之為</w:t>
      </w:r>
      <w:r>
        <w:rPr>
          <w:rFonts w:cs="Times New Roman" w:hint="eastAsia"/>
        </w:rPr>
        <w:t>視覺化巢狀</w:t>
      </w:r>
      <w:r w:rsidRPr="00574239">
        <w:rPr>
          <w:rFonts w:cs="Times New Roman"/>
          <w:lang w:val="de-DE"/>
        </w:rPr>
        <w:t xml:space="preserve">QR </w:t>
      </w:r>
      <w:r>
        <w:rPr>
          <w:rFonts w:cs="Times New Roman"/>
          <w:lang w:val="de-DE"/>
        </w:rPr>
        <w:t>c</w:t>
      </w:r>
      <w:r w:rsidRPr="00574239">
        <w:rPr>
          <w:rFonts w:cs="Times New Roman"/>
          <w:lang w:val="de-DE"/>
        </w:rPr>
        <w:t>ode</w:t>
      </w:r>
      <w:r w:rsidRPr="00574239">
        <w:rPr>
          <w:rFonts w:cs="Times New Roman" w:hint="eastAsia"/>
          <w:lang w:val="de-DE"/>
        </w:rPr>
        <w:t>。</w:t>
      </w:r>
      <w:r>
        <w:rPr>
          <w:rFonts w:cs="Times New Roman" w:hint="eastAsia"/>
          <w:lang w:val="de-DE"/>
        </w:rPr>
        <w:t>一個巢狀</w:t>
      </w:r>
      <w:r w:rsidRPr="00574239">
        <w:rPr>
          <w:rFonts w:cs="Times New Roman"/>
        </w:rPr>
        <w:t xml:space="preserve">QR </w:t>
      </w:r>
      <w:r>
        <w:rPr>
          <w:rFonts w:cs="Times New Roman"/>
        </w:rPr>
        <w:t>c</w:t>
      </w:r>
      <w:r w:rsidRPr="00574239">
        <w:rPr>
          <w:rFonts w:cs="Times New Roman"/>
        </w:rPr>
        <w:t>ode</w:t>
      </w:r>
      <w:r>
        <w:rPr>
          <w:rFonts w:cs="Times New Roman" w:hint="eastAsia"/>
        </w:rPr>
        <w:t>將兩個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</w:t>
      </w:r>
      <w:r>
        <w:rPr>
          <w:rFonts w:cs="Times New Roman" w:hint="eastAsia"/>
        </w:rPr>
        <w:t>odes</w:t>
      </w:r>
      <w:r>
        <w:rPr>
          <w:rFonts w:cs="Times New Roman" w:hint="eastAsia"/>
        </w:rPr>
        <w:t>共同編碼在一個正方形區域中，</w:t>
      </w:r>
      <w:r w:rsidRPr="00574239">
        <w:rPr>
          <w:rFonts w:cs="Times New Roman" w:hint="eastAsia"/>
        </w:rPr>
        <w:t>分別為外層</w:t>
      </w:r>
      <w:r w:rsidRPr="00574239">
        <w:rPr>
          <w:rFonts w:cs="Times New Roman"/>
        </w:rPr>
        <w:t xml:space="preserve">QR </w:t>
      </w:r>
      <w:r>
        <w:rPr>
          <w:rFonts w:cs="Times New Roman"/>
        </w:rPr>
        <w:t>c</w:t>
      </w:r>
      <w:r w:rsidRPr="00574239">
        <w:rPr>
          <w:rFonts w:cs="Times New Roman"/>
        </w:rPr>
        <w:t>ode</w:t>
      </w:r>
      <w:r w:rsidRPr="00574239">
        <w:rPr>
          <w:rFonts w:cs="Times New Roman" w:hint="eastAsia"/>
        </w:rPr>
        <w:t>及內層</w:t>
      </w:r>
      <w:r w:rsidRPr="00574239">
        <w:rPr>
          <w:rFonts w:cs="Times New Roman"/>
        </w:rPr>
        <w:t>QR Code</w:t>
      </w:r>
      <w:r>
        <w:rPr>
          <w:rFonts w:cs="Times New Roman" w:hint="eastAsia"/>
        </w:rPr>
        <w:t>，可分別承載獨立的</w:t>
      </w:r>
      <w:r>
        <w:rPr>
          <w:rFonts w:cs="Times New Roman" w:hint="eastAsia"/>
        </w:rPr>
        <w:t>Q</w:t>
      </w:r>
      <w:r>
        <w:rPr>
          <w:rFonts w:cs="Times New Roman"/>
        </w:rPr>
        <w:t>R</w:t>
      </w:r>
      <w:r>
        <w:rPr>
          <w:rFonts w:cs="Times New Roman" w:hint="eastAsia"/>
        </w:rPr>
        <w:t xml:space="preserve"> </w:t>
      </w:r>
      <w:r>
        <w:rPr>
          <w:rFonts w:cs="Times New Roman"/>
        </w:rPr>
        <w:t>code</w:t>
      </w:r>
      <w:r w:rsidRPr="00574239">
        <w:rPr>
          <w:rFonts w:cs="Times New Roman" w:hint="eastAsia"/>
        </w:rPr>
        <w:t>字串</w:t>
      </w:r>
      <w:r>
        <w:rPr>
          <w:rFonts w:cs="Times New Roman" w:hint="eastAsia"/>
        </w:rPr>
        <w:t>訊息</w:t>
      </w:r>
      <w:r w:rsidRPr="00574239">
        <w:rPr>
          <w:rFonts w:cs="Times New Roman" w:hint="eastAsia"/>
        </w:rPr>
        <w:t>，</w:t>
      </w:r>
      <w:r>
        <w:rPr>
          <w:rFonts w:cs="Times New Roman" w:hint="eastAsia"/>
        </w:rPr>
        <w:t>提高在一個正方形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</w:t>
      </w:r>
      <w:r>
        <w:rPr>
          <w:rFonts w:cs="Times New Roman" w:hint="eastAsia"/>
        </w:rPr>
        <w:t>ode</w:t>
      </w:r>
      <w:r>
        <w:rPr>
          <w:rFonts w:cs="Times New Roman" w:hint="eastAsia"/>
        </w:rPr>
        <w:t>區域的資訊承載量，及用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</w:t>
      </w:r>
      <w:r>
        <w:rPr>
          <w:rFonts w:cs="Times New Roman" w:hint="eastAsia"/>
        </w:rPr>
        <w:t>o</w:t>
      </w:r>
      <w:r>
        <w:rPr>
          <w:rFonts w:cs="Times New Roman"/>
        </w:rPr>
        <w:t>de</w:t>
      </w:r>
      <w:r>
        <w:rPr>
          <w:rFonts w:cs="Times New Roman" w:hint="eastAsia"/>
        </w:rPr>
        <w:t>來開發具創意應用的潛力</w:t>
      </w:r>
      <w:r w:rsidRPr="00574239">
        <w:rPr>
          <w:rFonts w:cs="Times New Roman" w:hint="eastAsia"/>
        </w:rPr>
        <w:t>。</w:t>
      </w:r>
      <w:r>
        <w:rPr>
          <w:rFonts w:cs="Times New Roman" w:hint="eastAsia"/>
        </w:rPr>
        <w:t>然而</w:t>
      </w:r>
      <w:r w:rsidRPr="00574239">
        <w:rPr>
          <w:rFonts w:cs="Times New Roman" w:hint="eastAsia"/>
        </w:rPr>
        <w:t>外層</w:t>
      </w:r>
      <w:r w:rsidRPr="00574239">
        <w:rPr>
          <w:rFonts w:cs="Times New Roman"/>
        </w:rPr>
        <w:t xml:space="preserve">QR </w:t>
      </w:r>
      <w:r>
        <w:rPr>
          <w:rFonts w:cs="Times New Roman"/>
        </w:rPr>
        <w:t>c</w:t>
      </w:r>
      <w:r w:rsidRPr="00574239">
        <w:rPr>
          <w:rFonts w:cs="Times New Roman"/>
        </w:rPr>
        <w:t>ode</w:t>
      </w:r>
      <w:r w:rsidRPr="00574239">
        <w:rPr>
          <w:rFonts w:cs="Times New Roman" w:hint="eastAsia"/>
        </w:rPr>
        <w:t>及內層</w:t>
      </w:r>
      <w:r w:rsidRPr="00574239">
        <w:rPr>
          <w:rFonts w:cs="Times New Roman"/>
        </w:rPr>
        <w:t>QR Code</w:t>
      </w:r>
      <w:r>
        <w:rPr>
          <w:rFonts w:cs="Times New Roman" w:hint="eastAsia"/>
        </w:rPr>
        <w:t>都是由黑色與白色模組區塊所組成，無法直接提供觀看者</w:t>
      </w:r>
      <w:r>
        <w:rPr>
          <w:rFonts w:cs="Times New Roman" w:hint="eastAsia"/>
        </w:rPr>
        <w:t>Q</w:t>
      </w:r>
      <w:r>
        <w:rPr>
          <w:rFonts w:cs="Times New Roman"/>
        </w:rPr>
        <w:t>R code</w:t>
      </w:r>
      <w:r>
        <w:rPr>
          <w:rFonts w:cs="Times New Roman" w:hint="eastAsia"/>
        </w:rPr>
        <w:t>有用的訊息。本論文研究視覺化巢狀</w:t>
      </w:r>
      <w:r w:rsidRPr="00574239">
        <w:rPr>
          <w:rFonts w:cs="Times New Roman"/>
        </w:rPr>
        <w:t xml:space="preserve"> QR </w:t>
      </w:r>
      <w:r>
        <w:rPr>
          <w:rFonts w:cs="Times New Roman"/>
        </w:rPr>
        <w:t>c</w:t>
      </w:r>
      <w:r w:rsidRPr="00574239">
        <w:rPr>
          <w:rFonts w:cs="Times New Roman"/>
        </w:rPr>
        <w:t>ode</w:t>
      </w:r>
      <w:r>
        <w:rPr>
          <w:rFonts w:cs="Times New Roman" w:hint="eastAsia"/>
        </w:rPr>
        <w:t>技術，將主題圖像融入巢狀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</w:t>
      </w:r>
      <w:r>
        <w:rPr>
          <w:rFonts w:cs="Times New Roman" w:hint="eastAsia"/>
        </w:rPr>
        <w:t>ode</w:t>
      </w:r>
      <w:r>
        <w:rPr>
          <w:rFonts w:cs="Times New Roman" w:hint="eastAsia"/>
        </w:rPr>
        <w:t>中，提高巢狀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ode</w:t>
      </w:r>
      <w:r>
        <w:rPr>
          <w:rFonts w:cs="Times New Roman" w:hint="eastAsia"/>
        </w:rPr>
        <w:t>的介面友善性，讓觀看者可以從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</w:t>
      </w:r>
      <w:r>
        <w:rPr>
          <w:rFonts w:cs="Times New Roman" w:hint="eastAsia"/>
        </w:rPr>
        <w:t>ode</w:t>
      </w:r>
      <w:r>
        <w:rPr>
          <w:rFonts w:cs="Times New Roman" w:hint="eastAsia"/>
        </w:rPr>
        <w:t>表面直接看出其主題。</w:t>
      </w:r>
    </w:p>
    <w:p w14:paraId="66D32FCB" w14:textId="3B2D013A" w:rsidR="00DF46FE" w:rsidRDefault="00241469" w:rsidP="000E1FF7">
      <w:pPr>
        <w:adjustRightInd w:val="0"/>
        <w:snapToGrid w:val="0"/>
        <w:spacing w:line="360" w:lineRule="auto"/>
        <w:ind w:firstLineChars="200" w:firstLine="480"/>
        <w:jc w:val="both"/>
        <w:rPr>
          <w:rFonts w:cs="Times New Roman"/>
        </w:rPr>
      </w:pPr>
      <w:r>
        <w:rPr>
          <w:rFonts w:cs="Times New Roman" w:hint="eastAsia"/>
        </w:rPr>
        <w:t>所提方法設計</w:t>
      </w:r>
      <w:r w:rsidR="00AB4ED3">
        <w:rPr>
          <w:rFonts w:cs="Times New Roman" w:hint="eastAsia"/>
        </w:rPr>
        <w:t>(</w:t>
      </w:r>
      <w:r w:rsidR="00AB4ED3">
        <w:rPr>
          <w:rFonts w:cs="Times New Roman"/>
        </w:rPr>
        <w:t>1</w:t>
      </w:r>
      <w:r w:rsidR="00AB4ED3">
        <w:rPr>
          <w:rFonts w:cs="Times New Roman" w:hint="eastAsia"/>
        </w:rPr>
        <w:t>)</w:t>
      </w:r>
      <w:r w:rsidR="00AB4ED3">
        <w:rPr>
          <w:rFonts w:cs="Times New Roman" w:hint="eastAsia"/>
        </w:rPr>
        <w:t>內層</w:t>
      </w:r>
      <w:r w:rsidR="00AB4ED3">
        <w:rPr>
          <w:rFonts w:cs="Times New Roman" w:hint="eastAsia"/>
        </w:rPr>
        <w:t xml:space="preserve">QR </w:t>
      </w:r>
      <w:r w:rsidR="00AB4ED3">
        <w:rPr>
          <w:rFonts w:cs="Times New Roman"/>
        </w:rPr>
        <w:t>c</w:t>
      </w:r>
      <w:r w:rsidR="00AB4ED3">
        <w:rPr>
          <w:rFonts w:cs="Times New Roman" w:hint="eastAsia"/>
        </w:rPr>
        <w:t>ode</w:t>
      </w:r>
      <w:r w:rsidR="00AB4ED3">
        <w:rPr>
          <w:rFonts w:cs="Times New Roman" w:hint="eastAsia"/>
        </w:rPr>
        <w:t>與外層</w:t>
      </w:r>
      <w:r w:rsidR="00AB4ED3">
        <w:rPr>
          <w:rFonts w:cs="Times New Roman" w:hint="eastAsia"/>
        </w:rPr>
        <w:t>C</w:t>
      </w:r>
      <w:r w:rsidR="00AB4ED3">
        <w:rPr>
          <w:rFonts w:cs="Times New Roman"/>
        </w:rPr>
        <w:t>ode</w:t>
      </w:r>
      <w:r w:rsidR="00AB4ED3">
        <w:rPr>
          <w:rFonts w:cs="Times New Roman" w:hint="eastAsia"/>
        </w:rPr>
        <w:t>都具彩色背景圖之視覺化巢狀</w:t>
      </w:r>
      <w:r w:rsidR="00AB4ED3">
        <w:rPr>
          <w:rFonts w:cs="Times New Roman" w:hint="eastAsia"/>
        </w:rPr>
        <w:t xml:space="preserve">QR </w:t>
      </w:r>
      <w:r w:rsidR="00AB4ED3">
        <w:rPr>
          <w:rFonts w:cs="Times New Roman"/>
        </w:rPr>
        <w:t>c</w:t>
      </w:r>
      <w:r w:rsidR="00AB4ED3">
        <w:rPr>
          <w:rFonts w:cs="Times New Roman" w:hint="eastAsia"/>
        </w:rPr>
        <w:t>ode</w:t>
      </w:r>
      <w:r w:rsidR="00AB4ED3">
        <w:rPr>
          <w:rFonts w:cs="Times New Roman" w:hint="eastAsia"/>
        </w:rPr>
        <w:t>。</w:t>
      </w:r>
      <w:r>
        <w:rPr>
          <w:rFonts w:cs="Times New Roman" w:hint="eastAsia"/>
        </w:rPr>
        <w:t>(</w:t>
      </w:r>
      <w:r w:rsidR="00AB4ED3">
        <w:rPr>
          <w:rFonts w:cs="Times New Roman"/>
        </w:rPr>
        <w:t>2</w:t>
      </w:r>
      <w:r>
        <w:rPr>
          <w:rFonts w:cs="Times New Roman"/>
        </w:rPr>
        <w:t>)</w:t>
      </w:r>
      <w:r w:rsidR="00660019">
        <w:rPr>
          <w:rFonts w:cs="Times New Roman" w:hint="eastAsia"/>
        </w:rPr>
        <w:t>僅外層</w:t>
      </w:r>
      <w:r>
        <w:rPr>
          <w:rFonts w:cs="Times New Roman" w:hint="eastAsia"/>
          <w:lang w:val="de-DE"/>
        </w:rPr>
        <w:t>具</w:t>
      </w:r>
      <w:r w:rsidRPr="00574239">
        <w:rPr>
          <w:rFonts w:cs="Times New Roman" w:hint="eastAsia"/>
          <w:lang w:val="de-DE"/>
        </w:rPr>
        <w:t>彩色</w:t>
      </w:r>
      <w:r>
        <w:rPr>
          <w:rFonts w:cs="Times New Roman" w:hint="eastAsia"/>
          <w:lang w:val="de-DE"/>
        </w:rPr>
        <w:t>圖案</w:t>
      </w:r>
      <w:r w:rsidRPr="00574239">
        <w:rPr>
          <w:rFonts w:cs="Times New Roman" w:hint="eastAsia"/>
          <w:lang w:val="de-DE"/>
        </w:rPr>
        <w:t>背景</w:t>
      </w:r>
      <w:r w:rsidRPr="00574239">
        <w:rPr>
          <w:rFonts w:cs="Times New Roman"/>
        </w:rPr>
        <w:t xml:space="preserve">QR </w:t>
      </w:r>
      <w:r w:rsidR="00660019">
        <w:rPr>
          <w:rFonts w:cs="Times New Roman"/>
        </w:rPr>
        <w:t>C</w:t>
      </w:r>
      <w:r w:rsidRPr="00574239">
        <w:rPr>
          <w:rFonts w:cs="Times New Roman" w:hint="eastAsia"/>
        </w:rPr>
        <w:t>o</w:t>
      </w:r>
      <w:r w:rsidRPr="00574239">
        <w:rPr>
          <w:rFonts w:cs="Times New Roman"/>
        </w:rPr>
        <w:t>de</w:t>
      </w:r>
      <w:r>
        <w:rPr>
          <w:rFonts w:cs="Times New Roman" w:hint="eastAsia"/>
        </w:rPr>
        <w:t>之視覺化巢狀</w:t>
      </w:r>
      <w:r w:rsidRPr="00574239">
        <w:rPr>
          <w:rFonts w:cs="Times New Roman"/>
          <w:lang w:val="de-DE"/>
        </w:rPr>
        <w:t xml:space="preserve">QR </w:t>
      </w:r>
      <w:r>
        <w:rPr>
          <w:rFonts w:cs="Times New Roman"/>
          <w:lang w:val="de-DE"/>
        </w:rPr>
        <w:t>c</w:t>
      </w:r>
      <w:r w:rsidRPr="00574239">
        <w:rPr>
          <w:rFonts w:cs="Times New Roman"/>
          <w:lang w:val="de-DE"/>
        </w:rPr>
        <w:t>ode</w:t>
      </w:r>
      <w:r>
        <w:rPr>
          <w:rFonts w:cs="Times New Roman" w:hint="eastAsia"/>
          <w:lang w:val="de-DE"/>
        </w:rPr>
        <w:t>，</w:t>
      </w:r>
      <w:r>
        <w:rPr>
          <w:rFonts w:cs="Times New Roman" w:hint="eastAsia"/>
        </w:rPr>
        <w:t>及</w:t>
      </w:r>
      <w:r w:rsidR="00AB4ED3">
        <w:rPr>
          <w:rFonts w:cs="Times New Roman" w:hint="eastAsia"/>
          <w:lang w:val="de-DE"/>
        </w:rPr>
        <w:t>(</w:t>
      </w:r>
      <w:r w:rsidR="00AB4ED3">
        <w:rPr>
          <w:rFonts w:cs="Times New Roman"/>
          <w:lang w:val="de-DE"/>
        </w:rPr>
        <w:t>3</w:t>
      </w:r>
      <w:r w:rsidR="00AB4ED3">
        <w:rPr>
          <w:rFonts w:cs="Times New Roman" w:hint="eastAsia"/>
          <w:lang w:val="de-DE"/>
        </w:rPr>
        <w:t>)</w:t>
      </w:r>
      <w:r w:rsidR="00660019">
        <w:rPr>
          <w:rFonts w:cs="Times New Roman" w:hint="eastAsia"/>
          <w:lang w:val="de-DE"/>
        </w:rPr>
        <w:t>僅內層</w:t>
      </w:r>
      <w:r w:rsidR="00660019">
        <w:rPr>
          <w:rFonts w:cs="Times New Roman"/>
        </w:rPr>
        <w:t>QR Code</w:t>
      </w:r>
      <w:r w:rsidR="00AB4ED3">
        <w:rPr>
          <w:rFonts w:cs="Times New Roman" w:hint="eastAsia"/>
          <w:lang w:val="de-DE"/>
        </w:rPr>
        <w:t>具</w:t>
      </w:r>
      <w:r w:rsidR="00AB4ED3" w:rsidRPr="00574239">
        <w:rPr>
          <w:rFonts w:cs="Times New Roman" w:hint="eastAsia"/>
          <w:lang w:val="de-DE"/>
        </w:rPr>
        <w:t>彩色</w:t>
      </w:r>
      <w:r w:rsidR="00AB4ED3">
        <w:rPr>
          <w:rFonts w:cs="Times New Roman" w:hint="eastAsia"/>
          <w:lang w:val="de-DE"/>
        </w:rPr>
        <w:t>圖案</w:t>
      </w:r>
      <w:r w:rsidR="00AB4ED3" w:rsidRPr="00574239">
        <w:rPr>
          <w:rFonts w:cs="Times New Roman" w:hint="eastAsia"/>
          <w:lang w:val="de-DE"/>
        </w:rPr>
        <w:t>背景</w:t>
      </w:r>
      <w:r w:rsidR="00AB4ED3">
        <w:rPr>
          <w:rFonts w:cs="Times New Roman" w:hint="eastAsia"/>
          <w:lang w:val="de-DE"/>
        </w:rPr>
        <w:t>的</w:t>
      </w:r>
      <w:r w:rsidR="00AB4ED3">
        <w:rPr>
          <w:rFonts w:cs="Times New Roman" w:hint="eastAsia"/>
        </w:rPr>
        <w:t>視覺化巢狀</w:t>
      </w:r>
      <w:r w:rsidR="00AB4ED3" w:rsidRPr="00574239">
        <w:rPr>
          <w:rFonts w:cs="Times New Roman"/>
          <w:lang w:val="de-DE"/>
        </w:rPr>
        <w:t xml:space="preserve">QR </w:t>
      </w:r>
      <w:r w:rsidR="00AB4ED3">
        <w:rPr>
          <w:rFonts w:cs="Times New Roman"/>
          <w:lang w:val="de-DE"/>
        </w:rPr>
        <w:t>c</w:t>
      </w:r>
      <w:r w:rsidR="00AB4ED3" w:rsidRPr="00574239">
        <w:rPr>
          <w:rFonts w:cs="Times New Roman"/>
          <w:lang w:val="de-DE"/>
        </w:rPr>
        <w:t>ode</w:t>
      </w:r>
      <w:r>
        <w:rPr>
          <w:rFonts w:cs="Times New Roman" w:hint="eastAsia"/>
        </w:rPr>
        <w:t>實驗過程對</w:t>
      </w:r>
      <w:r w:rsidR="00AB4ED3">
        <w:rPr>
          <w:rFonts w:cs="Times New Roman" w:hint="eastAsia"/>
        </w:rPr>
        <w:t xml:space="preserve">QR </w:t>
      </w:r>
      <w:r w:rsidR="00AB4ED3">
        <w:rPr>
          <w:rFonts w:cs="Times New Roman"/>
        </w:rPr>
        <w:t>code</w:t>
      </w:r>
      <w:r w:rsidR="00AB4ED3">
        <w:rPr>
          <w:rFonts w:cs="Times New Roman" w:hint="eastAsia"/>
        </w:rPr>
        <w:t>讀取穩定度</w:t>
      </w:r>
      <w:r>
        <w:rPr>
          <w:rFonts w:cs="Times New Roman" w:hint="eastAsia"/>
        </w:rPr>
        <w:t>與</w:t>
      </w:r>
      <w:r w:rsidR="00AB4ED3">
        <w:rPr>
          <w:rFonts w:cs="Times New Roman" w:hint="eastAsia"/>
        </w:rPr>
        <w:t>背景圖清晰度</w:t>
      </w:r>
      <w:r>
        <w:rPr>
          <w:rFonts w:cs="Times New Roman" w:hint="eastAsia"/>
        </w:rPr>
        <w:t>做測試，</w:t>
      </w:r>
      <w:r w:rsidRPr="00574239">
        <w:rPr>
          <w:rFonts w:cs="Times New Roman" w:hint="eastAsia"/>
        </w:rPr>
        <w:t>使</w:t>
      </w:r>
      <w:r>
        <w:rPr>
          <w:rFonts w:cs="Times New Roman" w:hint="eastAsia"/>
        </w:rPr>
        <w:t>一般</w:t>
      </w:r>
      <w:r w:rsidRPr="00574239">
        <w:rPr>
          <w:rFonts w:cs="Times New Roman"/>
        </w:rPr>
        <w:t xml:space="preserve">QR </w:t>
      </w:r>
      <w:r>
        <w:rPr>
          <w:rFonts w:cs="Times New Roman"/>
        </w:rPr>
        <w:t>c</w:t>
      </w:r>
      <w:r w:rsidRPr="00574239">
        <w:rPr>
          <w:rFonts w:cs="Times New Roman"/>
        </w:rPr>
        <w:t>ode</w:t>
      </w:r>
      <w:r>
        <w:rPr>
          <w:rFonts w:cs="Times New Roman" w:hint="eastAsia"/>
        </w:rPr>
        <w:t>應用程式都</w:t>
      </w:r>
      <w:r w:rsidRPr="00574239">
        <w:rPr>
          <w:rFonts w:cs="Times New Roman" w:hint="eastAsia"/>
        </w:rPr>
        <w:t>能夠成功</w:t>
      </w:r>
      <w:r>
        <w:rPr>
          <w:rFonts w:cs="Times New Roman" w:hint="eastAsia"/>
        </w:rPr>
        <w:t>解碼外層</w:t>
      </w:r>
      <w:r>
        <w:rPr>
          <w:rFonts w:cs="Times New Roman" w:hint="eastAsia"/>
        </w:rPr>
        <w:t>QR code</w:t>
      </w:r>
      <w:r>
        <w:rPr>
          <w:rFonts w:cs="Times New Roman" w:hint="eastAsia"/>
        </w:rPr>
        <w:t>與內層</w:t>
      </w:r>
      <w:r>
        <w:rPr>
          <w:rFonts w:cs="Times New Roman" w:hint="eastAsia"/>
        </w:rPr>
        <w:t>QR code</w:t>
      </w:r>
      <w:r>
        <w:rPr>
          <w:rFonts w:cs="Times New Roman" w:hint="eastAsia"/>
        </w:rPr>
        <w:t>訊息的條件下，背景圖中的圖案可以讓人眼識別出。使用者的回饋顯示，所提視覺化巢狀</w:t>
      </w:r>
      <w:r w:rsidRPr="00574239">
        <w:rPr>
          <w:rFonts w:cs="Times New Roman"/>
          <w:lang w:val="de-DE"/>
        </w:rPr>
        <w:t xml:space="preserve">QR </w:t>
      </w:r>
      <w:r>
        <w:rPr>
          <w:rFonts w:cs="Times New Roman"/>
          <w:lang w:val="de-DE"/>
        </w:rPr>
        <w:t>c</w:t>
      </w:r>
      <w:r w:rsidRPr="00574239">
        <w:rPr>
          <w:rFonts w:cs="Times New Roman"/>
          <w:lang w:val="de-DE"/>
        </w:rPr>
        <w:t>ode</w:t>
      </w:r>
      <w:r>
        <w:rPr>
          <w:rFonts w:cs="Times New Roman" w:hint="eastAsia"/>
          <w:lang w:val="de-DE"/>
        </w:rPr>
        <w:t>可以提供</w:t>
      </w:r>
      <w:r>
        <w:rPr>
          <w:rFonts w:cs="Times New Roman" w:hint="eastAsia"/>
        </w:rPr>
        <w:t>比黑白模組的巢狀</w:t>
      </w:r>
      <w:r>
        <w:rPr>
          <w:rFonts w:cs="Times New Roman" w:hint="eastAsia"/>
        </w:rPr>
        <w:t xml:space="preserve">QR </w:t>
      </w:r>
      <w:r>
        <w:rPr>
          <w:rFonts w:cs="Times New Roman"/>
        </w:rPr>
        <w:t>code</w:t>
      </w:r>
      <w:r>
        <w:rPr>
          <w:rFonts w:cs="Times New Roman" w:hint="eastAsia"/>
        </w:rPr>
        <w:t>更具吸引力的非接觸式資訊傳遞介面</w:t>
      </w:r>
      <w:r w:rsidRPr="00574239">
        <w:rPr>
          <w:rFonts w:cs="Times New Roman" w:hint="eastAsia"/>
        </w:rPr>
        <w:t>。</w:t>
      </w:r>
    </w:p>
    <w:p w14:paraId="35DF3411" w14:textId="77777777" w:rsidR="00574D4E" w:rsidRDefault="00574D4E" w:rsidP="00574D4E">
      <w:pPr>
        <w:adjustRightInd w:val="0"/>
        <w:snapToGrid w:val="0"/>
        <w:spacing w:line="360" w:lineRule="auto"/>
        <w:jc w:val="both"/>
        <w:rPr>
          <w:rFonts w:cs="Times New Roman"/>
        </w:rPr>
      </w:pPr>
    </w:p>
    <w:p w14:paraId="161708E6" w14:textId="60255CA1" w:rsidR="00241469" w:rsidRDefault="00DF46FE" w:rsidP="00574D4E">
      <w:pPr>
        <w:adjustRightInd w:val="0"/>
        <w:snapToGrid w:val="0"/>
        <w:spacing w:line="360" w:lineRule="auto"/>
        <w:jc w:val="both"/>
        <w:rPr>
          <w:rFonts w:cs="標楷體"/>
          <w:color w:val="000000"/>
        </w:rPr>
      </w:pPr>
      <w:r w:rsidRPr="00574239">
        <w:rPr>
          <w:rFonts w:cs="Times New Roman"/>
        </w:rPr>
        <w:t>關鍵字：</w:t>
      </w:r>
      <w:r w:rsidRPr="00574239">
        <w:rPr>
          <w:rFonts w:cs="Times New Roman"/>
        </w:rPr>
        <w:t xml:space="preserve"> </w:t>
      </w:r>
      <w:r w:rsidRPr="00574239">
        <w:rPr>
          <w:rFonts w:cs="Times New Roman"/>
          <w:color w:val="000000"/>
        </w:rPr>
        <w:t>QR code</w:t>
      </w:r>
      <w:r w:rsidRPr="00574239">
        <w:rPr>
          <w:rFonts w:cs="標楷體" w:hint="eastAsia"/>
          <w:color w:val="000000"/>
        </w:rPr>
        <w:t>、巢狀</w:t>
      </w:r>
      <w:r w:rsidRPr="00574239">
        <w:rPr>
          <w:rFonts w:cs="Times New Roman"/>
          <w:color w:val="000000"/>
        </w:rPr>
        <w:t>QR code</w:t>
      </w:r>
      <w:r w:rsidRPr="00574239">
        <w:rPr>
          <w:rFonts w:cs="標楷體" w:hint="eastAsia"/>
          <w:color w:val="000000"/>
        </w:rPr>
        <w:t>、視覺化</w:t>
      </w:r>
      <w:r w:rsidRPr="00574239">
        <w:rPr>
          <w:rFonts w:cs="Times New Roman"/>
          <w:color w:val="000000"/>
        </w:rPr>
        <w:t>QR code</w:t>
      </w:r>
      <w:r w:rsidRPr="00574239">
        <w:rPr>
          <w:rFonts w:cs="標楷體" w:hint="eastAsia"/>
          <w:color w:val="000000"/>
        </w:rPr>
        <w:t>、雙層</w:t>
      </w:r>
      <w:r w:rsidRPr="00574239">
        <w:rPr>
          <w:rFonts w:cs="Times New Roman"/>
          <w:color w:val="000000"/>
        </w:rPr>
        <w:t>QR code</w:t>
      </w:r>
      <w:r w:rsidRPr="00574239">
        <w:rPr>
          <w:rFonts w:cs="標楷體" w:hint="eastAsia"/>
          <w:color w:val="000000"/>
        </w:rPr>
        <w:t>。</w:t>
      </w:r>
    </w:p>
    <w:p w14:paraId="145F7997" w14:textId="2DC8406B" w:rsidR="005B674E" w:rsidRPr="005B674E" w:rsidRDefault="005B674E" w:rsidP="005B674E">
      <w:pPr>
        <w:jc w:val="center"/>
        <w:rPr>
          <w:rFonts w:cs="標楷體"/>
        </w:rPr>
      </w:pPr>
    </w:p>
    <w:p w14:paraId="765C02F0" w14:textId="77777777" w:rsidR="005B674E" w:rsidRPr="005B674E" w:rsidRDefault="005B674E" w:rsidP="005B674E">
      <w:pPr>
        <w:rPr>
          <w:rFonts w:cs="標楷體"/>
        </w:rPr>
      </w:pPr>
    </w:p>
    <w:p w14:paraId="34B2BBDD" w14:textId="2E22C6E4" w:rsidR="00241469" w:rsidRPr="00241469" w:rsidRDefault="00241469" w:rsidP="000E1FF7">
      <w:pPr>
        <w:adjustRightInd w:val="0"/>
        <w:snapToGrid w:val="0"/>
        <w:spacing w:line="360" w:lineRule="auto"/>
        <w:jc w:val="both"/>
        <w:rPr>
          <w:rFonts w:cs="Times New Roman"/>
          <w:sz w:val="36"/>
        </w:rPr>
      </w:pPr>
    </w:p>
    <w:p w14:paraId="4FCEE5FD" w14:textId="77777777" w:rsidR="00AF592C" w:rsidRPr="002C1A71" w:rsidRDefault="00AF592C" w:rsidP="000E1FF7">
      <w:pPr>
        <w:pStyle w:val="10"/>
        <w:adjustRightInd w:val="0"/>
        <w:snapToGrid w:val="0"/>
        <w:spacing w:line="360" w:lineRule="auto"/>
        <w:ind w:firstLineChars="44" w:firstLine="141"/>
        <w:rPr>
          <w:rFonts w:cs="Times New Roman"/>
          <w:sz w:val="32"/>
          <w:szCs w:val="32"/>
          <w:lang w:val="de-DE"/>
        </w:rPr>
      </w:pPr>
      <w:bookmarkStart w:id="2" w:name="_Toc108611720"/>
      <w:r w:rsidRPr="002C1A71">
        <w:rPr>
          <w:rFonts w:cs="Times New Roman"/>
          <w:sz w:val="32"/>
          <w:szCs w:val="32"/>
        </w:rPr>
        <w:lastRenderedPageBreak/>
        <w:t>Abstract</w:t>
      </w:r>
      <w:bookmarkEnd w:id="2"/>
    </w:p>
    <w:p w14:paraId="4F59ED7B" w14:textId="17912FB2" w:rsidR="00AF592C" w:rsidRDefault="00AF592C" w:rsidP="000E1FF7">
      <w:pPr>
        <w:adjustRightInd w:val="0"/>
        <w:snapToGrid w:val="0"/>
        <w:spacing w:line="360" w:lineRule="auto"/>
        <w:jc w:val="both"/>
        <w:rPr>
          <w:rFonts w:cs="Times New Roman"/>
          <w:lang w:val="de-DE"/>
        </w:rPr>
      </w:pPr>
      <w:r w:rsidRPr="002646A1">
        <w:rPr>
          <w:rFonts w:cs="Times New Roman"/>
          <w:lang w:val="de-DE"/>
        </w:rPr>
        <w:tab/>
      </w:r>
      <w:r w:rsidRPr="00F13CA0">
        <w:rPr>
          <w:rFonts w:cs="Times New Roman"/>
          <w:lang w:val="de-DE"/>
        </w:rPr>
        <w:t xml:space="preserve">This </w:t>
      </w:r>
      <w:proofErr w:type="spellStart"/>
      <w:r w:rsidRPr="00F13CA0">
        <w:rPr>
          <w:rFonts w:cs="Times New Roman"/>
          <w:lang w:val="de-DE"/>
        </w:rPr>
        <w:t>paper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proposes</w:t>
      </w:r>
      <w:proofErr w:type="spellEnd"/>
      <w:r w:rsidRPr="00F13CA0">
        <w:rPr>
          <w:rFonts w:cs="Times New Roman"/>
          <w:lang w:val="de-DE"/>
        </w:rPr>
        <w:t xml:space="preserve"> a </w:t>
      </w:r>
      <w:proofErr w:type="spellStart"/>
      <w:r w:rsidRPr="00F13CA0">
        <w:rPr>
          <w:rFonts w:cs="Times New Roman"/>
          <w:lang w:val="de-DE"/>
        </w:rPr>
        <w:t>nested</w:t>
      </w:r>
      <w:proofErr w:type="spellEnd"/>
      <w:r w:rsidRPr="00F13CA0">
        <w:rPr>
          <w:rFonts w:cs="Times New Roman"/>
          <w:lang w:val="de-DE"/>
        </w:rPr>
        <w:t xml:space="preserve"> QR code </w:t>
      </w:r>
      <w:proofErr w:type="spellStart"/>
      <w:r w:rsidRPr="00F13CA0">
        <w:rPr>
          <w:rFonts w:cs="Times New Roman"/>
          <w:lang w:val="de-DE"/>
        </w:rPr>
        <w:t>with</w:t>
      </w:r>
      <w:proofErr w:type="spellEnd"/>
      <w:r w:rsidRPr="00F13CA0">
        <w:rPr>
          <w:rFonts w:cs="Times New Roman"/>
          <w:lang w:val="de-DE"/>
        </w:rPr>
        <w:t xml:space="preserve"> a</w:t>
      </w:r>
      <w:r>
        <w:rPr>
          <w:rFonts w:cs="Times New Roman"/>
          <w:lang w:val="de-DE"/>
        </w:rPr>
        <w:t xml:space="preserve">n </w:t>
      </w:r>
      <w:proofErr w:type="spellStart"/>
      <w:r>
        <w:rPr>
          <w:rFonts w:cs="Times New Roman"/>
          <w:lang w:val="de-DE"/>
        </w:rPr>
        <w:t>imag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background</w:t>
      </w:r>
      <w:proofErr w:type="spellEnd"/>
      <w:r w:rsidRPr="00F13CA0">
        <w:rPr>
          <w:rFonts w:cs="Times New Roman"/>
          <w:lang w:val="de-DE"/>
        </w:rPr>
        <w:t xml:space="preserve">, </w:t>
      </w:r>
      <w:proofErr w:type="spellStart"/>
      <w:r w:rsidRPr="00F13CA0">
        <w:rPr>
          <w:rFonts w:cs="Times New Roman"/>
          <w:lang w:val="de-DE"/>
        </w:rPr>
        <w:t>which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called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visual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nested</w:t>
      </w:r>
      <w:proofErr w:type="spellEnd"/>
      <w:r w:rsidRPr="00F13CA0">
        <w:rPr>
          <w:rFonts w:cs="Times New Roman"/>
          <w:lang w:val="de-DE"/>
        </w:rPr>
        <w:t xml:space="preserve"> QR code. A </w:t>
      </w:r>
      <w:proofErr w:type="spellStart"/>
      <w:r w:rsidRPr="00F13CA0">
        <w:rPr>
          <w:rFonts w:cs="Times New Roman"/>
          <w:lang w:val="de-DE"/>
        </w:rPr>
        <w:t>nested</w:t>
      </w:r>
      <w:proofErr w:type="spellEnd"/>
      <w:r w:rsidRPr="00F13CA0">
        <w:rPr>
          <w:rFonts w:cs="Times New Roman"/>
          <w:lang w:val="de-DE"/>
        </w:rPr>
        <w:t xml:space="preserve"> QR </w:t>
      </w:r>
      <w:r>
        <w:rPr>
          <w:rFonts w:cs="Times New Roman"/>
          <w:lang w:val="de-DE"/>
        </w:rPr>
        <w:t>c</w:t>
      </w:r>
      <w:r w:rsidRPr="00F13CA0">
        <w:rPr>
          <w:rFonts w:cs="Times New Roman"/>
          <w:lang w:val="de-DE"/>
        </w:rPr>
        <w:t xml:space="preserve">ode </w:t>
      </w:r>
      <w:proofErr w:type="spellStart"/>
      <w:r w:rsidRPr="00F13CA0">
        <w:rPr>
          <w:rFonts w:cs="Times New Roman"/>
          <w:lang w:val="de-DE"/>
        </w:rPr>
        <w:t>encode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wo</w:t>
      </w:r>
      <w:proofErr w:type="spellEnd"/>
      <w:r w:rsidRPr="00F13CA0">
        <w:rPr>
          <w:rFonts w:cs="Times New Roman"/>
          <w:lang w:val="de-DE"/>
        </w:rPr>
        <w:t xml:space="preserve"> QR </w:t>
      </w:r>
      <w:proofErr w:type="spellStart"/>
      <w:r w:rsidRPr="00F13CA0">
        <w:rPr>
          <w:rFonts w:cs="Times New Roman"/>
          <w:lang w:val="de-DE"/>
        </w:rPr>
        <w:t>codes</w:t>
      </w:r>
      <w:proofErr w:type="spellEnd"/>
      <w:r w:rsidRPr="00F13CA0">
        <w:rPr>
          <w:rFonts w:cs="Times New Roman"/>
          <w:lang w:val="de-DE"/>
        </w:rPr>
        <w:t xml:space="preserve">, </w:t>
      </w:r>
      <w:proofErr w:type="spellStart"/>
      <w:r w:rsidRPr="00F13CA0">
        <w:rPr>
          <w:rFonts w:cs="Times New Roman"/>
          <w:lang w:val="de-DE"/>
        </w:rPr>
        <w:t>namely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outer</w:t>
      </w:r>
      <w:proofErr w:type="spellEnd"/>
      <w:r w:rsidRPr="00F13CA0">
        <w:rPr>
          <w:rFonts w:cs="Times New Roman"/>
          <w:lang w:val="de-DE"/>
        </w:rPr>
        <w:t xml:space="preserve"> QR code and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ner</w:t>
      </w:r>
      <w:proofErr w:type="spellEnd"/>
      <w:r w:rsidRPr="00F13CA0">
        <w:rPr>
          <w:rFonts w:cs="Times New Roman"/>
          <w:lang w:val="de-DE"/>
        </w:rPr>
        <w:t xml:space="preserve"> QR Code, in a </w:t>
      </w:r>
      <w:proofErr w:type="spellStart"/>
      <w:r w:rsidRPr="00F13CA0">
        <w:rPr>
          <w:rFonts w:cs="Times New Roman"/>
          <w:lang w:val="de-DE"/>
        </w:rPr>
        <w:t>squar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area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to</w:t>
      </w:r>
      <w:proofErr w:type="spellEnd"/>
      <w:r w:rsidRPr="00F13CA0">
        <w:rPr>
          <w:rFonts w:cs="Times New Roman"/>
          <w:lang w:val="de-DE"/>
        </w:rPr>
        <w:t xml:space="preserve"> carry </w:t>
      </w:r>
      <w:proofErr w:type="spellStart"/>
      <w:r>
        <w:rPr>
          <w:rFonts w:cs="Times New Roman"/>
          <w:lang w:val="de-DE"/>
        </w:rPr>
        <w:t>two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dependent</w:t>
      </w:r>
      <w:proofErr w:type="spellEnd"/>
      <w:r w:rsidRPr="00F13CA0">
        <w:rPr>
          <w:rFonts w:cs="Times New Roman"/>
          <w:lang w:val="de-DE"/>
        </w:rPr>
        <w:t xml:space="preserve"> QR code </w:t>
      </w:r>
      <w:proofErr w:type="spellStart"/>
      <w:r w:rsidRPr="00F13CA0">
        <w:rPr>
          <w:rFonts w:cs="Times New Roman"/>
          <w:lang w:val="de-DE"/>
        </w:rPr>
        <w:t>string</w:t>
      </w:r>
      <w:r>
        <w:rPr>
          <w:rFonts w:cs="Times New Roman"/>
          <w:lang w:val="de-DE"/>
        </w:rPr>
        <w:t>s</w:t>
      </w:r>
      <w:proofErr w:type="spellEnd"/>
      <w:r>
        <w:rPr>
          <w:rFonts w:cs="Times New Roman"/>
          <w:lang w:val="de-DE"/>
        </w:rPr>
        <w:t>.</w:t>
      </w:r>
      <w:r w:rsidRPr="00F13CA0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It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increases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quantity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of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formation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carrying</w:t>
      </w:r>
      <w:proofErr w:type="spellEnd"/>
      <w:r w:rsidRPr="00F13CA0">
        <w:rPr>
          <w:rFonts w:cs="Times New Roman"/>
          <w:lang w:val="de-DE"/>
        </w:rPr>
        <w:t xml:space="preserve"> in a </w:t>
      </w:r>
      <w:proofErr w:type="spellStart"/>
      <w:r w:rsidRPr="00F13CA0">
        <w:rPr>
          <w:rFonts w:cs="Times New Roman"/>
          <w:lang w:val="de-DE"/>
        </w:rPr>
        <w:t>square</w:t>
      </w:r>
      <w:proofErr w:type="spellEnd"/>
      <w:r w:rsidRPr="00F13CA0">
        <w:rPr>
          <w:rFonts w:cs="Times New Roman"/>
          <w:lang w:val="de-DE"/>
        </w:rPr>
        <w:t xml:space="preserve"> QR code </w:t>
      </w:r>
      <w:proofErr w:type="spellStart"/>
      <w:r w:rsidRPr="00F13CA0">
        <w:rPr>
          <w:rFonts w:cs="Times New Roman"/>
          <w:lang w:val="de-DE"/>
        </w:rPr>
        <w:t>area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as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well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as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potential </w:t>
      </w:r>
      <w:proofErr w:type="spellStart"/>
      <w:r w:rsidRPr="00F13CA0">
        <w:rPr>
          <w:rFonts w:cs="Times New Roman"/>
          <w:lang w:val="de-DE"/>
        </w:rPr>
        <w:t>of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using</w:t>
      </w:r>
      <w:proofErr w:type="spellEnd"/>
      <w:r w:rsidRPr="00F13CA0">
        <w:rPr>
          <w:rFonts w:cs="Times New Roman"/>
          <w:lang w:val="de-DE"/>
        </w:rPr>
        <w:t xml:space="preserve"> QR </w:t>
      </w:r>
      <w:proofErr w:type="spellStart"/>
      <w:r w:rsidRPr="00F13CA0">
        <w:rPr>
          <w:rFonts w:cs="Times New Roman"/>
          <w:lang w:val="de-DE"/>
        </w:rPr>
        <w:t>code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o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develop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creativ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applications</w:t>
      </w:r>
      <w:proofErr w:type="spellEnd"/>
      <w:r w:rsidRPr="00F13CA0">
        <w:rPr>
          <w:rFonts w:cs="Times New Roman"/>
          <w:lang w:val="de-DE"/>
        </w:rPr>
        <w:t xml:space="preserve">. </w:t>
      </w:r>
      <w:proofErr w:type="spellStart"/>
      <w:r w:rsidRPr="00F13CA0">
        <w:rPr>
          <w:rFonts w:cs="Times New Roman"/>
          <w:lang w:val="de-DE"/>
        </w:rPr>
        <w:t>However</w:t>
      </w:r>
      <w:proofErr w:type="spellEnd"/>
      <w:r w:rsidRPr="00F13CA0">
        <w:rPr>
          <w:rFonts w:cs="Times New Roman"/>
          <w:lang w:val="de-DE"/>
        </w:rPr>
        <w:t xml:space="preserve">, </w:t>
      </w:r>
      <w:proofErr w:type="spellStart"/>
      <w:r w:rsidRPr="00F13CA0">
        <w:rPr>
          <w:rFonts w:cs="Times New Roman"/>
          <w:lang w:val="de-DE"/>
        </w:rPr>
        <w:t>both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outer</w:t>
      </w:r>
      <w:proofErr w:type="spellEnd"/>
      <w:r w:rsidRPr="00F13CA0">
        <w:rPr>
          <w:rFonts w:cs="Times New Roman"/>
          <w:lang w:val="de-DE"/>
        </w:rPr>
        <w:t xml:space="preserve"> QR code and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ner</w:t>
      </w:r>
      <w:proofErr w:type="spellEnd"/>
      <w:r w:rsidRPr="00F13CA0">
        <w:rPr>
          <w:rFonts w:cs="Times New Roman"/>
          <w:lang w:val="de-DE"/>
        </w:rPr>
        <w:t xml:space="preserve"> QR code </w:t>
      </w:r>
      <w:proofErr w:type="spellStart"/>
      <w:r w:rsidRPr="00F13CA0">
        <w:rPr>
          <w:rFonts w:cs="Times New Roman"/>
          <w:lang w:val="de-DE"/>
        </w:rPr>
        <w:t>ar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composed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of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black</w:t>
      </w:r>
      <w:proofErr w:type="spellEnd"/>
      <w:r w:rsidRPr="00F13CA0">
        <w:rPr>
          <w:rFonts w:cs="Times New Roman"/>
          <w:lang w:val="de-DE"/>
        </w:rPr>
        <w:t xml:space="preserve"> and </w:t>
      </w:r>
      <w:proofErr w:type="spellStart"/>
      <w:r w:rsidRPr="00F13CA0">
        <w:rPr>
          <w:rFonts w:cs="Times New Roman"/>
          <w:lang w:val="de-DE"/>
        </w:rPr>
        <w:t>whit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modules</w:t>
      </w:r>
      <w:proofErr w:type="spellEnd"/>
      <w:r w:rsidRPr="00F13CA0">
        <w:rPr>
          <w:rFonts w:cs="Times New Roman"/>
          <w:lang w:val="de-DE"/>
        </w:rPr>
        <w:t xml:space="preserve">, </w:t>
      </w:r>
      <w:proofErr w:type="spellStart"/>
      <w:r w:rsidRPr="00F13CA0">
        <w:rPr>
          <w:rFonts w:cs="Times New Roman"/>
          <w:lang w:val="de-DE"/>
        </w:rPr>
        <w:t>which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cannot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provid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viewer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directly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with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useful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formation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about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QR code. This </w:t>
      </w:r>
      <w:proofErr w:type="spellStart"/>
      <w:r>
        <w:rPr>
          <w:rFonts w:cs="Times New Roman"/>
          <w:lang w:val="de-DE"/>
        </w:rPr>
        <w:t>thesi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studie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visual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nested</w:t>
      </w:r>
      <w:proofErr w:type="spellEnd"/>
      <w:r w:rsidRPr="00F13CA0">
        <w:rPr>
          <w:rFonts w:cs="Times New Roman"/>
          <w:lang w:val="de-DE"/>
        </w:rPr>
        <w:t xml:space="preserve"> QR code </w:t>
      </w:r>
      <w:proofErr w:type="spellStart"/>
      <w:r w:rsidRPr="00F13CA0">
        <w:rPr>
          <w:rFonts w:cs="Times New Roman"/>
          <w:lang w:val="de-DE"/>
        </w:rPr>
        <w:t>technology</w:t>
      </w:r>
      <w:proofErr w:type="spellEnd"/>
      <w:r w:rsidRPr="00F13CA0">
        <w:rPr>
          <w:rFonts w:cs="Times New Roman"/>
          <w:lang w:val="de-DE"/>
        </w:rPr>
        <w:t xml:space="preserve">, </w:t>
      </w:r>
      <w:proofErr w:type="spellStart"/>
      <w:r>
        <w:rPr>
          <w:rFonts w:cs="Times New Roman"/>
          <w:lang w:val="de-DE"/>
        </w:rPr>
        <w:t>it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tegrate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m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mag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into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nested</w:t>
      </w:r>
      <w:proofErr w:type="spellEnd"/>
      <w:r w:rsidRPr="00F13CA0">
        <w:rPr>
          <w:rFonts w:cs="Times New Roman"/>
          <w:lang w:val="de-DE"/>
        </w:rPr>
        <w:t xml:space="preserve"> QR code</w:t>
      </w:r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that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can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be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seen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by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the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viewers</w:t>
      </w:r>
      <w:proofErr w:type="spellEnd"/>
      <w:r w:rsidRPr="00F13CA0">
        <w:rPr>
          <w:rFonts w:cs="Times New Roman"/>
          <w:lang w:val="de-DE"/>
        </w:rPr>
        <w:t xml:space="preserve">, and </w:t>
      </w:r>
      <w:proofErr w:type="spellStart"/>
      <w:r w:rsidRPr="00F13CA0">
        <w:rPr>
          <w:rFonts w:cs="Times New Roman"/>
          <w:lang w:val="de-DE"/>
        </w:rPr>
        <w:t>improve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friendliness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of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the</w:t>
      </w:r>
      <w:proofErr w:type="spellEnd"/>
      <w:r w:rsidRPr="00F13CA0">
        <w:rPr>
          <w:rFonts w:cs="Times New Roman"/>
          <w:lang w:val="de-DE"/>
        </w:rPr>
        <w:t xml:space="preserve"> </w:t>
      </w:r>
      <w:proofErr w:type="spellStart"/>
      <w:r w:rsidRPr="00F13CA0">
        <w:rPr>
          <w:rFonts w:cs="Times New Roman"/>
          <w:lang w:val="de-DE"/>
        </w:rPr>
        <w:t>nested</w:t>
      </w:r>
      <w:proofErr w:type="spellEnd"/>
      <w:r w:rsidRPr="00F13CA0">
        <w:rPr>
          <w:rFonts w:cs="Times New Roman"/>
          <w:lang w:val="de-DE"/>
        </w:rPr>
        <w:t xml:space="preserve"> QR code.</w:t>
      </w:r>
    </w:p>
    <w:p w14:paraId="47F867F7" w14:textId="399BF1AC" w:rsidR="00AF592C" w:rsidRDefault="00AF592C" w:rsidP="000E1FF7">
      <w:pPr>
        <w:adjustRightInd w:val="0"/>
        <w:snapToGrid w:val="0"/>
        <w:spacing w:line="360" w:lineRule="auto"/>
        <w:jc w:val="both"/>
        <w:rPr>
          <w:rFonts w:cs="Times New Roman"/>
          <w:lang w:val="de-DE"/>
        </w:rPr>
      </w:pPr>
      <w:r>
        <w:rPr>
          <w:rFonts w:cs="Times New Roman" w:hint="eastAsia"/>
          <w:lang w:val="de-DE"/>
        </w:rPr>
        <w:t xml:space="preserve">    </w:t>
      </w:r>
      <w:r>
        <w:rPr>
          <w:rFonts w:cs="Times New Roman"/>
          <w:lang w:val="de-DE"/>
        </w:rPr>
        <w:t xml:space="preserve">   </w:t>
      </w:r>
      <w:r w:rsidRPr="00691424">
        <w:rPr>
          <w:rFonts w:cs="Times New Roman"/>
          <w:lang w:val="de-DE"/>
        </w:rPr>
        <w:t xml:space="preserve">The </w:t>
      </w:r>
      <w:proofErr w:type="spellStart"/>
      <w:r w:rsidRPr="00691424">
        <w:rPr>
          <w:rFonts w:cs="Times New Roman"/>
          <w:lang w:val="de-DE"/>
        </w:rPr>
        <w:t>proposed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method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designs</w:t>
      </w:r>
      <w:proofErr w:type="spellEnd"/>
      <w:r w:rsidRPr="00691424">
        <w:rPr>
          <w:rFonts w:cs="Times New Roman"/>
          <w:lang w:val="de-DE"/>
        </w:rPr>
        <w:t xml:space="preserve"> </w:t>
      </w:r>
      <w:r w:rsidR="00AB4ED3" w:rsidRPr="00691424">
        <w:rPr>
          <w:rFonts w:cs="Times New Roman"/>
          <w:lang w:val="de-DE"/>
        </w:rPr>
        <w:t>(</w:t>
      </w:r>
      <w:r w:rsidR="00AB4ED3">
        <w:rPr>
          <w:rFonts w:cs="Times New Roman"/>
          <w:lang w:val="de-DE"/>
        </w:rPr>
        <w:t>1</w:t>
      </w:r>
      <w:r w:rsidR="00AB4ED3" w:rsidRPr="00691424">
        <w:rPr>
          <w:rFonts w:cs="Times New Roman"/>
          <w:lang w:val="de-DE"/>
        </w:rPr>
        <w:t xml:space="preserve">) a </w:t>
      </w:r>
      <w:proofErr w:type="spellStart"/>
      <w:r w:rsidR="00AB4ED3" w:rsidRPr="00691424">
        <w:rPr>
          <w:rFonts w:cs="Times New Roman"/>
          <w:lang w:val="de-DE"/>
        </w:rPr>
        <w:t>visual</w:t>
      </w:r>
      <w:proofErr w:type="spellEnd"/>
      <w:r w:rsidR="00AB4ED3" w:rsidRPr="00691424">
        <w:rPr>
          <w:rFonts w:cs="Times New Roman"/>
          <w:lang w:val="de-DE"/>
        </w:rPr>
        <w:t xml:space="preserve"> </w:t>
      </w:r>
      <w:proofErr w:type="spellStart"/>
      <w:r w:rsidR="00AB4ED3" w:rsidRPr="00691424">
        <w:rPr>
          <w:rFonts w:cs="Times New Roman"/>
          <w:lang w:val="de-DE"/>
        </w:rPr>
        <w:t>nested</w:t>
      </w:r>
      <w:proofErr w:type="spellEnd"/>
      <w:r w:rsidR="00AB4ED3" w:rsidRPr="00691424">
        <w:rPr>
          <w:rFonts w:cs="Times New Roman"/>
          <w:lang w:val="de-DE"/>
        </w:rPr>
        <w:t xml:space="preserve"> QR code </w:t>
      </w:r>
      <w:proofErr w:type="spellStart"/>
      <w:r w:rsidR="00AB4ED3" w:rsidRPr="00691424">
        <w:rPr>
          <w:rFonts w:cs="Times New Roman"/>
          <w:lang w:val="de-DE"/>
        </w:rPr>
        <w:t>with</w:t>
      </w:r>
      <w:proofErr w:type="spellEnd"/>
      <w:r w:rsidR="00AB4ED3" w:rsidRPr="00691424">
        <w:rPr>
          <w:rFonts w:cs="Times New Roman"/>
          <w:lang w:val="de-DE"/>
        </w:rPr>
        <w:t xml:space="preserve"> </w:t>
      </w:r>
      <w:proofErr w:type="spellStart"/>
      <w:r w:rsidR="00AB4ED3">
        <w:rPr>
          <w:rFonts w:cs="Times New Roman"/>
          <w:lang w:val="de-DE"/>
        </w:rPr>
        <w:t>image</w:t>
      </w:r>
      <w:proofErr w:type="spellEnd"/>
      <w:r w:rsidR="00AB4ED3">
        <w:rPr>
          <w:rFonts w:cs="Times New Roman"/>
          <w:lang w:val="de-DE"/>
        </w:rPr>
        <w:t xml:space="preserve"> </w:t>
      </w:r>
      <w:proofErr w:type="spellStart"/>
      <w:r w:rsidR="00AB4ED3">
        <w:rPr>
          <w:rFonts w:cs="Times New Roman"/>
          <w:lang w:val="de-DE"/>
        </w:rPr>
        <w:t>background</w:t>
      </w:r>
      <w:proofErr w:type="spellEnd"/>
      <w:r w:rsidR="00AB4ED3">
        <w:rPr>
          <w:rFonts w:cs="Times New Roman"/>
          <w:lang w:val="de-DE"/>
        </w:rPr>
        <w:t xml:space="preserve"> </w:t>
      </w:r>
      <w:proofErr w:type="spellStart"/>
      <w:r w:rsidR="00AB4ED3">
        <w:rPr>
          <w:rFonts w:cs="Times New Roman"/>
          <w:lang w:val="de-DE"/>
        </w:rPr>
        <w:t>for</w:t>
      </w:r>
      <w:proofErr w:type="spellEnd"/>
      <w:r w:rsidR="00AB4ED3" w:rsidRPr="00691424">
        <w:rPr>
          <w:rFonts w:cs="Times New Roman"/>
          <w:lang w:val="de-DE"/>
        </w:rPr>
        <w:t xml:space="preserve"> </w:t>
      </w:r>
      <w:proofErr w:type="spellStart"/>
      <w:r w:rsidR="00AB4ED3" w:rsidRPr="00691424">
        <w:rPr>
          <w:rFonts w:cs="Times New Roman"/>
          <w:lang w:val="de-DE"/>
        </w:rPr>
        <w:t>the</w:t>
      </w:r>
      <w:proofErr w:type="spellEnd"/>
      <w:r w:rsidR="00AB4ED3" w:rsidRPr="00691424">
        <w:rPr>
          <w:rFonts w:cs="Times New Roman"/>
          <w:lang w:val="de-DE"/>
        </w:rPr>
        <w:t xml:space="preserve"> </w:t>
      </w:r>
      <w:proofErr w:type="spellStart"/>
      <w:r w:rsidR="00AB4ED3" w:rsidRPr="00691424">
        <w:rPr>
          <w:rFonts w:cs="Times New Roman"/>
          <w:lang w:val="de-DE"/>
        </w:rPr>
        <w:t>outer</w:t>
      </w:r>
      <w:proofErr w:type="spellEnd"/>
      <w:r w:rsidR="00AB4ED3" w:rsidRPr="00691424">
        <w:rPr>
          <w:rFonts w:cs="Times New Roman"/>
          <w:lang w:val="de-DE"/>
        </w:rPr>
        <w:t xml:space="preserve"> code</w:t>
      </w:r>
      <w:r w:rsidR="00AB4ED3">
        <w:rPr>
          <w:rFonts w:cs="Times New Roman"/>
          <w:lang w:val="de-DE"/>
        </w:rPr>
        <w:t xml:space="preserve"> and </w:t>
      </w:r>
      <w:proofErr w:type="spellStart"/>
      <w:r w:rsidR="00AB4ED3">
        <w:rPr>
          <w:rFonts w:cs="Times New Roman"/>
          <w:lang w:val="de-DE"/>
        </w:rPr>
        <w:t>the</w:t>
      </w:r>
      <w:proofErr w:type="spellEnd"/>
      <w:r w:rsidR="00AB4ED3">
        <w:rPr>
          <w:rFonts w:cs="Times New Roman"/>
          <w:lang w:val="de-DE"/>
        </w:rPr>
        <w:t xml:space="preserve"> </w:t>
      </w:r>
      <w:proofErr w:type="spellStart"/>
      <w:r w:rsidR="00AB4ED3">
        <w:rPr>
          <w:rFonts w:cs="Times New Roman"/>
          <w:lang w:val="de-DE"/>
        </w:rPr>
        <w:t>inner</w:t>
      </w:r>
      <w:proofErr w:type="spellEnd"/>
      <w:r w:rsidR="00AB4ED3">
        <w:rPr>
          <w:rFonts w:cs="Times New Roman"/>
          <w:lang w:val="de-DE"/>
        </w:rPr>
        <w:t xml:space="preserve"> QR </w:t>
      </w:r>
      <w:proofErr w:type="gramStart"/>
      <w:r w:rsidR="00AB4ED3">
        <w:rPr>
          <w:rFonts w:cs="Times New Roman"/>
          <w:lang w:val="de-DE"/>
        </w:rPr>
        <w:t>code</w:t>
      </w:r>
      <w:r w:rsidR="003C1E03">
        <w:rPr>
          <w:rFonts w:cs="Times New Roman"/>
          <w:lang w:val="de-DE"/>
        </w:rPr>
        <w:t>,</w:t>
      </w:r>
      <w:r w:rsidR="003C1E03" w:rsidRPr="00691424">
        <w:rPr>
          <w:rFonts w:cs="Times New Roman"/>
          <w:lang w:val="de-DE"/>
        </w:rPr>
        <w:t>(</w:t>
      </w:r>
      <w:proofErr w:type="gramEnd"/>
      <w:r w:rsidR="003C1E03" w:rsidRPr="00691424">
        <w:rPr>
          <w:rFonts w:cs="Times New Roman"/>
          <w:lang w:val="de-DE"/>
        </w:rPr>
        <w:t xml:space="preserve">2) a </w:t>
      </w:r>
      <w:proofErr w:type="spellStart"/>
      <w:r w:rsidR="003C1E03" w:rsidRPr="00691424">
        <w:rPr>
          <w:rFonts w:cs="Times New Roman"/>
          <w:lang w:val="de-DE"/>
        </w:rPr>
        <w:t>visual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nested</w:t>
      </w:r>
      <w:proofErr w:type="spellEnd"/>
      <w:r w:rsidR="003C1E03" w:rsidRPr="00691424">
        <w:rPr>
          <w:rFonts w:cs="Times New Roman"/>
          <w:lang w:val="de-DE"/>
        </w:rPr>
        <w:t xml:space="preserve"> QR code </w:t>
      </w:r>
      <w:proofErr w:type="spellStart"/>
      <w:r w:rsidR="003C1E03" w:rsidRPr="00691424">
        <w:rPr>
          <w:rFonts w:cs="Times New Roman"/>
          <w:lang w:val="de-DE"/>
        </w:rPr>
        <w:t>of</w:t>
      </w:r>
      <w:proofErr w:type="spellEnd"/>
      <w:r w:rsidR="003C1E03" w:rsidRPr="00691424">
        <w:rPr>
          <w:rFonts w:cs="Times New Roman"/>
          <w:lang w:val="de-DE"/>
        </w:rPr>
        <w:t xml:space="preserve"> an </w:t>
      </w:r>
      <w:proofErr w:type="spellStart"/>
      <w:r w:rsidR="003C1E03" w:rsidRPr="00691424">
        <w:rPr>
          <w:rFonts w:cs="Times New Roman"/>
          <w:lang w:val="de-DE"/>
        </w:rPr>
        <w:t>inner</w:t>
      </w:r>
      <w:proofErr w:type="spellEnd"/>
      <w:r w:rsidR="003C1E03" w:rsidRPr="00691424">
        <w:rPr>
          <w:rFonts w:cs="Times New Roman"/>
          <w:lang w:val="de-DE"/>
        </w:rPr>
        <w:t xml:space="preserve"> QR code </w:t>
      </w:r>
      <w:proofErr w:type="spellStart"/>
      <w:r w:rsidR="003C1E03" w:rsidRPr="00691424">
        <w:rPr>
          <w:rFonts w:cs="Times New Roman"/>
          <w:lang w:val="de-DE"/>
        </w:rPr>
        <w:t>with</w:t>
      </w:r>
      <w:proofErr w:type="spellEnd"/>
      <w:r w:rsidR="003C1E03" w:rsidRPr="00691424">
        <w:rPr>
          <w:rFonts w:cs="Times New Roman"/>
          <w:lang w:val="de-DE"/>
        </w:rPr>
        <w:t xml:space="preserve"> a</w:t>
      </w:r>
      <w:r w:rsidR="003C1E03">
        <w:rPr>
          <w:rFonts w:cs="Times New Roman"/>
          <w:lang w:val="de-DE"/>
        </w:rPr>
        <w:t xml:space="preserve">n </w:t>
      </w:r>
      <w:proofErr w:type="spellStart"/>
      <w:r w:rsidR="003C1E03">
        <w:rPr>
          <w:rFonts w:cs="Times New Roman"/>
          <w:lang w:val="de-DE"/>
        </w:rPr>
        <w:t>image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background</w:t>
      </w:r>
      <w:proofErr w:type="spellEnd"/>
      <w:r w:rsidR="003C1E03" w:rsidRPr="00691424">
        <w:rPr>
          <w:rFonts w:cs="Times New Roman"/>
          <w:lang w:val="de-DE"/>
        </w:rPr>
        <w:t>,</w:t>
      </w:r>
      <w:r w:rsidR="00AB4ED3" w:rsidRPr="00691424">
        <w:rPr>
          <w:rFonts w:cs="Times New Roman"/>
          <w:lang w:val="de-DE"/>
        </w:rPr>
        <w:t xml:space="preserve"> </w:t>
      </w:r>
      <w:r w:rsidRPr="00691424">
        <w:rPr>
          <w:rFonts w:cs="Times New Roman"/>
          <w:lang w:val="de-DE"/>
        </w:rPr>
        <w:t>, and</w:t>
      </w:r>
      <w:r w:rsidR="003C1E03">
        <w:rPr>
          <w:rFonts w:cs="Times New Roman"/>
          <w:lang w:val="de-DE"/>
        </w:rPr>
        <w:t xml:space="preserve"> </w:t>
      </w:r>
      <w:r w:rsidR="003C1E03" w:rsidRPr="00691424">
        <w:rPr>
          <w:rFonts w:cs="Times New Roman"/>
          <w:lang w:val="de-DE"/>
        </w:rPr>
        <w:t>(</w:t>
      </w:r>
      <w:r w:rsidR="003C1E03">
        <w:rPr>
          <w:rFonts w:cs="Times New Roman"/>
          <w:lang w:val="de-DE"/>
        </w:rPr>
        <w:t>3</w:t>
      </w:r>
      <w:r w:rsidR="003C1E03" w:rsidRPr="00691424">
        <w:rPr>
          <w:rFonts w:cs="Times New Roman"/>
          <w:lang w:val="de-DE"/>
        </w:rPr>
        <w:t xml:space="preserve">) a </w:t>
      </w:r>
      <w:proofErr w:type="spellStart"/>
      <w:r w:rsidR="003C1E03" w:rsidRPr="00691424">
        <w:rPr>
          <w:rFonts w:cs="Times New Roman"/>
          <w:lang w:val="de-DE"/>
        </w:rPr>
        <w:t>visual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nested</w:t>
      </w:r>
      <w:proofErr w:type="spellEnd"/>
      <w:r w:rsidR="003C1E03" w:rsidRPr="00691424">
        <w:rPr>
          <w:rFonts w:cs="Times New Roman"/>
          <w:lang w:val="de-DE"/>
        </w:rPr>
        <w:t xml:space="preserve"> QR code </w:t>
      </w:r>
      <w:proofErr w:type="spellStart"/>
      <w:r w:rsidR="003C1E03" w:rsidRPr="00691424">
        <w:rPr>
          <w:rFonts w:cs="Times New Roman"/>
          <w:lang w:val="de-DE"/>
        </w:rPr>
        <w:t>of</w:t>
      </w:r>
      <w:proofErr w:type="spellEnd"/>
      <w:r w:rsidR="003C1E03" w:rsidRPr="00691424">
        <w:rPr>
          <w:rFonts w:cs="Times New Roman"/>
          <w:lang w:val="de-DE"/>
        </w:rPr>
        <w:t xml:space="preserve"> an </w:t>
      </w:r>
      <w:proofErr w:type="spellStart"/>
      <w:r w:rsidR="003C1E03" w:rsidRPr="00691424">
        <w:rPr>
          <w:rFonts w:cs="Times New Roman"/>
          <w:lang w:val="de-DE"/>
        </w:rPr>
        <w:t>outer</w:t>
      </w:r>
      <w:proofErr w:type="spellEnd"/>
      <w:r w:rsidR="003C1E03" w:rsidRPr="00691424">
        <w:rPr>
          <w:rFonts w:cs="Times New Roman"/>
          <w:lang w:val="de-DE"/>
        </w:rPr>
        <w:t xml:space="preserve"> QR code </w:t>
      </w:r>
      <w:proofErr w:type="spellStart"/>
      <w:r w:rsidR="003C1E03" w:rsidRPr="00691424">
        <w:rPr>
          <w:rFonts w:cs="Times New Roman"/>
          <w:lang w:val="de-DE"/>
        </w:rPr>
        <w:t>with</w:t>
      </w:r>
      <w:proofErr w:type="spellEnd"/>
      <w:r w:rsidR="003C1E03" w:rsidRPr="00691424">
        <w:rPr>
          <w:rFonts w:cs="Times New Roman"/>
          <w:lang w:val="de-DE"/>
        </w:rPr>
        <w:t xml:space="preserve"> a</w:t>
      </w:r>
      <w:r w:rsidR="003C1E03">
        <w:rPr>
          <w:rFonts w:cs="Times New Roman"/>
          <w:lang w:val="de-DE"/>
        </w:rPr>
        <w:t xml:space="preserve">n </w:t>
      </w:r>
      <w:proofErr w:type="spellStart"/>
      <w:r w:rsidR="003C1E03">
        <w:rPr>
          <w:rFonts w:cs="Times New Roman"/>
          <w:lang w:val="de-DE"/>
        </w:rPr>
        <w:t>image</w:t>
      </w:r>
      <w:proofErr w:type="spellEnd"/>
      <w:r w:rsidR="003C1E03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background</w:t>
      </w:r>
      <w:proofErr w:type="spellEnd"/>
      <w:r w:rsidRPr="00691424">
        <w:rPr>
          <w:rFonts w:cs="Times New Roman"/>
          <w:lang w:val="de-DE"/>
        </w:rPr>
        <w:t xml:space="preserve">. </w:t>
      </w:r>
      <w:r>
        <w:rPr>
          <w:rFonts w:cs="Times New Roman"/>
          <w:lang w:val="de-DE"/>
        </w:rPr>
        <w:t>E</w:t>
      </w:r>
      <w:r w:rsidRPr="00691424">
        <w:rPr>
          <w:rFonts w:cs="Times New Roman"/>
          <w:lang w:val="de-DE"/>
        </w:rPr>
        <w:t>xperiment</w:t>
      </w:r>
      <w:r>
        <w:rPr>
          <w:rFonts w:cs="Times New Roman"/>
          <w:lang w:val="de-DE"/>
        </w:rPr>
        <w:t xml:space="preserve">s </w:t>
      </w:r>
      <w:proofErr w:type="spellStart"/>
      <w:r>
        <w:rPr>
          <w:rFonts w:cs="Times New Roman"/>
          <w:lang w:val="de-DE"/>
        </w:rPr>
        <w:t>for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the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reading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stability</w:t>
      </w:r>
      <w:proofErr w:type="spellEnd"/>
      <w:r w:rsidR="003C1E03">
        <w:rPr>
          <w:rFonts w:cs="Times New Roman"/>
          <w:lang w:val="de-DE"/>
        </w:rPr>
        <w:t xml:space="preserve"> </w:t>
      </w:r>
      <w:proofErr w:type="spellStart"/>
      <w:r w:rsidR="003C1E03">
        <w:rPr>
          <w:rFonts w:cs="Times New Roman"/>
          <w:lang w:val="de-DE"/>
        </w:rPr>
        <w:t>of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the</w:t>
      </w:r>
      <w:proofErr w:type="spellEnd"/>
      <w:r w:rsidR="003C1E03" w:rsidRPr="00691424">
        <w:rPr>
          <w:rFonts w:cs="Times New Roman"/>
          <w:lang w:val="de-DE"/>
        </w:rPr>
        <w:t xml:space="preserve"> QR code </w:t>
      </w:r>
      <w:proofErr w:type="spellStart"/>
      <w:r w:rsidR="003C1E03" w:rsidRPr="00691424">
        <w:rPr>
          <w:rFonts w:cs="Times New Roman"/>
          <w:lang w:val="de-DE"/>
        </w:rPr>
        <w:t>were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proofErr w:type="spellStart"/>
      <w:r w:rsidR="003C1E03" w:rsidRPr="00691424">
        <w:rPr>
          <w:rFonts w:cs="Times New Roman"/>
          <w:lang w:val="de-DE"/>
        </w:rPr>
        <w:t>tested</w:t>
      </w:r>
      <w:proofErr w:type="spellEnd"/>
      <w:r w:rsidR="003C1E03" w:rsidRPr="00691424">
        <w:rPr>
          <w:rFonts w:cs="Times New Roman"/>
          <w:lang w:val="de-DE"/>
        </w:rPr>
        <w:t xml:space="preserve"> </w:t>
      </w:r>
      <w:r w:rsidR="003C1E03">
        <w:rPr>
          <w:rFonts w:cs="Times New Roman"/>
          <w:lang w:val="de-DE"/>
        </w:rPr>
        <w:t xml:space="preserve">and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visual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quality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of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background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image</w:t>
      </w:r>
      <w:proofErr w:type="spellEnd"/>
      <w:r w:rsidRPr="00691424">
        <w:rPr>
          <w:rFonts w:cs="Times New Roman"/>
          <w:lang w:val="de-DE"/>
        </w:rPr>
        <w:t xml:space="preserve">. </w:t>
      </w:r>
      <w:r>
        <w:rPr>
          <w:rFonts w:cs="Times New Roman"/>
          <w:lang w:val="de-DE"/>
        </w:rPr>
        <w:t xml:space="preserve">The </w:t>
      </w:r>
      <w:proofErr w:type="spellStart"/>
      <w:r>
        <w:rPr>
          <w:rFonts w:cs="Times New Roman"/>
          <w:lang w:val="de-DE"/>
        </w:rPr>
        <w:t>background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image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is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designed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u</w:t>
      </w:r>
      <w:r w:rsidRPr="00691424">
        <w:rPr>
          <w:rFonts w:cs="Times New Roman"/>
          <w:lang w:val="de-DE"/>
        </w:rPr>
        <w:t>nder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condition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at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messages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of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outer</w:t>
      </w:r>
      <w:proofErr w:type="spellEnd"/>
      <w:r w:rsidRPr="00691424">
        <w:rPr>
          <w:rFonts w:cs="Times New Roman"/>
          <w:lang w:val="de-DE"/>
        </w:rPr>
        <w:t xml:space="preserve"> QR code and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inner</w:t>
      </w:r>
      <w:proofErr w:type="spellEnd"/>
      <w:r w:rsidRPr="00691424">
        <w:rPr>
          <w:rFonts w:cs="Times New Roman"/>
          <w:lang w:val="de-DE"/>
        </w:rPr>
        <w:t xml:space="preserve"> QR code</w:t>
      </w:r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can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be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decoded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by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typical</w:t>
      </w:r>
      <w:proofErr w:type="spellEnd"/>
      <w:r>
        <w:rPr>
          <w:rFonts w:cs="Times New Roman"/>
          <w:lang w:val="de-DE"/>
        </w:rPr>
        <w:t xml:space="preserve"> QR code </w:t>
      </w:r>
      <w:proofErr w:type="spellStart"/>
      <w:r>
        <w:rPr>
          <w:rFonts w:cs="Times New Roman"/>
          <w:lang w:val="de-DE"/>
        </w:rPr>
        <w:t>readers</w:t>
      </w:r>
      <w:proofErr w:type="spellEnd"/>
      <w:r w:rsidRPr="00691424">
        <w:rPr>
          <w:rFonts w:cs="Times New Roman"/>
          <w:lang w:val="de-DE"/>
        </w:rPr>
        <w:t xml:space="preserve">. </w:t>
      </w:r>
      <w:r>
        <w:rPr>
          <w:rFonts w:cs="Times New Roman"/>
          <w:lang w:val="de-DE"/>
        </w:rPr>
        <w:t xml:space="preserve">The </w:t>
      </w:r>
      <w:proofErr w:type="spellStart"/>
      <w:r>
        <w:rPr>
          <w:rFonts w:cs="Times New Roman"/>
          <w:lang w:val="de-DE"/>
        </w:rPr>
        <w:t>users</w:t>
      </w:r>
      <w:proofErr w:type="spellEnd"/>
      <w:r>
        <w:rPr>
          <w:rFonts w:cs="Times New Roman"/>
          <w:lang w:val="de-DE"/>
        </w:rPr>
        <w:t xml:space="preserve">‘ </w:t>
      </w:r>
      <w:proofErr w:type="spellStart"/>
      <w:r w:rsidRPr="00691424">
        <w:rPr>
          <w:rFonts w:cs="Times New Roman"/>
          <w:lang w:val="de-DE"/>
        </w:rPr>
        <w:t>feedback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shows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at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proposed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visual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nested</w:t>
      </w:r>
      <w:proofErr w:type="spellEnd"/>
      <w:r w:rsidRPr="00691424">
        <w:rPr>
          <w:rFonts w:cs="Times New Roman"/>
          <w:lang w:val="de-DE"/>
        </w:rPr>
        <w:t xml:space="preserve"> QR code </w:t>
      </w:r>
      <w:proofErr w:type="spellStart"/>
      <w:r w:rsidRPr="00691424">
        <w:rPr>
          <w:rFonts w:cs="Times New Roman"/>
          <w:lang w:val="de-DE"/>
        </w:rPr>
        <w:t>can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provide</w:t>
      </w:r>
      <w:proofErr w:type="spellEnd"/>
      <w:r w:rsidRPr="00691424">
        <w:rPr>
          <w:rFonts w:cs="Times New Roman"/>
          <w:lang w:val="de-DE"/>
        </w:rPr>
        <w:t xml:space="preserve"> a </w:t>
      </w:r>
      <w:proofErr w:type="spellStart"/>
      <w:r w:rsidRPr="00691424">
        <w:rPr>
          <w:rFonts w:cs="Times New Roman"/>
          <w:lang w:val="de-DE"/>
        </w:rPr>
        <w:t>mor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attractiv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contactless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information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transfer</w:t>
      </w:r>
      <w:proofErr w:type="spellEnd"/>
      <w:r>
        <w:rPr>
          <w:rFonts w:cs="Times New Roman"/>
          <w:lang w:val="de-DE"/>
        </w:rPr>
        <w:t xml:space="preserve"> </w:t>
      </w:r>
      <w:r w:rsidRPr="00691424">
        <w:rPr>
          <w:rFonts w:cs="Times New Roman"/>
          <w:lang w:val="de-DE"/>
        </w:rPr>
        <w:t xml:space="preserve">interface </w:t>
      </w:r>
      <w:proofErr w:type="spellStart"/>
      <w:r w:rsidRPr="00691424">
        <w:rPr>
          <w:rFonts w:cs="Times New Roman"/>
          <w:lang w:val="de-DE"/>
        </w:rPr>
        <w:t>than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the</w:t>
      </w:r>
      <w:proofErr w:type="spellEnd"/>
      <w:r w:rsidRPr="00691424">
        <w:rPr>
          <w:rFonts w:cs="Times New Roman"/>
          <w:lang w:val="de-DE"/>
        </w:rPr>
        <w:t xml:space="preserve"> </w:t>
      </w:r>
      <w:proofErr w:type="spellStart"/>
      <w:r w:rsidRPr="00691424">
        <w:rPr>
          <w:rFonts w:cs="Times New Roman"/>
          <w:lang w:val="de-DE"/>
        </w:rPr>
        <w:t>nested</w:t>
      </w:r>
      <w:proofErr w:type="spellEnd"/>
      <w:r w:rsidRPr="00691424">
        <w:rPr>
          <w:rFonts w:cs="Times New Roman"/>
          <w:lang w:val="de-DE"/>
        </w:rPr>
        <w:t xml:space="preserve"> QR code</w:t>
      </w:r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with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black</w:t>
      </w:r>
      <w:proofErr w:type="spellEnd"/>
      <w:r>
        <w:rPr>
          <w:rFonts w:cs="Times New Roman"/>
          <w:lang w:val="de-DE"/>
        </w:rPr>
        <w:t>-and-</w:t>
      </w:r>
      <w:proofErr w:type="spellStart"/>
      <w:r>
        <w:rPr>
          <w:rFonts w:cs="Times New Roman"/>
          <w:lang w:val="de-DE"/>
        </w:rPr>
        <w:t>white</w:t>
      </w:r>
      <w:proofErr w:type="spellEnd"/>
      <w:r>
        <w:rPr>
          <w:rFonts w:cs="Times New Roman"/>
          <w:lang w:val="de-DE"/>
        </w:rPr>
        <w:t xml:space="preserve"> </w:t>
      </w:r>
      <w:proofErr w:type="spellStart"/>
      <w:r>
        <w:rPr>
          <w:rFonts w:cs="Times New Roman"/>
          <w:lang w:val="de-DE"/>
        </w:rPr>
        <w:t>modules</w:t>
      </w:r>
      <w:proofErr w:type="spellEnd"/>
      <w:r w:rsidRPr="00691424">
        <w:rPr>
          <w:rFonts w:cs="Times New Roman"/>
          <w:lang w:val="de-DE"/>
        </w:rPr>
        <w:t>.</w:t>
      </w:r>
    </w:p>
    <w:p w14:paraId="1FB9583B" w14:textId="77777777" w:rsidR="00AF592C" w:rsidRPr="00B570EA" w:rsidRDefault="00AF592C" w:rsidP="000E1FF7">
      <w:pPr>
        <w:adjustRightInd w:val="0"/>
        <w:snapToGrid w:val="0"/>
        <w:spacing w:line="360" w:lineRule="auto"/>
        <w:jc w:val="both"/>
        <w:rPr>
          <w:rFonts w:cs="Times New Roman"/>
          <w:lang w:val="de-DE"/>
        </w:rPr>
      </w:pPr>
    </w:p>
    <w:p w14:paraId="247A9FAF" w14:textId="77777777" w:rsidR="00AF592C" w:rsidRDefault="00AF592C" w:rsidP="000E1FF7">
      <w:pPr>
        <w:adjustRightInd w:val="0"/>
        <w:snapToGrid w:val="0"/>
        <w:spacing w:line="360" w:lineRule="auto"/>
        <w:jc w:val="both"/>
        <w:rPr>
          <w:rFonts w:cs="標楷體"/>
          <w:color w:val="000000"/>
        </w:rPr>
      </w:pPr>
      <w:r>
        <w:rPr>
          <w:rFonts w:cs="Times New Roman"/>
        </w:rPr>
        <w:t xml:space="preserve">Keyword: </w:t>
      </w:r>
      <w:r>
        <w:rPr>
          <w:rFonts w:cs="Times New Roman" w:hint="eastAsia"/>
        </w:rPr>
        <w:t>QR c</w:t>
      </w:r>
      <w:r>
        <w:rPr>
          <w:rFonts w:cs="Times New Roman"/>
        </w:rPr>
        <w:t>ode, nested QR code, visual QR code, two-layer QR code.</w:t>
      </w:r>
    </w:p>
    <w:p w14:paraId="07203108" w14:textId="0A2DB273" w:rsidR="00AF592C" w:rsidRPr="00F84009" w:rsidRDefault="0081158A" w:rsidP="000E1FF7">
      <w:pPr>
        <w:jc w:val="both"/>
        <w:rPr>
          <w:rFonts w:cs="Times New Roman"/>
          <w:sz w:val="36"/>
        </w:rPr>
      </w:pPr>
      <w:r>
        <w:rPr>
          <w:rFonts w:cs="Times New Roman"/>
          <w:sz w:val="36"/>
        </w:rPr>
        <w:br w:type="page"/>
      </w:r>
    </w:p>
    <w:p w14:paraId="017E3CA1" w14:textId="694981CB" w:rsidR="00BE7DB2" w:rsidRPr="003D05DE" w:rsidRDefault="00BE7DB2" w:rsidP="000E1FF7">
      <w:pPr>
        <w:pStyle w:val="10"/>
        <w:adjustRightInd w:val="0"/>
        <w:snapToGrid w:val="0"/>
        <w:spacing w:line="360" w:lineRule="auto"/>
        <w:rPr>
          <w:rFonts w:cs="Times New Roman"/>
          <w:b w:val="0"/>
          <w:sz w:val="32"/>
          <w:szCs w:val="32"/>
        </w:rPr>
      </w:pPr>
      <w:bookmarkStart w:id="3" w:name="_Toc108611721"/>
      <w:r w:rsidRPr="00A2047D">
        <w:rPr>
          <w:rFonts w:cs="Times New Roman"/>
          <w:b w:val="0"/>
          <w:sz w:val="32"/>
          <w:szCs w:val="32"/>
        </w:rPr>
        <w:lastRenderedPageBreak/>
        <w:t>目錄</w:t>
      </w:r>
      <w:bookmarkEnd w:id="3"/>
    </w:p>
    <w:p w14:paraId="733D1FBE" w14:textId="18A4C9C9" w:rsidR="00793427" w:rsidRDefault="00BE7DB2">
      <w:pPr>
        <w:pStyle w:val="1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r w:rsidRPr="00192230">
        <w:rPr>
          <w:rFonts w:cs="Times New Roman"/>
        </w:rPr>
        <w:fldChar w:fldCharType="begin"/>
      </w:r>
      <w:r w:rsidRPr="00192230">
        <w:rPr>
          <w:rFonts w:cs="Times New Roman"/>
        </w:rPr>
        <w:instrText xml:space="preserve"> TOC \o "1-3" \h \z \u </w:instrText>
      </w:r>
      <w:r w:rsidRPr="00192230">
        <w:rPr>
          <w:rFonts w:cs="Times New Roman"/>
        </w:rPr>
        <w:fldChar w:fldCharType="separate"/>
      </w:r>
      <w:hyperlink w:anchor="_Toc108611719" w:history="1">
        <w:r w:rsidR="00793427" w:rsidRPr="005523D0">
          <w:rPr>
            <w:rStyle w:val="a4"/>
            <w:rFonts w:cs="Times New Roman" w:hint="eastAsia"/>
            <w:noProof/>
          </w:rPr>
          <w:t>摘要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19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i</w:t>
        </w:r>
        <w:r w:rsidR="00793427">
          <w:rPr>
            <w:noProof/>
            <w:webHidden/>
          </w:rPr>
          <w:fldChar w:fldCharType="end"/>
        </w:r>
      </w:hyperlink>
    </w:p>
    <w:p w14:paraId="0AF7B782" w14:textId="7A61E3D6" w:rsidR="00793427" w:rsidRDefault="00000000">
      <w:pPr>
        <w:pStyle w:val="1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20" w:history="1">
        <w:r w:rsidR="00793427" w:rsidRPr="005523D0">
          <w:rPr>
            <w:rStyle w:val="a4"/>
            <w:rFonts w:cs="Times New Roman"/>
            <w:noProof/>
          </w:rPr>
          <w:t>Abstract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0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ii</w:t>
        </w:r>
        <w:r w:rsidR="00793427">
          <w:rPr>
            <w:noProof/>
            <w:webHidden/>
          </w:rPr>
          <w:fldChar w:fldCharType="end"/>
        </w:r>
      </w:hyperlink>
    </w:p>
    <w:p w14:paraId="5C47B6E3" w14:textId="64601409" w:rsidR="00793427" w:rsidRDefault="00000000">
      <w:pPr>
        <w:pStyle w:val="1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21" w:history="1">
        <w:r w:rsidR="00793427" w:rsidRPr="005523D0">
          <w:rPr>
            <w:rStyle w:val="a4"/>
            <w:rFonts w:cs="Times New Roman" w:hint="eastAsia"/>
            <w:noProof/>
          </w:rPr>
          <w:t>目錄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1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iii</w:t>
        </w:r>
        <w:r w:rsidR="00793427">
          <w:rPr>
            <w:noProof/>
            <w:webHidden/>
          </w:rPr>
          <w:fldChar w:fldCharType="end"/>
        </w:r>
      </w:hyperlink>
    </w:p>
    <w:p w14:paraId="4640194D" w14:textId="36B14B51" w:rsidR="00793427" w:rsidRDefault="00000000">
      <w:pPr>
        <w:pStyle w:val="1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22" w:history="1">
        <w:r w:rsidR="00793427" w:rsidRPr="005523D0">
          <w:rPr>
            <w:rStyle w:val="a4"/>
            <w:rFonts w:cs="Times New Roman" w:hint="eastAsia"/>
            <w:noProof/>
          </w:rPr>
          <w:t>圖目錄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2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v</w:t>
        </w:r>
        <w:r w:rsidR="00793427">
          <w:rPr>
            <w:noProof/>
            <w:webHidden/>
          </w:rPr>
          <w:fldChar w:fldCharType="end"/>
        </w:r>
      </w:hyperlink>
    </w:p>
    <w:p w14:paraId="24177BF6" w14:textId="71F5BDC3" w:rsidR="00793427" w:rsidRDefault="00000000">
      <w:pPr>
        <w:pStyle w:val="1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23" w:history="1">
        <w:r w:rsidR="00793427" w:rsidRPr="005523D0">
          <w:rPr>
            <w:rStyle w:val="a4"/>
            <w:rFonts w:cs="Times New Roman" w:hint="eastAsia"/>
            <w:noProof/>
          </w:rPr>
          <w:t>表目錄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3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vii</w:t>
        </w:r>
        <w:r w:rsidR="00793427">
          <w:rPr>
            <w:noProof/>
            <w:webHidden/>
          </w:rPr>
          <w:fldChar w:fldCharType="end"/>
        </w:r>
      </w:hyperlink>
    </w:p>
    <w:p w14:paraId="33FB4FCE" w14:textId="260540F3" w:rsidR="00793427" w:rsidRDefault="00000000">
      <w:pPr>
        <w:pStyle w:val="12"/>
        <w:tabs>
          <w:tab w:val="left" w:pos="1200"/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24" w:history="1">
        <w:r w:rsidR="00793427" w:rsidRPr="005523D0">
          <w:rPr>
            <w:rStyle w:val="a4"/>
            <w:rFonts w:cs="Times New Roman" w:hint="eastAsia"/>
            <w:noProof/>
          </w:rPr>
          <w:t>第一章</w:t>
        </w:r>
        <w:r w:rsidR="00793427">
          <w:rPr>
            <w:rFonts w:asciiTheme="minorHAnsi" w:eastAsiaTheme="minorEastAsia" w:hAnsiTheme="minorHAnsi" w:cstheme="minorBidi"/>
            <w:noProof/>
            <w:kern w:val="2"/>
          </w:rPr>
          <w:tab/>
        </w:r>
        <w:r w:rsidR="00793427" w:rsidRPr="005523D0">
          <w:rPr>
            <w:rStyle w:val="a4"/>
            <w:rFonts w:cs="Times New Roman" w:hint="eastAsia"/>
            <w:noProof/>
          </w:rPr>
          <w:t>序論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4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</w:t>
        </w:r>
        <w:r w:rsidR="00793427">
          <w:rPr>
            <w:noProof/>
            <w:webHidden/>
          </w:rPr>
          <w:fldChar w:fldCharType="end"/>
        </w:r>
      </w:hyperlink>
    </w:p>
    <w:p w14:paraId="4B315798" w14:textId="45FB49BE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25" w:history="1">
        <w:r w:rsidR="00793427" w:rsidRPr="005523D0">
          <w:rPr>
            <w:rStyle w:val="a4"/>
            <w:noProof/>
          </w:rPr>
          <w:t xml:space="preserve">1.1 </w:t>
        </w:r>
        <w:r w:rsidR="00793427" w:rsidRPr="005523D0">
          <w:rPr>
            <w:rStyle w:val="a4"/>
            <w:rFonts w:hint="eastAsia"/>
            <w:noProof/>
          </w:rPr>
          <w:t>研究背景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5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</w:t>
        </w:r>
        <w:r w:rsidR="00793427">
          <w:rPr>
            <w:noProof/>
            <w:webHidden/>
          </w:rPr>
          <w:fldChar w:fldCharType="end"/>
        </w:r>
      </w:hyperlink>
    </w:p>
    <w:p w14:paraId="3EFA402E" w14:textId="0B31B814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26" w:history="1">
        <w:r w:rsidR="00793427" w:rsidRPr="005523D0">
          <w:rPr>
            <w:rStyle w:val="a4"/>
            <w:noProof/>
          </w:rPr>
          <w:t xml:space="preserve">1.2 </w:t>
        </w:r>
        <w:r w:rsidR="00793427" w:rsidRPr="005523D0">
          <w:rPr>
            <w:rStyle w:val="a4"/>
            <w:rFonts w:hint="eastAsia"/>
            <w:noProof/>
          </w:rPr>
          <w:t>論文目標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6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</w:t>
        </w:r>
        <w:r w:rsidR="00793427">
          <w:rPr>
            <w:noProof/>
            <w:webHidden/>
          </w:rPr>
          <w:fldChar w:fldCharType="end"/>
        </w:r>
      </w:hyperlink>
    </w:p>
    <w:p w14:paraId="217CF603" w14:textId="0CEAD886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27" w:history="1">
        <w:r w:rsidR="00793427" w:rsidRPr="005523D0">
          <w:rPr>
            <w:rStyle w:val="a4"/>
            <w:noProof/>
          </w:rPr>
          <w:t xml:space="preserve">1.3 </w:t>
        </w:r>
        <w:r w:rsidR="00793427" w:rsidRPr="005523D0">
          <w:rPr>
            <w:rStyle w:val="a4"/>
            <w:rFonts w:hint="eastAsia"/>
            <w:noProof/>
          </w:rPr>
          <w:t>論文架構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7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</w:t>
        </w:r>
        <w:r w:rsidR="00793427">
          <w:rPr>
            <w:noProof/>
            <w:webHidden/>
          </w:rPr>
          <w:fldChar w:fldCharType="end"/>
        </w:r>
      </w:hyperlink>
    </w:p>
    <w:p w14:paraId="51F687A3" w14:textId="02DA40F2" w:rsidR="00793427" w:rsidRDefault="00000000">
      <w:pPr>
        <w:pStyle w:val="12"/>
        <w:tabs>
          <w:tab w:val="left" w:pos="1200"/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28" w:history="1">
        <w:r w:rsidR="00793427" w:rsidRPr="005523D0">
          <w:rPr>
            <w:rStyle w:val="a4"/>
            <w:rFonts w:cs="Times New Roman" w:hint="eastAsia"/>
            <w:noProof/>
          </w:rPr>
          <w:t>第二章</w:t>
        </w:r>
        <w:r w:rsidR="00793427">
          <w:rPr>
            <w:rFonts w:asciiTheme="minorHAnsi" w:eastAsiaTheme="minorEastAsia" w:hAnsiTheme="minorHAnsi" w:cstheme="minorBidi"/>
            <w:noProof/>
            <w:kern w:val="2"/>
          </w:rPr>
          <w:tab/>
        </w:r>
        <w:r w:rsidR="00793427" w:rsidRPr="005523D0">
          <w:rPr>
            <w:rStyle w:val="a4"/>
            <w:rFonts w:cs="Times New Roman" w:hint="eastAsia"/>
            <w:noProof/>
          </w:rPr>
          <w:t>相關技術介紹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8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</w:t>
        </w:r>
        <w:r w:rsidR="00793427">
          <w:rPr>
            <w:noProof/>
            <w:webHidden/>
          </w:rPr>
          <w:fldChar w:fldCharType="end"/>
        </w:r>
      </w:hyperlink>
    </w:p>
    <w:p w14:paraId="79BE5B0B" w14:textId="60F7B44F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29" w:history="1">
        <w:r w:rsidR="00793427" w:rsidRPr="005523D0">
          <w:rPr>
            <w:rStyle w:val="a4"/>
            <w:noProof/>
          </w:rPr>
          <w:t>2.1 QR Code</w:t>
        </w:r>
        <w:r w:rsidR="00793427" w:rsidRPr="005523D0">
          <w:rPr>
            <w:rStyle w:val="a4"/>
            <w:rFonts w:hint="eastAsia"/>
            <w:noProof/>
          </w:rPr>
          <w:t>技術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29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</w:t>
        </w:r>
        <w:r w:rsidR="00793427">
          <w:rPr>
            <w:noProof/>
            <w:webHidden/>
          </w:rPr>
          <w:fldChar w:fldCharType="end"/>
        </w:r>
      </w:hyperlink>
    </w:p>
    <w:p w14:paraId="16B7A53E" w14:textId="6DE6AD47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0" w:history="1">
        <w:r w:rsidR="00793427" w:rsidRPr="005523D0">
          <w:rPr>
            <w:rStyle w:val="a4"/>
            <w:noProof/>
          </w:rPr>
          <w:t>2.2 QR Code</w:t>
        </w:r>
        <w:r w:rsidR="00793427" w:rsidRPr="005523D0">
          <w:rPr>
            <w:rStyle w:val="a4"/>
            <w:rFonts w:hint="eastAsia"/>
            <w:noProof/>
          </w:rPr>
          <w:t>的容錯能力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0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</w:t>
        </w:r>
        <w:r w:rsidR="00793427">
          <w:rPr>
            <w:noProof/>
            <w:webHidden/>
          </w:rPr>
          <w:fldChar w:fldCharType="end"/>
        </w:r>
      </w:hyperlink>
    </w:p>
    <w:p w14:paraId="1E4AF2E6" w14:textId="1F50BA48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1" w:history="1">
        <w:r w:rsidR="00793427" w:rsidRPr="005523D0">
          <w:rPr>
            <w:rStyle w:val="a4"/>
            <w:noProof/>
          </w:rPr>
          <w:t>2.3 QR Code</w:t>
        </w:r>
        <w:r w:rsidR="00793427" w:rsidRPr="005523D0">
          <w:rPr>
            <w:rStyle w:val="a4"/>
            <w:rFonts w:hint="eastAsia"/>
            <w:noProof/>
          </w:rPr>
          <w:t>外觀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1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</w:t>
        </w:r>
        <w:r w:rsidR="00793427">
          <w:rPr>
            <w:noProof/>
            <w:webHidden/>
          </w:rPr>
          <w:fldChar w:fldCharType="end"/>
        </w:r>
      </w:hyperlink>
    </w:p>
    <w:p w14:paraId="3C551DF3" w14:textId="66009F3C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2" w:history="1">
        <w:r w:rsidR="00793427" w:rsidRPr="005523D0">
          <w:rPr>
            <w:rStyle w:val="a4"/>
            <w:noProof/>
          </w:rPr>
          <w:t>2.4 QR Code</w:t>
        </w:r>
        <w:r w:rsidR="00793427" w:rsidRPr="005523D0">
          <w:rPr>
            <w:rStyle w:val="a4"/>
            <w:rFonts w:hint="eastAsia"/>
            <w:noProof/>
          </w:rPr>
          <w:t>的解碼方式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2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6</w:t>
        </w:r>
        <w:r w:rsidR="00793427">
          <w:rPr>
            <w:noProof/>
            <w:webHidden/>
          </w:rPr>
          <w:fldChar w:fldCharType="end"/>
        </w:r>
      </w:hyperlink>
    </w:p>
    <w:p w14:paraId="286AB631" w14:textId="6161BCE5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3" w:history="1">
        <w:r w:rsidR="00793427" w:rsidRPr="005523D0">
          <w:rPr>
            <w:rStyle w:val="a4"/>
            <w:noProof/>
          </w:rPr>
          <w:t>2.5 QR Code</w:t>
        </w:r>
        <w:r w:rsidR="00793427" w:rsidRPr="005523D0">
          <w:rPr>
            <w:rStyle w:val="a4"/>
            <w:rFonts w:hint="eastAsia"/>
            <w:noProof/>
          </w:rPr>
          <w:t>二值化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3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7</w:t>
        </w:r>
        <w:r w:rsidR="00793427">
          <w:rPr>
            <w:noProof/>
            <w:webHidden/>
          </w:rPr>
          <w:fldChar w:fldCharType="end"/>
        </w:r>
      </w:hyperlink>
    </w:p>
    <w:p w14:paraId="20DC3125" w14:textId="61BB8A4B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4" w:history="1">
        <w:r w:rsidR="00793427" w:rsidRPr="005523D0">
          <w:rPr>
            <w:rStyle w:val="a4"/>
            <w:noProof/>
          </w:rPr>
          <w:t xml:space="preserve">2.6 </w:t>
        </w:r>
        <w:r w:rsidR="00793427" w:rsidRPr="005523D0">
          <w:rPr>
            <w:rStyle w:val="a4"/>
            <w:rFonts w:hint="eastAsia"/>
            <w:noProof/>
          </w:rPr>
          <w:t>視覺化</w:t>
        </w:r>
        <w:r w:rsidR="00793427" w:rsidRPr="005523D0">
          <w:rPr>
            <w:rStyle w:val="a4"/>
            <w:noProof/>
          </w:rPr>
          <w:t>QR Code</w:t>
        </w:r>
        <w:r w:rsidR="00793427" w:rsidRPr="005523D0">
          <w:rPr>
            <w:rStyle w:val="a4"/>
            <w:rFonts w:hint="eastAsia"/>
            <w:noProof/>
          </w:rPr>
          <w:t>的相關研究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4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8</w:t>
        </w:r>
        <w:r w:rsidR="00793427">
          <w:rPr>
            <w:noProof/>
            <w:webHidden/>
          </w:rPr>
          <w:fldChar w:fldCharType="end"/>
        </w:r>
      </w:hyperlink>
    </w:p>
    <w:p w14:paraId="3A562CE3" w14:textId="3194A20A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5" w:history="1">
        <w:r w:rsidR="00793427" w:rsidRPr="005523D0">
          <w:rPr>
            <w:rStyle w:val="a4"/>
            <w:noProof/>
          </w:rPr>
          <w:t xml:space="preserve">2.7 </w:t>
        </w:r>
        <w:r w:rsidR="00793427" w:rsidRPr="005523D0">
          <w:rPr>
            <w:rStyle w:val="a4"/>
            <w:rFonts w:hint="eastAsia"/>
            <w:noProof/>
          </w:rPr>
          <w:t>多訊息</w:t>
        </w:r>
        <w:r w:rsidR="00793427" w:rsidRPr="005523D0">
          <w:rPr>
            <w:rStyle w:val="a4"/>
            <w:noProof/>
          </w:rPr>
          <w:t>QR Code</w:t>
        </w:r>
        <w:r w:rsidR="00793427" w:rsidRPr="005523D0">
          <w:rPr>
            <w:rStyle w:val="a4"/>
            <w:rFonts w:hint="eastAsia"/>
            <w:noProof/>
          </w:rPr>
          <w:t>的相關研究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5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0</w:t>
        </w:r>
        <w:r w:rsidR="00793427">
          <w:rPr>
            <w:noProof/>
            <w:webHidden/>
          </w:rPr>
          <w:fldChar w:fldCharType="end"/>
        </w:r>
      </w:hyperlink>
    </w:p>
    <w:p w14:paraId="1704CF24" w14:textId="158E1504" w:rsidR="00793427" w:rsidRDefault="00000000">
      <w:pPr>
        <w:pStyle w:val="12"/>
        <w:tabs>
          <w:tab w:val="left" w:pos="1200"/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36" w:history="1">
        <w:r w:rsidR="00793427" w:rsidRPr="005523D0">
          <w:rPr>
            <w:rStyle w:val="a4"/>
            <w:rFonts w:hint="eastAsia"/>
            <w:noProof/>
          </w:rPr>
          <w:t>第三章</w:t>
        </w:r>
        <w:r w:rsidR="00793427">
          <w:rPr>
            <w:rFonts w:asciiTheme="minorHAnsi" w:eastAsiaTheme="minorEastAsia" w:hAnsiTheme="minorHAnsi" w:cstheme="minorBidi"/>
            <w:noProof/>
            <w:kern w:val="2"/>
          </w:rPr>
          <w:tab/>
        </w:r>
        <w:r w:rsidR="00793427" w:rsidRPr="005523D0">
          <w:rPr>
            <w:rStyle w:val="a4"/>
            <w:rFonts w:hint="eastAsia"/>
            <w:noProof/>
          </w:rPr>
          <w:t>研究方法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6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1</w:t>
        </w:r>
        <w:r w:rsidR="00793427">
          <w:rPr>
            <w:noProof/>
            <w:webHidden/>
          </w:rPr>
          <w:fldChar w:fldCharType="end"/>
        </w:r>
      </w:hyperlink>
    </w:p>
    <w:p w14:paraId="2E8B6747" w14:textId="64CCDB99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7" w:history="1">
        <w:r w:rsidR="00793427" w:rsidRPr="005523D0">
          <w:rPr>
            <w:rStyle w:val="a4"/>
            <w:noProof/>
          </w:rPr>
          <w:t>3.1 The Nested QR Code</w:t>
        </w:r>
        <w:r w:rsidR="00793427" w:rsidRPr="005523D0">
          <w:rPr>
            <w:rStyle w:val="a4"/>
            <w:rFonts w:hint="eastAsia"/>
            <w:noProof/>
          </w:rPr>
          <w:t>介紹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7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2</w:t>
        </w:r>
        <w:r w:rsidR="00793427">
          <w:rPr>
            <w:noProof/>
            <w:webHidden/>
          </w:rPr>
          <w:fldChar w:fldCharType="end"/>
        </w:r>
      </w:hyperlink>
    </w:p>
    <w:p w14:paraId="3505E868" w14:textId="103E271D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8" w:history="1">
        <w:r w:rsidR="00793427" w:rsidRPr="005523D0">
          <w:rPr>
            <w:rStyle w:val="a4"/>
            <w:noProof/>
          </w:rPr>
          <w:t xml:space="preserve">3.2 </w:t>
        </w:r>
        <w:r w:rsidR="00793427" w:rsidRPr="005523D0">
          <w:rPr>
            <w:rStyle w:val="a4"/>
            <w:rFonts w:hint="eastAsia"/>
            <w:noProof/>
          </w:rPr>
          <w:t>所提方法流程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8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3</w:t>
        </w:r>
        <w:r w:rsidR="00793427">
          <w:rPr>
            <w:noProof/>
            <w:webHidden/>
          </w:rPr>
          <w:fldChar w:fldCharType="end"/>
        </w:r>
      </w:hyperlink>
    </w:p>
    <w:p w14:paraId="3EB1C0E9" w14:textId="35E5F105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39" w:history="1">
        <w:r w:rsidR="00793427" w:rsidRPr="005523D0">
          <w:rPr>
            <w:rStyle w:val="a4"/>
            <w:noProof/>
          </w:rPr>
          <w:t>3.3 The Nested QR Code</w:t>
        </w:r>
        <w:r w:rsidR="00793427" w:rsidRPr="005523D0">
          <w:rPr>
            <w:rStyle w:val="a4"/>
            <w:rFonts w:hint="eastAsia"/>
            <w:noProof/>
          </w:rPr>
          <w:t>圖像化模組繪製程序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39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4</w:t>
        </w:r>
        <w:r w:rsidR="00793427">
          <w:rPr>
            <w:noProof/>
            <w:webHidden/>
          </w:rPr>
          <w:fldChar w:fldCharType="end"/>
        </w:r>
      </w:hyperlink>
    </w:p>
    <w:p w14:paraId="44429066" w14:textId="55C85DC6" w:rsidR="00793427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40" w:history="1">
        <w:r w:rsidR="00793427" w:rsidRPr="005523D0">
          <w:rPr>
            <w:rStyle w:val="a4"/>
            <w:noProof/>
          </w:rPr>
          <w:t xml:space="preserve">3.3.1 </w:t>
        </w:r>
        <w:r w:rsidR="00793427" w:rsidRPr="005523D0">
          <w:rPr>
            <w:rStyle w:val="a4"/>
            <w:rFonts w:hint="eastAsia"/>
            <w:noProof/>
          </w:rPr>
          <w:t>調整輸入圖像大小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0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4</w:t>
        </w:r>
        <w:r w:rsidR="00793427">
          <w:rPr>
            <w:noProof/>
            <w:webHidden/>
          </w:rPr>
          <w:fldChar w:fldCharType="end"/>
        </w:r>
      </w:hyperlink>
    </w:p>
    <w:p w14:paraId="48AA6628" w14:textId="744BE21D" w:rsidR="00793427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41" w:history="1">
        <w:r w:rsidR="00793427" w:rsidRPr="005523D0">
          <w:rPr>
            <w:rStyle w:val="a4"/>
            <w:noProof/>
          </w:rPr>
          <w:t>3.2.2</w:t>
        </w:r>
        <w:r w:rsidR="00793427" w:rsidRPr="005523D0">
          <w:rPr>
            <w:rStyle w:val="a4"/>
            <w:rFonts w:cs="Times New Roman (本文 CS 字型)"/>
            <w:noProof/>
          </w:rPr>
          <w:t xml:space="preserve"> QR</w:t>
        </w:r>
        <w:r w:rsidR="00793427" w:rsidRPr="005523D0">
          <w:rPr>
            <w:rStyle w:val="a4"/>
            <w:rFonts w:cs="Times New Roman (本文 CS 字型)"/>
            <w:noProof/>
            <w:vertAlign w:val="subscript"/>
          </w:rPr>
          <w:t>out</w:t>
        </w:r>
        <w:r w:rsidR="00793427" w:rsidRPr="005523D0">
          <w:rPr>
            <w:rStyle w:val="a4"/>
            <w:rFonts w:hint="eastAsia"/>
            <w:noProof/>
          </w:rPr>
          <w:t>功能模組半透明化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1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6</w:t>
        </w:r>
        <w:r w:rsidR="00793427">
          <w:rPr>
            <w:noProof/>
            <w:webHidden/>
          </w:rPr>
          <w:fldChar w:fldCharType="end"/>
        </w:r>
      </w:hyperlink>
    </w:p>
    <w:p w14:paraId="4C1DE2D9" w14:textId="7584B5E3" w:rsidR="00793427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42" w:history="1">
        <w:r w:rsidR="00793427" w:rsidRPr="005523D0">
          <w:rPr>
            <w:rStyle w:val="a4"/>
            <w:noProof/>
          </w:rPr>
          <w:t>3.2.3</w:t>
        </w:r>
        <w:r w:rsidR="00793427" w:rsidRPr="005523D0">
          <w:rPr>
            <w:rStyle w:val="a4"/>
            <w:rFonts w:hint="eastAsia"/>
            <w:noProof/>
          </w:rPr>
          <w:t>資料模組的中央位置顏色進行</w:t>
        </w:r>
        <w:r w:rsidR="00793427" w:rsidRPr="005523D0">
          <w:rPr>
            <w:rStyle w:val="a4"/>
            <w:rFonts w:cs="Times New Roman" w:hint="eastAsia"/>
            <w:noProof/>
          </w:rPr>
          <w:t>合成運算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2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7</w:t>
        </w:r>
        <w:r w:rsidR="00793427">
          <w:rPr>
            <w:noProof/>
            <w:webHidden/>
          </w:rPr>
          <w:fldChar w:fldCharType="end"/>
        </w:r>
      </w:hyperlink>
    </w:p>
    <w:p w14:paraId="31948243" w14:textId="3CC903C6" w:rsidR="00793427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43" w:history="1">
        <w:r w:rsidR="00793427" w:rsidRPr="005523D0">
          <w:rPr>
            <w:rStyle w:val="a4"/>
            <w:noProof/>
          </w:rPr>
          <w:t>3.2.5 BG</w:t>
        </w:r>
        <w:r w:rsidR="00793427" w:rsidRPr="005523D0">
          <w:rPr>
            <w:rStyle w:val="a4"/>
            <w:noProof/>
            <w:vertAlign w:val="subscript"/>
          </w:rPr>
          <w:t>in</w:t>
        </w:r>
        <w:r w:rsidR="00793427" w:rsidRPr="005523D0">
          <w:rPr>
            <w:rStyle w:val="a4"/>
            <w:rFonts w:hint="eastAsia"/>
            <w:noProof/>
          </w:rPr>
          <w:t>的資料模組與</w:t>
        </w:r>
        <w:r w:rsidR="00793427" w:rsidRPr="005523D0">
          <w:rPr>
            <w:rStyle w:val="a4"/>
            <w:noProof/>
          </w:rPr>
          <w:t>BG</w:t>
        </w:r>
        <w:r w:rsidR="00793427" w:rsidRPr="005523D0">
          <w:rPr>
            <w:rStyle w:val="a4"/>
            <w:noProof/>
            <w:vertAlign w:val="subscript"/>
          </w:rPr>
          <w:t>in</w:t>
        </w:r>
        <w:r w:rsidR="00793427" w:rsidRPr="005523D0">
          <w:rPr>
            <w:rStyle w:val="a4"/>
            <w:rFonts w:hint="eastAsia"/>
            <w:noProof/>
          </w:rPr>
          <w:t>的功能模組處理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3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9</w:t>
        </w:r>
        <w:r w:rsidR="00793427">
          <w:rPr>
            <w:noProof/>
            <w:webHidden/>
          </w:rPr>
          <w:fldChar w:fldCharType="end"/>
        </w:r>
      </w:hyperlink>
    </w:p>
    <w:p w14:paraId="29561F9B" w14:textId="23D8AC1B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44" w:history="1">
        <w:r w:rsidR="00793427" w:rsidRPr="005523D0">
          <w:rPr>
            <w:rStyle w:val="a4"/>
            <w:noProof/>
          </w:rPr>
          <w:t xml:space="preserve">3.3 </w:t>
        </w:r>
        <w:r w:rsidR="00793427" w:rsidRPr="005523D0">
          <w:rPr>
            <w:rStyle w:val="a4"/>
            <w:rFonts w:hint="eastAsia"/>
            <w:noProof/>
          </w:rPr>
          <w:t>演算法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4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0</w:t>
        </w:r>
        <w:r w:rsidR="00793427">
          <w:rPr>
            <w:noProof/>
            <w:webHidden/>
          </w:rPr>
          <w:fldChar w:fldCharType="end"/>
        </w:r>
      </w:hyperlink>
    </w:p>
    <w:p w14:paraId="680739EC" w14:textId="6200335F" w:rsidR="00793427" w:rsidRDefault="00000000">
      <w:pPr>
        <w:pStyle w:val="12"/>
        <w:tabs>
          <w:tab w:val="left" w:pos="1200"/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45" w:history="1">
        <w:r w:rsidR="00793427" w:rsidRPr="005523D0">
          <w:rPr>
            <w:rStyle w:val="a4"/>
            <w:rFonts w:hint="eastAsia"/>
            <w:noProof/>
          </w:rPr>
          <w:t>第四章</w:t>
        </w:r>
        <w:r w:rsidR="00793427">
          <w:rPr>
            <w:rFonts w:asciiTheme="minorHAnsi" w:eastAsiaTheme="minorEastAsia" w:hAnsiTheme="minorHAnsi" w:cstheme="minorBidi"/>
            <w:noProof/>
            <w:kern w:val="2"/>
          </w:rPr>
          <w:tab/>
        </w:r>
        <w:r w:rsidR="00793427" w:rsidRPr="005523D0">
          <w:rPr>
            <w:rStyle w:val="a4"/>
            <w:rFonts w:hint="eastAsia"/>
            <w:noProof/>
          </w:rPr>
          <w:t>實驗結果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5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1</w:t>
        </w:r>
        <w:r w:rsidR="00793427">
          <w:rPr>
            <w:noProof/>
            <w:webHidden/>
          </w:rPr>
          <w:fldChar w:fldCharType="end"/>
        </w:r>
      </w:hyperlink>
    </w:p>
    <w:p w14:paraId="784610E9" w14:textId="21B32CF3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46" w:history="1">
        <w:r w:rsidR="00793427" w:rsidRPr="005523D0">
          <w:rPr>
            <w:rStyle w:val="a4"/>
            <w:noProof/>
          </w:rPr>
          <w:t>4.1</w:t>
        </w:r>
        <w:r w:rsidR="00793427" w:rsidRPr="005523D0">
          <w:rPr>
            <w:rStyle w:val="a4"/>
            <w:rFonts w:hint="eastAsia"/>
            <w:noProof/>
          </w:rPr>
          <w:t>實驗環境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6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1</w:t>
        </w:r>
        <w:r w:rsidR="00793427">
          <w:rPr>
            <w:noProof/>
            <w:webHidden/>
          </w:rPr>
          <w:fldChar w:fldCharType="end"/>
        </w:r>
      </w:hyperlink>
    </w:p>
    <w:p w14:paraId="3303B65A" w14:textId="5BCE60DD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47" w:history="1">
        <w:r w:rsidR="00793427" w:rsidRPr="005523D0">
          <w:rPr>
            <w:rStyle w:val="a4"/>
            <w:noProof/>
          </w:rPr>
          <w:t xml:space="preserve">4.2 </w:t>
        </w:r>
        <w:r w:rsidR="00793427" w:rsidRPr="005523D0">
          <w:rPr>
            <w:rStyle w:val="a4"/>
            <w:rFonts w:hint="eastAsia"/>
            <w:noProof/>
          </w:rPr>
          <w:t>視覺化巢狀</w:t>
        </w:r>
        <w:r w:rsidR="00793427" w:rsidRPr="005523D0">
          <w:rPr>
            <w:rStyle w:val="a4"/>
            <w:noProof/>
          </w:rPr>
          <w:t>QR Code</w:t>
        </w:r>
        <w:r w:rsidR="00793427" w:rsidRPr="005523D0">
          <w:rPr>
            <w:rStyle w:val="a4"/>
            <w:rFonts w:hint="eastAsia"/>
            <w:noProof/>
          </w:rPr>
          <w:t>的實作流程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7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2</w:t>
        </w:r>
        <w:r w:rsidR="00793427">
          <w:rPr>
            <w:noProof/>
            <w:webHidden/>
          </w:rPr>
          <w:fldChar w:fldCharType="end"/>
        </w:r>
      </w:hyperlink>
    </w:p>
    <w:p w14:paraId="30777057" w14:textId="628072A3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48" w:history="1">
        <w:r w:rsidR="00793427" w:rsidRPr="005523D0">
          <w:rPr>
            <w:rStyle w:val="a4"/>
            <w:noProof/>
          </w:rPr>
          <w:t>4.3 QR</w:t>
        </w:r>
        <w:r w:rsidR="00793427" w:rsidRPr="005523D0">
          <w:rPr>
            <w:rStyle w:val="a4"/>
            <w:noProof/>
            <w:vertAlign w:val="subscript"/>
          </w:rPr>
          <w:t>outo</w:t>
        </w:r>
        <w:r w:rsidR="00793427" w:rsidRPr="005523D0">
          <w:rPr>
            <w:rStyle w:val="a4"/>
            <w:rFonts w:hint="eastAsia"/>
            <w:noProof/>
          </w:rPr>
          <w:t>與</w:t>
        </w:r>
        <w:r w:rsidR="00793427" w:rsidRPr="005523D0">
          <w:rPr>
            <w:rStyle w:val="a4"/>
            <w:noProof/>
          </w:rPr>
          <w:t>QR</w:t>
        </w:r>
        <w:r w:rsidR="00793427" w:rsidRPr="005523D0">
          <w:rPr>
            <w:rStyle w:val="a4"/>
            <w:noProof/>
            <w:vertAlign w:val="subscript"/>
          </w:rPr>
          <w:t>ino</w:t>
        </w:r>
        <w:r w:rsidR="00793427" w:rsidRPr="005523D0">
          <w:rPr>
            <w:rStyle w:val="a4"/>
            <w:rFonts w:hint="eastAsia"/>
            <w:noProof/>
          </w:rPr>
          <w:t>參數選擇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8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2</w:t>
        </w:r>
        <w:r w:rsidR="00793427">
          <w:rPr>
            <w:noProof/>
            <w:webHidden/>
          </w:rPr>
          <w:fldChar w:fldCharType="end"/>
        </w:r>
      </w:hyperlink>
    </w:p>
    <w:p w14:paraId="711D84AE" w14:textId="3A4C6A91" w:rsidR="00793427" w:rsidRDefault="00000000">
      <w:pPr>
        <w:pStyle w:val="21"/>
        <w:rPr>
          <w:rFonts w:asciiTheme="minorHAnsi" w:eastAsiaTheme="minorEastAsia" w:hAnsiTheme="minorHAnsi" w:cstheme="minorBidi"/>
          <w:noProof/>
          <w:kern w:val="2"/>
        </w:rPr>
      </w:pPr>
      <w:hyperlink w:anchor="_Toc108611749" w:history="1">
        <w:r w:rsidR="00793427" w:rsidRPr="005523D0">
          <w:rPr>
            <w:rStyle w:val="a4"/>
            <w:noProof/>
          </w:rPr>
          <w:t>4.4</w:t>
        </w:r>
        <w:r w:rsidR="00793427" w:rsidRPr="005523D0">
          <w:rPr>
            <w:rStyle w:val="a4"/>
            <w:rFonts w:hint="eastAsia"/>
            <w:noProof/>
          </w:rPr>
          <w:t>實驗結果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49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7</w:t>
        </w:r>
        <w:r w:rsidR="00793427">
          <w:rPr>
            <w:noProof/>
            <w:webHidden/>
          </w:rPr>
          <w:fldChar w:fldCharType="end"/>
        </w:r>
      </w:hyperlink>
    </w:p>
    <w:p w14:paraId="14780791" w14:textId="5F17958E" w:rsidR="00793427" w:rsidRPr="008C37CA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color w:val="000000" w:themeColor="text1"/>
          <w:kern w:val="2"/>
        </w:rPr>
      </w:pPr>
      <w:hyperlink w:anchor="_Toc108611750" w:history="1">
        <w:r w:rsidR="00793427" w:rsidRPr="008C37CA">
          <w:rPr>
            <w:rStyle w:val="a4"/>
            <w:noProof/>
            <w:color w:val="000000" w:themeColor="text1"/>
          </w:rPr>
          <w:t xml:space="preserve">4.4.1 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雙層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都具彩色背景圖之視覺化巢狀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實驗結果</w:t>
        </w:r>
        <w:r w:rsidR="00793427" w:rsidRPr="008C37CA">
          <w:rPr>
            <w:noProof/>
            <w:webHidden/>
            <w:color w:val="000000" w:themeColor="text1"/>
          </w:rPr>
          <w:tab/>
        </w:r>
        <w:r w:rsidR="00793427" w:rsidRPr="008C37CA">
          <w:rPr>
            <w:noProof/>
            <w:webHidden/>
            <w:color w:val="000000" w:themeColor="text1"/>
          </w:rPr>
          <w:fldChar w:fldCharType="begin"/>
        </w:r>
        <w:r w:rsidR="00793427" w:rsidRPr="008C37CA">
          <w:rPr>
            <w:noProof/>
            <w:webHidden/>
            <w:color w:val="000000" w:themeColor="text1"/>
          </w:rPr>
          <w:instrText xml:space="preserve"> PAGEREF _Toc108611750 \h </w:instrText>
        </w:r>
        <w:r w:rsidR="00793427" w:rsidRPr="008C37CA">
          <w:rPr>
            <w:noProof/>
            <w:webHidden/>
            <w:color w:val="000000" w:themeColor="text1"/>
          </w:rPr>
        </w:r>
        <w:r w:rsidR="00793427" w:rsidRPr="008C37CA">
          <w:rPr>
            <w:noProof/>
            <w:webHidden/>
            <w:color w:val="000000" w:themeColor="text1"/>
          </w:rPr>
          <w:fldChar w:fldCharType="separate"/>
        </w:r>
        <w:r w:rsidR="00D35CAE">
          <w:rPr>
            <w:noProof/>
            <w:webHidden/>
            <w:color w:val="000000" w:themeColor="text1"/>
          </w:rPr>
          <w:t>27</w:t>
        </w:r>
        <w:r w:rsidR="00793427" w:rsidRPr="008C37CA">
          <w:rPr>
            <w:noProof/>
            <w:webHidden/>
            <w:color w:val="000000" w:themeColor="text1"/>
          </w:rPr>
          <w:fldChar w:fldCharType="end"/>
        </w:r>
      </w:hyperlink>
    </w:p>
    <w:p w14:paraId="5BC6FEFF" w14:textId="467ACF6C" w:rsidR="00793427" w:rsidRPr="008C37CA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color w:val="000000" w:themeColor="text1"/>
          <w:kern w:val="2"/>
        </w:rPr>
      </w:pPr>
      <w:hyperlink w:anchor="_Toc108611751" w:history="1">
        <w:r w:rsidR="00793427" w:rsidRPr="008C37CA">
          <w:rPr>
            <w:rStyle w:val="a4"/>
            <w:noProof/>
            <w:color w:val="000000" w:themeColor="text1"/>
          </w:rPr>
          <w:t xml:space="preserve">4.4.2 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具彩色圖案背景的外層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視覺化巢狀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實驗結果</w:t>
        </w:r>
        <w:r w:rsidR="00793427" w:rsidRPr="008C37CA">
          <w:rPr>
            <w:noProof/>
            <w:webHidden/>
            <w:color w:val="000000" w:themeColor="text1"/>
          </w:rPr>
          <w:tab/>
        </w:r>
        <w:r w:rsidR="00793427" w:rsidRPr="008C37CA">
          <w:rPr>
            <w:noProof/>
            <w:webHidden/>
            <w:color w:val="000000" w:themeColor="text1"/>
          </w:rPr>
          <w:fldChar w:fldCharType="begin"/>
        </w:r>
        <w:r w:rsidR="00793427" w:rsidRPr="008C37CA">
          <w:rPr>
            <w:noProof/>
            <w:webHidden/>
            <w:color w:val="000000" w:themeColor="text1"/>
          </w:rPr>
          <w:instrText xml:space="preserve"> PAGEREF _Toc108611751 \h </w:instrText>
        </w:r>
        <w:r w:rsidR="00793427" w:rsidRPr="008C37CA">
          <w:rPr>
            <w:noProof/>
            <w:webHidden/>
            <w:color w:val="000000" w:themeColor="text1"/>
          </w:rPr>
        </w:r>
        <w:r w:rsidR="00793427" w:rsidRPr="008C37CA">
          <w:rPr>
            <w:noProof/>
            <w:webHidden/>
            <w:color w:val="000000" w:themeColor="text1"/>
          </w:rPr>
          <w:fldChar w:fldCharType="separate"/>
        </w:r>
        <w:r w:rsidR="00D35CAE">
          <w:rPr>
            <w:noProof/>
            <w:webHidden/>
            <w:color w:val="000000" w:themeColor="text1"/>
          </w:rPr>
          <w:t>31</w:t>
        </w:r>
        <w:r w:rsidR="00793427" w:rsidRPr="008C37CA">
          <w:rPr>
            <w:noProof/>
            <w:webHidden/>
            <w:color w:val="000000" w:themeColor="text1"/>
          </w:rPr>
          <w:fldChar w:fldCharType="end"/>
        </w:r>
      </w:hyperlink>
    </w:p>
    <w:p w14:paraId="7C3154C0" w14:textId="3722EBB6" w:rsidR="00793427" w:rsidRPr="008C37CA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color w:val="000000" w:themeColor="text1"/>
          <w:kern w:val="2"/>
        </w:rPr>
      </w:pPr>
      <w:hyperlink w:anchor="_Toc108611752" w:history="1">
        <w:r w:rsidR="00793427" w:rsidRPr="008C37CA">
          <w:rPr>
            <w:rStyle w:val="a4"/>
            <w:noProof/>
            <w:color w:val="000000" w:themeColor="text1"/>
          </w:rPr>
          <w:t xml:space="preserve">4.4.3 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具彩色圖案背景內層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視覺化巢狀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實驗結果</w:t>
        </w:r>
        <w:r w:rsidR="00793427" w:rsidRPr="008C37CA">
          <w:rPr>
            <w:noProof/>
            <w:webHidden/>
            <w:color w:val="000000" w:themeColor="text1"/>
          </w:rPr>
          <w:tab/>
        </w:r>
        <w:r w:rsidR="00793427" w:rsidRPr="008C37CA">
          <w:rPr>
            <w:noProof/>
            <w:webHidden/>
            <w:color w:val="000000" w:themeColor="text1"/>
          </w:rPr>
          <w:fldChar w:fldCharType="begin"/>
        </w:r>
        <w:r w:rsidR="00793427" w:rsidRPr="008C37CA">
          <w:rPr>
            <w:noProof/>
            <w:webHidden/>
            <w:color w:val="000000" w:themeColor="text1"/>
          </w:rPr>
          <w:instrText xml:space="preserve"> PAGEREF _Toc108611752 \h </w:instrText>
        </w:r>
        <w:r w:rsidR="00793427" w:rsidRPr="008C37CA">
          <w:rPr>
            <w:noProof/>
            <w:webHidden/>
            <w:color w:val="000000" w:themeColor="text1"/>
          </w:rPr>
        </w:r>
        <w:r w:rsidR="00793427" w:rsidRPr="008C37CA">
          <w:rPr>
            <w:noProof/>
            <w:webHidden/>
            <w:color w:val="000000" w:themeColor="text1"/>
          </w:rPr>
          <w:fldChar w:fldCharType="separate"/>
        </w:r>
        <w:r w:rsidR="00D35CAE">
          <w:rPr>
            <w:noProof/>
            <w:webHidden/>
            <w:color w:val="000000" w:themeColor="text1"/>
          </w:rPr>
          <w:t>34</w:t>
        </w:r>
        <w:r w:rsidR="00793427" w:rsidRPr="008C37CA">
          <w:rPr>
            <w:noProof/>
            <w:webHidden/>
            <w:color w:val="000000" w:themeColor="text1"/>
          </w:rPr>
          <w:fldChar w:fldCharType="end"/>
        </w:r>
      </w:hyperlink>
    </w:p>
    <w:p w14:paraId="0B8D3AF8" w14:textId="541A50BE" w:rsidR="00793427" w:rsidRPr="008C37CA" w:rsidRDefault="00000000">
      <w:pPr>
        <w:pStyle w:val="3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color w:val="000000" w:themeColor="text1"/>
          <w:kern w:val="2"/>
        </w:rPr>
      </w:pPr>
      <w:hyperlink w:anchor="_Toc108611753" w:history="1">
        <w:r w:rsidR="00793427" w:rsidRPr="008C37CA">
          <w:rPr>
            <w:rStyle w:val="a4"/>
            <w:noProof/>
            <w:color w:val="000000" w:themeColor="text1"/>
          </w:rPr>
          <w:t xml:space="preserve">4.4.4 </w:t>
        </w:r>
        <w:r w:rsidR="00793427" w:rsidRPr="008C37CA">
          <w:rPr>
            <w:rStyle w:val="a4"/>
            <w:rFonts w:hint="eastAsia"/>
            <w:noProof/>
            <w:color w:val="000000" w:themeColor="text1"/>
          </w:rPr>
          <w:t>視覺化巢狀</w:t>
        </w:r>
        <w:r w:rsidR="00793427" w:rsidRPr="008C37CA">
          <w:rPr>
            <w:rStyle w:val="a4"/>
            <w:noProof/>
            <w:color w:val="000000" w:themeColor="text1"/>
          </w:rPr>
          <w:t>QR Code</w:t>
        </w:r>
        <w:r w:rsidR="00793427" w:rsidRPr="008C37CA">
          <w:rPr>
            <w:rStyle w:val="a4"/>
            <w:rFonts w:cs="Times New Roman" w:hint="eastAsia"/>
            <w:noProof/>
            <w:color w:val="000000" w:themeColor="text1"/>
          </w:rPr>
          <w:t>背景圖清晰度</w:t>
        </w:r>
        <w:r w:rsidR="00793427" w:rsidRPr="008C37CA">
          <w:rPr>
            <w:noProof/>
            <w:webHidden/>
            <w:color w:val="000000" w:themeColor="text1"/>
          </w:rPr>
          <w:tab/>
        </w:r>
        <w:r w:rsidR="00793427" w:rsidRPr="008C37CA">
          <w:rPr>
            <w:noProof/>
            <w:webHidden/>
            <w:color w:val="000000" w:themeColor="text1"/>
          </w:rPr>
          <w:fldChar w:fldCharType="begin"/>
        </w:r>
        <w:r w:rsidR="00793427" w:rsidRPr="008C37CA">
          <w:rPr>
            <w:noProof/>
            <w:webHidden/>
            <w:color w:val="000000" w:themeColor="text1"/>
          </w:rPr>
          <w:instrText xml:space="preserve"> PAGEREF _Toc108611753 \h </w:instrText>
        </w:r>
        <w:r w:rsidR="00793427" w:rsidRPr="008C37CA">
          <w:rPr>
            <w:noProof/>
            <w:webHidden/>
            <w:color w:val="000000" w:themeColor="text1"/>
          </w:rPr>
        </w:r>
        <w:r w:rsidR="00793427" w:rsidRPr="008C37CA">
          <w:rPr>
            <w:noProof/>
            <w:webHidden/>
            <w:color w:val="000000" w:themeColor="text1"/>
          </w:rPr>
          <w:fldChar w:fldCharType="separate"/>
        </w:r>
        <w:r w:rsidR="00D35CAE">
          <w:rPr>
            <w:noProof/>
            <w:webHidden/>
            <w:color w:val="000000" w:themeColor="text1"/>
          </w:rPr>
          <w:t>35</w:t>
        </w:r>
        <w:r w:rsidR="00793427" w:rsidRPr="008C37CA">
          <w:rPr>
            <w:noProof/>
            <w:webHidden/>
            <w:color w:val="000000" w:themeColor="text1"/>
          </w:rPr>
          <w:fldChar w:fldCharType="end"/>
        </w:r>
      </w:hyperlink>
    </w:p>
    <w:p w14:paraId="441C0141" w14:textId="45261B24" w:rsidR="00793427" w:rsidRDefault="00000000">
      <w:pPr>
        <w:pStyle w:val="12"/>
        <w:tabs>
          <w:tab w:val="left" w:pos="1200"/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54" w:history="1">
        <w:r w:rsidR="00793427" w:rsidRPr="005523D0">
          <w:rPr>
            <w:rStyle w:val="a4"/>
            <w:rFonts w:cs="Times New Roman" w:hint="eastAsia"/>
            <w:noProof/>
          </w:rPr>
          <w:t>第五章</w:t>
        </w:r>
        <w:r w:rsidR="00793427">
          <w:rPr>
            <w:rFonts w:asciiTheme="minorHAnsi" w:eastAsiaTheme="minorEastAsia" w:hAnsiTheme="minorHAnsi" w:cstheme="minorBidi"/>
            <w:noProof/>
            <w:kern w:val="2"/>
          </w:rPr>
          <w:tab/>
        </w:r>
        <w:r w:rsidR="00793427" w:rsidRPr="005523D0">
          <w:rPr>
            <w:rStyle w:val="a4"/>
            <w:rFonts w:cs="Times New Roman" w:hint="eastAsia"/>
            <w:noProof/>
          </w:rPr>
          <w:t>結論與展望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54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4</w:t>
        </w:r>
        <w:r w:rsidR="00793427">
          <w:rPr>
            <w:noProof/>
            <w:webHidden/>
          </w:rPr>
          <w:fldChar w:fldCharType="end"/>
        </w:r>
      </w:hyperlink>
    </w:p>
    <w:p w14:paraId="0168E732" w14:textId="38743B52" w:rsidR="00793427" w:rsidRDefault="00000000">
      <w:pPr>
        <w:pStyle w:val="1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</w:rPr>
      </w:pPr>
      <w:hyperlink w:anchor="_Toc108611755" w:history="1">
        <w:r w:rsidR="00793427" w:rsidRPr="005523D0">
          <w:rPr>
            <w:rStyle w:val="a4"/>
            <w:rFonts w:cs="Times New Roman" w:hint="eastAsia"/>
            <w:noProof/>
          </w:rPr>
          <w:t>參考文獻</w:t>
        </w:r>
        <w:r w:rsidR="00793427">
          <w:rPr>
            <w:noProof/>
            <w:webHidden/>
          </w:rPr>
          <w:tab/>
        </w:r>
        <w:r w:rsidR="00793427">
          <w:rPr>
            <w:noProof/>
            <w:webHidden/>
          </w:rPr>
          <w:fldChar w:fldCharType="begin"/>
        </w:r>
        <w:r w:rsidR="00793427">
          <w:rPr>
            <w:noProof/>
            <w:webHidden/>
          </w:rPr>
          <w:instrText xml:space="preserve"> PAGEREF _Toc108611755 \h </w:instrText>
        </w:r>
        <w:r w:rsidR="00793427">
          <w:rPr>
            <w:noProof/>
            <w:webHidden/>
          </w:rPr>
        </w:r>
        <w:r w:rsidR="00793427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5</w:t>
        </w:r>
        <w:r w:rsidR="00793427">
          <w:rPr>
            <w:noProof/>
            <w:webHidden/>
          </w:rPr>
          <w:fldChar w:fldCharType="end"/>
        </w:r>
      </w:hyperlink>
    </w:p>
    <w:p w14:paraId="6A8E5DF9" w14:textId="307A0EB4" w:rsidR="00BE7DB2" w:rsidRPr="00192230" w:rsidRDefault="00BE7DB2" w:rsidP="000E1FF7">
      <w:pPr>
        <w:pStyle w:val="12"/>
        <w:tabs>
          <w:tab w:val="right" w:leader="dot" w:pos="8494"/>
        </w:tabs>
        <w:adjustRightInd w:val="0"/>
        <w:snapToGrid w:val="0"/>
        <w:spacing w:line="360" w:lineRule="auto"/>
        <w:jc w:val="both"/>
        <w:rPr>
          <w:rFonts w:cs="Times New Roman"/>
        </w:rPr>
      </w:pPr>
      <w:r w:rsidRPr="00192230">
        <w:rPr>
          <w:rFonts w:cs="Times New Roman"/>
        </w:rPr>
        <w:fldChar w:fldCharType="end"/>
      </w:r>
      <w:r w:rsidRPr="00192230">
        <w:rPr>
          <w:rFonts w:cs="Times New Roman"/>
        </w:rPr>
        <w:br w:type="page"/>
      </w:r>
    </w:p>
    <w:p w14:paraId="72B808F3" w14:textId="77777777" w:rsidR="000A7FCF" w:rsidRPr="00574239" w:rsidRDefault="00BE7DB2" w:rsidP="000E1FF7">
      <w:pPr>
        <w:pStyle w:val="10"/>
        <w:adjustRightInd w:val="0"/>
        <w:snapToGrid w:val="0"/>
        <w:spacing w:line="360" w:lineRule="auto"/>
        <w:rPr>
          <w:rFonts w:cs="Times New Roman"/>
          <w:b w:val="0"/>
          <w:sz w:val="32"/>
          <w:szCs w:val="32"/>
        </w:rPr>
      </w:pPr>
      <w:bookmarkStart w:id="4" w:name="_Toc108611722"/>
      <w:r w:rsidRPr="00574239">
        <w:rPr>
          <w:rFonts w:cs="Times New Roman"/>
          <w:b w:val="0"/>
          <w:sz w:val="32"/>
          <w:szCs w:val="32"/>
        </w:rPr>
        <w:lastRenderedPageBreak/>
        <w:t>圖目錄</w:t>
      </w:r>
      <w:bookmarkEnd w:id="4"/>
    </w:p>
    <w:p w14:paraId="74725A2F" w14:textId="4BA33125" w:rsidR="00A349A1" w:rsidRDefault="002A02FC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r w:rsidRPr="00574239">
        <w:rPr>
          <w:rFonts w:cs="Times New Roman"/>
        </w:rPr>
        <w:fldChar w:fldCharType="begin"/>
      </w:r>
      <w:r w:rsidRPr="00574239">
        <w:rPr>
          <w:rFonts w:cs="Times New Roman"/>
        </w:rPr>
        <w:instrText xml:space="preserve"> TOC \h \z \c "</w:instrText>
      </w:r>
      <w:r w:rsidRPr="00574239">
        <w:rPr>
          <w:rFonts w:cs="Times New Roman"/>
        </w:rPr>
        <w:instrText>圖</w:instrText>
      </w:r>
      <w:r w:rsidRPr="00574239">
        <w:rPr>
          <w:rFonts w:cs="Times New Roman"/>
        </w:rPr>
        <w:instrText xml:space="preserve">" </w:instrText>
      </w:r>
      <w:r w:rsidRPr="00574239">
        <w:rPr>
          <w:rFonts w:cs="Times New Roman"/>
        </w:rPr>
        <w:fldChar w:fldCharType="separate"/>
      </w:r>
      <w:hyperlink w:anchor="_Toc109633285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  </w:t>
        </w:r>
        <w:r w:rsidR="00A349A1" w:rsidRPr="007D2A6F">
          <w:rPr>
            <w:rStyle w:val="a4"/>
            <w:rFonts w:cs="Times New Roman (本文 CS 字型)" w:hint="eastAsia"/>
            <w:noProof/>
          </w:rPr>
          <w:t>條碼與</w:t>
        </w:r>
        <w:r w:rsidR="00A349A1" w:rsidRPr="007D2A6F">
          <w:rPr>
            <w:rStyle w:val="a4"/>
            <w:rFonts w:cs="Times New Roman (本文 CS 字型)"/>
            <w:noProof/>
          </w:rPr>
          <w:t>QR Code</w:t>
        </w:r>
        <w:r w:rsidR="00A349A1" w:rsidRPr="007D2A6F">
          <w:rPr>
            <w:rStyle w:val="a4"/>
            <w:rFonts w:cs="Times New Roman (本文 CS 字型)" w:hint="eastAsia"/>
            <w:noProof/>
          </w:rPr>
          <w:t>範例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85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</w:t>
        </w:r>
        <w:r w:rsidR="00A349A1">
          <w:rPr>
            <w:noProof/>
            <w:webHidden/>
          </w:rPr>
          <w:fldChar w:fldCharType="end"/>
        </w:r>
      </w:hyperlink>
    </w:p>
    <w:p w14:paraId="61FAAED0" w14:textId="172FDB8F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86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  QR Code</w:t>
        </w:r>
        <w:r w:rsidR="00A349A1" w:rsidRPr="007D2A6F">
          <w:rPr>
            <w:rStyle w:val="a4"/>
            <w:rFonts w:cs="Times New Roman (本文 CS 字型)" w:hint="eastAsia"/>
            <w:noProof/>
          </w:rPr>
          <w:t>版本</w:t>
        </w:r>
        <w:r w:rsidR="00A349A1" w:rsidRPr="007D2A6F">
          <w:rPr>
            <w:rStyle w:val="a4"/>
            <w:rFonts w:cs="Times New Roman (本文 CS 字型)"/>
            <w:noProof/>
          </w:rPr>
          <w:t>1</w:t>
        </w:r>
        <w:r w:rsidR="00A349A1" w:rsidRPr="007D2A6F">
          <w:rPr>
            <w:rStyle w:val="a4"/>
            <w:rFonts w:cs="Times New Roman (本文 CS 字型)" w:hint="eastAsia"/>
            <w:noProof/>
          </w:rPr>
          <w:t>與版本</w:t>
        </w:r>
        <w:r w:rsidR="00A349A1" w:rsidRPr="007D2A6F">
          <w:rPr>
            <w:rStyle w:val="a4"/>
            <w:rFonts w:cs="Times New Roman (本文 CS 字型)"/>
            <w:noProof/>
          </w:rPr>
          <w:t>40</w:t>
        </w:r>
        <w:r w:rsidR="00A349A1" w:rsidRPr="007D2A6F">
          <w:rPr>
            <w:rStyle w:val="a4"/>
            <w:rFonts w:cs="Times New Roman (本文 CS 字型)" w:hint="eastAsia"/>
            <w:noProof/>
          </w:rPr>
          <w:t>的外觀比較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86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</w:t>
        </w:r>
        <w:r w:rsidR="00A349A1">
          <w:rPr>
            <w:noProof/>
            <w:webHidden/>
          </w:rPr>
          <w:fldChar w:fldCharType="end"/>
        </w:r>
      </w:hyperlink>
    </w:p>
    <w:p w14:paraId="69115793" w14:textId="75DED4F0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87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  </w:t>
        </w:r>
        <w:r w:rsidR="00A349A1" w:rsidRPr="007D2A6F">
          <w:rPr>
            <w:rStyle w:val="a4"/>
            <w:rFonts w:cs="Times New Roman (本文 CS 字型)" w:hint="eastAsia"/>
            <w:noProof/>
          </w:rPr>
          <w:t>標準</w:t>
        </w:r>
        <w:r w:rsidR="00A349A1" w:rsidRPr="007D2A6F">
          <w:rPr>
            <w:rStyle w:val="a4"/>
            <w:rFonts w:cs="Times New Roman (本文 CS 字型)"/>
            <w:noProof/>
          </w:rPr>
          <w:t>QR Code</w:t>
        </w:r>
        <w:r w:rsidR="00A349A1" w:rsidRPr="007D2A6F">
          <w:rPr>
            <w:rStyle w:val="a4"/>
            <w:rFonts w:cs="Times New Roman (本文 CS 字型)" w:hint="eastAsia"/>
            <w:noProof/>
          </w:rPr>
          <w:t>結構圖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87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6</w:t>
        </w:r>
        <w:r w:rsidR="00A349A1">
          <w:rPr>
            <w:noProof/>
            <w:webHidden/>
          </w:rPr>
          <w:fldChar w:fldCharType="end"/>
        </w:r>
      </w:hyperlink>
    </w:p>
    <w:p w14:paraId="59597F76" w14:textId="7B587973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88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4  </w:t>
        </w:r>
        <w:r w:rsidR="00A349A1" w:rsidRPr="007D2A6F">
          <w:rPr>
            <w:rStyle w:val="a4"/>
            <w:rFonts w:cs="Times New Roman (本文 CS 字型)" w:hint="eastAsia"/>
            <w:noProof/>
          </w:rPr>
          <w:t>判斷</w:t>
        </w:r>
        <w:r w:rsidR="00A349A1" w:rsidRPr="007D2A6F">
          <w:rPr>
            <w:rStyle w:val="a4"/>
            <w:rFonts w:cs="Times New Roman (本文 CS 字型)"/>
            <w:noProof/>
          </w:rPr>
          <w:t>QR Code</w:t>
        </w:r>
        <w:r w:rsidR="00A349A1" w:rsidRPr="007D2A6F">
          <w:rPr>
            <w:rStyle w:val="a4"/>
            <w:rFonts w:cs="Times New Roman (本文 CS 字型)" w:hint="eastAsia"/>
            <w:noProof/>
          </w:rPr>
          <w:t>模組值的中心區域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88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7</w:t>
        </w:r>
        <w:r w:rsidR="00A349A1">
          <w:rPr>
            <w:noProof/>
            <w:webHidden/>
          </w:rPr>
          <w:fldChar w:fldCharType="end"/>
        </w:r>
      </w:hyperlink>
    </w:p>
    <w:p w14:paraId="597BC2A2" w14:textId="63AA7FA9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89" w:history="1">
        <w:r w:rsidR="00A349A1" w:rsidRPr="007D2A6F">
          <w:rPr>
            <w:rStyle w:val="a4"/>
            <w:rFonts w:cs="Times New Roman" w:hint="eastAsia"/>
            <w:noProof/>
          </w:rPr>
          <w:t>圖</w:t>
        </w:r>
        <w:r w:rsidR="00A349A1" w:rsidRPr="007D2A6F">
          <w:rPr>
            <w:rStyle w:val="a4"/>
            <w:rFonts w:cs="Times New Roman"/>
            <w:noProof/>
          </w:rPr>
          <w:t xml:space="preserve"> 5  </w:t>
        </w:r>
        <w:r w:rsidR="00A349A1" w:rsidRPr="007D2A6F">
          <w:rPr>
            <w:rStyle w:val="a4"/>
            <w:rFonts w:cs="Times New Roman" w:hint="eastAsia"/>
            <w:noProof/>
          </w:rPr>
          <w:t>改變</w:t>
        </w:r>
        <w:r w:rsidR="00A349A1" w:rsidRPr="007D2A6F">
          <w:rPr>
            <w:rStyle w:val="a4"/>
            <w:rFonts w:cs="Times New Roman"/>
            <w:noProof/>
          </w:rPr>
          <w:t>QR Code</w:t>
        </w:r>
        <w:r w:rsidR="00A349A1" w:rsidRPr="007D2A6F">
          <w:rPr>
            <w:rStyle w:val="a4"/>
            <w:rFonts w:cs="Times New Roman" w:hint="eastAsia"/>
            <w:noProof/>
          </w:rPr>
          <w:t>資料模組範例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89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9</w:t>
        </w:r>
        <w:r w:rsidR="00A349A1">
          <w:rPr>
            <w:noProof/>
            <w:webHidden/>
          </w:rPr>
          <w:fldChar w:fldCharType="end"/>
        </w:r>
      </w:hyperlink>
    </w:p>
    <w:p w14:paraId="7BE6A8D9" w14:textId="0484FC80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0" w:history="1">
        <w:r w:rsidR="00A349A1" w:rsidRPr="007D2A6F">
          <w:rPr>
            <w:rStyle w:val="a4"/>
            <w:rFonts w:cs="Times New Roman" w:hint="eastAsia"/>
            <w:noProof/>
          </w:rPr>
          <w:t>圖</w:t>
        </w:r>
        <w:r w:rsidR="00A349A1" w:rsidRPr="007D2A6F">
          <w:rPr>
            <w:rStyle w:val="a4"/>
            <w:rFonts w:cs="Times New Roman"/>
            <w:noProof/>
          </w:rPr>
          <w:t xml:space="preserve"> 6  </w:t>
        </w:r>
        <w:r w:rsidR="00A349A1" w:rsidRPr="007D2A6F">
          <w:rPr>
            <w:rStyle w:val="a4"/>
            <w:rFonts w:cs="Times New Roman" w:hint="eastAsia"/>
            <w:noProof/>
          </w:rPr>
          <w:t>利用更改資料模組的視覺化</w:t>
        </w:r>
        <w:r w:rsidR="00A349A1" w:rsidRPr="007D2A6F">
          <w:rPr>
            <w:rStyle w:val="a4"/>
            <w:rFonts w:cs="Times New Roman"/>
            <w:noProof/>
          </w:rPr>
          <w:t>QR Code</w:t>
        </w:r>
        <w:r w:rsidR="00A349A1" w:rsidRPr="007D2A6F">
          <w:rPr>
            <w:rStyle w:val="a4"/>
            <w:rFonts w:cs="Times New Roman" w:hint="eastAsia"/>
            <w:noProof/>
          </w:rPr>
          <w:t>範例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0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9</w:t>
        </w:r>
        <w:r w:rsidR="00A349A1">
          <w:rPr>
            <w:noProof/>
            <w:webHidden/>
          </w:rPr>
          <w:fldChar w:fldCharType="end"/>
        </w:r>
      </w:hyperlink>
    </w:p>
    <w:p w14:paraId="5AE89187" w14:textId="6CDCE16F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1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7  The Nested QR Code</w:t>
        </w:r>
        <w:r w:rsidR="00A349A1" w:rsidRPr="007D2A6F">
          <w:rPr>
            <w:rStyle w:val="a4"/>
            <w:rFonts w:cs="Times New Roman (本文 CS 字型)" w:hint="eastAsia"/>
            <w:noProof/>
          </w:rPr>
          <w:t>的範例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1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2</w:t>
        </w:r>
        <w:r w:rsidR="00A349A1">
          <w:rPr>
            <w:noProof/>
            <w:webHidden/>
          </w:rPr>
          <w:fldChar w:fldCharType="end"/>
        </w:r>
      </w:hyperlink>
    </w:p>
    <w:p w14:paraId="2723DC42" w14:textId="42BD2F58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2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8  </w:t>
        </w:r>
        <w:r w:rsidR="00A349A1" w:rsidRPr="007D2A6F">
          <w:rPr>
            <w:rStyle w:val="a4"/>
            <w:rFonts w:cs="Times New Roman (本文 CS 字型)" w:hint="eastAsia"/>
            <w:noProof/>
          </w:rPr>
          <w:t>本論文所提方法流程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2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4</w:t>
        </w:r>
        <w:r w:rsidR="00A349A1">
          <w:rPr>
            <w:noProof/>
            <w:webHidden/>
          </w:rPr>
          <w:fldChar w:fldCharType="end"/>
        </w:r>
      </w:hyperlink>
    </w:p>
    <w:p w14:paraId="25C59F41" w14:textId="76676985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3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9  </w:t>
        </w:r>
        <w:r w:rsidR="00A349A1" w:rsidRPr="007D2A6F">
          <w:rPr>
            <w:rStyle w:val="a4"/>
            <w:rFonts w:cs="Times New Roman (本文 CS 字型)" w:hint="eastAsia"/>
            <w:noProof/>
          </w:rPr>
          <w:t>調整</w:t>
        </w:r>
        <w:r w:rsidR="00A349A1" w:rsidRPr="007D2A6F">
          <w:rPr>
            <w:rStyle w:val="a4"/>
            <w:rFonts w:cs="Times New Roman (本文 CS 字型)"/>
            <w:noProof/>
          </w:rPr>
          <w:t>QR</w:t>
        </w:r>
        <w:r w:rsidR="00A349A1" w:rsidRPr="007D2A6F">
          <w:rPr>
            <w:rStyle w:val="a4"/>
            <w:rFonts w:cs="Times New Roman (本文 CS 字型)"/>
            <w:noProof/>
            <w:vertAlign w:val="subscript"/>
          </w:rPr>
          <w:t>out</w:t>
        </w:r>
        <w:r w:rsidR="00A349A1" w:rsidRPr="007D2A6F">
          <w:rPr>
            <w:rStyle w:val="a4"/>
            <w:rFonts w:cs="Times New Roman (本文 CS 字型)" w:hint="eastAsia"/>
            <w:noProof/>
          </w:rPr>
          <w:t>的輸入圖像大小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3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5</w:t>
        </w:r>
        <w:r w:rsidR="00A349A1">
          <w:rPr>
            <w:noProof/>
            <w:webHidden/>
          </w:rPr>
          <w:fldChar w:fldCharType="end"/>
        </w:r>
      </w:hyperlink>
    </w:p>
    <w:p w14:paraId="297B3AD6" w14:textId="7FC5AB33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4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0  </w:t>
        </w:r>
        <w:r w:rsidR="00A349A1" w:rsidRPr="007D2A6F">
          <w:rPr>
            <w:rStyle w:val="a4"/>
            <w:rFonts w:cs="Times New Roman (本文 CS 字型)" w:hint="eastAsia"/>
            <w:noProof/>
          </w:rPr>
          <w:t>調整</w:t>
        </w:r>
        <w:r w:rsidR="00A349A1" w:rsidRPr="007D2A6F">
          <w:rPr>
            <w:rStyle w:val="a4"/>
            <w:rFonts w:cs="Times New Roman (本文 CS 字型)"/>
            <w:noProof/>
          </w:rPr>
          <w:t>QR</w:t>
        </w:r>
        <w:r w:rsidR="00A349A1" w:rsidRPr="007D2A6F">
          <w:rPr>
            <w:rStyle w:val="a4"/>
            <w:rFonts w:cs="Times New Roman (本文 CS 字型)"/>
            <w:noProof/>
            <w:vertAlign w:val="subscript"/>
          </w:rPr>
          <w:t>in</w:t>
        </w:r>
        <w:r w:rsidR="00A349A1" w:rsidRPr="007D2A6F">
          <w:rPr>
            <w:rStyle w:val="a4"/>
            <w:rFonts w:cs="Times New Roman (本文 CS 字型)" w:hint="eastAsia"/>
            <w:noProof/>
          </w:rPr>
          <w:t>的輸入圖像大小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4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5</w:t>
        </w:r>
        <w:r w:rsidR="00A349A1">
          <w:rPr>
            <w:noProof/>
            <w:webHidden/>
          </w:rPr>
          <w:fldChar w:fldCharType="end"/>
        </w:r>
      </w:hyperlink>
    </w:p>
    <w:p w14:paraId="778CDC63" w14:textId="5633C88B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5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1  </w:t>
        </w:r>
        <w:r w:rsidR="00A349A1" w:rsidRPr="007D2A6F">
          <w:rPr>
            <w:rStyle w:val="a4"/>
            <w:rFonts w:cs="Times New Roman (本文 CS 字型)" w:hint="eastAsia"/>
            <w:noProof/>
          </w:rPr>
          <w:t>調整</w:t>
        </w:r>
        <w:r w:rsidR="00A349A1" w:rsidRPr="007D2A6F">
          <w:rPr>
            <w:rStyle w:val="a4"/>
            <w:rFonts w:cs="Times New Roman (本文 CS 字型)"/>
            <w:noProof/>
          </w:rPr>
          <w:t>QR</w:t>
        </w:r>
        <w:r w:rsidR="00A349A1" w:rsidRPr="007D2A6F">
          <w:rPr>
            <w:rStyle w:val="a4"/>
            <w:rFonts w:cs="Times New Roman (本文 CS 字型)"/>
            <w:noProof/>
            <w:vertAlign w:val="subscript"/>
          </w:rPr>
          <w:t>in</w:t>
        </w:r>
        <w:r w:rsidR="00A349A1" w:rsidRPr="007D2A6F">
          <w:rPr>
            <w:rStyle w:val="a4"/>
            <w:rFonts w:cs="Times New Roman (本文 CS 字型)" w:hint="eastAsia"/>
            <w:noProof/>
          </w:rPr>
          <w:t>的功能模組的</w:t>
        </w:r>
        <w:r w:rsidR="00A349A1" w:rsidRPr="007D2A6F">
          <w:rPr>
            <w:rStyle w:val="a4"/>
            <w:rFonts w:cs="Times New Roman (本文 CS 字型)"/>
            <w:i/>
            <w:iCs/>
            <w:noProof/>
            <w:lang w:val="el-GR"/>
          </w:rPr>
          <w:t>α</w:t>
        </w:r>
        <w:r w:rsidR="00A349A1" w:rsidRPr="007D2A6F">
          <w:rPr>
            <w:rStyle w:val="a4"/>
            <w:rFonts w:cs="Times New Roman (本文 CS 字型)" w:hint="eastAsia"/>
            <w:noProof/>
          </w:rPr>
          <w:t>值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5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6</w:t>
        </w:r>
        <w:r w:rsidR="00A349A1">
          <w:rPr>
            <w:noProof/>
            <w:webHidden/>
          </w:rPr>
          <w:fldChar w:fldCharType="end"/>
        </w:r>
      </w:hyperlink>
    </w:p>
    <w:p w14:paraId="71EFA817" w14:textId="1B3CE798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6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2  </w:t>
        </w:r>
        <w:r w:rsidR="00A349A1" w:rsidRPr="007D2A6F">
          <w:rPr>
            <w:rStyle w:val="a4"/>
            <w:rFonts w:cs="Times New Roman (本文 CS 字型)" w:hint="eastAsia"/>
            <w:noProof/>
          </w:rPr>
          <w:t>調整</w:t>
        </w:r>
        <w:r w:rsidR="00A349A1" w:rsidRPr="007D2A6F">
          <w:rPr>
            <w:rStyle w:val="a4"/>
            <w:rFonts w:cs="Times New Roman (本文 CS 字型)"/>
            <w:noProof/>
          </w:rPr>
          <w:t>QR</w:t>
        </w:r>
        <w:r w:rsidR="00A349A1" w:rsidRPr="007D2A6F">
          <w:rPr>
            <w:rStyle w:val="a4"/>
            <w:rFonts w:cs="Times New Roman (本文 CS 字型)"/>
            <w:noProof/>
            <w:vertAlign w:val="subscript"/>
          </w:rPr>
          <w:t>in</w:t>
        </w:r>
        <w:r w:rsidR="00A349A1" w:rsidRPr="007D2A6F">
          <w:rPr>
            <w:rStyle w:val="a4"/>
            <w:rFonts w:cs="Times New Roman (本文 CS 字型)" w:hint="eastAsia"/>
            <w:noProof/>
          </w:rPr>
          <w:t>的功能模組的</w:t>
        </w:r>
        <w:r w:rsidR="00A349A1" w:rsidRPr="007D2A6F">
          <w:rPr>
            <w:rStyle w:val="a4"/>
            <w:rFonts w:cs="Times New Roman (本文 CS 字型)"/>
            <w:noProof/>
          </w:rPr>
          <w:t>α</w:t>
        </w:r>
        <w:r w:rsidR="00A349A1" w:rsidRPr="007D2A6F">
          <w:rPr>
            <w:rStyle w:val="a4"/>
            <w:rFonts w:cs="Times New Roman (本文 CS 字型)" w:hint="eastAsia"/>
            <w:noProof/>
          </w:rPr>
          <w:t>值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6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8</w:t>
        </w:r>
        <w:r w:rsidR="00A349A1">
          <w:rPr>
            <w:noProof/>
            <w:webHidden/>
          </w:rPr>
          <w:fldChar w:fldCharType="end"/>
        </w:r>
      </w:hyperlink>
    </w:p>
    <w:p w14:paraId="12106A60" w14:textId="6D860F34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7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3  </w:t>
        </w:r>
        <w:r w:rsidR="00A349A1" w:rsidRPr="007D2A6F">
          <w:rPr>
            <w:rStyle w:val="a4"/>
            <w:rFonts w:cs="Times New Roman (本文 CS 字型)"/>
            <w:i/>
            <w:iCs/>
            <w:noProof/>
          </w:rPr>
          <w:t>QR</w:t>
        </w:r>
        <w:r w:rsidR="00A349A1" w:rsidRPr="007D2A6F">
          <w:rPr>
            <w:rStyle w:val="a4"/>
            <w:rFonts w:cs="Times New Roman (本文 CS 字型)"/>
            <w:i/>
            <w:iCs/>
            <w:noProof/>
            <w:vertAlign w:val="subscript"/>
          </w:rPr>
          <w:t>ino</w:t>
        </w:r>
        <w:r w:rsidR="00A349A1" w:rsidRPr="007D2A6F">
          <w:rPr>
            <w:rStyle w:val="a4"/>
            <w:rFonts w:cs="Times New Roman (本文 CS 字型)" w:hint="eastAsia"/>
            <w:noProof/>
          </w:rPr>
          <w:t>或</w:t>
        </w:r>
        <w:r w:rsidR="00A349A1" w:rsidRPr="007D2A6F">
          <w:rPr>
            <w:rStyle w:val="a4"/>
            <w:rFonts w:cs="Times New Roman (本文 CS 字型)"/>
            <w:i/>
            <w:iCs/>
            <w:noProof/>
          </w:rPr>
          <w:t>QR</w:t>
        </w:r>
        <w:r w:rsidR="00A349A1" w:rsidRPr="007D2A6F">
          <w:rPr>
            <w:rStyle w:val="a4"/>
            <w:rFonts w:cs="Times New Roman (本文 CS 字型)"/>
            <w:i/>
            <w:iCs/>
            <w:noProof/>
            <w:vertAlign w:val="subscript"/>
          </w:rPr>
          <w:t>ino</w:t>
        </w:r>
        <w:r w:rsidR="00A349A1" w:rsidRPr="007D2A6F">
          <w:rPr>
            <w:rStyle w:val="a4"/>
            <w:rFonts w:cs="Times New Roman (本文 CS 字型)" w:hint="eastAsia"/>
            <w:noProof/>
          </w:rPr>
          <w:t>比例漸層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7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8</w:t>
        </w:r>
        <w:r w:rsidR="00A349A1">
          <w:rPr>
            <w:noProof/>
            <w:webHidden/>
          </w:rPr>
          <w:fldChar w:fldCharType="end"/>
        </w:r>
      </w:hyperlink>
    </w:p>
    <w:p w14:paraId="1ACDADA2" w14:textId="2F65986E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8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4  BG</w:t>
        </w:r>
        <w:r w:rsidR="00A349A1" w:rsidRPr="007D2A6F">
          <w:rPr>
            <w:rStyle w:val="a4"/>
            <w:rFonts w:cs="Times New Roman (本文 CS 字型)"/>
            <w:noProof/>
            <w:vertAlign w:val="subscript"/>
          </w:rPr>
          <w:t>in</w:t>
        </w:r>
        <w:r w:rsidR="00A349A1" w:rsidRPr="007D2A6F">
          <w:rPr>
            <w:rStyle w:val="a4"/>
            <w:rFonts w:cs="Times New Roman (本文 CS 字型)" w:hint="eastAsia"/>
            <w:noProof/>
          </w:rPr>
          <w:t>圖例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8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0</w:t>
        </w:r>
        <w:r w:rsidR="00A349A1">
          <w:rPr>
            <w:noProof/>
            <w:webHidden/>
          </w:rPr>
          <w:fldChar w:fldCharType="end"/>
        </w:r>
      </w:hyperlink>
    </w:p>
    <w:p w14:paraId="5F8AE1A3" w14:textId="6EE0E97B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299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5  </w:t>
        </w:r>
        <w:r w:rsidR="00A349A1" w:rsidRPr="007D2A6F">
          <w:rPr>
            <w:rStyle w:val="a4"/>
            <w:rFonts w:cs="Times New Roman (本文 CS 字型)" w:hint="eastAsia"/>
            <w:noProof/>
          </w:rPr>
          <w:t>本論文實驗結果</w:t>
        </w:r>
        <w:r w:rsidR="00A349A1" w:rsidRPr="007D2A6F">
          <w:rPr>
            <w:rStyle w:val="a4"/>
            <w:rFonts w:cs="Times New Roman (本文 CS 字型)"/>
            <w:noProof/>
          </w:rPr>
          <w:t xml:space="preserve"> M=18,C=Q, </w:t>
        </w:r>
        <w:r w:rsidR="00A349A1" w:rsidRPr="007D2A6F">
          <w:rPr>
            <w:rStyle w:val="a4"/>
            <w:rFonts w:cs="Times New Roman (本文 CS 字型)"/>
            <w:i/>
            <w:iCs/>
            <w:noProof/>
          </w:rPr>
          <w:t>QR</w:t>
        </w:r>
        <w:r w:rsidR="00A349A1" w:rsidRPr="007D2A6F">
          <w:rPr>
            <w:rStyle w:val="a4"/>
            <w:rFonts w:cs="Times New Roman (本文 CS 字型)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cs="Times New Roman (本文 CS 字型)"/>
            <w:noProof/>
          </w:rPr>
          <w:t>=100%,</w:t>
        </w:r>
        <w:r w:rsidR="00A349A1" w:rsidRPr="007D2A6F">
          <w:rPr>
            <w:rStyle w:val="a4"/>
            <w:rFonts w:cs="Times New Roman (本文 CS 字型)"/>
            <w:i/>
            <w:iCs/>
            <w:noProof/>
          </w:rPr>
          <w:t>QR</w:t>
        </w:r>
        <w:r w:rsidR="00A349A1" w:rsidRPr="007D2A6F">
          <w:rPr>
            <w:rStyle w:val="a4"/>
            <w:rFonts w:cs="Times New Roman (本文 CS 字型)"/>
            <w:i/>
            <w:iCs/>
            <w:noProof/>
            <w:vertAlign w:val="subscript"/>
          </w:rPr>
          <w:t>ino</w:t>
        </w:r>
        <w:r w:rsidR="00A349A1" w:rsidRPr="007D2A6F">
          <w:rPr>
            <w:rStyle w:val="a4"/>
            <w:rFonts w:cs="Times New Roman (本文 CS 字型)"/>
            <w:noProof/>
          </w:rPr>
          <w:t>=80%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299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3</w:t>
        </w:r>
        <w:r w:rsidR="00A349A1">
          <w:rPr>
            <w:noProof/>
            <w:webHidden/>
          </w:rPr>
          <w:fldChar w:fldCharType="end"/>
        </w:r>
      </w:hyperlink>
    </w:p>
    <w:p w14:paraId="6DFF167C" w14:textId="0D3CCEAC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0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6  </w:t>
        </w:r>
        <w:r w:rsidR="00A349A1" w:rsidRPr="007D2A6F">
          <w:rPr>
            <w:rStyle w:val="a4"/>
            <w:rFonts w:cs="Times New Roman (本文 CS 字型)" w:hint="eastAsia"/>
            <w:noProof/>
          </w:rPr>
          <w:t>本論文實驗結果</w:t>
        </w:r>
        <w:r w:rsidR="00A349A1" w:rsidRPr="007D2A6F">
          <w:rPr>
            <w:rStyle w:val="a4"/>
            <w:rFonts w:cs="Times New Roman (本文 CS 字型)"/>
            <w:noProof/>
          </w:rPr>
          <w:t xml:space="preserve"> M=18,C=Q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0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4</w:t>
        </w:r>
        <w:r w:rsidR="00A349A1">
          <w:rPr>
            <w:noProof/>
            <w:webHidden/>
          </w:rPr>
          <w:fldChar w:fldCharType="end"/>
        </w:r>
      </w:hyperlink>
    </w:p>
    <w:p w14:paraId="6E0E7EF1" w14:textId="29B5F960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1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7  </w:t>
        </w:r>
        <w:r w:rsidR="00A349A1" w:rsidRPr="007D2A6F">
          <w:rPr>
            <w:rStyle w:val="a4"/>
            <w:rFonts w:cs="Times New Roman (本文 CS 字型)" w:hint="eastAsia"/>
            <w:noProof/>
          </w:rPr>
          <w:t>本論文實驗結果</w:t>
        </w:r>
        <w:r w:rsidR="00A349A1" w:rsidRPr="007D2A6F">
          <w:rPr>
            <w:rStyle w:val="a4"/>
            <w:rFonts w:cs="Times New Roman (本文 CS 字型)"/>
            <w:noProof/>
          </w:rPr>
          <w:t xml:space="preserve"> M=18,C=Q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1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5</w:t>
        </w:r>
        <w:r w:rsidR="00A349A1">
          <w:rPr>
            <w:noProof/>
            <w:webHidden/>
          </w:rPr>
          <w:fldChar w:fldCharType="end"/>
        </w:r>
      </w:hyperlink>
    </w:p>
    <w:p w14:paraId="3D28D2F8" w14:textId="5D79D8DC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2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8  </w:t>
        </w:r>
        <w:r w:rsidR="00A349A1" w:rsidRPr="007D2A6F">
          <w:rPr>
            <w:rStyle w:val="a4"/>
            <w:rFonts w:cs="Times New Roman (本文 CS 字型)" w:hint="eastAsia"/>
            <w:noProof/>
          </w:rPr>
          <w:t>成功掃描畫面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2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6</w:t>
        </w:r>
        <w:r w:rsidR="00A349A1">
          <w:rPr>
            <w:noProof/>
            <w:webHidden/>
          </w:rPr>
          <w:fldChar w:fldCharType="end"/>
        </w:r>
      </w:hyperlink>
    </w:p>
    <w:p w14:paraId="623251D4" w14:textId="4B1F76AE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3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19  </w:t>
        </w:r>
        <w:r w:rsidR="00A349A1" w:rsidRPr="007D2A6F">
          <w:rPr>
            <w:rStyle w:val="a4"/>
            <w:rFonts w:cs="Times New Roman (本文 CS 字型)" w:hint="eastAsia"/>
            <w:noProof/>
          </w:rPr>
          <w:t>掃描失敗畫面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3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6</w:t>
        </w:r>
        <w:r w:rsidR="00A349A1">
          <w:rPr>
            <w:noProof/>
            <w:webHidden/>
          </w:rPr>
          <w:fldChar w:fldCharType="end"/>
        </w:r>
      </w:hyperlink>
    </w:p>
    <w:p w14:paraId="3F7A14C5" w14:textId="01492B58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4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0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一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6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4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9</w:t>
        </w:r>
        <w:r w:rsidR="00A349A1">
          <w:rPr>
            <w:noProof/>
            <w:webHidden/>
          </w:rPr>
          <w:fldChar w:fldCharType="end"/>
        </w:r>
      </w:hyperlink>
    </w:p>
    <w:p w14:paraId="497BB2D7" w14:textId="6774A091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5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1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一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8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5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9</w:t>
        </w:r>
        <w:r w:rsidR="00A349A1">
          <w:rPr>
            <w:noProof/>
            <w:webHidden/>
          </w:rPr>
          <w:fldChar w:fldCharType="end"/>
        </w:r>
      </w:hyperlink>
    </w:p>
    <w:p w14:paraId="2988C3D0" w14:textId="524AC4B9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6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2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一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10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6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9</w:t>
        </w:r>
        <w:r w:rsidR="00A349A1">
          <w:rPr>
            <w:noProof/>
            <w:webHidden/>
          </w:rPr>
          <w:fldChar w:fldCharType="end"/>
        </w:r>
      </w:hyperlink>
    </w:p>
    <w:p w14:paraId="7ECCD701" w14:textId="086DC9C9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7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3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二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6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7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0</w:t>
        </w:r>
        <w:r w:rsidR="00A349A1">
          <w:rPr>
            <w:noProof/>
            <w:webHidden/>
          </w:rPr>
          <w:fldChar w:fldCharType="end"/>
        </w:r>
      </w:hyperlink>
    </w:p>
    <w:p w14:paraId="13613668" w14:textId="781E6D0C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8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4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二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8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8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0</w:t>
        </w:r>
        <w:r w:rsidR="00A349A1">
          <w:rPr>
            <w:noProof/>
            <w:webHidden/>
          </w:rPr>
          <w:fldChar w:fldCharType="end"/>
        </w:r>
      </w:hyperlink>
    </w:p>
    <w:p w14:paraId="1370DCC5" w14:textId="388C3510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09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5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二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10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09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0</w:t>
        </w:r>
        <w:r w:rsidR="00A349A1">
          <w:rPr>
            <w:noProof/>
            <w:webHidden/>
          </w:rPr>
          <w:fldChar w:fldCharType="end"/>
        </w:r>
      </w:hyperlink>
    </w:p>
    <w:p w14:paraId="6BD232C0" w14:textId="27C77243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0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6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二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6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0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1</w:t>
        </w:r>
        <w:r w:rsidR="00A349A1">
          <w:rPr>
            <w:noProof/>
            <w:webHidden/>
          </w:rPr>
          <w:fldChar w:fldCharType="end"/>
        </w:r>
      </w:hyperlink>
    </w:p>
    <w:p w14:paraId="79F1F100" w14:textId="60A8D043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1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7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第二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8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1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1</w:t>
        </w:r>
        <w:r w:rsidR="00A349A1">
          <w:rPr>
            <w:noProof/>
            <w:webHidden/>
          </w:rPr>
          <w:fldChar w:fldCharType="end"/>
        </w:r>
      </w:hyperlink>
    </w:p>
    <w:p w14:paraId="51B77393" w14:textId="0F8E4C6B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2" w:history="1">
        <w:r w:rsidR="00A349A1" w:rsidRPr="007D2A6F">
          <w:rPr>
            <w:rStyle w:val="a4"/>
            <w:rFonts w:hint="eastAsia"/>
            <w:noProof/>
          </w:rPr>
          <w:t>圖</w:t>
        </w:r>
        <w:r w:rsidR="00A349A1" w:rsidRPr="007D2A6F">
          <w:rPr>
            <w:rStyle w:val="a4"/>
            <w:noProof/>
          </w:rPr>
          <w:t xml:space="preserve"> 28  </w:t>
        </w:r>
        <w:r w:rsidR="00A349A1" w:rsidRPr="007D2A6F">
          <w:rPr>
            <w:rStyle w:val="a4"/>
            <w:rFonts w:hint="eastAsia"/>
            <w:noProof/>
          </w:rPr>
          <w:t>第二組內外雙層都具有彩色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實驗結果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 xml:space="preserve">outo </w:t>
        </w:r>
        <w:r w:rsidR="00A349A1" w:rsidRPr="007D2A6F">
          <w:rPr>
            <w:rStyle w:val="a4"/>
            <w:noProof/>
          </w:rPr>
          <w:t>= 100,</w:t>
        </w:r>
        <w:r w:rsidR="00A349A1" w:rsidRPr="007D2A6F">
          <w:rPr>
            <w:rStyle w:val="a4"/>
            <w:i/>
            <w:iCs/>
            <w:noProof/>
          </w:rPr>
          <w:t>M</w:t>
        </w:r>
        <w:r w:rsidR="00A349A1" w:rsidRPr="007D2A6F">
          <w:rPr>
            <w:rStyle w:val="a4"/>
            <w:noProof/>
          </w:rPr>
          <w:t>=18,</w:t>
        </w:r>
        <w:r w:rsidR="00A349A1" w:rsidRPr="007D2A6F">
          <w:rPr>
            <w:rStyle w:val="a4"/>
            <w:i/>
            <w:iCs/>
            <w:noProof/>
          </w:rPr>
          <w:t>C</w:t>
        </w:r>
        <w:r w:rsidR="00A349A1" w:rsidRPr="007D2A6F">
          <w:rPr>
            <w:rStyle w:val="a4"/>
            <w:noProof/>
          </w:rPr>
          <w:t xml:space="preserve">=H, </w:t>
        </w:r>
        <w:r w:rsidR="00A349A1" w:rsidRPr="007D2A6F">
          <w:rPr>
            <w:rStyle w:val="a4"/>
            <w:rFonts w:hint="eastAsia"/>
            <w:noProof/>
          </w:rPr>
          <w:t>進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2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1</w:t>
        </w:r>
        <w:r w:rsidR="00A349A1">
          <w:rPr>
            <w:noProof/>
            <w:webHidden/>
          </w:rPr>
          <w:fldChar w:fldCharType="end"/>
        </w:r>
      </w:hyperlink>
    </w:p>
    <w:p w14:paraId="05D9C1DF" w14:textId="33814666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3" w:history="1">
        <w:r w:rsidR="00A349A1" w:rsidRPr="007D2A6F">
          <w:rPr>
            <w:rStyle w:val="a4"/>
            <w:rFonts w:hint="eastAsia"/>
            <w:noProof/>
          </w:rPr>
          <w:t>圖</w:t>
        </w:r>
        <w:r w:rsidR="00A349A1" w:rsidRPr="007D2A6F">
          <w:rPr>
            <w:rStyle w:val="a4"/>
            <w:noProof/>
          </w:rPr>
          <w:t xml:space="preserve"> 29 </w:t>
        </w:r>
        <w:r w:rsidR="00A349A1" w:rsidRPr="007D2A6F">
          <w:rPr>
            <w:rStyle w:val="a4"/>
            <w:rFonts w:hint="eastAsia"/>
            <w:noProof/>
          </w:rPr>
          <w:t>第一組僅外層具彩色圖案背景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，</w:t>
        </w:r>
        <w:r w:rsidR="00A349A1" w:rsidRPr="007D2A6F">
          <w:rPr>
            <w:rStyle w:val="a4"/>
            <w:noProof/>
          </w:rPr>
          <w:t>QR</w:t>
        </w:r>
        <w:r w:rsidR="00A349A1" w:rsidRPr="007D2A6F">
          <w:rPr>
            <w:rStyle w:val="a4"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3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3</w:t>
        </w:r>
        <w:r w:rsidR="00A349A1">
          <w:rPr>
            <w:noProof/>
            <w:webHidden/>
          </w:rPr>
          <w:fldChar w:fldCharType="end"/>
        </w:r>
      </w:hyperlink>
    </w:p>
    <w:p w14:paraId="0DEF37F8" w14:textId="3B03857D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4" w:history="1">
        <w:r w:rsidR="00A349A1" w:rsidRPr="007D2A6F">
          <w:rPr>
            <w:rStyle w:val="a4"/>
            <w:rFonts w:hint="eastAsia"/>
            <w:noProof/>
          </w:rPr>
          <w:t>圖</w:t>
        </w:r>
        <w:r w:rsidR="00A349A1" w:rsidRPr="007D2A6F">
          <w:rPr>
            <w:rStyle w:val="a4"/>
            <w:noProof/>
          </w:rPr>
          <w:t xml:space="preserve"> 30 </w:t>
        </w:r>
        <w:r w:rsidR="00A349A1" w:rsidRPr="007D2A6F">
          <w:rPr>
            <w:rStyle w:val="a4"/>
            <w:rFonts w:hint="eastAsia"/>
            <w:noProof/>
          </w:rPr>
          <w:t>第二組僅外層具彩色圖案背景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，</w:t>
        </w:r>
        <w:r w:rsidR="00A349A1" w:rsidRPr="007D2A6F">
          <w:rPr>
            <w:rStyle w:val="a4"/>
            <w:noProof/>
          </w:rPr>
          <w:t>QR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4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3</w:t>
        </w:r>
        <w:r w:rsidR="00A349A1">
          <w:rPr>
            <w:noProof/>
            <w:webHidden/>
          </w:rPr>
          <w:fldChar w:fldCharType="end"/>
        </w:r>
      </w:hyperlink>
    </w:p>
    <w:p w14:paraId="2D42E229" w14:textId="4C82E657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5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1</w:t>
        </w:r>
        <w:r w:rsidR="00A349A1" w:rsidRPr="007D2A6F">
          <w:rPr>
            <w:rStyle w:val="a4"/>
            <w:noProof/>
          </w:rPr>
          <w:t xml:space="preserve"> </w:t>
        </w:r>
        <w:r w:rsidR="00A349A1" w:rsidRPr="007D2A6F">
          <w:rPr>
            <w:rStyle w:val="a4"/>
            <w:rFonts w:hint="eastAsia"/>
            <w:noProof/>
          </w:rPr>
          <w:t>第三組僅外層具彩色圖案背景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，</w:t>
        </w:r>
        <w:r w:rsidR="00A349A1" w:rsidRPr="007D2A6F">
          <w:rPr>
            <w:rStyle w:val="a4"/>
            <w:noProof/>
          </w:rPr>
          <w:t>QR</w:t>
        </w:r>
        <w:r w:rsidR="00A349A1" w:rsidRPr="007D2A6F">
          <w:rPr>
            <w:rStyle w:val="a4"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5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3</w:t>
        </w:r>
        <w:r w:rsidR="00A349A1">
          <w:rPr>
            <w:noProof/>
            <w:webHidden/>
          </w:rPr>
          <w:fldChar w:fldCharType="end"/>
        </w:r>
      </w:hyperlink>
    </w:p>
    <w:p w14:paraId="79EB1A27" w14:textId="19BDEBC1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6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2</w:t>
        </w:r>
        <w:r w:rsidR="00A349A1" w:rsidRPr="007D2A6F">
          <w:rPr>
            <w:rStyle w:val="a4"/>
            <w:noProof/>
          </w:rPr>
          <w:t xml:space="preserve"> </w:t>
        </w:r>
        <w:r w:rsidR="00A349A1" w:rsidRPr="007D2A6F">
          <w:rPr>
            <w:rStyle w:val="a4"/>
            <w:rFonts w:hint="eastAsia"/>
            <w:noProof/>
          </w:rPr>
          <w:t>僅內層具彩色圖案背景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6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4</w:t>
        </w:r>
        <w:r w:rsidR="00A349A1">
          <w:rPr>
            <w:noProof/>
            <w:webHidden/>
          </w:rPr>
          <w:fldChar w:fldCharType="end"/>
        </w:r>
      </w:hyperlink>
    </w:p>
    <w:p w14:paraId="4B575383" w14:textId="6C302DB8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7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3</w:t>
        </w:r>
        <w:r w:rsidR="00A349A1" w:rsidRPr="007D2A6F">
          <w:rPr>
            <w:rStyle w:val="a4"/>
            <w:noProof/>
          </w:rPr>
          <w:t xml:space="preserve"> </w:t>
        </w:r>
        <w:r w:rsidR="00A349A1" w:rsidRPr="007D2A6F">
          <w:rPr>
            <w:rStyle w:val="a4"/>
            <w:rFonts w:hint="eastAsia"/>
            <w:noProof/>
          </w:rPr>
          <w:t>僅內層具彩色圖案背景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7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5</w:t>
        </w:r>
        <w:r w:rsidR="00A349A1">
          <w:rPr>
            <w:noProof/>
            <w:webHidden/>
          </w:rPr>
          <w:fldChar w:fldCharType="end"/>
        </w:r>
      </w:hyperlink>
    </w:p>
    <w:p w14:paraId="702BA07A" w14:textId="1165DFAB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8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4</w:t>
        </w:r>
        <w:r w:rsidR="00A349A1" w:rsidRPr="007D2A6F">
          <w:rPr>
            <w:rStyle w:val="a4"/>
            <w:noProof/>
          </w:rPr>
          <w:t xml:space="preserve"> </w:t>
        </w:r>
        <w:r w:rsidR="00A349A1" w:rsidRPr="007D2A6F">
          <w:rPr>
            <w:rStyle w:val="a4"/>
            <w:rFonts w:hint="eastAsia"/>
            <w:noProof/>
          </w:rPr>
          <w:t>僅內層具彩色圖案背景的視覺化巢狀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，</w:t>
        </w:r>
        <w:r w:rsidR="00A349A1" w:rsidRPr="007D2A6F">
          <w:rPr>
            <w:rStyle w:val="a4"/>
            <w:i/>
            <w:iCs/>
            <w:noProof/>
          </w:rPr>
          <w:t>QR</w:t>
        </w:r>
        <w:r w:rsidR="00A349A1" w:rsidRPr="007D2A6F">
          <w:rPr>
            <w:rStyle w:val="a4"/>
            <w:i/>
            <w:iCs/>
            <w:noProof/>
            <w:vertAlign w:val="subscript"/>
          </w:rPr>
          <w:t>outo</w:t>
        </w:r>
        <w:r w:rsidR="00A349A1" w:rsidRPr="007D2A6F">
          <w:rPr>
            <w:rStyle w:val="a4"/>
            <w:rFonts w:hint="eastAsia"/>
            <w:noProof/>
          </w:rPr>
          <w:t>參數變更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8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5</w:t>
        </w:r>
        <w:r w:rsidR="00A349A1">
          <w:rPr>
            <w:noProof/>
            <w:webHidden/>
          </w:rPr>
          <w:fldChar w:fldCharType="end"/>
        </w:r>
      </w:hyperlink>
    </w:p>
    <w:p w14:paraId="54B86AFF" w14:textId="696E0CD4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19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29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高強韌性雙層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都具彩色背景的視覺化巢狀範例</w:t>
        </w:r>
        <w:r w:rsidR="00A349A1" w:rsidRPr="007D2A6F">
          <w:rPr>
            <w:rStyle w:val="a4"/>
            <w:noProof/>
          </w:rPr>
          <w:t>1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19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7</w:t>
        </w:r>
        <w:r w:rsidR="00A349A1">
          <w:rPr>
            <w:noProof/>
            <w:webHidden/>
          </w:rPr>
          <w:fldChar w:fldCharType="end"/>
        </w:r>
      </w:hyperlink>
    </w:p>
    <w:p w14:paraId="41ED8A15" w14:textId="16173E58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20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0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高強韌性雙層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都具彩色背景的視覺化巢狀範例</w:t>
        </w:r>
        <w:r w:rsidR="00A349A1" w:rsidRPr="007D2A6F">
          <w:rPr>
            <w:rStyle w:val="a4"/>
            <w:noProof/>
          </w:rPr>
          <w:t>2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20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8</w:t>
        </w:r>
        <w:r w:rsidR="00A349A1">
          <w:rPr>
            <w:noProof/>
            <w:webHidden/>
          </w:rPr>
          <w:fldChar w:fldCharType="end"/>
        </w:r>
      </w:hyperlink>
    </w:p>
    <w:p w14:paraId="50D7327A" w14:textId="0E17ADC5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21" w:history="1">
        <w:r w:rsidR="00A349A1" w:rsidRPr="007D2A6F">
          <w:rPr>
            <w:rStyle w:val="a4"/>
            <w:rFonts w:cs="Times New Roman (本文 CS 字型)" w:hint="eastAsia"/>
            <w:noProof/>
          </w:rPr>
          <w:t>圖</w:t>
        </w:r>
        <w:r w:rsidR="00A349A1" w:rsidRPr="007D2A6F">
          <w:rPr>
            <w:rStyle w:val="a4"/>
            <w:rFonts w:cs="Times New Roman (本文 CS 字型)"/>
            <w:noProof/>
          </w:rPr>
          <w:t xml:space="preserve"> 31</w:t>
        </w:r>
        <w:r w:rsidR="00A349A1" w:rsidRPr="007D2A6F">
          <w:rPr>
            <w:rStyle w:val="a4"/>
            <w:noProof/>
          </w:rPr>
          <w:t xml:space="preserve">  </w:t>
        </w:r>
        <w:r w:rsidR="00A349A1" w:rsidRPr="007D2A6F">
          <w:rPr>
            <w:rStyle w:val="a4"/>
            <w:rFonts w:hint="eastAsia"/>
            <w:noProof/>
          </w:rPr>
          <w:t>高強韌性雙層</w:t>
        </w:r>
        <w:r w:rsidR="00A349A1" w:rsidRPr="007D2A6F">
          <w:rPr>
            <w:rStyle w:val="a4"/>
            <w:noProof/>
          </w:rPr>
          <w:t>QR Code</w:t>
        </w:r>
        <w:r w:rsidR="00A349A1" w:rsidRPr="007D2A6F">
          <w:rPr>
            <w:rStyle w:val="a4"/>
            <w:rFonts w:hint="eastAsia"/>
            <w:noProof/>
          </w:rPr>
          <w:t>都具彩色背景的視覺化巢狀範例</w:t>
        </w:r>
        <w:r w:rsidR="00A349A1" w:rsidRPr="007D2A6F">
          <w:rPr>
            <w:rStyle w:val="a4"/>
            <w:noProof/>
          </w:rPr>
          <w:t>3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21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9</w:t>
        </w:r>
        <w:r w:rsidR="00A349A1">
          <w:rPr>
            <w:noProof/>
            <w:webHidden/>
          </w:rPr>
          <w:fldChar w:fldCharType="end"/>
        </w:r>
      </w:hyperlink>
    </w:p>
    <w:p w14:paraId="0462479A" w14:textId="6AB84CE8" w:rsidR="001E2DFB" w:rsidRPr="00574239" w:rsidRDefault="002A02FC" w:rsidP="000E1FF7">
      <w:pPr>
        <w:pStyle w:val="af3"/>
        <w:tabs>
          <w:tab w:val="right" w:leader="dot" w:pos="8494"/>
        </w:tabs>
        <w:adjustRightInd w:val="0"/>
        <w:snapToGrid w:val="0"/>
        <w:spacing w:line="360" w:lineRule="auto"/>
        <w:ind w:left="0" w:firstLineChars="0" w:firstLine="0"/>
        <w:jc w:val="both"/>
        <w:rPr>
          <w:rFonts w:cs="Times New Roman"/>
        </w:rPr>
      </w:pPr>
      <w:r w:rsidRPr="00574239">
        <w:rPr>
          <w:rFonts w:cs="Times New Roman"/>
        </w:rPr>
        <w:fldChar w:fldCharType="end"/>
      </w:r>
    </w:p>
    <w:p w14:paraId="3D44018A" w14:textId="77777777" w:rsidR="001E2DFB" w:rsidRPr="00574239" w:rsidRDefault="001E2DFB" w:rsidP="000E1FF7">
      <w:pPr>
        <w:spacing w:line="360" w:lineRule="auto"/>
        <w:jc w:val="both"/>
        <w:rPr>
          <w:rFonts w:cs="Times New Roman"/>
        </w:rPr>
      </w:pPr>
      <w:r w:rsidRPr="00574239">
        <w:rPr>
          <w:rFonts w:cs="Times New Roman"/>
        </w:rPr>
        <w:br w:type="page"/>
      </w:r>
    </w:p>
    <w:p w14:paraId="460FFEF8" w14:textId="4961854F" w:rsidR="00867CCB" w:rsidRPr="00D71457" w:rsidRDefault="00867CCB" w:rsidP="000E1FF7">
      <w:pPr>
        <w:pStyle w:val="10"/>
        <w:adjustRightInd w:val="0"/>
        <w:snapToGrid w:val="0"/>
        <w:spacing w:line="360" w:lineRule="auto"/>
        <w:rPr>
          <w:rFonts w:cs="Times New Roman"/>
          <w:b w:val="0"/>
          <w:sz w:val="32"/>
          <w:szCs w:val="32"/>
        </w:rPr>
      </w:pPr>
      <w:bookmarkStart w:id="5" w:name="_Toc108611723"/>
      <w:r w:rsidRPr="00D71457">
        <w:rPr>
          <w:rFonts w:cs="Times New Roman" w:hint="eastAsia"/>
          <w:b w:val="0"/>
          <w:sz w:val="32"/>
          <w:szCs w:val="32"/>
        </w:rPr>
        <w:lastRenderedPageBreak/>
        <w:t>表目錄</w:t>
      </w:r>
      <w:bookmarkEnd w:id="5"/>
    </w:p>
    <w:p w14:paraId="1F111EF0" w14:textId="5E614830" w:rsidR="00A349A1" w:rsidRDefault="00B95E61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r w:rsidRPr="00574239">
        <w:fldChar w:fldCharType="begin"/>
      </w:r>
      <w:r w:rsidRPr="00574239">
        <w:instrText xml:space="preserve"> </w:instrText>
      </w:r>
      <w:r w:rsidRPr="00574239">
        <w:rPr>
          <w:rFonts w:hint="eastAsia"/>
        </w:rPr>
        <w:instrText>TOC \h \z \c "</w:instrText>
      </w:r>
      <w:r w:rsidRPr="00574239">
        <w:rPr>
          <w:rFonts w:hint="eastAsia"/>
        </w:rPr>
        <w:instrText>表</w:instrText>
      </w:r>
      <w:r w:rsidRPr="00574239">
        <w:rPr>
          <w:rFonts w:hint="eastAsia"/>
        </w:rPr>
        <w:instrText>"</w:instrText>
      </w:r>
      <w:r w:rsidRPr="00574239">
        <w:instrText xml:space="preserve"> </w:instrText>
      </w:r>
      <w:r w:rsidRPr="00574239">
        <w:fldChar w:fldCharType="separate"/>
      </w:r>
      <w:hyperlink w:anchor="_Toc109633394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  QR Code</w:t>
        </w:r>
        <w:r w:rsidR="00A349A1" w:rsidRPr="00AC08B4">
          <w:rPr>
            <w:rStyle w:val="a4"/>
            <w:rFonts w:cs="Times New Roman (本文 CS 字型)" w:hint="eastAsia"/>
            <w:noProof/>
          </w:rPr>
          <w:t>最大資料容量</w:t>
        </w:r>
        <w:r w:rsidR="00A349A1" w:rsidRPr="00AC08B4">
          <w:rPr>
            <w:rStyle w:val="a4"/>
            <w:rFonts w:cs="Times New Roman (本文 CS 字型)"/>
            <w:noProof/>
          </w:rPr>
          <w:t>(40-L)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94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</w:t>
        </w:r>
        <w:r w:rsidR="00A349A1">
          <w:rPr>
            <w:noProof/>
            <w:webHidden/>
          </w:rPr>
          <w:fldChar w:fldCharType="end"/>
        </w:r>
      </w:hyperlink>
    </w:p>
    <w:p w14:paraId="6EDCA0D8" w14:textId="144AE5C3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95" w:history="1">
        <w:r w:rsidR="00A349A1" w:rsidRPr="00AC08B4">
          <w:rPr>
            <w:rStyle w:val="a4"/>
            <w:rFonts w:cs="Times New Roman (本文 CS 字型)"/>
            <w:noProof/>
          </w:rPr>
          <w:t>4</w:t>
        </w:r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2  </w:t>
        </w:r>
        <w:r w:rsidR="00A349A1" w:rsidRPr="00AC08B4">
          <w:rPr>
            <w:rStyle w:val="a4"/>
            <w:rFonts w:cs="Times New Roman (本文 CS 字型)" w:hint="eastAsia"/>
            <w:noProof/>
          </w:rPr>
          <w:t>本論文所使用符號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95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1</w:t>
        </w:r>
        <w:r w:rsidR="00A349A1">
          <w:rPr>
            <w:noProof/>
            <w:webHidden/>
          </w:rPr>
          <w:fldChar w:fldCharType="end"/>
        </w:r>
      </w:hyperlink>
    </w:p>
    <w:p w14:paraId="21137F7F" w14:textId="4A6239C2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96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3 QR</w:t>
        </w:r>
        <w:r w:rsidR="00A349A1" w:rsidRPr="00AC08B4">
          <w:rPr>
            <w:rStyle w:val="a4"/>
            <w:rFonts w:cs="Times New Roman (本文 CS 字型)"/>
            <w:noProof/>
            <w:vertAlign w:val="subscript"/>
          </w:rPr>
          <w:t>nested</w:t>
        </w:r>
        <w:r w:rsidR="00A349A1" w:rsidRPr="00AC08B4">
          <w:rPr>
            <w:rStyle w:val="a4"/>
            <w:rFonts w:cs="Times New Roman (本文 CS 字型)" w:hint="eastAsia"/>
            <w:noProof/>
          </w:rPr>
          <w:t>的模組設計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96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3</w:t>
        </w:r>
        <w:r w:rsidR="00A349A1">
          <w:rPr>
            <w:noProof/>
            <w:webHidden/>
          </w:rPr>
          <w:fldChar w:fldCharType="end"/>
        </w:r>
      </w:hyperlink>
    </w:p>
    <w:p w14:paraId="040EFCE3" w14:textId="236D1F29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97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4  </w:t>
        </w:r>
        <w:r w:rsidR="00A349A1" w:rsidRPr="00AC08B4">
          <w:rPr>
            <w:rStyle w:val="a4"/>
            <w:rFonts w:cs="Times New Roman (本文 CS 字型)" w:hint="eastAsia"/>
            <w:noProof/>
          </w:rPr>
          <w:t>模組顏色在漸層中保留比例圖形比對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97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19</w:t>
        </w:r>
        <w:r w:rsidR="00A349A1">
          <w:rPr>
            <w:noProof/>
            <w:webHidden/>
          </w:rPr>
          <w:fldChar w:fldCharType="end"/>
        </w:r>
      </w:hyperlink>
    </w:p>
    <w:p w14:paraId="4E084A75" w14:textId="436505B4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98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5 </w:t>
        </w:r>
        <w:r w:rsidR="00A349A1" w:rsidRPr="00AC08B4">
          <w:rPr>
            <w:rStyle w:val="a4"/>
            <w:rFonts w:cs="Times New Roman (本文 CS 字型)" w:hint="eastAsia"/>
            <w:noProof/>
          </w:rPr>
          <w:t>解碼設備資訊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98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2</w:t>
        </w:r>
        <w:r w:rsidR="00A349A1">
          <w:rPr>
            <w:noProof/>
            <w:webHidden/>
          </w:rPr>
          <w:fldChar w:fldCharType="end"/>
        </w:r>
      </w:hyperlink>
    </w:p>
    <w:p w14:paraId="2F1D5AF9" w14:textId="1B546372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399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6  QR</w:t>
        </w:r>
        <w:r w:rsidR="00A349A1" w:rsidRPr="00AC08B4">
          <w:rPr>
            <w:rStyle w:val="a4"/>
            <w:rFonts w:cs="Times New Roman (本文 CS 字型)"/>
            <w:noProof/>
            <w:vertAlign w:val="subscript"/>
          </w:rPr>
          <w:t>nested</w:t>
        </w:r>
        <w:r w:rsidR="00A349A1" w:rsidRPr="00AC08B4">
          <w:rPr>
            <w:rStyle w:val="a4"/>
            <w:rFonts w:cs="Times New Roman (本文 CS 字型)" w:hint="eastAsia"/>
            <w:noProof/>
          </w:rPr>
          <w:t>編碼的資訊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399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3</w:t>
        </w:r>
        <w:r w:rsidR="00A349A1">
          <w:rPr>
            <w:noProof/>
            <w:webHidden/>
          </w:rPr>
          <w:fldChar w:fldCharType="end"/>
        </w:r>
      </w:hyperlink>
    </w:p>
    <w:p w14:paraId="1437CE96" w14:textId="017C2ED2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0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7 </w:t>
        </w:r>
        <w:r w:rsidR="00A349A1" w:rsidRPr="00AC08B4">
          <w:rPr>
            <w:rStyle w:val="a4"/>
            <w:rFonts w:cs="Times New Roman (本文 CS 字型)" w:hint="eastAsia"/>
            <w:noProof/>
          </w:rPr>
          <w:t>雙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的資料模組中心保留值解碼成功率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0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28</w:t>
        </w:r>
        <w:r w:rsidR="00A349A1">
          <w:rPr>
            <w:noProof/>
            <w:webHidden/>
          </w:rPr>
          <w:fldChar w:fldCharType="end"/>
        </w:r>
      </w:hyperlink>
    </w:p>
    <w:p w14:paraId="3BFD18F3" w14:textId="33CE8536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1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8 </w:t>
        </w:r>
        <w:r w:rsidR="00A349A1" w:rsidRPr="00AC08B4">
          <w:rPr>
            <w:rStyle w:val="a4"/>
            <w:rFonts w:cs="Times New Roman (本文 CS 字型)" w:hint="eastAsia"/>
            <w:noProof/>
          </w:rPr>
          <w:t>外部單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的各組資料模組中心保留值解碼成功率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1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2</w:t>
        </w:r>
        <w:r w:rsidR="00A349A1">
          <w:rPr>
            <w:noProof/>
            <w:webHidden/>
          </w:rPr>
          <w:fldChar w:fldCharType="end"/>
        </w:r>
      </w:hyperlink>
    </w:p>
    <w:p w14:paraId="77B2EE8D" w14:textId="6E5CFE29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2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9 </w:t>
        </w:r>
        <w:r w:rsidR="00A349A1" w:rsidRPr="00AC08B4">
          <w:rPr>
            <w:rStyle w:val="a4"/>
            <w:rFonts w:cs="Times New Roman (本文 CS 字型)" w:hint="eastAsia"/>
            <w:noProof/>
          </w:rPr>
          <w:t>內部單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的各組資料模組中心保留值解碼成功率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2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4</w:t>
        </w:r>
        <w:r w:rsidR="00A349A1">
          <w:rPr>
            <w:noProof/>
            <w:webHidden/>
          </w:rPr>
          <w:fldChar w:fldCharType="end"/>
        </w:r>
      </w:hyperlink>
    </w:p>
    <w:p w14:paraId="267693FB" w14:textId="1622815B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3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0 </w:t>
        </w:r>
        <w:r w:rsidR="00A349A1" w:rsidRPr="00AC08B4">
          <w:rPr>
            <w:rStyle w:val="a4"/>
            <w:rFonts w:cs="Times New Roman (本文 CS 字型)" w:hint="eastAsia"/>
            <w:noProof/>
          </w:rPr>
          <w:t>第一組雙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都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3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6</w:t>
        </w:r>
        <w:r w:rsidR="00A349A1">
          <w:rPr>
            <w:noProof/>
            <w:webHidden/>
          </w:rPr>
          <w:fldChar w:fldCharType="end"/>
        </w:r>
      </w:hyperlink>
    </w:p>
    <w:p w14:paraId="2E17C84B" w14:textId="7588CEEA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4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1 </w:t>
        </w:r>
        <w:r w:rsidR="00A349A1" w:rsidRPr="00AC08B4">
          <w:rPr>
            <w:rStyle w:val="a4"/>
            <w:rFonts w:cs="Times New Roman (本文 CS 字型)" w:hint="eastAsia"/>
            <w:noProof/>
          </w:rPr>
          <w:t>第二組雙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都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4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7</w:t>
        </w:r>
        <w:r w:rsidR="00A349A1">
          <w:rPr>
            <w:noProof/>
            <w:webHidden/>
          </w:rPr>
          <w:fldChar w:fldCharType="end"/>
        </w:r>
      </w:hyperlink>
    </w:p>
    <w:p w14:paraId="616BC35B" w14:textId="17A7FEEB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5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2 </w:t>
        </w:r>
        <w:r w:rsidR="00A349A1" w:rsidRPr="00AC08B4">
          <w:rPr>
            <w:rStyle w:val="a4"/>
            <w:rFonts w:cs="Times New Roman (本文 CS 字型)" w:hint="eastAsia"/>
            <w:noProof/>
          </w:rPr>
          <w:t>第二組雙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都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5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38</w:t>
        </w:r>
        <w:r w:rsidR="00A349A1">
          <w:rPr>
            <w:noProof/>
            <w:webHidden/>
          </w:rPr>
          <w:fldChar w:fldCharType="end"/>
        </w:r>
      </w:hyperlink>
    </w:p>
    <w:p w14:paraId="7E32594A" w14:textId="340B6303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6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3</w:t>
        </w:r>
        <w:r w:rsidR="00A349A1" w:rsidRPr="00AC08B4">
          <w:rPr>
            <w:rStyle w:val="a4"/>
            <w:rFonts w:cs="Times New Roman (本文 CS 字型)" w:hint="eastAsia"/>
            <w:noProof/>
          </w:rPr>
          <w:t>第一組外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6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0</w:t>
        </w:r>
        <w:r w:rsidR="00A349A1">
          <w:rPr>
            <w:noProof/>
            <w:webHidden/>
          </w:rPr>
          <w:fldChar w:fldCharType="end"/>
        </w:r>
      </w:hyperlink>
    </w:p>
    <w:p w14:paraId="6C9866EA" w14:textId="0AD62D51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7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4</w:t>
        </w:r>
        <w:r w:rsidR="00A349A1" w:rsidRPr="00AC08B4">
          <w:rPr>
            <w:rStyle w:val="a4"/>
            <w:rFonts w:cs="Times New Roman (本文 CS 字型)" w:hint="eastAsia"/>
            <w:noProof/>
          </w:rPr>
          <w:t>第二組外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7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0</w:t>
        </w:r>
        <w:r w:rsidR="00A349A1">
          <w:rPr>
            <w:noProof/>
            <w:webHidden/>
          </w:rPr>
          <w:fldChar w:fldCharType="end"/>
        </w:r>
      </w:hyperlink>
    </w:p>
    <w:p w14:paraId="2DB102BD" w14:textId="583E985F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8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5</w:t>
        </w:r>
        <w:r w:rsidR="00A349A1" w:rsidRPr="00AC08B4">
          <w:rPr>
            <w:rStyle w:val="a4"/>
            <w:rFonts w:cs="Times New Roman (本文 CS 字型)" w:hint="eastAsia"/>
            <w:noProof/>
          </w:rPr>
          <w:t>第三組外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8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1</w:t>
        </w:r>
        <w:r w:rsidR="00A349A1">
          <w:rPr>
            <w:noProof/>
            <w:webHidden/>
          </w:rPr>
          <w:fldChar w:fldCharType="end"/>
        </w:r>
      </w:hyperlink>
    </w:p>
    <w:p w14:paraId="7AC2DD81" w14:textId="63756321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09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6</w:t>
        </w:r>
        <w:r w:rsidR="00A349A1" w:rsidRPr="00AC08B4">
          <w:rPr>
            <w:rStyle w:val="a4"/>
            <w:rFonts w:cs="Times New Roman (本文 CS 字型)" w:hint="eastAsia"/>
            <w:noProof/>
          </w:rPr>
          <w:t>第一組內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09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2</w:t>
        </w:r>
        <w:r w:rsidR="00A349A1">
          <w:rPr>
            <w:noProof/>
            <w:webHidden/>
          </w:rPr>
          <w:fldChar w:fldCharType="end"/>
        </w:r>
      </w:hyperlink>
    </w:p>
    <w:p w14:paraId="20B89DB1" w14:textId="353A7757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10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7</w:t>
        </w:r>
        <w:r w:rsidR="00A349A1" w:rsidRPr="00AC08B4">
          <w:rPr>
            <w:rStyle w:val="a4"/>
            <w:rFonts w:cs="Times New Roman (本文 CS 字型)" w:hint="eastAsia"/>
            <w:noProof/>
          </w:rPr>
          <w:t>第二組內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10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2</w:t>
        </w:r>
        <w:r w:rsidR="00A349A1">
          <w:rPr>
            <w:noProof/>
            <w:webHidden/>
          </w:rPr>
          <w:fldChar w:fldCharType="end"/>
        </w:r>
      </w:hyperlink>
    </w:p>
    <w:p w14:paraId="658664A4" w14:textId="0898117D" w:rsidR="00A349A1" w:rsidRDefault="00000000">
      <w:pPr>
        <w:pStyle w:val="af3"/>
        <w:tabs>
          <w:tab w:val="right" w:leader="dot" w:pos="8296"/>
        </w:tabs>
        <w:ind w:left="480" w:hanging="480"/>
        <w:rPr>
          <w:rFonts w:asciiTheme="minorHAnsi" w:eastAsiaTheme="minorEastAsia" w:hAnsiTheme="minorHAnsi" w:cstheme="minorBidi"/>
          <w:noProof/>
          <w:kern w:val="2"/>
        </w:rPr>
      </w:pPr>
      <w:hyperlink w:anchor="_Toc109633411" w:history="1">
        <w:r w:rsidR="00A349A1" w:rsidRPr="00AC08B4">
          <w:rPr>
            <w:rStyle w:val="a4"/>
            <w:rFonts w:cs="Times New Roman (本文 CS 字型)" w:hint="eastAsia"/>
            <w:noProof/>
          </w:rPr>
          <w:t>表</w:t>
        </w:r>
        <w:r w:rsidR="00A349A1" w:rsidRPr="00AC08B4">
          <w:rPr>
            <w:rStyle w:val="a4"/>
            <w:rFonts w:cs="Times New Roman (本文 CS 字型)"/>
            <w:noProof/>
          </w:rPr>
          <w:t xml:space="preserve"> 18</w:t>
        </w:r>
        <w:r w:rsidR="00A349A1" w:rsidRPr="00AC08B4">
          <w:rPr>
            <w:rStyle w:val="a4"/>
            <w:rFonts w:cs="Times New Roman (本文 CS 字型)" w:hint="eastAsia"/>
            <w:noProof/>
          </w:rPr>
          <w:t>第三組內層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具彩色背景視覺化巢狀</w:t>
        </w:r>
        <w:r w:rsidR="00A349A1" w:rsidRPr="00AC08B4">
          <w:rPr>
            <w:rStyle w:val="a4"/>
            <w:rFonts w:cs="Times New Roman (本文 CS 字型)"/>
            <w:noProof/>
          </w:rPr>
          <w:t>QR Code</w:t>
        </w:r>
        <w:r w:rsidR="00A349A1" w:rsidRPr="00AC08B4">
          <w:rPr>
            <w:rStyle w:val="a4"/>
            <w:rFonts w:cs="Times New Roman (本文 CS 字型)" w:hint="eastAsia"/>
            <w:noProof/>
          </w:rPr>
          <w:t>背景圖清晰感受</w:t>
        </w:r>
        <w:r w:rsidR="00A349A1">
          <w:rPr>
            <w:noProof/>
            <w:webHidden/>
          </w:rPr>
          <w:tab/>
        </w:r>
        <w:r w:rsidR="00A349A1">
          <w:rPr>
            <w:noProof/>
            <w:webHidden/>
          </w:rPr>
          <w:fldChar w:fldCharType="begin"/>
        </w:r>
        <w:r w:rsidR="00A349A1">
          <w:rPr>
            <w:noProof/>
            <w:webHidden/>
          </w:rPr>
          <w:instrText xml:space="preserve"> PAGEREF _Toc109633411 \h </w:instrText>
        </w:r>
        <w:r w:rsidR="00A349A1">
          <w:rPr>
            <w:noProof/>
            <w:webHidden/>
          </w:rPr>
        </w:r>
        <w:r w:rsidR="00A349A1">
          <w:rPr>
            <w:noProof/>
            <w:webHidden/>
          </w:rPr>
          <w:fldChar w:fldCharType="separate"/>
        </w:r>
        <w:r w:rsidR="00D35CAE">
          <w:rPr>
            <w:noProof/>
            <w:webHidden/>
          </w:rPr>
          <w:t>43</w:t>
        </w:r>
        <w:r w:rsidR="00A349A1">
          <w:rPr>
            <w:noProof/>
            <w:webHidden/>
          </w:rPr>
          <w:fldChar w:fldCharType="end"/>
        </w:r>
      </w:hyperlink>
    </w:p>
    <w:p w14:paraId="46073A50" w14:textId="6FCFE382" w:rsidR="00867CCB" w:rsidRPr="00867CCB" w:rsidRDefault="00B95E61" w:rsidP="000E1FF7">
      <w:pPr>
        <w:spacing w:line="360" w:lineRule="auto"/>
        <w:ind w:left="1440" w:hangingChars="600" w:hanging="1440"/>
        <w:jc w:val="both"/>
        <w:sectPr w:rsidR="00867CCB" w:rsidRPr="00867CCB" w:rsidSect="005B674E">
          <w:type w:val="continuous"/>
          <w:pgSz w:w="11906" w:h="16838"/>
          <w:pgMar w:top="1440" w:right="1800" w:bottom="1440" w:left="1800" w:header="851" w:footer="992" w:gutter="0"/>
          <w:pgNumType w:fmt="lowerRoman" w:start="1"/>
          <w:cols w:space="425"/>
          <w:docGrid w:type="lines" w:linePitch="360"/>
        </w:sectPr>
      </w:pPr>
      <w:r w:rsidRPr="00574239">
        <w:fldChar w:fldCharType="end"/>
      </w:r>
    </w:p>
    <w:p w14:paraId="1F8C14E5" w14:textId="77777777" w:rsidR="00190DC6" w:rsidRDefault="00190DC6" w:rsidP="000E1FF7">
      <w:pPr>
        <w:spacing w:line="360" w:lineRule="auto"/>
        <w:jc w:val="both"/>
        <w:rPr>
          <w:rFonts w:cs="Times New Roman"/>
          <w:bCs/>
          <w:kern w:val="52"/>
          <w:sz w:val="32"/>
          <w:szCs w:val="32"/>
        </w:rPr>
      </w:pPr>
      <w:r>
        <w:rPr>
          <w:rFonts w:cs="Times New Roman"/>
          <w:b/>
          <w:sz w:val="32"/>
          <w:szCs w:val="32"/>
        </w:rPr>
        <w:br w:type="page"/>
      </w:r>
    </w:p>
    <w:p w14:paraId="717E0C2B" w14:textId="7C60B197" w:rsidR="005D13DB" w:rsidRPr="00E2707F" w:rsidRDefault="00972781" w:rsidP="000E1FF7">
      <w:pPr>
        <w:pStyle w:val="10"/>
        <w:adjustRightInd w:val="0"/>
        <w:snapToGrid w:val="0"/>
        <w:spacing w:line="360" w:lineRule="auto"/>
        <w:rPr>
          <w:rFonts w:cs="Times New Roman"/>
          <w:sz w:val="32"/>
          <w:szCs w:val="32"/>
        </w:rPr>
      </w:pPr>
      <w:bookmarkStart w:id="6" w:name="_Toc108611724"/>
      <w:r w:rsidRPr="00965B34">
        <w:rPr>
          <w:rFonts w:cs="Times New Roman"/>
          <w:sz w:val="32"/>
          <w:szCs w:val="32"/>
        </w:rPr>
        <w:lastRenderedPageBreak/>
        <w:t>第一章</w:t>
      </w:r>
      <w:r w:rsidR="00B6170A">
        <w:rPr>
          <w:rFonts w:ascii="Cambria Math" w:hAnsi="Cambria Math" w:cs="Cambria Math"/>
          <w:sz w:val="32"/>
          <w:szCs w:val="32"/>
        </w:rPr>
        <w:tab/>
      </w:r>
      <w:r w:rsidR="00F40F32" w:rsidRPr="00965B34">
        <w:rPr>
          <w:rFonts w:cs="Times New Roman"/>
          <w:sz w:val="32"/>
          <w:szCs w:val="32"/>
        </w:rPr>
        <w:t>序論</w:t>
      </w:r>
      <w:bookmarkEnd w:id="6"/>
    </w:p>
    <w:p w14:paraId="70EA5F70" w14:textId="4789602B" w:rsidR="002358DC" w:rsidRPr="0024756D" w:rsidRDefault="009101E1" w:rsidP="0024756D">
      <w:pPr>
        <w:pStyle w:val="2"/>
      </w:pPr>
      <w:bookmarkStart w:id="7" w:name="_Toc108611725"/>
      <w:r w:rsidRPr="0024756D">
        <w:t xml:space="preserve">1.1 </w:t>
      </w:r>
      <w:r w:rsidR="00C17D18" w:rsidRPr="0024756D">
        <w:t>研究</w:t>
      </w:r>
      <w:r w:rsidR="00C73EC0" w:rsidRPr="0024756D">
        <w:t>背景</w:t>
      </w:r>
      <w:bookmarkEnd w:id="7"/>
    </w:p>
    <w:p w14:paraId="373CE715" w14:textId="19B8395A" w:rsidR="00DA59BB" w:rsidRDefault="002358DC" w:rsidP="000E1FF7">
      <w:pPr>
        <w:adjustRightInd w:val="0"/>
        <w:snapToGrid w:val="0"/>
        <w:spacing w:line="360" w:lineRule="auto"/>
        <w:jc w:val="both"/>
      </w:pPr>
      <w:r>
        <w:rPr>
          <w:rFonts w:cs="Times New Roman"/>
        </w:rPr>
        <w:tab/>
      </w:r>
      <w:r w:rsidR="00DE4011" w:rsidRPr="00620626">
        <w:rPr>
          <w:rFonts w:hint="eastAsia"/>
        </w:rPr>
        <w:t>自</w:t>
      </w:r>
      <w:r w:rsidR="00DE4011" w:rsidRPr="00620626">
        <w:t>1980</w:t>
      </w:r>
      <w:r w:rsidR="00DE4011" w:rsidRPr="00620626">
        <w:rPr>
          <w:rFonts w:hint="eastAsia"/>
        </w:rPr>
        <w:t>年起，條碼</w:t>
      </w:r>
      <w:r w:rsidR="00DE4011" w:rsidRPr="00620626">
        <w:t>(Bar</w:t>
      </w:r>
      <w:r w:rsidR="00760AE3" w:rsidRPr="00620626">
        <w:t>c</w:t>
      </w:r>
      <w:r w:rsidR="00DE4011" w:rsidRPr="00620626">
        <w:rPr>
          <w:rFonts w:hint="eastAsia"/>
        </w:rPr>
        <w:t>o</w:t>
      </w:r>
      <w:r w:rsidR="00DE4011" w:rsidRPr="00620626">
        <w:t>de)</w:t>
      </w:r>
      <w:r w:rsidR="00760AE3" w:rsidRPr="00620626">
        <w:fldChar w:fldCharType="begin"/>
      </w:r>
      <w:r w:rsidR="000E1FF7">
        <w:instrText xml:space="preserve"> ADDIN EN.CITE &lt;EndNote&gt;&lt;Cite&gt;&lt;RecNum&gt;19&lt;/RecNum&gt;&lt;DisplayText&gt;[1]&lt;/DisplayText&gt;&lt;record&gt;&lt;rec-number&gt;19&lt;/rec-number&gt;&lt;foreign-keys&gt;&lt;key app="EN" db-id="dz0wr0pscaxx5sesdfpve0wo0f9tafaarvp9" timestamp="1647392723"&gt;19&lt;/key&gt;&lt;/foreign-keys&gt;&lt;ref-type name="Journal Article"&gt;17&lt;/ref-type&gt;&lt;contributors&gt;&lt;/contributors&gt;&lt;titles&gt;&lt;title&gt;BarCode&lt;/title&gt;&lt;/titles&gt;&lt;dates&gt;&lt;/dates&gt;&lt;urls&gt;&lt;related-urls&gt;&lt;url&gt;https://en.wikipedia.org/wiki/Barcode&lt;/url&gt;&lt;/related-urls&gt;&lt;/urls&gt;&lt;/record&gt;&lt;/Cite&gt;&lt;/EndNote&gt;</w:instrText>
      </w:r>
      <w:r w:rsidR="00760AE3" w:rsidRPr="00620626">
        <w:fldChar w:fldCharType="separate"/>
      </w:r>
      <w:r w:rsidR="000E1FF7">
        <w:rPr>
          <w:noProof/>
        </w:rPr>
        <w:t>[1]</w:t>
      </w:r>
      <w:r w:rsidR="00760AE3" w:rsidRPr="00620626">
        <w:fldChar w:fldCharType="end"/>
      </w:r>
      <w:r w:rsidR="00DE4011" w:rsidRPr="00620626">
        <w:rPr>
          <w:rFonts w:hint="eastAsia"/>
        </w:rPr>
        <w:t>廣泛地運用在各種領域中</w:t>
      </w:r>
      <w:r w:rsidR="00760AE3" w:rsidRPr="00620626">
        <w:rPr>
          <w:rFonts w:hint="eastAsia"/>
        </w:rPr>
        <w:t>，外觀</w:t>
      </w:r>
      <w:r w:rsidR="00760AE3" w:rsidRPr="00620626">
        <w:rPr>
          <w:color w:val="000000" w:themeColor="text1"/>
        </w:rPr>
        <w:t>是將寬度不</w:t>
      </w:r>
      <w:r w:rsidR="00760AE3" w:rsidRPr="00620626">
        <w:rPr>
          <w:rFonts w:hint="eastAsia"/>
          <w:color w:val="000000" w:themeColor="text1"/>
        </w:rPr>
        <w:t>同</w:t>
      </w:r>
      <w:r w:rsidR="00760AE3" w:rsidRPr="00620626">
        <w:rPr>
          <w:color w:val="000000" w:themeColor="text1"/>
        </w:rPr>
        <w:t>的多個黑</w:t>
      </w:r>
      <w:r w:rsidR="00760AE3" w:rsidRPr="00620626">
        <w:rPr>
          <w:rFonts w:hint="eastAsia"/>
          <w:color w:val="000000" w:themeColor="text1"/>
        </w:rPr>
        <w:t>條</w:t>
      </w:r>
      <w:r w:rsidR="00760AE3" w:rsidRPr="00620626">
        <w:rPr>
          <w:color w:val="000000" w:themeColor="text1"/>
        </w:rPr>
        <w:t>和</w:t>
      </w:r>
      <w:r w:rsidR="00760AE3" w:rsidRPr="00620626">
        <w:rPr>
          <w:rFonts w:hint="eastAsia"/>
          <w:color w:val="000000" w:themeColor="text1"/>
        </w:rPr>
        <w:t>空條</w:t>
      </w:r>
      <w:r w:rsidR="00760AE3" w:rsidRPr="00620626">
        <w:rPr>
          <w:color w:val="000000" w:themeColor="text1"/>
        </w:rPr>
        <w:t>，按照</w:t>
      </w:r>
      <w:r>
        <w:fldChar w:fldCharType="begin"/>
      </w:r>
      <w:r>
        <w:instrText>HYPERLINK "https://zh.wikipedia.org/wiki/%E7%BC%96%E7%A0%81" \o "</w:instrText>
      </w:r>
      <w:r>
        <w:instrText>編碼</w:instrText>
      </w:r>
      <w:r>
        <w:instrText>"</w:instrText>
      </w:r>
      <w:r>
        <w:fldChar w:fldCharType="separate"/>
      </w:r>
      <w:r w:rsidR="00760AE3" w:rsidRPr="00620626">
        <w:rPr>
          <w:rStyle w:val="a4"/>
          <w:color w:val="000000" w:themeColor="text1"/>
          <w:u w:val="none"/>
        </w:rPr>
        <w:t>編碼</w:t>
      </w:r>
      <w:r>
        <w:rPr>
          <w:rStyle w:val="a4"/>
          <w:color w:val="000000" w:themeColor="text1"/>
          <w:u w:val="none"/>
        </w:rPr>
        <w:fldChar w:fldCharType="end"/>
      </w:r>
      <w:r w:rsidR="00760AE3" w:rsidRPr="00620626">
        <w:rPr>
          <w:rFonts w:hint="eastAsia"/>
          <w:color w:val="000000" w:themeColor="text1"/>
        </w:rPr>
        <w:t>排列規</w:t>
      </w:r>
      <w:r w:rsidR="00760AE3" w:rsidRPr="00620626">
        <w:rPr>
          <w:color w:val="000000" w:themeColor="text1"/>
        </w:rPr>
        <w:t>則的圖形識別碼</w:t>
      </w:r>
      <w:r w:rsidR="00792D59" w:rsidRPr="00620626">
        <w:rPr>
          <w:rFonts w:hint="eastAsia"/>
          <w:color w:val="000000" w:themeColor="text1"/>
        </w:rPr>
        <w:t>，如</w:t>
      </w:r>
      <w:r w:rsidR="007A35C5">
        <w:rPr>
          <w:rFonts w:cs="Times New Roman (本文 CS 字型)"/>
          <w:szCs w:val="20"/>
        </w:rPr>
        <w:fldChar w:fldCharType="begin"/>
      </w:r>
      <w:r w:rsidR="007A35C5">
        <w:rPr>
          <w:color w:val="000000" w:themeColor="text1"/>
        </w:rPr>
        <w:instrText xml:space="preserve"> </w:instrText>
      </w:r>
      <w:r w:rsidR="007A35C5">
        <w:rPr>
          <w:rFonts w:hint="eastAsia"/>
          <w:color w:val="000000" w:themeColor="text1"/>
        </w:rPr>
        <w:instrText>REF _Ref109649621 \h</w:instrText>
      </w:r>
      <w:r w:rsidR="007A35C5">
        <w:rPr>
          <w:color w:val="000000" w:themeColor="text1"/>
        </w:rPr>
        <w:instrText xml:space="preserve"> </w:instrText>
      </w:r>
      <w:r w:rsidR="007A35C5">
        <w:rPr>
          <w:rFonts w:cs="Times New Roman (本文 CS 字型)"/>
          <w:szCs w:val="20"/>
        </w:rPr>
      </w:r>
      <w:r w:rsidR="007A35C5">
        <w:rPr>
          <w:rFonts w:cs="Times New Roman (本文 CS 字型)"/>
          <w:szCs w:val="20"/>
        </w:rPr>
        <w:fldChar w:fldCharType="separate"/>
      </w:r>
      <w:r w:rsidR="007A35C5" w:rsidRPr="00792D59">
        <w:rPr>
          <w:rFonts w:cs="Times New Roman (本文 CS 字型)" w:hint="eastAsia"/>
        </w:rPr>
        <w:t>圖</w:t>
      </w:r>
      <w:r w:rsidR="007A35C5" w:rsidRPr="00792D59">
        <w:rPr>
          <w:rFonts w:cs="Times New Roman (本文 CS 字型)" w:hint="eastAsia"/>
        </w:rPr>
        <w:t xml:space="preserve"> </w:t>
      </w:r>
      <w:r w:rsidR="007A35C5">
        <w:rPr>
          <w:rFonts w:cs="Times New Roman (本文 CS 字型)"/>
          <w:noProof/>
        </w:rPr>
        <w:t>1</w:t>
      </w:r>
      <w:r w:rsidR="007A35C5">
        <w:rPr>
          <w:rFonts w:cs="Times New Roman (本文 CS 字型)"/>
          <w:szCs w:val="20"/>
        </w:rPr>
        <w:fldChar w:fldCharType="end"/>
      </w:r>
      <w:r w:rsidR="00792D59" w:rsidRPr="00620626">
        <w:rPr>
          <w:rFonts w:cs="Times New Roman (本文 CS 字型)" w:hint="eastAsia"/>
          <w:szCs w:val="20"/>
        </w:rPr>
        <w:t>(</w:t>
      </w:r>
      <w:r w:rsidR="00792D59" w:rsidRPr="00620626">
        <w:rPr>
          <w:color w:val="000000" w:themeColor="text1"/>
        </w:rPr>
        <w:t>a)</w:t>
      </w:r>
      <w:r w:rsidR="00760AE3" w:rsidRPr="00620626">
        <w:rPr>
          <w:rFonts w:hint="eastAsia"/>
          <w:color w:val="000000" w:themeColor="text1"/>
        </w:rPr>
        <w:t>。</w:t>
      </w:r>
      <w:r w:rsidR="00760AE3" w:rsidRPr="00620626">
        <w:rPr>
          <w:color w:val="000000" w:themeColor="text1"/>
        </w:rPr>
        <w:t>條碼可以</w:t>
      </w:r>
      <w:r w:rsidR="00DA59BB" w:rsidRPr="00620626">
        <w:rPr>
          <w:rFonts w:hint="eastAsia"/>
          <w:color w:val="000000" w:themeColor="text1"/>
        </w:rPr>
        <w:t>儲存關於</w:t>
      </w:r>
      <w:r w:rsidR="00760AE3" w:rsidRPr="00620626">
        <w:rPr>
          <w:color w:val="000000" w:themeColor="text1"/>
        </w:rPr>
        <w:t>物品的製造廠家、</w:t>
      </w:r>
      <w:r w:rsidR="00DA59BB" w:rsidRPr="00620626">
        <w:rPr>
          <w:rFonts w:hint="eastAsia"/>
          <w:color w:val="000000" w:themeColor="text1"/>
        </w:rPr>
        <w:t>品名</w:t>
      </w:r>
      <w:r w:rsidR="00760AE3" w:rsidRPr="00620626">
        <w:rPr>
          <w:color w:val="000000" w:themeColor="text1"/>
        </w:rPr>
        <w:t>、</w:t>
      </w:r>
      <w:r w:rsidR="00DA59BB" w:rsidRPr="00620626">
        <w:rPr>
          <w:rFonts w:hint="eastAsia"/>
          <w:color w:val="000000" w:themeColor="text1"/>
        </w:rPr>
        <w:t>出產日期</w:t>
      </w:r>
      <w:r w:rsidR="00760AE3" w:rsidRPr="00620626">
        <w:rPr>
          <w:color w:val="000000" w:themeColor="text1"/>
        </w:rPr>
        <w:t>等資訊，因而在</w:t>
      </w:r>
      <w:r w:rsidR="00DA59BB" w:rsidRPr="00620626">
        <w:rPr>
          <w:rFonts w:hint="eastAsia"/>
          <w:color w:val="000000" w:themeColor="text1"/>
        </w:rPr>
        <w:t>商品上</w:t>
      </w:r>
      <w:r w:rsidR="00760AE3" w:rsidRPr="00620626">
        <w:rPr>
          <w:color w:val="000000" w:themeColor="text1"/>
        </w:rPr>
        <w:t>、</w:t>
      </w:r>
      <w:r>
        <w:fldChar w:fldCharType="begin"/>
      </w:r>
      <w:r>
        <w:instrText>HYPERLINK "https://zh.wikipedia.org/wiki/%E5%9B%BE%E4%B9%A6" \o "</w:instrText>
      </w:r>
      <w:r>
        <w:instrText>圖書</w:instrText>
      </w:r>
      <w:r>
        <w:instrText>"</w:instrText>
      </w:r>
      <w:r>
        <w:fldChar w:fldCharType="separate"/>
      </w:r>
      <w:r w:rsidR="00760AE3" w:rsidRPr="00620626">
        <w:rPr>
          <w:rStyle w:val="a4"/>
          <w:color w:val="000000" w:themeColor="text1"/>
          <w:u w:val="none"/>
        </w:rPr>
        <w:t>圖書</w:t>
      </w:r>
      <w:r>
        <w:rPr>
          <w:rStyle w:val="a4"/>
          <w:color w:val="000000" w:themeColor="text1"/>
          <w:u w:val="none"/>
        </w:rPr>
        <w:fldChar w:fldCharType="end"/>
      </w:r>
      <w:r w:rsidR="00DA59BB" w:rsidRPr="00620626">
        <w:rPr>
          <w:rFonts w:hint="eastAsia"/>
          <w:color w:val="000000" w:themeColor="text1"/>
        </w:rPr>
        <w:t>管理</w:t>
      </w:r>
      <w:r w:rsidR="00760AE3" w:rsidRPr="00620626">
        <w:rPr>
          <w:color w:val="000000" w:themeColor="text1"/>
        </w:rPr>
        <w:t>、</w:t>
      </w:r>
      <w:r w:rsidR="00DA59BB" w:rsidRPr="00620626">
        <w:rPr>
          <w:rFonts w:hint="eastAsia"/>
          <w:color w:val="000000" w:themeColor="text1"/>
        </w:rPr>
        <w:t>郵寄管理</w:t>
      </w:r>
      <w:r w:rsidR="00760AE3" w:rsidRPr="00620626">
        <w:rPr>
          <w:color w:val="000000" w:themeColor="text1"/>
        </w:rPr>
        <w:t>等許多領域</w:t>
      </w:r>
      <w:r w:rsidR="00C440AE" w:rsidRPr="00620626">
        <w:rPr>
          <w:rFonts w:hint="eastAsia"/>
        </w:rPr>
        <w:t>都有條形碼的蹤影存在。</w:t>
      </w:r>
      <w:r w:rsidR="00DA59BB" w:rsidRPr="008C37CA">
        <w:rPr>
          <w:rFonts w:hint="eastAsia"/>
          <w:color w:val="000000" w:themeColor="text1"/>
        </w:rPr>
        <w:t>不過</w:t>
      </w:r>
      <w:r w:rsidR="00BF772B" w:rsidRPr="008C37CA">
        <w:rPr>
          <w:rFonts w:hint="eastAsia"/>
          <w:color w:val="000000" w:themeColor="text1"/>
        </w:rPr>
        <w:t>每個條碼的</w:t>
      </w:r>
      <w:r w:rsidR="008C37CA" w:rsidRPr="008C37CA">
        <w:rPr>
          <w:rFonts w:hint="eastAsia"/>
          <w:color w:val="000000" w:themeColor="text1"/>
        </w:rPr>
        <w:t>所能</w:t>
      </w:r>
      <w:r w:rsidR="00BF772B" w:rsidRPr="008C37CA">
        <w:rPr>
          <w:rFonts w:hint="eastAsia"/>
          <w:color w:val="000000" w:themeColor="text1"/>
        </w:rPr>
        <w:t>儲存</w:t>
      </w:r>
      <w:r w:rsidR="008C37CA" w:rsidRPr="008C37CA">
        <w:rPr>
          <w:rFonts w:hint="eastAsia"/>
          <w:color w:val="000000" w:themeColor="text1"/>
        </w:rPr>
        <w:t>的資料</w:t>
      </w:r>
      <w:r w:rsidR="00BF772B" w:rsidRPr="008C37CA">
        <w:rPr>
          <w:rFonts w:hint="eastAsia"/>
          <w:color w:val="000000" w:themeColor="text1"/>
        </w:rPr>
        <w:t>量僅為</w:t>
      </w:r>
      <w:r w:rsidR="00BF772B" w:rsidRPr="008C37CA">
        <w:rPr>
          <w:color w:val="000000" w:themeColor="text1"/>
        </w:rPr>
        <w:t>20</w:t>
      </w:r>
      <w:r w:rsidR="00BF772B" w:rsidRPr="008C37CA">
        <w:rPr>
          <w:rFonts w:hint="eastAsia"/>
          <w:color w:val="000000" w:themeColor="text1"/>
        </w:rPr>
        <w:t>個</w:t>
      </w:r>
      <w:r w:rsidR="008C37CA" w:rsidRPr="008C37CA">
        <w:rPr>
          <w:rFonts w:hint="eastAsia"/>
          <w:color w:val="000000" w:themeColor="text1"/>
        </w:rPr>
        <w:t>位元</w:t>
      </w:r>
      <w:r w:rsidR="008C37CA">
        <w:rPr>
          <w:rFonts w:hint="eastAsia"/>
          <w:color w:val="000000" w:themeColor="text1"/>
        </w:rPr>
        <w:t>資料</w:t>
      </w:r>
      <w:r w:rsidR="00C440AE" w:rsidRPr="00620626">
        <w:rPr>
          <w:rFonts w:hint="eastAsia"/>
        </w:rPr>
        <w:t>，限制了條碼可以儲存的內容，而無法更</w:t>
      </w:r>
      <w:r w:rsidR="00DA59BB" w:rsidRPr="00620626">
        <w:rPr>
          <w:rFonts w:hint="eastAsia"/>
        </w:rPr>
        <w:t>方便的被使用</w:t>
      </w:r>
      <w:r w:rsidR="00BF772B" w:rsidRPr="00620626">
        <w:rPr>
          <w:rFonts w:hint="eastAsia"/>
        </w:rPr>
        <w:t>。</w:t>
      </w:r>
    </w:p>
    <w:p w14:paraId="4B7CF55B" w14:textId="77777777" w:rsidR="007A35C5" w:rsidRDefault="007A35C5" w:rsidP="000E1FF7">
      <w:pPr>
        <w:adjustRightInd w:val="0"/>
        <w:snapToGrid w:val="0"/>
        <w:spacing w:line="360" w:lineRule="auto"/>
        <w:jc w:val="both"/>
      </w:pP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7A35C5" w14:paraId="4B92BFC5" w14:textId="77777777" w:rsidTr="007A35C5">
        <w:tc>
          <w:tcPr>
            <w:tcW w:w="4148" w:type="dxa"/>
          </w:tcPr>
          <w:p w14:paraId="1968A412" w14:textId="6D56BAFB" w:rsidR="007A35C5" w:rsidRDefault="007A35C5" w:rsidP="007A35C5">
            <w:pPr>
              <w:adjustRightInd w:val="0"/>
              <w:snapToGrid w:val="0"/>
              <w:spacing w:line="360" w:lineRule="auto"/>
              <w:jc w:val="center"/>
            </w:pPr>
            <w:r w:rsidRPr="00815F2F">
              <w:fldChar w:fldCharType="begin"/>
            </w:r>
            <w:r w:rsidRPr="00815F2F">
              <w:instrText xml:space="preserve"> INCLUDEPICTURE "/var/folders/2r/yxxkwcb90qzdnjd0n2h423v80000gn/T/com.microsoft.Word/WebArchiveCopyPasteTempFiles/1200px-Wikipedia_barcode_128.svg.png" \* MERGEFORMATINET </w:instrText>
            </w:r>
            <w:r w:rsidRPr="00815F2F">
              <w:fldChar w:fldCharType="separate"/>
            </w:r>
            <w:r w:rsidRPr="00815F2F">
              <w:rPr>
                <w:noProof/>
              </w:rPr>
              <w:drawing>
                <wp:inline distT="0" distB="0" distL="0" distR="0" wp14:anchorId="33501683" wp14:editId="227C65A6">
                  <wp:extent cx="1673679" cy="1029135"/>
                  <wp:effectExtent l="0" t="0" r="0" b="0"/>
                  <wp:docPr id="37" name="圖片 37" descr="條碼- 維基百科，自由的百科全書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2" descr="條碼- 維基百科，自由的百科全書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2727" cy="10531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815F2F">
              <w:fldChar w:fldCharType="end"/>
            </w:r>
          </w:p>
        </w:tc>
        <w:tc>
          <w:tcPr>
            <w:tcW w:w="4148" w:type="dxa"/>
          </w:tcPr>
          <w:p w14:paraId="5E6B0B06" w14:textId="219F94AB" w:rsidR="007A35C5" w:rsidRDefault="007A35C5" w:rsidP="007A35C5">
            <w:pPr>
              <w:adjustRightInd w:val="0"/>
              <w:snapToGrid w:val="0"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021722FD" wp14:editId="4CA60699">
                  <wp:extent cx="1028700" cy="1028700"/>
                  <wp:effectExtent l="0" t="0" r="0" b="0"/>
                  <wp:docPr id="38" name="圖片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圖片 38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51178" cy="10511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A35C5" w14:paraId="436100BA" w14:textId="77777777" w:rsidTr="007A35C5">
        <w:tc>
          <w:tcPr>
            <w:tcW w:w="4148" w:type="dxa"/>
          </w:tcPr>
          <w:p w14:paraId="57D3B332" w14:textId="6037E003" w:rsidR="007A35C5" w:rsidRDefault="007A35C5" w:rsidP="007A35C5">
            <w:pPr>
              <w:adjustRightInd w:val="0"/>
              <w:snapToGrid w:val="0"/>
              <w:spacing w:line="360" w:lineRule="auto"/>
              <w:jc w:val="center"/>
            </w:pPr>
            <w:r>
              <w:rPr>
                <w:rFonts w:hint="eastAsia"/>
              </w:rPr>
              <w:t>(</w:t>
            </w:r>
            <w:r>
              <w:t>a)</w:t>
            </w:r>
          </w:p>
        </w:tc>
        <w:tc>
          <w:tcPr>
            <w:tcW w:w="4148" w:type="dxa"/>
          </w:tcPr>
          <w:p w14:paraId="6F8E5BB4" w14:textId="460E019A" w:rsidR="007A35C5" w:rsidRDefault="007A35C5" w:rsidP="007A35C5">
            <w:pPr>
              <w:adjustRightInd w:val="0"/>
              <w:snapToGrid w:val="0"/>
              <w:spacing w:line="360" w:lineRule="auto"/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</w:p>
        </w:tc>
      </w:tr>
    </w:tbl>
    <w:p w14:paraId="7746B826" w14:textId="69A7F9B9" w:rsidR="00792D59" w:rsidRDefault="00792D59" w:rsidP="007A35C5">
      <w:pPr>
        <w:pStyle w:val="af5"/>
        <w:spacing w:line="360" w:lineRule="auto"/>
        <w:jc w:val="center"/>
        <w:rPr>
          <w:rFonts w:cs="Times New Roman (本文 CS 字型)"/>
          <w:sz w:val="24"/>
        </w:rPr>
      </w:pPr>
      <w:bookmarkStart w:id="8" w:name="_Ref109649621"/>
      <w:bookmarkStart w:id="9" w:name="_Toc109633285"/>
      <w:r w:rsidRPr="00792D59">
        <w:rPr>
          <w:rFonts w:cs="Times New Roman (本文 CS 字型)" w:hint="eastAsia"/>
          <w:sz w:val="24"/>
        </w:rPr>
        <w:t>圖</w:t>
      </w:r>
      <w:r w:rsidRPr="00792D59">
        <w:rPr>
          <w:rFonts w:cs="Times New Roman (本文 CS 字型)" w:hint="eastAsia"/>
          <w:sz w:val="24"/>
        </w:rPr>
        <w:t xml:space="preserve"> </w:t>
      </w:r>
      <w:r w:rsidRPr="00792D59">
        <w:rPr>
          <w:rFonts w:cs="Times New Roman (本文 CS 字型)"/>
          <w:sz w:val="24"/>
        </w:rPr>
        <w:fldChar w:fldCharType="begin"/>
      </w:r>
      <w:r w:rsidRPr="00792D59">
        <w:rPr>
          <w:rFonts w:cs="Times New Roman (本文 CS 字型)"/>
          <w:sz w:val="24"/>
        </w:rPr>
        <w:instrText xml:space="preserve"> </w:instrText>
      </w:r>
      <w:r w:rsidRPr="00792D59">
        <w:rPr>
          <w:rFonts w:cs="Times New Roman (本文 CS 字型)" w:hint="eastAsia"/>
          <w:sz w:val="24"/>
        </w:rPr>
        <w:instrText xml:space="preserve">SEQ </w:instrText>
      </w:r>
      <w:r w:rsidRPr="00792D59">
        <w:rPr>
          <w:rFonts w:cs="Times New Roman (本文 CS 字型)" w:hint="eastAsia"/>
          <w:sz w:val="24"/>
        </w:rPr>
        <w:instrText>圖</w:instrText>
      </w:r>
      <w:r w:rsidRPr="00792D59">
        <w:rPr>
          <w:rFonts w:cs="Times New Roman (本文 CS 字型)" w:hint="eastAsia"/>
          <w:sz w:val="24"/>
        </w:rPr>
        <w:instrText xml:space="preserve"> \* ARABIC</w:instrText>
      </w:r>
      <w:r w:rsidRPr="00792D59">
        <w:rPr>
          <w:rFonts w:cs="Times New Roman (本文 CS 字型)"/>
          <w:sz w:val="24"/>
        </w:rPr>
        <w:instrText xml:space="preserve"> </w:instrText>
      </w:r>
      <w:r w:rsidRPr="00792D59">
        <w:rPr>
          <w:rFonts w:cs="Times New Roman (本文 CS 字型)"/>
          <w:sz w:val="24"/>
        </w:rPr>
        <w:fldChar w:fldCharType="separate"/>
      </w:r>
      <w:r w:rsidR="00D35CAE">
        <w:rPr>
          <w:rFonts w:cs="Times New Roman (本文 CS 字型)"/>
          <w:noProof/>
          <w:sz w:val="24"/>
        </w:rPr>
        <w:t>1</w:t>
      </w:r>
      <w:r w:rsidRPr="00792D59">
        <w:rPr>
          <w:rFonts w:cs="Times New Roman (本文 CS 字型)"/>
          <w:sz w:val="24"/>
        </w:rPr>
        <w:fldChar w:fldCharType="end"/>
      </w:r>
      <w:bookmarkEnd w:id="8"/>
      <w:r w:rsidR="00B17C41">
        <w:rPr>
          <w:rFonts w:cs="Times New Roman (本文 CS 字型)"/>
          <w:sz w:val="24"/>
        </w:rPr>
        <w:t xml:space="preserve">  </w:t>
      </w:r>
      <w:r w:rsidRPr="00792D59">
        <w:rPr>
          <w:rFonts w:cs="Times New Roman (本文 CS 字型)" w:hint="eastAsia"/>
          <w:sz w:val="24"/>
        </w:rPr>
        <w:t>條碼與</w:t>
      </w:r>
      <w:r w:rsidRPr="00792D59">
        <w:rPr>
          <w:rFonts w:cs="Times New Roman (本文 CS 字型)"/>
          <w:sz w:val="24"/>
        </w:rPr>
        <w:t>QR Code</w:t>
      </w:r>
      <w:r w:rsidRPr="00792D59">
        <w:rPr>
          <w:rFonts w:cs="Times New Roman (本文 CS 字型)" w:hint="eastAsia"/>
          <w:sz w:val="24"/>
        </w:rPr>
        <w:t>範例</w:t>
      </w:r>
      <w:bookmarkEnd w:id="9"/>
    </w:p>
    <w:p w14:paraId="1E453ED8" w14:textId="77777777" w:rsidR="00792D59" w:rsidRPr="00792D59" w:rsidRDefault="00792D59" w:rsidP="000E1FF7">
      <w:pPr>
        <w:spacing w:line="360" w:lineRule="auto"/>
        <w:jc w:val="both"/>
      </w:pPr>
    </w:p>
    <w:p w14:paraId="161925DC" w14:textId="21188A14" w:rsidR="004D3F60" w:rsidRPr="00620626" w:rsidRDefault="00BF772B" w:rsidP="000E1FF7">
      <w:pPr>
        <w:adjustRightInd w:val="0"/>
        <w:snapToGrid w:val="0"/>
        <w:spacing w:line="360" w:lineRule="auto"/>
        <w:ind w:firstLineChars="200" w:firstLine="480"/>
        <w:jc w:val="both"/>
      </w:pPr>
      <w:r w:rsidRPr="00620626">
        <w:rPr>
          <w:rFonts w:hint="eastAsia"/>
        </w:rPr>
        <w:t>直至</w:t>
      </w:r>
      <w:r w:rsidRPr="00620626">
        <w:t>1994</w:t>
      </w:r>
      <w:r w:rsidRPr="00620626">
        <w:rPr>
          <w:rFonts w:hint="eastAsia"/>
        </w:rPr>
        <w:t>年，日本</w:t>
      </w:r>
      <w:r w:rsidRPr="00620626">
        <w:t>Denso Wave</w:t>
      </w:r>
      <w:r w:rsidRPr="00620626">
        <w:rPr>
          <w:rFonts w:hint="eastAsia"/>
        </w:rPr>
        <w:t>公司</w:t>
      </w:r>
      <w:r w:rsidR="00620626">
        <w:fldChar w:fldCharType="begin"/>
      </w:r>
      <w:r w:rsidR="000E1FF7">
        <w:instrText xml:space="preserve"> ADDIN EN.CITE &lt;EndNote&gt;&lt;Cite&gt;&lt;RecNum&gt;1&lt;/RecNum&gt;&lt;DisplayText&gt;[2]&lt;/DisplayText&gt;&lt;record&gt;&lt;rec-number&gt;1&lt;/rec-number&gt;&lt;foreign-keys&gt;&lt;key app="EN" db-id="dz0wr0pscaxx5sesdfpve0wo0f9tafaarvp9" timestamp="1641632487"&gt;1&lt;/key&gt;&lt;/foreign-keys&gt;&lt;ref-type name="Web Page"&gt;12&lt;/ref-type&gt;&lt;contributors&gt;&lt;/contributors&gt;&lt;titles&gt;&lt;title&gt;Denso Wave &lt;/title&gt;&lt;/titles&gt;&lt;dates&gt;&lt;/dates&gt;&lt;urls&gt;&lt;related-urls&gt;&lt;url&gt;https://www.denso-wave.com/en/technology/vol1.html&lt;/url&gt;&lt;/related-urls&gt;&lt;/urls&gt;&lt;/record&gt;&lt;/Cite&gt;&lt;/EndNote&gt;</w:instrText>
      </w:r>
      <w:r w:rsidR="00620626">
        <w:fldChar w:fldCharType="separate"/>
      </w:r>
      <w:r w:rsidR="000E1FF7">
        <w:rPr>
          <w:noProof/>
        </w:rPr>
        <w:t>[2]</w:t>
      </w:r>
      <w:r w:rsidR="00620626">
        <w:fldChar w:fldCharType="end"/>
      </w:r>
      <w:r w:rsidRPr="00620626">
        <w:rPr>
          <w:rFonts w:hint="eastAsia"/>
        </w:rPr>
        <w:t>為了拓展業務，同時管理倉儲的需求下，發明了</w:t>
      </w:r>
      <w:r w:rsidR="007C4045" w:rsidRPr="00620626">
        <w:t>QR Code</w:t>
      </w:r>
      <w:r w:rsidR="00C05D45">
        <w:fldChar w:fldCharType="begin"/>
      </w:r>
      <w:r w:rsidR="000E1FF7">
        <w:instrText xml:space="preserve"> ADDIN EN.CITE &lt;EndNote&gt;&lt;Cite&gt;&lt;Year&gt;2006&lt;/Year&gt;&lt;RecNum&gt;9&lt;/RecNum&gt;&lt;DisplayText&gt;[3]&lt;/DisplayText&gt;&lt;record&gt;&lt;rec-number&gt;9&lt;/rec-number&gt;&lt;foreign-keys&gt;&lt;key app="EN" db-id="dz0wr0pscaxx5sesdfpve0wo0f9tafaarvp9" timestamp="1643179949"&gt;9&lt;/key&gt;&lt;/foreign-keys&gt;&lt;ref-type name="Journal Article"&gt;17&lt;/ref-type&gt;&lt;contributors&gt;&lt;/contributors&gt;&lt;titles&gt;&lt;title&gt;Information Technology—Automatic Identification and Data Capture Techniques—Bar Code Symbology QR Code, International Organization Standardization, Geneva, Switzerland, ISO/IEC 18004&lt;/title&gt;&lt;/titles&gt;&lt;dates&gt;&lt;year&gt;2006&lt;/year&gt;&lt;/dates&gt;&lt;urls&gt;&lt;/urls&gt;&lt;/record&gt;&lt;/Cite&gt;&lt;/EndNote&gt;</w:instrText>
      </w:r>
      <w:r w:rsidR="00C05D45">
        <w:fldChar w:fldCharType="separate"/>
      </w:r>
      <w:r w:rsidR="000E1FF7">
        <w:rPr>
          <w:noProof/>
        </w:rPr>
        <w:t>[3]</w:t>
      </w:r>
      <w:r w:rsidR="00C05D45">
        <w:fldChar w:fldCharType="end"/>
      </w:r>
      <w:r w:rsidR="007C4045" w:rsidRPr="00620626">
        <w:t>(</w:t>
      </w:r>
      <w:r w:rsidR="007C4045" w:rsidRPr="00620626">
        <w:rPr>
          <w:rFonts w:hint="eastAsia"/>
        </w:rPr>
        <w:t>全名稱：</w:t>
      </w:r>
      <w:r w:rsidR="007C4045" w:rsidRPr="00620626">
        <w:t>Quick Response Code</w:t>
      </w:r>
      <w:r w:rsidR="007C4045" w:rsidRPr="00620626">
        <w:rPr>
          <w:rFonts w:hint="eastAsia"/>
        </w:rPr>
        <w:t>，快速反應條碼</w:t>
      </w:r>
      <w:r w:rsidR="007C4045" w:rsidRPr="00620626">
        <w:rPr>
          <w:rFonts w:hint="eastAsia"/>
        </w:rPr>
        <w:t>)</w:t>
      </w:r>
      <w:r w:rsidRPr="00620626">
        <w:rPr>
          <w:rFonts w:hint="eastAsia"/>
        </w:rPr>
        <w:t>，</w:t>
      </w:r>
      <w:r w:rsidR="007C4045" w:rsidRPr="00620626">
        <w:rPr>
          <w:rFonts w:hint="eastAsia"/>
        </w:rPr>
        <w:t>是一種非接觸式的，且由黑白方塊所組成的正方形二維碼</w:t>
      </w:r>
      <w:r w:rsidR="00792D59" w:rsidRPr="00620626">
        <w:rPr>
          <w:rFonts w:hint="eastAsia"/>
        </w:rPr>
        <w:t>，如圖</w:t>
      </w:r>
      <w:r w:rsidR="002C17ED" w:rsidRPr="00620626">
        <w:rPr>
          <w:rFonts w:hint="eastAsia"/>
        </w:rPr>
        <w:t>1</w:t>
      </w:r>
      <w:r w:rsidR="00792D59" w:rsidRPr="00620626">
        <w:t>(</w:t>
      </w:r>
      <w:r w:rsidR="002C17ED" w:rsidRPr="00620626">
        <w:t>b</w:t>
      </w:r>
      <w:r w:rsidR="00792D59" w:rsidRPr="00620626">
        <w:t>)</w:t>
      </w:r>
      <w:r w:rsidR="007C4045" w:rsidRPr="00620626">
        <w:rPr>
          <w:rFonts w:hint="eastAsia"/>
        </w:rPr>
        <w:t>，</w:t>
      </w:r>
      <w:r w:rsidRPr="00620626">
        <w:rPr>
          <w:rFonts w:hint="eastAsia"/>
        </w:rPr>
        <w:t>用作於公司內部貨物追蹤的</w:t>
      </w:r>
      <w:r w:rsidR="007C4045" w:rsidRPr="00620626">
        <w:rPr>
          <w:rFonts w:hint="eastAsia"/>
        </w:rPr>
        <w:t>識別圖形。正方形外觀的二維碼，擁有兩個象限的空間進行編碼，儲存的資料相較於條碼，能夠儲存更多的資料在</w:t>
      </w:r>
      <w:r w:rsidR="007C4045" w:rsidRPr="00620626">
        <w:t>QR Code</w:t>
      </w:r>
      <w:r w:rsidR="007C4045" w:rsidRPr="00620626">
        <w:rPr>
          <w:rFonts w:hint="eastAsia"/>
        </w:rPr>
        <w:t>中。同時，</w:t>
      </w:r>
      <w:r w:rsidR="007C4045" w:rsidRPr="00620626">
        <w:t>QR Code</w:t>
      </w:r>
      <w:r w:rsidR="007C4045" w:rsidRPr="00620626">
        <w:rPr>
          <w:rFonts w:hint="eastAsia"/>
        </w:rPr>
        <w:t>擁有以下幾種特性：</w:t>
      </w:r>
      <w:r w:rsidR="004D3F60" w:rsidRPr="00620626">
        <w:rPr>
          <w:rFonts w:hint="eastAsia"/>
        </w:rPr>
        <w:t>大儲存空間、高容錯能力以及快速解碼等特性，</w:t>
      </w:r>
      <w:r w:rsidR="00C440AE" w:rsidRPr="00620626">
        <w:rPr>
          <w:rFonts w:hint="eastAsia"/>
        </w:rPr>
        <w:t>而能夠應用在許多不同的場景下</w:t>
      </w:r>
      <w:r w:rsidR="004D3F60" w:rsidRPr="00620626">
        <w:rPr>
          <w:rFonts w:hint="eastAsia"/>
        </w:rPr>
        <w:t>。例如：食物產銷履歷、隨處可見的廣告、行動支付以及在疫情下每日不可或缺的實名制簡訊</w:t>
      </w:r>
      <w:r w:rsidR="004D3F60" w:rsidRPr="00620626">
        <w:t>QR Code</w:t>
      </w:r>
      <w:r w:rsidR="004D3F60" w:rsidRPr="00620626">
        <w:rPr>
          <w:rFonts w:hint="eastAsia"/>
        </w:rPr>
        <w:t>。</w:t>
      </w:r>
    </w:p>
    <w:p w14:paraId="6850C822" w14:textId="46EF9627" w:rsidR="00D045C3" w:rsidRPr="00866E95" w:rsidRDefault="00646BAA" w:rsidP="000E1FF7">
      <w:pPr>
        <w:adjustRightInd w:val="0"/>
        <w:snapToGrid w:val="0"/>
        <w:spacing w:line="360" w:lineRule="auto"/>
        <w:jc w:val="both"/>
        <w:rPr>
          <w:rFonts w:cs="Times New Roman"/>
        </w:rPr>
      </w:pPr>
      <w:r w:rsidRPr="00620626">
        <w:rPr>
          <w:rFonts w:hint="eastAsia"/>
        </w:rPr>
        <w:t xml:space="preserve"> </w:t>
      </w:r>
      <w:r w:rsidRPr="00620626">
        <w:t xml:space="preserve">   </w:t>
      </w:r>
      <w:r w:rsidR="00F03EA5">
        <w:tab/>
      </w:r>
      <w:r w:rsidRPr="004815F1">
        <w:rPr>
          <w:rFonts w:cs="Times New Roman" w:hint="eastAsia"/>
          <w:color w:val="000000" w:themeColor="text1"/>
        </w:rPr>
        <w:t>QR Code</w:t>
      </w:r>
      <w:r w:rsidRPr="00620626">
        <w:rPr>
          <w:rFonts w:cs="Times New Roman" w:hint="eastAsia"/>
        </w:rPr>
        <w:t>具有糾錯失真的</w:t>
      </w:r>
      <w:r w:rsidR="007A1753">
        <w:rPr>
          <w:rFonts w:cs="Times New Roman" w:hint="eastAsia"/>
        </w:rPr>
        <w:t>容</w:t>
      </w:r>
      <w:r w:rsidRPr="00620626">
        <w:rPr>
          <w:rFonts w:cs="Times New Roman" w:hint="eastAsia"/>
        </w:rPr>
        <w:t>錯能力，失真包括了</w:t>
      </w:r>
      <w:r w:rsidRPr="00620626">
        <w:rPr>
          <w:rFonts w:cs="Times New Roman"/>
        </w:rPr>
        <w:t>QR Code</w:t>
      </w:r>
      <w:r w:rsidR="000B5BE9" w:rsidRPr="00620626">
        <w:rPr>
          <w:rFonts w:cs="Times New Roman" w:hint="eastAsia"/>
        </w:rPr>
        <w:t>遇上彎曲、圖片的髒污、破損以及任何造成</w:t>
      </w:r>
      <w:r w:rsidR="000B5BE9" w:rsidRPr="00620626">
        <w:rPr>
          <w:rFonts w:cs="Times New Roman"/>
        </w:rPr>
        <w:t>QR Code</w:t>
      </w:r>
      <w:r w:rsidR="000B5BE9" w:rsidRPr="00620626">
        <w:rPr>
          <w:rFonts w:cs="Times New Roman" w:hint="eastAsia"/>
        </w:rPr>
        <w:t>外型的損傷</w:t>
      </w:r>
      <w:r w:rsidR="00C440AE" w:rsidRPr="00620626">
        <w:rPr>
          <w:rFonts w:cs="Times New Roman" w:hint="eastAsia"/>
        </w:rPr>
        <w:t>，能</w:t>
      </w:r>
      <w:r w:rsidR="001936A4" w:rsidRPr="00620626">
        <w:rPr>
          <w:rFonts w:cs="Times New Roman" w:hint="eastAsia"/>
        </w:rPr>
        <w:t>根據設定不同的</w:t>
      </w:r>
      <w:r w:rsidR="007A1753">
        <w:rPr>
          <w:rFonts w:cs="Times New Roman" w:hint="eastAsia"/>
        </w:rPr>
        <w:t>容錯</w:t>
      </w:r>
      <w:r w:rsidR="001936A4" w:rsidRPr="00620626">
        <w:rPr>
          <w:rFonts w:cs="Times New Roman" w:hint="eastAsia"/>
        </w:rPr>
        <w:t>等級，</w:t>
      </w:r>
      <w:r w:rsidR="00C440AE" w:rsidRPr="00620626">
        <w:rPr>
          <w:rFonts w:cs="Times New Roman" w:hint="eastAsia"/>
        </w:rPr>
        <w:t>具有</w:t>
      </w:r>
      <w:r w:rsidR="001936A4" w:rsidRPr="00620626">
        <w:rPr>
          <w:rFonts w:cs="Times New Roman" w:hint="eastAsia"/>
        </w:rPr>
        <w:t>恢復</w:t>
      </w:r>
      <w:r w:rsidR="001936A4" w:rsidRPr="00620626">
        <w:rPr>
          <w:rFonts w:cs="Times New Roman" w:hint="eastAsia"/>
        </w:rPr>
        <w:t>7%~30%</w:t>
      </w:r>
      <w:r w:rsidR="001936A4" w:rsidRPr="00620626">
        <w:rPr>
          <w:rFonts w:cs="Times New Roman" w:hint="eastAsia"/>
        </w:rPr>
        <w:t>失真資料</w:t>
      </w:r>
      <w:r w:rsidR="00C440AE" w:rsidRPr="00620626">
        <w:rPr>
          <w:rFonts w:cs="Times New Roman" w:hint="eastAsia"/>
        </w:rPr>
        <w:t>的能力</w:t>
      </w:r>
      <w:r w:rsidR="001936A4" w:rsidRPr="00620626">
        <w:rPr>
          <w:rFonts w:cs="Times New Roman" w:hint="eastAsia"/>
        </w:rPr>
        <w:t>。同時在擁有鏡頭</w:t>
      </w:r>
      <w:r w:rsidR="00C440AE" w:rsidRPr="00620626">
        <w:rPr>
          <w:rFonts w:cs="Times New Roman" w:hint="eastAsia"/>
        </w:rPr>
        <w:t>及高算力</w:t>
      </w:r>
      <w:r w:rsidR="001936A4" w:rsidRPr="00620626">
        <w:rPr>
          <w:rFonts w:cs="Times New Roman" w:hint="eastAsia"/>
        </w:rPr>
        <w:t>的智慧型手機</w:t>
      </w:r>
      <w:r w:rsidR="00C440AE" w:rsidRPr="00620626">
        <w:rPr>
          <w:rFonts w:cs="Times New Roman" w:hint="eastAsia"/>
        </w:rPr>
        <w:t>越來越</w:t>
      </w:r>
      <w:r w:rsidR="001936A4" w:rsidRPr="00620626">
        <w:rPr>
          <w:rFonts w:cs="Times New Roman" w:hint="eastAsia"/>
        </w:rPr>
        <w:t>普遍，</w:t>
      </w:r>
      <w:r w:rsidR="00C440AE" w:rsidRPr="00620626">
        <w:rPr>
          <w:rFonts w:cs="Times New Roman" w:hint="eastAsia"/>
        </w:rPr>
        <w:t>伴隨著行動</w:t>
      </w:r>
      <w:r w:rsidR="001936A4" w:rsidRPr="00620626">
        <w:rPr>
          <w:rFonts w:cs="Times New Roman" w:hint="eastAsia"/>
        </w:rPr>
        <w:t>掃描應用程式隨處即是的背景下，更加的讓</w:t>
      </w:r>
      <w:r w:rsidR="001936A4" w:rsidRPr="00620626">
        <w:rPr>
          <w:rFonts w:cs="Times New Roman"/>
        </w:rPr>
        <w:t>QR Code</w:t>
      </w:r>
      <w:r w:rsidR="001936A4" w:rsidRPr="00620626">
        <w:rPr>
          <w:rFonts w:cs="Times New Roman" w:hint="eastAsia"/>
        </w:rPr>
        <w:t>廣泛的被使用著。</w:t>
      </w:r>
      <w:r w:rsidR="00C440AE" w:rsidRPr="00620626">
        <w:rPr>
          <w:rFonts w:cs="Times New Roman" w:hint="eastAsia"/>
        </w:rPr>
        <w:t>同時在</w:t>
      </w:r>
      <w:r w:rsidR="00C440AE" w:rsidRPr="00620626">
        <w:rPr>
          <w:rFonts w:cs="Times New Roman"/>
        </w:rPr>
        <w:t>2020</w:t>
      </w:r>
      <w:r w:rsidR="00C440AE" w:rsidRPr="00620626">
        <w:rPr>
          <w:rFonts w:cs="Times New Roman" w:hint="eastAsia"/>
        </w:rPr>
        <w:t>年的疫情籠罩下，</w:t>
      </w:r>
      <w:r w:rsidR="000370C8" w:rsidRPr="00620626">
        <w:rPr>
          <w:rFonts w:cs="Times New Roman" w:hint="eastAsia"/>
        </w:rPr>
        <w:t>為了使各個場域能夠紀錄人的足跡，政府便因此大力推廣</w:t>
      </w:r>
      <w:r w:rsidR="000370C8" w:rsidRPr="00620626">
        <w:rPr>
          <w:rFonts w:cs="Times New Roman"/>
        </w:rPr>
        <w:t>1922</w:t>
      </w:r>
      <w:r w:rsidR="000370C8" w:rsidRPr="00620626">
        <w:rPr>
          <w:rFonts w:cs="Times New Roman" w:hint="eastAsia"/>
        </w:rPr>
        <w:t>實聯制的方法。透過使用手機的</w:t>
      </w:r>
      <w:r w:rsidR="000370C8" w:rsidRPr="00620626">
        <w:rPr>
          <w:rFonts w:cs="Times New Roman"/>
        </w:rPr>
        <w:t>QR Code</w:t>
      </w:r>
      <w:r w:rsidR="000370C8" w:rsidRPr="00620626">
        <w:rPr>
          <w:rFonts w:cs="Times New Roman" w:hint="eastAsia"/>
        </w:rPr>
        <w:t>閱讀器</w:t>
      </w:r>
      <w:r w:rsidR="000370C8" w:rsidRPr="00620626">
        <w:rPr>
          <w:rFonts w:cs="Times New Roman" w:hint="eastAsia"/>
        </w:rPr>
        <w:lastRenderedPageBreak/>
        <w:t>應用程式，讀取指定場域</w:t>
      </w:r>
      <w:r w:rsidR="000370C8" w:rsidRPr="00620626">
        <w:rPr>
          <w:rFonts w:cs="Times New Roman"/>
        </w:rPr>
        <w:t>QR Code</w:t>
      </w:r>
      <w:r w:rsidR="000370C8" w:rsidRPr="00620626">
        <w:rPr>
          <w:rFonts w:cs="Times New Roman" w:hint="eastAsia"/>
        </w:rPr>
        <w:t>後，自動將儲存在內的文字發送至</w:t>
      </w:r>
      <w:r w:rsidR="000370C8" w:rsidRPr="00620626">
        <w:rPr>
          <w:rFonts w:cs="Times New Roman"/>
        </w:rPr>
        <w:t>1922</w:t>
      </w:r>
      <w:r w:rsidR="000370C8" w:rsidRPr="00620626">
        <w:rPr>
          <w:rFonts w:cs="Times New Roman" w:hint="eastAsia"/>
        </w:rPr>
        <w:t>簡訊做為個人進出場域足跡的紀錄。如此一來，又更加速了</w:t>
      </w:r>
      <w:r w:rsidR="000370C8" w:rsidRPr="00620626">
        <w:rPr>
          <w:rFonts w:cs="Times New Roman"/>
        </w:rPr>
        <w:t>QR Code</w:t>
      </w:r>
      <w:r w:rsidR="000370C8" w:rsidRPr="00620626">
        <w:rPr>
          <w:rFonts w:cs="Times New Roman" w:hint="eastAsia"/>
        </w:rPr>
        <w:t>在這個社會的應用度。</w:t>
      </w:r>
    </w:p>
    <w:p w14:paraId="07EB6AFE" w14:textId="45B2B02D" w:rsidR="00F22A8D" w:rsidRDefault="009101E1" w:rsidP="0024756D">
      <w:pPr>
        <w:pStyle w:val="2"/>
      </w:pPr>
      <w:bookmarkStart w:id="10" w:name="_Toc108611726"/>
      <w:r w:rsidRPr="00543586">
        <w:t>1.</w:t>
      </w:r>
      <w:r w:rsidR="00866E95">
        <w:t>2</w:t>
      </w:r>
      <w:r w:rsidRPr="00543586">
        <w:t xml:space="preserve"> </w:t>
      </w:r>
      <w:r w:rsidR="00F40F32" w:rsidRPr="00543586">
        <w:t>論文目標</w:t>
      </w:r>
      <w:bookmarkEnd w:id="10"/>
    </w:p>
    <w:p w14:paraId="02862564" w14:textId="23B3BF93" w:rsidR="006870C8" w:rsidRPr="0079018E" w:rsidRDefault="0079018E" w:rsidP="000E1FF7">
      <w:pPr>
        <w:spacing w:line="360" w:lineRule="auto"/>
        <w:jc w:val="both"/>
        <w:rPr>
          <w:color w:val="FF0000"/>
        </w:rPr>
      </w:pPr>
      <w:r>
        <w:rPr>
          <w:color w:val="FF0000"/>
        </w:rPr>
        <w:tab/>
      </w:r>
      <w:r w:rsidR="006870C8" w:rsidRPr="00574239">
        <w:rPr>
          <w:rFonts w:cs="Times New Roman (本文 CS 字型)" w:hint="eastAsia"/>
          <w:color w:val="000000" w:themeColor="text1"/>
        </w:rPr>
        <w:t>本論文的</w:t>
      </w:r>
      <w:r w:rsidR="006870C8" w:rsidRPr="00574239">
        <w:rPr>
          <w:rFonts w:cs="Times New Roman (本文 CS 字型)"/>
          <w:color w:val="000000" w:themeColor="text1"/>
        </w:rPr>
        <w:t>QR Code</w:t>
      </w:r>
      <w:r w:rsidR="006870C8" w:rsidRPr="00574239">
        <w:rPr>
          <w:rFonts w:cs="Times New Roman (本文 CS 字型)" w:hint="eastAsia"/>
          <w:color w:val="000000" w:themeColor="text1"/>
        </w:rPr>
        <w:t>目標是延伸</w:t>
      </w:r>
      <w:r w:rsidR="006870C8" w:rsidRPr="00574239">
        <w:rPr>
          <w:rFonts w:cs="Times New Roman (本文 CS 字型)"/>
          <w:color w:val="000000" w:themeColor="text1"/>
          <w:lang w:val="en-GB"/>
        </w:rPr>
        <w:t xml:space="preserve">The Nested QR </w:t>
      </w:r>
      <w:r w:rsidR="00F3644A">
        <w:rPr>
          <w:rFonts w:cs="Times New Roman (本文 CS 字型)"/>
          <w:color w:val="000000" w:themeColor="text1"/>
          <w:lang w:val="en-GB"/>
        </w:rPr>
        <w:t>C</w:t>
      </w:r>
      <w:r w:rsidR="006870C8" w:rsidRPr="00574239">
        <w:rPr>
          <w:rFonts w:cs="Times New Roman (本文 CS 字型)"/>
          <w:color w:val="000000" w:themeColor="text1"/>
          <w:lang w:val="en-GB"/>
        </w:rPr>
        <w:t>ode</w:t>
      </w:r>
      <w:r w:rsidR="00F3644A">
        <w:rPr>
          <w:rFonts w:cs="Times New Roman (本文 CS 字型)"/>
          <w:color w:val="000000" w:themeColor="text1"/>
          <w:lang w:val="en-GB"/>
        </w:rPr>
        <w:fldChar w:fldCharType="begin"/>
      </w:r>
      <w:r w:rsidR="00F3644A">
        <w:rPr>
          <w:rFonts w:cs="Times New Roman (本文 CS 字型)"/>
          <w:color w:val="000000" w:themeColor="text1"/>
          <w:lang w:val="en-GB"/>
        </w:rPr>
        <w:instrText xml:space="preserve"> ADDIN EN.CITE &lt;EndNote&gt;&lt;Cite&gt;&lt;Author&gt;Chou&lt;/Author&gt;&lt;Year&gt;2020&lt;/Year&gt;&lt;RecNum&gt;3&lt;/RecNum&gt;&lt;DisplayText&gt;[4]&lt;/DisplayText&gt;&lt;record&gt;&lt;rec-number&gt;3&lt;/rec-number&gt;&lt;foreign-keys&gt;&lt;key app="EN" db-id="dz0wr0pscaxx5sesdfpve0wo0f9tafaarvp9" timestamp="1641634084"&gt;3&lt;/key&gt;&lt;/foreign-keys&gt;&lt;ref-type name="Journal Article"&gt;17&lt;/ref-type&gt;&lt;contributors&gt;&lt;authors&gt;&lt;author&gt;Chou, Guo Jian,&lt;/author&gt;&lt;author&gt;Wang, Ran Zan&lt;/author&gt;&lt;/authors&gt;&lt;/contributors&gt;&lt;titles&gt;&lt;title&gt;The Nested QR Code&lt;/title&gt;&lt;secondary-title&gt;IEEE Signal Processing Letters&lt;/secondary-title&gt;&lt;/titles&gt;&lt;periodical&gt;&lt;full-title&gt;IEEE Signal Processing Letters&lt;/full-title&gt;&lt;/periodical&gt;&lt;pages&gt;1230-1234&lt;/pages&gt;&lt;volume&gt;27&lt;/volume&gt;&lt;dates&gt;&lt;year&gt;2020&lt;/year&gt;&lt;/dates&gt;&lt;isbn&gt;1070-9908&lt;/isbn&gt;&lt;urls&gt;&lt;/urls&gt;&lt;/record&gt;&lt;/Cite&gt;&lt;/EndNote&gt;</w:instrText>
      </w:r>
      <w:r w:rsidR="00F3644A">
        <w:rPr>
          <w:rFonts w:cs="Times New Roman (本文 CS 字型)"/>
          <w:color w:val="000000" w:themeColor="text1"/>
          <w:lang w:val="en-GB"/>
        </w:rPr>
        <w:fldChar w:fldCharType="separate"/>
      </w:r>
      <w:r w:rsidR="00F3644A">
        <w:rPr>
          <w:rFonts w:cs="Times New Roman (本文 CS 字型)"/>
          <w:noProof/>
          <w:color w:val="000000" w:themeColor="text1"/>
          <w:lang w:val="en-GB"/>
        </w:rPr>
        <w:t>[4]</w:t>
      </w:r>
      <w:r w:rsidR="00F3644A">
        <w:rPr>
          <w:rFonts w:cs="Times New Roman (本文 CS 字型)"/>
          <w:color w:val="000000" w:themeColor="text1"/>
          <w:lang w:val="en-GB"/>
        </w:rPr>
        <w:fldChar w:fldCharType="end"/>
      </w:r>
      <w:r w:rsidR="006870C8" w:rsidRPr="00574239">
        <w:rPr>
          <w:rFonts w:cs="Times New Roman (本文 CS 字型)" w:hint="eastAsia"/>
          <w:color w:val="000000" w:themeColor="text1"/>
        </w:rPr>
        <w:t>的設計</w:t>
      </w:r>
      <w:r w:rsidR="00AE69E2" w:rsidRPr="00574239">
        <w:rPr>
          <w:rFonts w:cs="Times New Roman (本文 CS 字型)" w:hint="eastAsia"/>
          <w:color w:val="000000" w:themeColor="text1"/>
        </w:rPr>
        <w:t>，</w:t>
      </w:r>
      <w:r>
        <w:rPr>
          <w:rFonts w:cs="Times New Roman (本文 CS 字型)"/>
          <w:color w:val="000000" w:themeColor="text1"/>
        </w:rPr>
        <w:t>The Nested QR Code</w:t>
      </w:r>
      <w:r>
        <w:rPr>
          <w:rFonts w:cs="Times New Roman (本文 CS 字型)" w:hint="eastAsia"/>
          <w:color w:val="000000" w:themeColor="text1"/>
        </w:rPr>
        <w:t>是為了</w:t>
      </w:r>
      <w:r w:rsidRPr="0079018E">
        <w:rPr>
          <w:rFonts w:cs="Times New Roman (本文 CS 字型)" w:hint="eastAsia"/>
          <w:color w:val="000000" w:themeColor="text1"/>
        </w:rPr>
        <w:t>在一個正方形區</w:t>
      </w:r>
      <w:r w:rsidRPr="00BC5710">
        <w:rPr>
          <w:rFonts w:cs="Times New Roman (本文 CS 字型)" w:hint="eastAsia"/>
          <w:color w:val="000000" w:themeColor="text1"/>
        </w:rPr>
        <w:t>域</w:t>
      </w:r>
      <w:r w:rsidR="004815F1" w:rsidRPr="00BC5710">
        <w:rPr>
          <w:rFonts w:cs="Times New Roman (本文 CS 字型)" w:hint="eastAsia"/>
          <w:color w:val="000000" w:themeColor="text1"/>
        </w:rPr>
        <w:t>圖</w:t>
      </w:r>
      <w:r w:rsidRPr="00BC5710">
        <w:rPr>
          <w:rFonts w:cs="Times New Roman (本文 CS 字型)" w:hint="eastAsia"/>
          <w:color w:val="000000" w:themeColor="text1"/>
        </w:rPr>
        <w:t>形中，</w:t>
      </w:r>
      <w:r w:rsidR="0002521D">
        <w:rPr>
          <w:rFonts w:cs="Times New Roman (本文 CS 字型)" w:hint="eastAsia"/>
          <w:color w:val="000000" w:themeColor="text1"/>
        </w:rPr>
        <w:t>不僅</w:t>
      </w:r>
      <w:r w:rsidRPr="00BC5710">
        <w:rPr>
          <w:rFonts w:cs="Times New Roman (本文 CS 字型)" w:hint="eastAsia"/>
          <w:color w:val="000000" w:themeColor="text1"/>
        </w:rPr>
        <w:t>包含兩個二維碼，同時確保兩者都易於閱讀。而</w:t>
      </w:r>
      <w:r w:rsidR="004815F1" w:rsidRPr="00BC5710">
        <w:rPr>
          <w:rFonts w:cs="Times New Roman (本文 CS 字型)" w:hint="eastAsia"/>
          <w:color w:val="000000" w:themeColor="text1"/>
        </w:rPr>
        <w:t>視覺化巢狀</w:t>
      </w:r>
      <w:r w:rsidRPr="00BC5710">
        <w:rPr>
          <w:rFonts w:cs="Times New Roman (本文 CS 字型)" w:hint="eastAsia"/>
          <w:color w:val="000000" w:themeColor="text1"/>
        </w:rPr>
        <w:t xml:space="preserve"> </w:t>
      </w:r>
      <w:r w:rsidRPr="00BC5710">
        <w:rPr>
          <w:rFonts w:cs="Times New Roman (本文 CS 字型)"/>
          <w:color w:val="000000" w:themeColor="text1"/>
        </w:rPr>
        <w:t>QR Code</w:t>
      </w:r>
      <w:r w:rsidRPr="00BC5710">
        <w:rPr>
          <w:rFonts w:cs="Times New Roman (本文 CS 字型)" w:hint="eastAsia"/>
          <w:color w:val="000000" w:themeColor="text1"/>
        </w:rPr>
        <w:t>的</w:t>
      </w:r>
      <w:r>
        <w:rPr>
          <w:rFonts w:cs="Times New Roman (本文 CS 字型)" w:hint="eastAsia"/>
          <w:color w:val="000000" w:themeColor="text1"/>
        </w:rPr>
        <w:t>目的則是</w:t>
      </w:r>
      <w:r w:rsidR="00AE69E2" w:rsidRPr="00574239">
        <w:rPr>
          <w:rFonts w:cs="Times New Roman (本文 CS 字型)" w:hint="eastAsia"/>
          <w:color w:val="000000" w:themeColor="text1"/>
        </w:rPr>
        <w:t>在兩個</w:t>
      </w:r>
      <w:r w:rsidR="00AE69E2" w:rsidRPr="00574239">
        <w:rPr>
          <w:rFonts w:cs="Times New Roman (本文 CS 字型)"/>
          <w:color w:val="000000" w:themeColor="text1"/>
        </w:rPr>
        <w:t>QR Code</w:t>
      </w:r>
      <w:r w:rsidR="00AE69E2" w:rsidRPr="00574239">
        <w:rPr>
          <w:rFonts w:cs="Times New Roman (本文 CS 字型)" w:hint="eastAsia"/>
          <w:color w:val="000000" w:themeColor="text1"/>
        </w:rPr>
        <w:t>都能被</w:t>
      </w:r>
      <w:r w:rsidR="006870C8" w:rsidRPr="00574239">
        <w:rPr>
          <w:rFonts w:cs="Times New Roman (本文 CS 字型)"/>
          <w:color w:val="000000" w:themeColor="text1"/>
          <w:lang w:val="en-GB"/>
        </w:rPr>
        <w:t>QR code</w:t>
      </w:r>
      <w:r w:rsidR="006870C8" w:rsidRPr="00574239">
        <w:rPr>
          <w:rFonts w:cs="Times New Roman (本文 CS 字型)" w:hint="eastAsia"/>
          <w:color w:val="000000" w:themeColor="text1"/>
        </w:rPr>
        <w:t>閱讀器所讀取</w:t>
      </w:r>
      <w:r w:rsidR="00AE69E2" w:rsidRPr="00574239">
        <w:rPr>
          <w:rFonts w:cs="Times New Roman (本文 CS 字型)" w:hint="eastAsia"/>
          <w:color w:val="000000" w:themeColor="text1"/>
        </w:rPr>
        <w:t>下</w:t>
      </w:r>
      <w:r w:rsidR="006870C8" w:rsidRPr="00574239">
        <w:rPr>
          <w:rFonts w:cs="Times New Roman (本文 CS 字型)" w:hint="eastAsia"/>
          <w:color w:val="000000" w:themeColor="text1"/>
        </w:rPr>
        <w:t>，添加視覺圖案，使該圖案能夠乘載兩個標準字串，同時達成</w:t>
      </w:r>
      <w:r w:rsidR="006870C8" w:rsidRPr="00574239">
        <w:rPr>
          <w:rFonts w:cs="Times New Roman (本文 CS 字型)"/>
          <w:color w:val="000000" w:themeColor="text1"/>
          <w:lang w:val="en-GB"/>
        </w:rPr>
        <w:t>QR Code</w:t>
      </w:r>
      <w:r w:rsidR="006870C8" w:rsidRPr="00574239">
        <w:rPr>
          <w:rFonts w:cs="Times New Roman (本文 CS 字型)" w:hint="eastAsia"/>
          <w:color w:val="000000" w:themeColor="text1"/>
        </w:rPr>
        <w:t>圖形的美化</w:t>
      </w:r>
      <w:r w:rsidR="00AE69E2" w:rsidRPr="00574239">
        <w:rPr>
          <w:rFonts w:cs="Times New Roman (本文 CS 字型)" w:hint="eastAsia"/>
          <w:color w:val="000000" w:themeColor="text1"/>
        </w:rPr>
        <w:t>。</w:t>
      </w:r>
    </w:p>
    <w:p w14:paraId="20C16721" w14:textId="3A7F35A4" w:rsidR="00F40F32" w:rsidRDefault="00F40F32" w:rsidP="0024756D">
      <w:pPr>
        <w:pStyle w:val="2"/>
      </w:pPr>
      <w:bookmarkStart w:id="11" w:name="_Toc108611727"/>
      <w:r w:rsidRPr="00543586">
        <w:t>1.</w:t>
      </w:r>
      <w:r w:rsidR="00866E95">
        <w:t>3</w:t>
      </w:r>
      <w:r w:rsidRPr="00543586">
        <w:t xml:space="preserve"> </w:t>
      </w:r>
      <w:r w:rsidR="002321AE" w:rsidRPr="00543586">
        <w:t>論文</w:t>
      </w:r>
      <w:r w:rsidRPr="00543586">
        <w:t>架構</w:t>
      </w:r>
      <w:bookmarkEnd w:id="11"/>
    </w:p>
    <w:p w14:paraId="34D0014E" w14:textId="7077A6AF" w:rsidR="00C47E69" w:rsidRDefault="00F36084" w:rsidP="000E1FF7">
      <w:pPr>
        <w:spacing w:line="360" w:lineRule="auto"/>
        <w:ind w:firstLine="480"/>
        <w:jc w:val="both"/>
      </w:pPr>
      <w:r w:rsidRPr="00543586">
        <w:t>本論文架構安排如下。第一章為研究背景與動機、相關研究和論文目標。第二章為相關技術介紹。第三章為</w:t>
      </w:r>
      <w:r>
        <w:rPr>
          <w:rFonts w:hint="eastAsia"/>
        </w:rPr>
        <w:t>研究方法</w:t>
      </w:r>
      <w:r>
        <w:t>與</w:t>
      </w:r>
      <w:r>
        <w:rPr>
          <w:rFonts w:hint="eastAsia"/>
        </w:rPr>
        <w:t>所提方法流程</w:t>
      </w:r>
      <w:r w:rsidRPr="00543586">
        <w:t>說明。第四章為實驗結果說明與討論。最後，第五章為結論與未來研究方向。</w:t>
      </w:r>
    </w:p>
    <w:p w14:paraId="7B07ACA8" w14:textId="1374E422" w:rsidR="00F36084" w:rsidRDefault="00C47E69" w:rsidP="000E1FF7">
      <w:pPr>
        <w:jc w:val="both"/>
      </w:pPr>
      <w:r>
        <w:br w:type="page"/>
      </w:r>
    </w:p>
    <w:p w14:paraId="6E2BBA60" w14:textId="008EAC73" w:rsidR="003941D5" w:rsidRPr="00965B34" w:rsidRDefault="003941D5" w:rsidP="000E1FF7">
      <w:pPr>
        <w:pStyle w:val="10"/>
        <w:adjustRightInd w:val="0"/>
        <w:snapToGrid w:val="0"/>
        <w:spacing w:line="360" w:lineRule="auto"/>
        <w:rPr>
          <w:rFonts w:cs="Times New Roman"/>
          <w:sz w:val="32"/>
          <w:szCs w:val="32"/>
        </w:rPr>
      </w:pPr>
      <w:bookmarkStart w:id="12" w:name="_Toc108611728"/>
      <w:r w:rsidRPr="00965B34">
        <w:rPr>
          <w:rFonts w:cs="Times New Roman"/>
          <w:sz w:val="32"/>
          <w:szCs w:val="32"/>
        </w:rPr>
        <w:lastRenderedPageBreak/>
        <w:t>第二章</w:t>
      </w:r>
      <w:r w:rsidR="00B6170A">
        <w:rPr>
          <w:rFonts w:ascii="Cambria Math" w:hAnsi="Cambria Math" w:cs="Cambria Math"/>
          <w:sz w:val="32"/>
          <w:szCs w:val="32"/>
        </w:rPr>
        <w:tab/>
      </w:r>
      <w:r w:rsidRPr="00965B34">
        <w:rPr>
          <w:rFonts w:cs="Times New Roman"/>
          <w:sz w:val="32"/>
          <w:szCs w:val="32"/>
        </w:rPr>
        <w:t>相關技術介紹</w:t>
      </w:r>
      <w:bookmarkEnd w:id="12"/>
    </w:p>
    <w:p w14:paraId="106B765C" w14:textId="621DB87D" w:rsidR="00FD2B2A" w:rsidRPr="00FD2B2A" w:rsidRDefault="003941D5" w:rsidP="000E1FF7">
      <w:pPr>
        <w:adjustRightInd w:val="0"/>
        <w:snapToGrid w:val="0"/>
        <w:spacing w:line="360" w:lineRule="auto"/>
        <w:jc w:val="both"/>
        <w:rPr>
          <w:rFonts w:cs="Times New Roman"/>
          <w:color w:val="000000" w:themeColor="text1"/>
        </w:rPr>
      </w:pPr>
      <w:r w:rsidRPr="00543586">
        <w:rPr>
          <w:rFonts w:cs="Times New Roman"/>
        </w:rPr>
        <w:tab/>
      </w:r>
      <w:r w:rsidR="00FF3222" w:rsidRPr="00620626">
        <w:rPr>
          <w:rFonts w:cs="Times New Roman" w:hint="eastAsia"/>
          <w:color w:val="000000" w:themeColor="text1"/>
        </w:rPr>
        <w:t>本章將</w:t>
      </w:r>
      <w:r w:rsidR="00620626" w:rsidRPr="00620626">
        <w:rPr>
          <w:rFonts w:cs="Times New Roman" w:hint="eastAsia"/>
          <w:color w:val="000000" w:themeColor="text1"/>
        </w:rPr>
        <w:t>介紹本研究相關的技術，</w:t>
      </w:r>
      <w:r w:rsidR="00FF3222" w:rsidRPr="004815F1">
        <w:rPr>
          <w:rFonts w:cs="Times New Roman" w:hint="eastAsia"/>
          <w:color w:val="000000" w:themeColor="text1"/>
        </w:rPr>
        <w:t>分成</w:t>
      </w:r>
      <w:r w:rsidR="004815F1" w:rsidRPr="004815F1">
        <w:rPr>
          <w:rFonts w:cs="Times New Roman" w:hint="eastAsia"/>
          <w:color w:val="000000" w:themeColor="text1"/>
        </w:rPr>
        <w:t>七</w:t>
      </w:r>
      <w:r w:rsidR="002F632D" w:rsidRPr="004815F1">
        <w:rPr>
          <w:rFonts w:cs="Times New Roman" w:hint="eastAsia"/>
          <w:color w:val="000000" w:themeColor="text1"/>
        </w:rPr>
        <w:t>節。</w:t>
      </w:r>
      <w:r w:rsidR="002F632D" w:rsidRPr="00FD2B2A">
        <w:rPr>
          <w:rFonts w:cs="Times New Roman" w:hint="eastAsia"/>
          <w:color w:val="000000" w:themeColor="text1"/>
        </w:rPr>
        <w:t>2.1</w:t>
      </w:r>
      <w:r w:rsidR="002F632D" w:rsidRPr="00FD2B2A">
        <w:rPr>
          <w:rFonts w:cs="Times New Roman" w:hint="eastAsia"/>
          <w:color w:val="000000" w:themeColor="text1"/>
        </w:rPr>
        <w:t>節介紹</w:t>
      </w:r>
      <w:r w:rsidR="002F632D" w:rsidRPr="00FD2B2A">
        <w:rPr>
          <w:rFonts w:cs="Times New Roman" w:hint="eastAsia"/>
          <w:color w:val="000000" w:themeColor="text1"/>
        </w:rPr>
        <w:t>QR Code</w:t>
      </w:r>
      <w:r w:rsidR="00FD2B2A" w:rsidRPr="00FD2B2A">
        <w:rPr>
          <w:rFonts w:cs="Times New Roman" w:hint="eastAsia"/>
          <w:color w:val="000000" w:themeColor="text1"/>
        </w:rPr>
        <w:t>技術</w:t>
      </w:r>
      <w:r w:rsidR="009F423D" w:rsidRPr="00FD2B2A">
        <w:rPr>
          <w:rFonts w:cs="Times New Roman" w:hint="eastAsia"/>
          <w:color w:val="000000" w:themeColor="text1"/>
        </w:rPr>
        <w:t>，</w:t>
      </w:r>
      <w:r w:rsidR="002F632D" w:rsidRPr="00FD2B2A">
        <w:rPr>
          <w:rFonts w:cs="Times New Roman" w:hint="eastAsia"/>
          <w:color w:val="000000" w:themeColor="text1"/>
        </w:rPr>
        <w:t>2.2</w:t>
      </w:r>
      <w:r w:rsidR="002F632D" w:rsidRPr="00FD2B2A">
        <w:rPr>
          <w:rFonts w:cs="Times New Roman" w:hint="eastAsia"/>
          <w:color w:val="000000" w:themeColor="text1"/>
        </w:rPr>
        <w:t>節介紹</w:t>
      </w:r>
      <w:r w:rsidR="00720E3F" w:rsidRPr="00FD2B2A">
        <w:rPr>
          <w:rFonts w:cs="Times New Roman"/>
          <w:color w:val="000000" w:themeColor="text1"/>
        </w:rPr>
        <w:t>QR Code</w:t>
      </w:r>
      <w:r w:rsidR="00FD2B2A" w:rsidRPr="00FD2B2A">
        <w:rPr>
          <w:rFonts w:cs="Times New Roman" w:hint="eastAsia"/>
          <w:color w:val="000000" w:themeColor="text1"/>
        </w:rPr>
        <w:t>的容錯能力</w:t>
      </w:r>
      <w:r w:rsidR="009F423D" w:rsidRPr="00FD2B2A">
        <w:rPr>
          <w:rFonts w:cs="Times New Roman" w:hint="eastAsia"/>
          <w:color w:val="000000" w:themeColor="text1"/>
        </w:rPr>
        <w:t>，</w:t>
      </w:r>
      <w:r w:rsidR="002F632D" w:rsidRPr="00FD2B2A">
        <w:rPr>
          <w:rFonts w:cs="Times New Roman" w:hint="eastAsia"/>
          <w:color w:val="000000" w:themeColor="text1"/>
        </w:rPr>
        <w:t>2.3</w:t>
      </w:r>
      <w:r w:rsidR="002F632D" w:rsidRPr="00FD2B2A">
        <w:rPr>
          <w:rFonts w:cs="Times New Roman" w:hint="eastAsia"/>
          <w:color w:val="000000" w:themeColor="text1"/>
        </w:rPr>
        <w:t>節介紹</w:t>
      </w:r>
      <w:r w:rsidR="00C359F2" w:rsidRPr="00FD2B2A">
        <w:rPr>
          <w:rFonts w:cs="Times New Roman" w:hint="eastAsia"/>
          <w:color w:val="000000" w:themeColor="text1"/>
        </w:rPr>
        <w:t>QR Code</w:t>
      </w:r>
      <w:r w:rsidR="00C359F2" w:rsidRPr="00FD2B2A">
        <w:rPr>
          <w:rFonts w:cs="Times New Roman" w:hint="eastAsia"/>
          <w:color w:val="000000" w:themeColor="text1"/>
        </w:rPr>
        <w:t>的</w:t>
      </w:r>
      <w:r w:rsidR="00FD2B2A" w:rsidRPr="00FD2B2A">
        <w:rPr>
          <w:rFonts w:cs="Times New Roman" w:hint="eastAsia"/>
          <w:color w:val="000000" w:themeColor="text1"/>
        </w:rPr>
        <w:t>外觀，</w:t>
      </w:r>
      <w:r w:rsidR="00FD2B2A" w:rsidRPr="00FD2B2A">
        <w:rPr>
          <w:rFonts w:cs="Times New Roman"/>
          <w:color w:val="000000" w:themeColor="text1"/>
        </w:rPr>
        <w:t>2.4</w:t>
      </w:r>
      <w:r w:rsidR="00FD2B2A" w:rsidRPr="00FD2B2A">
        <w:rPr>
          <w:rFonts w:cs="Times New Roman" w:hint="eastAsia"/>
          <w:color w:val="000000" w:themeColor="text1"/>
        </w:rPr>
        <w:t>節介紹</w:t>
      </w:r>
      <w:r w:rsidR="00FD2B2A" w:rsidRPr="00FD2B2A">
        <w:rPr>
          <w:rFonts w:cs="Times New Roman"/>
          <w:color w:val="000000" w:themeColor="text1"/>
        </w:rPr>
        <w:t>QR Code</w:t>
      </w:r>
      <w:r w:rsidR="00FD2B2A" w:rsidRPr="00FD2B2A">
        <w:rPr>
          <w:rFonts w:cs="Times New Roman" w:hint="eastAsia"/>
          <w:color w:val="000000" w:themeColor="text1"/>
        </w:rPr>
        <w:t>的解碼方式，</w:t>
      </w:r>
      <w:r w:rsidR="00FD2B2A" w:rsidRPr="00FD2B2A">
        <w:rPr>
          <w:rFonts w:cs="Times New Roman"/>
          <w:color w:val="000000" w:themeColor="text1"/>
        </w:rPr>
        <w:t>2.5</w:t>
      </w:r>
      <w:r w:rsidR="00FD2B2A" w:rsidRPr="00FD2B2A">
        <w:rPr>
          <w:rFonts w:cs="Times New Roman" w:hint="eastAsia"/>
          <w:color w:val="000000" w:themeColor="text1"/>
        </w:rPr>
        <w:t>介紹</w:t>
      </w:r>
      <w:r w:rsidR="00FD2B2A" w:rsidRPr="00FD2B2A">
        <w:rPr>
          <w:rFonts w:cs="Times New Roman"/>
          <w:color w:val="000000" w:themeColor="text1"/>
        </w:rPr>
        <w:t>QR Code</w:t>
      </w:r>
      <w:r w:rsidR="00FD2B2A" w:rsidRPr="00FD2B2A">
        <w:rPr>
          <w:rFonts w:cs="Times New Roman" w:hint="eastAsia"/>
          <w:color w:val="000000" w:themeColor="text1"/>
        </w:rPr>
        <w:t>二值化，</w:t>
      </w:r>
      <w:r w:rsidR="00FD2B2A" w:rsidRPr="00FD2B2A">
        <w:rPr>
          <w:rFonts w:cs="Times New Roman"/>
          <w:color w:val="000000" w:themeColor="text1"/>
        </w:rPr>
        <w:t>2.6</w:t>
      </w:r>
      <w:r w:rsidR="00FD2B2A" w:rsidRPr="00FD2B2A">
        <w:rPr>
          <w:rFonts w:cs="Times New Roman" w:hint="eastAsia"/>
          <w:color w:val="000000" w:themeColor="text1"/>
        </w:rPr>
        <w:t>介紹視覺化的相關研究</w:t>
      </w:r>
      <w:r w:rsidR="00FD2B2A">
        <w:rPr>
          <w:rFonts w:cs="Times New Roman" w:hint="eastAsia"/>
          <w:color w:val="000000" w:themeColor="text1"/>
        </w:rPr>
        <w:t>，最後一節則是介紹多訊息</w:t>
      </w:r>
      <w:r w:rsidR="00C47E69">
        <w:rPr>
          <w:rFonts w:cs="Times New Roman"/>
          <w:color w:val="000000" w:themeColor="text1"/>
        </w:rPr>
        <w:t>QR Code</w:t>
      </w:r>
      <w:r w:rsidR="00FD2B2A">
        <w:rPr>
          <w:rFonts w:cs="Times New Roman" w:hint="eastAsia"/>
          <w:color w:val="000000" w:themeColor="text1"/>
        </w:rPr>
        <w:t>的相關研究。</w:t>
      </w:r>
    </w:p>
    <w:p w14:paraId="11B824E6" w14:textId="020FCC3B" w:rsidR="000F0610" w:rsidRPr="00543586" w:rsidRDefault="007236FF" w:rsidP="0024756D">
      <w:pPr>
        <w:pStyle w:val="2"/>
      </w:pPr>
      <w:bookmarkStart w:id="13" w:name="_Toc108611729"/>
      <w:r w:rsidRPr="00543586">
        <w:t xml:space="preserve">2.1 </w:t>
      </w:r>
      <w:r w:rsidR="002F632D" w:rsidRPr="002F632D">
        <w:rPr>
          <w:rFonts w:hint="eastAsia"/>
        </w:rPr>
        <w:t>QR Code</w:t>
      </w:r>
      <w:r w:rsidR="00620626">
        <w:rPr>
          <w:rFonts w:hint="eastAsia"/>
        </w:rPr>
        <w:t>技術</w:t>
      </w:r>
      <w:bookmarkEnd w:id="13"/>
    </w:p>
    <w:p w14:paraId="0EDCEE75" w14:textId="3F7F57EA" w:rsidR="00DF1232" w:rsidRDefault="00F40F32" w:rsidP="000E1FF7">
      <w:pPr>
        <w:adjustRightInd w:val="0"/>
        <w:snapToGrid w:val="0"/>
        <w:spacing w:line="360" w:lineRule="auto"/>
        <w:jc w:val="both"/>
        <w:rPr>
          <w:rFonts w:cs="Times New Roman"/>
        </w:rPr>
      </w:pPr>
      <w:r w:rsidRPr="00543586">
        <w:rPr>
          <w:rFonts w:cs="Times New Roman"/>
        </w:rPr>
        <w:tab/>
      </w:r>
      <w:r w:rsidR="001B2E2E">
        <w:rPr>
          <w:rFonts w:cs="Times New Roman" w:hint="eastAsia"/>
        </w:rPr>
        <w:t>在</w:t>
      </w:r>
      <w:r w:rsidR="001B2E2E">
        <w:rPr>
          <w:rFonts w:cs="Times New Roman"/>
        </w:rPr>
        <w:t>1994</w:t>
      </w:r>
      <w:r w:rsidR="001B2E2E">
        <w:rPr>
          <w:rFonts w:cs="Times New Roman" w:hint="eastAsia"/>
        </w:rPr>
        <w:t>年，由日本</w:t>
      </w:r>
      <w:r w:rsidR="001B2E2E">
        <w:rPr>
          <w:rFonts w:cs="Times New Roman"/>
        </w:rPr>
        <w:t>Denso Wave</w:t>
      </w:r>
      <w:r w:rsidR="001B2E2E">
        <w:rPr>
          <w:rFonts w:cs="Times New Roman" w:hint="eastAsia"/>
        </w:rPr>
        <w:t>公司所發明的</w:t>
      </w:r>
      <w:r w:rsidR="00620626">
        <w:rPr>
          <w:rFonts w:cs="Times New Roman" w:hint="eastAsia"/>
        </w:rPr>
        <w:t>Q</w:t>
      </w:r>
      <w:r w:rsidR="00620626">
        <w:rPr>
          <w:rFonts w:cs="Times New Roman"/>
        </w:rPr>
        <w:t xml:space="preserve">R </w:t>
      </w:r>
      <w:r w:rsidR="00965227">
        <w:rPr>
          <w:rFonts w:cs="Times New Roman"/>
        </w:rPr>
        <w:t>Code</w:t>
      </w:r>
      <w:r w:rsidR="001B2E2E">
        <w:rPr>
          <w:rFonts w:cs="Times New Roman" w:hint="eastAsia"/>
        </w:rPr>
        <w:t>，</w:t>
      </w:r>
      <w:r w:rsidR="00C9522F">
        <w:rPr>
          <w:rFonts w:cs="Times New Roman" w:hint="eastAsia"/>
        </w:rPr>
        <w:t>隨著所需的</w:t>
      </w:r>
      <w:r w:rsidR="004815F1" w:rsidRPr="004815F1">
        <w:rPr>
          <w:rFonts w:cs="Times New Roman" w:hint="eastAsia"/>
          <w:color w:val="000000" w:themeColor="text1"/>
        </w:rPr>
        <w:t>資料</w:t>
      </w:r>
      <w:r w:rsidR="00C9522F">
        <w:rPr>
          <w:rFonts w:cs="Times New Roman" w:hint="eastAsia"/>
        </w:rPr>
        <w:t>大小，共有四十個版本，版本越大則存儲資料量越大。</w:t>
      </w:r>
      <w:r w:rsidR="00263903">
        <w:rPr>
          <w:rFonts w:cs="Times New Roman" w:hint="eastAsia"/>
        </w:rPr>
        <w:t>編碼方式是</w:t>
      </w:r>
      <w:r w:rsidR="00F04340" w:rsidRPr="004B1638">
        <w:rPr>
          <w:rFonts w:hint="eastAsia"/>
        </w:rPr>
        <w:t>分析</w:t>
      </w:r>
      <w:r w:rsidR="00F04340">
        <w:rPr>
          <w:rFonts w:hint="eastAsia"/>
        </w:rPr>
        <w:t>所</w:t>
      </w:r>
      <w:r w:rsidR="00F04340" w:rsidRPr="004B1638">
        <w:rPr>
          <w:rFonts w:hint="eastAsia"/>
        </w:rPr>
        <w:t>輸入的訊息來選擇最適當的</w:t>
      </w:r>
      <w:r w:rsidR="00F04340">
        <w:rPr>
          <w:rFonts w:hint="eastAsia"/>
        </w:rPr>
        <w:t>編碼</w:t>
      </w:r>
      <w:r w:rsidR="00F04340" w:rsidRPr="004B1638">
        <w:rPr>
          <w:rFonts w:hint="eastAsia"/>
        </w:rPr>
        <w:t>模式</w:t>
      </w:r>
      <w:r w:rsidR="00F04340" w:rsidRPr="004B1638">
        <w:rPr>
          <w:rFonts w:hint="eastAsia"/>
        </w:rPr>
        <w:t>(Numeric</w:t>
      </w:r>
      <w:r w:rsidR="00F04340" w:rsidRPr="004B1638">
        <w:rPr>
          <w:rFonts w:hint="eastAsia"/>
        </w:rPr>
        <w:t>、</w:t>
      </w:r>
      <w:r w:rsidR="00F04340" w:rsidRPr="004B1638">
        <w:rPr>
          <w:rFonts w:hint="eastAsia"/>
        </w:rPr>
        <w:t>Alphanumeric</w:t>
      </w:r>
      <w:r w:rsidR="00F04340" w:rsidRPr="004B1638">
        <w:rPr>
          <w:rFonts w:hint="eastAsia"/>
        </w:rPr>
        <w:t>、</w:t>
      </w:r>
      <w:r w:rsidR="00F04340" w:rsidRPr="004B1638">
        <w:rPr>
          <w:rFonts w:hint="eastAsia"/>
        </w:rPr>
        <w:t>Byte</w:t>
      </w:r>
      <w:r w:rsidR="00F04340" w:rsidRPr="004B1638">
        <w:rPr>
          <w:rFonts w:hint="eastAsia"/>
        </w:rPr>
        <w:t>、</w:t>
      </w:r>
      <w:r w:rsidR="00F04340" w:rsidRPr="004B1638">
        <w:rPr>
          <w:rFonts w:hint="eastAsia"/>
        </w:rPr>
        <w:t>Kanji)</w:t>
      </w:r>
      <w:r w:rsidR="00F04340" w:rsidRPr="004B1638">
        <w:rPr>
          <w:rFonts w:hint="eastAsia"/>
        </w:rPr>
        <w:t>，訊息會盡可能地以最少的位元字串編碼，該位元字串會被切分成長度為</w:t>
      </w:r>
      <w:r w:rsidR="00F04340" w:rsidRPr="004B1638">
        <w:rPr>
          <w:rFonts w:hint="eastAsia"/>
        </w:rPr>
        <w:t>8</w:t>
      </w:r>
      <w:r w:rsidR="00F04340">
        <w:rPr>
          <w:rFonts w:hint="eastAsia"/>
        </w:rPr>
        <w:t>位元的資料碼字</w:t>
      </w:r>
      <w:r w:rsidR="00F04340">
        <w:rPr>
          <w:rFonts w:cs="Times New Roman" w:hint="eastAsia"/>
        </w:rPr>
        <w:t>，</w:t>
      </w:r>
      <w:r w:rsidR="00A442DB">
        <w:rPr>
          <w:rFonts w:cs="Times New Roman" w:hint="eastAsia"/>
        </w:rPr>
        <w:t>再</w:t>
      </w:r>
      <w:r w:rsidR="001B2E2E" w:rsidRPr="00A442DB">
        <w:rPr>
          <w:rFonts w:cs="Times New Roman" w:hint="eastAsia"/>
          <w:color w:val="000000" w:themeColor="text1"/>
        </w:rPr>
        <w:t>利用</w:t>
      </w:r>
      <w:r w:rsidR="001B2E2E" w:rsidRPr="00A442DB">
        <w:rPr>
          <w:rFonts w:cs="Times New Roman"/>
          <w:color w:val="000000" w:themeColor="text1"/>
        </w:rPr>
        <w:t>Reed-Solomon</w:t>
      </w:r>
      <w:r w:rsidR="001B2E2E" w:rsidRPr="00A442DB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Reed&lt;/Author&gt;&lt;Year&gt;1960&lt;/Year&gt;&lt;RecNum&gt;20&lt;/RecNum&gt;&lt;DisplayText&gt;[5]&lt;/DisplayText&gt;&lt;record&gt;&lt;rec-number&gt;20&lt;/rec-number&gt;&lt;foreign-keys&gt;&lt;key app="EN" db-id="dz0wr0pscaxx5sesdfpve0wo0f9tafaarvp9" timestamp="1647398253"&gt;20&lt;/key&gt;&lt;/foreign-keys&gt;&lt;ref-type name="Journal Article"&gt;17&lt;/ref-type&gt;&lt;contributors&gt;&lt;authors&gt;&lt;author&gt;Reed, Irving S&lt;/author&gt;&lt;author&gt;Solomon, Gustave&lt;/author&gt;&lt;/authors&gt;&lt;/contributors&gt;&lt;titles&gt;&lt;title&gt;Polynomial codes over certain finite fields&lt;/title&gt;&lt;secondary-title&gt;Journal of The Society For Industrial And Applied Mathematics&lt;/secondary-title&gt;&lt;/titles&gt;&lt;periodical&gt;&lt;full-title&gt;Journal of the society for industrial and applied mathematics&lt;/full-title&gt;&lt;/periodical&gt;&lt;pages&gt;300-304&lt;/pages&gt;&lt;volume&gt;8&lt;/volume&gt;&lt;number&gt;2&lt;/number&gt;&lt;dates&gt;&lt;year&gt;1960&lt;/year&gt;&lt;/dates&gt;&lt;isbn&gt;0368-4245&lt;/isbn&gt;&lt;urls&gt;&lt;/urls&gt;&lt;/record&gt;&lt;/Cite&gt;&lt;/EndNote&gt;</w:instrText>
      </w:r>
      <w:r w:rsidR="001B2E2E" w:rsidRPr="00A442DB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5]</w:t>
      </w:r>
      <w:r w:rsidR="001B2E2E" w:rsidRPr="00A442DB">
        <w:rPr>
          <w:rFonts w:cs="Times New Roman"/>
          <w:color w:val="000000" w:themeColor="text1"/>
        </w:rPr>
        <w:fldChar w:fldCharType="end"/>
      </w:r>
      <w:r w:rsidR="001B2E2E" w:rsidRPr="00A442DB">
        <w:rPr>
          <w:rFonts w:cs="Times New Roman" w:hint="eastAsia"/>
          <w:color w:val="000000" w:themeColor="text1"/>
        </w:rPr>
        <w:t>的</w:t>
      </w:r>
      <w:r w:rsidR="00263903" w:rsidRPr="00A442DB">
        <w:rPr>
          <w:rFonts w:cs="Times New Roman" w:hint="eastAsia"/>
          <w:color w:val="000000" w:themeColor="text1"/>
        </w:rPr>
        <w:t>演算</w:t>
      </w:r>
      <w:r w:rsidR="001B2E2E" w:rsidRPr="00A442DB">
        <w:rPr>
          <w:rFonts w:cs="Times New Roman" w:hint="eastAsia"/>
          <w:color w:val="000000" w:themeColor="text1"/>
        </w:rPr>
        <w:t>方法</w:t>
      </w:r>
      <w:r w:rsidR="00A442DB" w:rsidRPr="00A442DB">
        <w:rPr>
          <w:rFonts w:cs="Times New Roman" w:hint="eastAsia"/>
          <w:color w:val="000000" w:themeColor="text1"/>
        </w:rPr>
        <w:t>生成糾錯碼</w:t>
      </w:r>
      <w:r w:rsidR="001B2E2E" w:rsidRPr="00A442DB">
        <w:rPr>
          <w:rFonts w:cs="Times New Roman" w:hint="eastAsia"/>
          <w:color w:val="000000" w:themeColor="text1"/>
        </w:rPr>
        <w:t>，</w:t>
      </w:r>
      <w:r w:rsidR="00A442DB" w:rsidRPr="00A442DB">
        <w:rPr>
          <w:rFonts w:cs="Times New Roman" w:hint="eastAsia"/>
          <w:color w:val="000000" w:themeColor="text1"/>
        </w:rPr>
        <w:t>再</w:t>
      </w:r>
      <w:r w:rsidR="001B2E2E" w:rsidRPr="00A442DB">
        <w:rPr>
          <w:rFonts w:cs="Times New Roman" w:hint="eastAsia"/>
          <w:color w:val="000000" w:themeColor="text1"/>
        </w:rPr>
        <w:t>將</w:t>
      </w:r>
      <w:r w:rsidR="00A442DB" w:rsidRPr="00A442DB">
        <w:rPr>
          <w:rFonts w:cs="Times New Roman" w:hint="eastAsia"/>
          <w:color w:val="000000" w:themeColor="text1"/>
        </w:rPr>
        <w:t>糾錯碼與</w:t>
      </w:r>
      <w:r w:rsidR="001B2E2E" w:rsidRPr="00A442DB">
        <w:rPr>
          <w:rFonts w:cs="Times New Roman" w:hint="eastAsia"/>
          <w:color w:val="000000" w:themeColor="text1"/>
        </w:rPr>
        <w:t>資料編碼成二進制</w:t>
      </w:r>
      <w:r w:rsidR="00263903" w:rsidRPr="00A442DB">
        <w:rPr>
          <w:rFonts w:cs="Times New Roman" w:hint="eastAsia"/>
          <w:color w:val="000000" w:themeColor="text1"/>
        </w:rPr>
        <w:t>格式</w:t>
      </w:r>
      <w:r w:rsidR="001B2E2E" w:rsidRPr="00A442DB">
        <w:rPr>
          <w:rFonts w:cs="Times New Roman" w:hint="eastAsia"/>
          <w:color w:val="000000" w:themeColor="text1"/>
        </w:rPr>
        <w:t>，</w:t>
      </w:r>
      <w:r w:rsidR="00A442DB" w:rsidRPr="00A442DB">
        <w:rPr>
          <w:rFonts w:cs="Times New Roman" w:hint="eastAsia"/>
          <w:color w:val="000000" w:themeColor="text1"/>
        </w:rPr>
        <w:t>依照順序</w:t>
      </w:r>
      <w:r w:rsidR="00A442DB">
        <w:rPr>
          <w:rFonts w:cs="Times New Roman" w:hint="eastAsia"/>
        </w:rPr>
        <w:t>編碼</w:t>
      </w:r>
      <w:r w:rsidR="00DF1232">
        <w:rPr>
          <w:rFonts w:cs="Times New Roman" w:hint="eastAsia"/>
        </w:rPr>
        <w:t>在</w:t>
      </w:r>
      <w:r w:rsidR="00DF1232">
        <w:rPr>
          <w:rFonts w:cs="Times New Roman"/>
        </w:rPr>
        <w:t>QR Code</w:t>
      </w:r>
      <w:r w:rsidR="001B2E2E">
        <w:rPr>
          <w:rFonts w:cs="Times New Roman" w:hint="eastAsia"/>
        </w:rPr>
        <w:t>上每個</w:t>
      </w:r>
      <w:r w:rsidR="00DF1232">
        <w:rPr>
          <w:rFonts w:cs="Times New Roman" w:hint="eastAsia"/>
        </w:rPr>
        <w:t>正方形的黑或白色模組</w:t>
      </w:r>
      <w:r w:rsidR="00DF1232">
        <w:rPr>
          <w:rFonts w:cs="Times New Roman"/>
        </w:rPr>
        <w:t>(Module)</w:t>
      </w:r>
      <w:r w:rsidR="00DF1232">
        <w:rPr>
          <w:rFonts w:cs="Times New Roman" w:hint="eastAsia"/>
        </w:rPr>
        <w:t>中，並且每個模組都表示成一個位元</w:t>
      </w:r>
      <w:r w:rsidR="00DF1232">
        <w:rPr>
          <w:rFonts w:cs="Times New Roman"/>
        </w:rPr>
        <w:t>(bit)</w:t>
      </w:r>
      <w:r w:rsidR="00DF1232">
        <w:rPr>
          <w:rFonts w:cs="Times New Roman" w:hint="eastAsia"/>
        </w:rPr>
        <w:t>的資料，黑色代表</w:t>
      </w:r>
      <w:r w:rsidR="00DF1232">
        <w:rPr>
          <w:rFonts w:cs="Times New Roman"/>
        </w:rPr>
        <w:t>1</w:t>
      </w:r>
      <w:r w:rsidR="00DF1232">
        <w:rPr>
          <w:rFonts w:cs="Times New Roman" w:hint="eastAsia"/>
        </w:rPr>
        <w:t>，白色則代表</w:t>
      </w:r>
      <w:r w:rsidR="00DF1232">
        <w:rPr>
          <w:rFonts w:cs="Times New Roman"/>
        </w:rPr>
        <w:t>0</w:t>
      </w:r>
      <w:r w:rsidR="00DF1232">
        <w:rPr>
          <w:rFonts w:cs="Times New Roman" w:hint="eastAsia"/>
        </w:rPr>
        <w:t>。為了能夠有效率的將資料編碼進</w:t>
      </w:r>
      <w:r w:rsidR="00DF1232">
        <w:rPr>
          <w:rFonts w:cs="Times New Roman"/>
        </w:rPr>
        <w:t>QR Code</w:t>
      </w:r>
      <w:r w:rsidR="00DF1232">
        <w:rPr>
          <w:rFonts w:cs="Times New Roman" w:hint="eastAsia"/>
        </w:rPr>
        <w:t>中，</w:t>
      </w:r>
      <w:r w:rsidR="00DF1232">
        <w:rPr>
          <w:rFonts w:cs="Times New Roman"/>
        </w:rPr>
        <w:t>QR Code</w:t>
      </w:r>
      <w:r w:rsidR="00DF1232">
        <w:rPr>
          <w:rFonts w:cs="Times New Roman" w:hint="eastAsia"/>
        </w:rPr>
        <w:t>標準</w:t>
      </w:r>
      <w:r w:rsidR="00DF1232">
        <w:fldChar w:fldCharType="begin"/>
      </w:r>
      <w:r w:rsidR="000E1FF7">
        <w:instrText xml:space="preserve"> ADDIN EN.CITE &lt;EndNote&gt;&lt;Cite&gt;&lt;RecNum&gt;1&lt;/RecNum&gt;&lt;DisplayText&gt;[2]&lt;/DisplayText&gt;&lt;record&gt;&lt;rec-number&gt;1&lt;/rec-number&gt;&lt;foreign-keys&gt;&lt;key app="EN" db-id="dz0wr0pscaxx5sesdfpve0wo0f9tafaarvp9" timestamp="1641632487"&gt;1&lt;/key&gt;&lt;/foreign-keys&gt;&lt;ref-type name="Web Page"&gt;12&lt;/ref-type&gt;&lt;contributors&gt;&lt;/contributors&gt;&lt;titles&gt;&lt;title&gt;Denso Wave &lt;/title&gt;&lt;/titles&gt;&lt;dates&gt;&lt;/dates&gt;&lt;urls&gt;&lt;related-urls&gt;&lt;url&gt;https://www.denso-wave.com/en/technology/vol1.html&lt;/url&gt;&lt;/related-urls&gt;&lt;/urls&gt;&lt;/record&gt;&lt;/Cite&gt;&lt;/EndNote&gt;</w:instrText>
      </w:r>
      <w:r w:rsidR="00DF1232">
        <w:fldChar w:fldCharType="separate"/>
      </w:r>
      <w:r w:rsidR="000E1FF7">
        <w:rPr>
          <w:noProof/>
        </w:rPr>
        <w:t>[2]</w:t>
      </w:r>
      <w:r w:rsidR="00DF1232">
        <w:fldChar w:fldCharType="end"/>
      </w:r>
      <w:r w:rsidR="00DF1232">
        <w:rPr>
          <w:rFonts w:cs="Times New Roman" w:hint="eastAsia"/>
        </w:rPr>
        <w:t>定義出四種標準編碼模式：</w:t>
      </w:r>
      <w:r w:rsidR="00DF1232">
        <w:rPr>
          <w:rFonts w:cs="Times New Roman"/>
        </w:rPr>
        <w:t>(1)</w:t>
      </w:r>
      <w:r w:rsidR="00DF1232">
        <w:rPr>
          <w:rFonts w:cs="Times New Roman" w:hint="eastAsia"/>
        </w:rPr>
        <w:t>數字</w:t>
      </w:r>
      <w:r w:rsidR="00DF1232">
        <w:rPr>
          <w:rFonts w:cs="Times New Roman"/>
        </w:rPr>
        <w:t>(numeric)</w:t>
      </w:r>
      <w:r w:rsidR="00DF1232">
        <w:rPr>
          <w:rFonts w:cs="Times New Roman" w:hint="eastAsia"/>
        </w:rPr>
        <w:t>(</w:t>
      </w:r>
      <w:r w:rsidR="00DF1232">
        <w:rPr>
          <w:rFonts w:cs="Times New Roman"/>
        </w:rPr>
        <w:t>2)</w:t>
      </w:r>
      <w:r w:rsidR="00DF1232">
        <w:rPr>
          <w:rFonts w:cs="Times New Roman" w:hint="eastAsia"/>
        </w:rPr>
        <w:t>字母</w:t>
      </w:r>
      <w:r w:rsidR="00DF1232">
        <w:rPr>
          <w:rFonts w:cs="Times New Roman" w:hint="eastAsia"/>
        </w:rPr>
        <w:t>(</w:t>
      </w:r>
      <w:r w:rsidR="00DF1232">
        <w:rPr>
          <w:rFonts w:cs="Times New Roman"/>
        </w:rPr>
        <w:t>alphanumeric)(3)</w:t>
      </w:r>
      <w:r w:rsidR="00DF1232">
        <w:rPr>
          <w:rFonts w:cs="Times New Roman" w:hint="eastAsia"/>
        </w:rPr>
        <w:t>二進位數</w:t>
      </w:r>
      <w:r w:rsidR="00DF1232">
        <w:rPr>
          <w:rFonts w:cs="Times New Roman" w:hint="eastAsia"/>
        </w:rPr>
        <w:t>(</w:t>
      </w:r>
      <w:r w:rsidR="00DF1232">
        <w:rPr>
          <w:rFonts w:cs="Times New Roman"/>
        </w:rPr>
        <w:t>binary)</w:t>
      </w:r>
      <w:r w:rsidR="00CC4AC0">
        <w:rPr>
          <w:rFonts w:cs="Times New Roman" w:hint="eastAsia"/>
        </w:rPr>
        <w:t>及</w:t>
      </w:r>
      <w:r w:rsidR="00DF1232">
        <w:rPr>
          <w:rFonts w:cs="Times New Roman"/>
        </w:rPr>
        <w:t>(4)</w:t>
      </w:r>
      <w:r w:rsidR="00DF1232">
        <w:rPr>
          <w:rFonts w:cs="Times New Roman" w:hint="eastAsia"/>
        </w:rPr>
        <w:t>漢字</w:t>
      </w:r>
      <w:r w:rsidR="00DF1232">
        <w:rPr>
          <w:rFonts w:cs="Times New Roman"/>
        </w:rPr>
        <w:t>(Kanji)</w:t>
      </w:r>
      <w:r w:rsidR="00DF1232">
        <w:rPr>
          <w:rFonts w:cs="Times New Roman" w:hint="eastAsia"/>
        </w:rPr>
        <w:t>。</w:t>
      </w:r>
      <w:r w:rsidR="00C9522F">
        <w:rPr>
          <w:rFonts w:cs="Times New Roman" w:hint="eastAsia"/>
        </w:rPr>
        <w:t>在最大版本的</w:t>
      </w:r>
      <w:r w:rsidR="00C9522F">
        <w:rPr>
          <w:rFonts w:cs="Times New Roman"/>
        </w:rPr>
        <w:t>QR Code</w:t>
      </w:r>
      <w:r w:rsidR="00C9522F">
        <w:rPr>
          <w:rFonts w:cs="Times New Roman" w:hint="eastAsia"/>
        </w:rPr>
        <w:t>中能夠承載的資料量如</w:t>
      </w:r>
      <w:r w:rsidR="007A35C5">
        <w:rPr>
          <w:rFonts w:cs="Times New Roman"/>
        </w:rPr>
        <w:fldChar w:fldCharType="begin"/>
      </w:r>
      <w:r w:rsidR="007A35C5">
        <w:rPr>
          <w:rFonts w:cs="Times New Roman"/>
        </w:rPr>
        <w:instrText xml:space="preserve"> </w:instrText>
      </w:r>
      <w:r w:rsidR="007A35C5">
        <w:rPr>
          <w:rFonts w:cs="Times New Roman" w:hint="eastAsia"/>
        </w:rPr>
        <w:instrText>REF _Ref109649688 \h</w:instrText>
      </w:r>
      <w:r w:rsidR="007A35C5">
        <w:rPr>
          <w:rFonts w:cs="Times New Roman"/>
        </w:rPr>
        <w:instrText xml:space="preserve"> </w:instrText>
      </w:r>
      <w:r w:rsidR="007A35C5">
        <w:rPr>
          <w:rFonts w:cs="Times New Roman"/>
        </w:rPr>
      </w:r>
      <w:r w:rsidR="007A35C5">
        <w:rPr>
          <w:rFonts w:cs="Times New Roman"/>
        </w:rPr>
        <w:fldChar w:fldCharType="separate"/>
      </w:r>
      <w:r w:rsidR="007A35C5" w:rsidRPr="00C9522F">
        <w:rPr>
          <w:rFonts w:cs="Times New Roman (本文 CS 字型)" w:hint="eastAsia"/>
        </w:rPr>
        <w:t>表</w:t>
      </w:r>
      <w:r w:rsidR="007A35C5" w:rsidRPr="00C9522F">
        <w:rPr>
          <w:rFonts w:cs="Times New Roman (本文 CS 字型)" w:hint="eastAsia"/>
        </w:rPr>
        <w:t xml:space="preserve"> </w:t>
      </w:r>
      <w:r w:rsidR="007A35C5">
        <w:rPr>
          <w:rFonts w:cs="Times New Roman (本文 CS 字型)"/>
          <w:noProof/>
        </w:rPr>
        <w:t>1</w:t>
      </w:r>
      <w:r w:rsidR="007A35C5">
        <w:rPr>
          <w:rFonts w:cs="Times New Roman"/>
        </w:rPr>
        <w:fldChar w:fldCharType="end"/>
      </w:r>
      <w:r w:rsidR="00C9522F">
        <w:rPr>
          <w:rFonts w:cs="Times New Roman" w:hint="eastAsia"/>
        </w:rPr>
        <w:t>所示。</w:t>
      </w:r>
    </w:p>
    <w:p w14:paraId="0B1D5C49" w14:textId="557BE7E8" w:rsidR="00C9522F" w:rsidRDefault="00C9522F" w:rsidP="000E1FF7">
      <w:pPr>
        <w:adjustRightInd w:val="0"/>
        <w:snapToGrid w:val="0"/>
        <w:spacing w:line="360" w:lineRule="auto"/>
        <w:jc w:val="both"/>
        <w:rPr>
          <w:rFonts w:cs="Times New Roman"/>
        </w:rPr>
      </w:pPr>
    </w:p>
    <w:p w14:paraId="0D87444A" w14:textId="00ABD4E0" w:rsidR="00C9522F" w:rsidRPr="00C9522F" w:rsidRDefault="00C9522F" w:rsidP="000E1FF7">
      <w:pPr>
        <w:pStyle w:val="af5"/>
        <w:spacing w:line="360" w:lineRule="auto"/>
        <w:jc w:val="both"/>
        <w:rPr>
          <w:rFonts w:cs="Times New Roman (本文 CS 字型)"/>
          <w:sz w:val="24"/>
          <w:szCs w:val="24"/>
        </w:rPr>
      </w:pPr>
      <w:bookmarkStart w:id="14" w:name="_Ref109649688"/>
      <w:bookmarkStart w:id="15" w:name="_Toc109633394"/>
      <w:r w:rsidRPr="00C9522F">
        <w:rPr>
          <w:rFonts w:cs="Times New Roman (本文 CS 字型)" w:hint="eastAsia"/>
          <w:sz w:val="24"/>
          <w:szCs w:val="24"/>
        </w:rPr>
        <w:t>表</w:t>
      </w:r>
      <w:r w:rsidRPr="00C9522F">
        <w:rPr>
          <w:rFonts w:cs="Times New Roman (本文 CS 字型)" w:hint="eastAsia"/>
          <w:sz w:val="24"/>
          <w:szCs w:val="24"/>
        </w:rPr>
        <w:t xml:space="preserve"> </w:t>
      </w:r>
      <w:r w:rsidRPr="00C9522F">
        <w:rPr>
          <w:rFonts w:cs="Times New Roman (本文 CS 字型)"/>
          <w:sz w:val="24"/>
          <w:szCs w:val="24"/>
        </w:rPr>
        <w:fldChar w:fldCharType="begin"/>
      </w:r>
      <w:r w:rsidRPr="00C9522F">
        <w:rPr>
          <w:rFonts w:cs="Times New Roman (本文 CS 字型)"/>
          <w:sz w:val="24"/>
          <w:szCs w:val="24"/>
        </w:rPr>
        <w:instrText xml:space="preserve"> </w:instrText>
      </w:r>
      <w:r w:rsidRPr="00C9522F">
        <w:rPr>
          <w:rFonts w:cs="Times New Roman (本文 CS 字型)" w:hint="eastAsia"/>
          <w:sz w:val="24"/>
          <w:szCs w:val="24"/>
        </w:rPr>
        <w:instrText xml:space="preserve">SEQ </w:instrText>
      </w:r>
      <w:r w:rsidRPr="00C9522F">
        <w:rPr>
          <w:rFonts w:cs="Times New Roman (本文 CS 字型)" w:hint="eastAsia"/>
          <w:sz w:val="24"/>
          <w:szCs w:val="24"/>
        </w:rPr>
        <w:instrText>表</w:instrText>
      </w:r>
      <w:r w:rsidRPr="00C9522F">
        <w:rPr>
          <w:rFonts w:cs="Times New Roman (本文 CS 字型)" w:hint="eastAsia"/>
          <w:sz w:val="24"/>
          <w:szCs w:val="24"/>
        </w:rPr>
        <w:instrText xml:space="preserve"> \* ARABIC</w:instrText>
      </w:r>
      <w:r w:rsidRPr="00C9522F">
        <w:rPr>
          <w:rFonts w:cs="Times New Roman (本文 CS 字型)"/>
          <w:sz w:val="24"/>
          <w:szCs w:val="24"/>
        </w:rPr>
        <w:instrText xml:space="preserve"> </w:instrText>
      </w:r>
      <w:r w:rsidRPr="00C9522F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</w:t>
      </w:r>
      <w:r w:rsidRPr="00C9522F">
        <w:rPr>
          <w:rFonts w:cs="Times New Roman (本文 CS 字型)"/>
          <w:sz w:val="24"/>
          <w:szCs w:val="24"/>
        </w:rPr>
        <w:fldChar w:fldCharType="end"/>
      </w:r>
      <w:bookmarkEnd w:id="14"/>
      <w:r w:rsidRPr="00C9522F">
        <w:rPr>
          <w:rFonts w:cs="Times New Roman (本文 CS 字型)"/>
          <w:sz w:val="24"/>
          <w:szCs w:val="24"/>
        </w:rPr>
        <w:t xml:space="preserve"> </w:t>
      </w:r>
      <w:r w:rsidR="00D20A1D">
        <w:rPr>
          <w:rFonts w:cs="Times New Roman (本文 CS 字型)"/>
          <w:sz w:val="24"/>
          <w:szCs w:val="24"/>
        </w:rPr>
        <w:t xml:space="preserve"> </w:t>
      </w:r>
      <w:r w:rsidRPr="00C9522F">
        <w:rPr>
          <w:rFonts w:cs="Times New Roman (本文 CS 字型)"/>
          <w:sz w:val="24"/>
          <w:szCs w:val="24"/>
        </w:rPr>
        <w:t>QR Code</w:t>
      </w:r>
      <w:r w:rsidRPr="00C9522F">
        <w:rPr>
          <w:rFonts w:cs="Times New Roman (本文 CS 字型)" w:hint="eastAsia"/>
          <w:sz w:val="24"/>
          <w:szCs w:val="24"/>
        </w:rPr>
        <w:t>最大資料容量</w:t>
      </w:r>
      <w:r w:rsidRPr="00C9522F">
        <w:rPr>
          <w:rFonts w:cs="Times New Roman (本文 CS 字型)"/>
          <w:sz w:val="24"/>
          <w:szCs w:val="24"/>
        </w:rPr>
        <w:t>(40-L</w:t>
      </w:r>
      <w:r w:rsidRPr="00C9522F">
        <w:rPr>
          <w:rFonts w:cs="Times New Roman (本文 CS 字型)" w:hint="eastAsia"/>
          <w:sz w:val="24"/>
          <w:szCs w:val="24"/>
        </w:rPr>
        <w:t>)</w:t>
      </w:r>
      <w:bookmarkEnd w:id="15"/>
    </w:p>
    <w:tbl>
      <w:tblPr>
        <w:tblStyle w:val="af2"/>
        <w:tblW w:w="8642" w:type="dxa"/>
        <w:jc w:val="center"/>
        <w:tblLook w:val="04A0" w:firstRow="1" w:lastRow="0" w:firstColumn="1" w:lastColumn="0" w:noHBand="0" w:noVBand="1"/>
      </w:tblPr>
      <w:tblGrid>
        <w:gridCol w:w="1413"/>
        <w:gridCol w:w="850"/>
        <w:gridCol w:w="851"/>
        <w:gridCol w:w="1843"/>
        <w:gridCol w:w="2268"/>
        <w:gridCol w:w="1417"/>
      </w:tblGrid>
      <w:tr w:rsidR="00C9522F" w14:paraId="1C76650A" w14:textId="77777777" w:rsidTr="006C6571">
        <w:trPr>
          <w:jc w:val="center"/>
        </w:trPr>
        <w:tc>
          <w:tcPr>
            <w:tcW w:w="1413" w:type="dxa"/>
          </w:tcPr>
          <w:p w14:paraId="0E7AF30A" w14:textId="60568CF1" w:rsidR="00C9522F" w:rsidRDefault="00C9522F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編碼模式</w:t>
            </w:r>
          </w:p>
        </w:tc>
        <w:tc>
          <w:tcPr>
            <w:tcW w:w="850" w:type="dxa"/>
          </w:tcPr>
          <w:p w14:paraId="1DCA813B" w14:textId="17737579" w:rsidR="00C9522F" w:rsidRDefault="00C9522F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數字</w:t>
            </w:r>
          </w:p>
        </w:tc>
        <w:tc>
          <w:tcPr>
            <w:tcW w:w="851" w:type="dxa"/>
          </w:tcPr>
          <w:p w14:paraId="7CCC698E" w14:textId="608ACBD2" w:rsidR="00C9522F" w:rsidRPr="00C9522F" w:rsidRDefault="00C9522F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 w:rsidRPr="00C9522F">
              <w:rPr>
                <w:rStyle w:val="a4"/>
                <w:rFonts w:cs="Times New Roman" w:hint="eastAsia"/>
                <w:color w:val="auto"/>
                <w:u w:val="none"/>
              </w:rPr>
              <w:t>字母</w:t>
            </w:r>
          </w:p>
        </w:tc>
        <w:tc>
          <w:tcPr>
            <w:tcW w:w="1843" w:type="dxa"/>
          </w:tcPr>
          <w:p w14:paraId="48FA6479" w14:textId="5F10B05F" w:rsidR="00C9522F" w:rsidRPr="00C9522F" w:rsidRDefault="00C9522F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 w:rsidRPr="00C9522F">
              <w:rPr>
                <w:rStyle w:val="a4"/>
                <w:rFonts w:cs="Times New Roman" w:hint="eastAsia"/>
                <w:color w:val="auto"/>
                <w:u w:val="none"/>
              </w:rPr>
              <w:t>二進位數</w:t>
            </w:r>
            <w:r w:rsidRPr="00C9522F">
              <w:rPr>
                <w:rStyle w:val="a4"/>
                <w:rFonts w:cs="Times New Roman"/>
                <w:color w:val="auto"/>
                <w:u w:val="none"/>
              </w:rPr>
              <w:t>(8</w:t>
            </w:r>
            <w:r w:rsidR="006C6571">
              <w:rPr>
                <w:rStyle w:val="a4"/>
                <w:rFonts w:cs="Times New Roman"/>
                <w:color w:val="auto"/>
                <w:u w:val="none"/>
              </w:rPr>
              <w:t xml:space="preserve"> </w:t>
            </w:r>
            <w:r w:rsidRPr="00C9522F">
              <w:rPr>
                <w:rStyle w:val="a4"/>
                <w:rFonts w:cs="Times New Roman"/>
                <w:color w:val="auto"/>
                <w:u w:val="none"/>
              </w:rPr>
              <w:t>b</w:t>
            </w:r>
            <w:r w:rsidRPr="00C9522F">
              <w:rPr>
                <w:rStyle w:val="a4"/>
                <w:color w:val="000000" w:themeColor="text1"/>
                <w:u w:val="none"/>
              </w:rPr>
              <w:t>it)</w:t>
            </w:r>
          </w:p>
        </w:tc>
        <w:tc>
          <w:tcPr>
            <w:tcW w:w="2268" w:type="dxa"/>
          </w:tcPr>
          <w:p w14:paraId="48ED4169" w14:textId="25DFEFCA" w:rsidR="00C9522F" w:rsidRDefault="00C9522F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日語漢字或片假名</w:t>
            </w:r>
          </w:p>
        </w:tc>
        <w:tc>
          <w:tcPr>
            <w:tcW w:w="1417" w:type="dxa"/>
          </w:tcPr>
          <w:p w14:paraId="50F32F9C" w14:textId="01B3DF63" w:rsidR="00C9522F" w:rsidRDefault="00C9522F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中文漢字</w:t>
            </w:r>
          </w:p>
        </w:tc>
      </w:tr>
      <w:tr w:rsidR="00C9522F" w14:paraId="7F4A1001" w14:textId="77777777" w:rsidTr="006C6571">
        <w:trPr>
          <w:trHeight w:val="1080"/>
          <w:jc w:val="center"/>
        </w:trPr>
        <w:tc>
          <w:tcPr>
            <w:tcW w:w="1413" w:type="dxa"/>
          </w:tcPr>
          <w:p w14:paraId="050F03A8" w14:textId="33F151E9" w:rsidR="00C9522F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最大存儲資料量</w:t>
            </w:r>
          </w:p>
        </w:tc>
        <w:tc>
          <w:tcPr>
            <w:tcW w:w="850" w:type="dxa"/>
          </w:tcPr>
          <w:p w14:paraId="2C0C0166" w14:textId="2DB21B55" w:rsidR="00C9522F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/>
                <w:color w:val="auto"/>
                <w:u w:val="none"/>
              </w:rPr>
              <w:t>7089</w:t>
            </w:r>
          </w:p>
        </w:tc>
        <w:tc>
          <w:tcPr>
            <w:tcW w:w="851" w:type="dxa"/>
          </w:tcPr>
          <w:p w14:paraId="639E76D3" w14:textId="65666DAB" w:rsidR="00C9522F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4</w:t>
            </w:r>
            <w:r>
              <w:rPr>
                <w:rStyle w:val="a4"/>
                <w:rFonts w:cs="Times New Roman"/>
                <w:color w:val="auto"/>
                <w:u w:val="none"/>
              </w:rPr>
              <w:t>296</w:t>
            </w:r>
          </w:p>
        </w:tc>
        <w:tc>
          <w:tcPr>
            <w:tcW w:w="1843" w:type="dxa"/>
          </w:tcPr>
          <w:p w14:paraId="51417583" w14:textId="214ADAA1" w:rsidR="00C9522F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2</w:t>
            </w:r>
            <w:r>
              <w:rPr>
                <w:rStyle w:val="a4"/>
                <w:rFonts w:cs="Times New Roman"/>
                <w:color w:val="auto"/>
                <w:u w:val="none"/>
              </w:rPr>
              <w:t>958</w:t>
            </w:r>
          </w:p>
        </w:tc>
        <w:tc>
          <w:tcPr>
            <w:tcW w:w="2268" w:type="dxa"/>
          </w:tcPr>
          <w:p w14:paraId="5745FBE7" w14:textId="73D5C9FB" w:rsidR="00C9522F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1</w:t>
            </w:r>
            <w:r>
              <w:rPr>
                <w:rStyle w:val="a4"/>
                <w:rFonts w:cs="Times New Roman"/>
                <w:color w:val="auto"/>
                <w:u w:val="none"/>
              </w:rPr>
              <w:t>817(</w:t>
            </w:r>
            <w:proofErr w:type="spellStart"/>
            <w:r>
              <w:rPr>
                <w:rStyle w:val="a4"/>
                <w:rFonts w:cs="Times New Roman"/>
                <w:color w:val="auto"/>
                <w:u w:val="none"/>
              </w:rPr>
              <w:t>Shift_JIS</w:t>
            </w:r>
            <w:proofErr w:type="spellEnd"/>
            <w:r>
              <w:rPr>
                <w:rStyle w:val="a4"/>
                <w:rFonts w:cs="Times New Roman"/>
                <w:color w:val="auto"/>
                <w:u w:val="none"/>
              </w:rPr>
              <w:t>)</w:t>
            </w:r>
          </w:p>
        </w:tc>
        <w:tc>
          <w:tcPr>
            <w:tcW w:w="1417" w:type="dxa"/>
          </w:tcPr>
          <w:p w14:paraId="1E9736D0" w14:textId="77777777" w:rsidR="00C9522F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9</w:t>
            </w:r>
            <w:r>
              <w:rPr>
                <w:rStyle w:val="a4"/>
                <w:rFonts w:cs="Times New Roman"/>
                <w:color w:val="auto"/>
                <w:u w:val="none"/>
              </w:rPr>
              <w:t>84(UTF-8)</w:t>
            </w:r>
          </w:p>
          <w:p w14:paraId="32DDBA8A" w14:textId="68DE2645" w:rsidR="006C6571" w:rsidRDefault="006C6571" w:rsidP="000E1FF7">
            <w:pPr>
              <w:adjustRightInd w:val="0"/>
              <w:snapToGrid w:val="0"/>
              <w:spacing w:line="360" w:lineRule="auto"/>
              <w:jc w:val="both"/>
              <w:rPr>
                <w:rStyle w:val="a4"/>
                <w:rFonts w:cs="Times New Roman"/>
                <w:color w:val="auto"/>
                <w:u w:val="none"/>
              </w:rPr>
            </w:pPr>
            <w:r>
              <w:rPr>
                <w:rStyle w:val="a4"/>
                <w:rFonts w:cs="Times New Roman" w:hint="eastAsia"/>
                <w:color w:val="auto"/>
                <w:u w:val="none"/>
              </w:rPr>
              <w:t>1</w:t>
            </w:r>
            <w:r>
              <w:rPr>
                <w:rStyle w:val="a4"/>
                <w:rFonts w:cs="Times New Roman"/>
                <w:color w:val="auto"/>
                <w:u w:val="none"/>
              </w:rPr>
              <w:t>800(BIG5)</w:t>
            </w:r>
          </w:p>
        </w:tc>
      </w:tr>
    </w:tbl>
    <w:p w14:paraId="1C06D8F7" w14:textId="4DBE3C65" w:rsidR="006C6571" w:rsidRDefault="006C6571" w:rsidP="000E1FF7">
      <w:pPr>
        <w:adjustRightInd w:val="0"/>
        <w:snapToGrid w:val="0"/>
        <w:spacing w:line="360" w:lineRule="auto"/>
        <w:jc w:val="both"/>
        <w:rPr>
          <w:rStyle w:val="a4"/>
          <w:rFonts w:cs="Times New Roman"/>
          <w:color w:val="auto"/>
          <w:u w:val="none"/>
        </w:rPr>
      </w:pPr>
    </w:p>
    <w:p w14:paraId="161FBF2B" w14:textId="34379154" w:rsidR="006C6571" w:rsidRDefault="00CC4AC0" w:rsidP="007A35C5">
      <w:pPr>
        <w:adjustRightInd w:val="0"/>
        <w:snapToGrid w:val="0"/>
        <w:spacing w:line="360" w:lineRule="auto"/>
        <w:ind w:firstLineChars="200" w:firstLine="480"/>
        <w:jc w:val="both"/>
        <w:rPr>
          <w:rFonts w:cs="Times New Roman"/>
        </w:rPr>
      </w:pPr>
      <w:r>
        <w:rPr>
          <w:rFonts w:cs="Times New Roman"/>
        </w:rPr>
        <w:t>QR Code</w:t>
      </w:r>
      <w:r>
        <w:rPr>
          <w:rFonts w:cs="Times New Roman" w:hint="eastAsia"/>
        </w:rPr>
        <w:t>總共有</w:t>
      </w:r>
      <w:r w:rsidR="006C6571">
        <w:rPr>
          <w:rFonts w:cs="Times New Roman" w:hint="eastAsia"/>
        </w:rPr>
        <w:t>4</w:t>
      </w:r>
      <w:r w:rsidR="006C6571">
        <w:rPr>
          <w:rFonts w:cs="Times New Roman"/>
        </w:rPr>
        <w:t>0</w:t>
      </w:r>
      <w:r w:rsidR="006C6571">
        <w:rPr>
          <w:rFonts w:cs="Times New Roman" w:hint="eastAsia"/>
        </w:rPr>
        <w:t>個不同大小的版本</w:t>
      </w:r>
      <w:r w:rsidR="007A35C5">
        <w:rPr>
          <w:rFonts w:cs="Times New Roman" w:hint="eastAsia"/>
        </w:rPr>
        <w:t>，版本</w:t>
      </w:r>
      <w:r w:rsidR="007A35C5">
        <w:rPr>
          <w:rFonts w:cs="Times New Roman"/>
        </w:rPr>
        <w:t>1</w:t>
      </w:r>
      <w:r w:rsidR="007A35C5">
        <w:rPr>
          <w:rFonts w:cs="Times New Roman" w:hint="eastAsia"/>
        </w:rPr>
        <w:t>與版本</w:t>
      </w:r>
      <w:r w:rsidR="007A35C5">
        <w:rPr>
          <w:rFonts w:cs="Times New Roman"/>
        </w:rPr>
        <w:t>40</w:t>
      </w:r>
      <w:r w:rsidR="007A35C5">
        <w:rPr>
          <w:rFonts w:cs="Times New Roman" w:hint="eastAsia"/>
        </w:rPr>
        <w:t>的</w:t>
      </w:r>
      <w:r w:rsidR="007A35C5">
        <w:rPr>
          <w:rFonts w:cs="Times New Roman"/>
        </w:rPr>
        <w:t>QR Code</w:t>
      </w:r>
      <w:r w:rsidR="007A35C5">
        <w:rPr>
          <w:rFonts w:cs="Times New Roman" w:hint="eastAsia"/>
        </w:rPr>
        <w:t>外觀如</w:t>
      </w:r>
      <w:r w:rsidR="007A35C5">
        <w:rPr>
          <w:rFonts w:cs="Times New Roman"/>
        </w:rPr>
        <w:fldChar w:fldCharType="begin"/>
      </w:r>
      <w:r w:rsidR="007A35C5">
        <w:rPr>
          <w:rFonts w:cs="Times New Roman"/>
        </w:rPr>
        <w:instrText xml:space="preserve"> </w:instrText>
      </w:r>
      <w:r w:rsidR="007A35C5">
        <w:rPr>
          <w:rFonts w:cs="Times New Roman" w:hint="eastAsia"/>
        </w:rPr>
        <w:instrText>REF _Ref109649724 \h</w:instrText>
      </w:r>
      <w:r w:rsidR="007A35C5">
        <w:rPr>
          <w:rFonts w:cs="Times New Roman"/>
        </w:rPr>
        <w:instrText xml:space="preserve"> </w:instrText>
      </w:r>
      <w:r w:rsidR="007A35C5">
        <w:rPr>
          <w:rFonts w:cs="Times New Roman"/>
        </w:rPr>
      </w:r>
      <w:r w:rsidR="007A35C5">
        <w:rPr>
          <w:rFonts w:cs="Times New Roman"/>
        </w:rPr>
        <w:fldChar w:fldCharType="separate"/>
      </w:r>
      <w:r w:rsidR="007A35C5" w:rsidRPr="004815F1">
        <w:rPr>
          <w:rFonts w:cs="Times New Roman (本文 CS 字型)" w:hint="eastAsia"/>
          <w:color w:val="000000" w:themeColor="text1"/>
        </w:rPr>
        <w:t>圖</w:t>
      </w:r>
      <w:r w:rsidR="007A35C5" w:rsidRPr="004815F1">
        <w:rPr>
          <w:rFonts w:cs="Times New Roman (本文 CS 字型)" w:hint="eastAsia"/>
          <w:color w:val="000000" w:themeColor="text1"/>
        </w:rPr>
        <w:t xml:space="preserve"> </w:t>
      </w:r>
      <w:r w:rsidR="007A35C5">
        <w:rPr>
          <w:rFonts w:cs="Times New Roman (本文 CS 字型)"/>
          <w:noProof/>
          <w:color w:val="000000" w:themeColor="text1"/>
        </w:rPr>
        <w:t>2</w:t>
      </w:r>
      <w:r w:rsidR="007A35C5">
        <w:rPr>
          <w:rFonts w:cs="Times New Roman"/>
        </w:rPr>
        <w:fldChar w:fldCharType="end"/>
      </w:r>
      <w:r w:rsidR="007A35C5">
        <w:rPr>
          <w:rFonts w:cs="Times New Roman" w:hint="eastAsia"/>
        </w:rPr>
        <w:t>所示。</w:t>
      </w:r>
      <w:r w:rsidR="007A35C5">
        <w:rPr>
          <w:rFonts w:cs="Times New Roman"/>
        </w:rPr>
        <w:t>QR Code</w:t>
      </w:r>
      <w:r w:rsidR="006C6571">
        <w:rPr>
          <w:rFonts w:cs="Times New Roman" w:hint="eastAsia"/>
        </w:rPr>
        <w:t>模組量根據每個版本</w:t>
      </w:r>
      <w:r w:rsidR="006C6571">
        <w:rPr>
          <w:rFonts w:cs="Times New Roman"/>
        </w:rPr>
        <w:t>(v)</w:t>
      </w:r>
      <w:r w:rsidR="006C6571">
        <w:rPr>
          <w:rFonts w:cs="Times New Roman" w:hint="eastAsia"/>
        </w:rPr>
        <w:t>，有不同的數量</w:t>
      </w:r>
      <w:r w:rsidR="00BA109E">
        <w:rPr>
          <w:rFonts w:cs="Times New Roman" w:hint="eastAsia"/>
        </w:rPr>
        <w:t>，意則版本越大則模組越多</w:t>
      </w:r>
      <w:r w:rsidR="006C6571">
        <w:rPr>
          <w:rFonts w:cs="Times New Roman" w:hint="eastAsia"/>
        </w:rPr>
        <w:t>。則正方形</w:t>
      </w:r>
      <w:r w:rsidR="006C6571">
        <w:rPr>
          <w:rFonts w:cs="Times New Roman"/>
        </w:rPr>
        <w:t>QR Code</w:t>
      </w:r>
      <w:r w:rsidR="006C6571">
        <w:rPr>
          <w:rFonts w:cs="Times New Roman" w:hint="eastAsia"/>
        </w:rPr>
        <w:t>大小為</w:t>
      </w:r>
      <w:r w:rsidR="00BA109E">
        <w:rPr>
          <w:rFonts w:cs="Times New Roman" w:hint="eastAsia"/>
        </w:rPr>
        <w:t>(</w:t>
      </w:r>
      <w:r w:rsidR="006C6571">
        <w:rPr>
          <w:rFonts w:cs="Times New Roman"/>
        </w:rPr>
        <w:t>17+4v</w:t>
      </w:r>
      <w:r w:rsidR="00BA109E">
        <w:rPr>
          <w:rFonts w:cs="Times New Roman"/>
        </w:rPr>
        <w:t>)</w:t>
      </w:r>
      <w:r w:rsidR="00BA109E">
        <w:rPr>
          <w:rFonts w:cs="Times New Roman" w:hint="eastAsia"/>
        </w:rPr>
        <w:t>×</w:t>
      </w:r>
      <w:r w:rsidR="00BA109E">
        <w:rPr>
          <w:rFonts w:cs="Times New Roman"/>
        </w:rPr>
        <w:t>(</w:t>
      </w:r>
      <w:r w:rsidR="006C6571">
        <w:rPr>
          <w:rFonts w:cs="Times New Roman" w:hint="eastAsia"/>
        </w:rPr>
        <w:t>1</w:t>
      </w:r>
      <w:r w:rsidR="006C6571">
        <w:rPr>
          <w:rFonts w:cs="Times New Roman"/>
        </w:rPr>
        <w:t>7+4v</w:t>
      </w:r>
      <w:r w:rsidR="00BA109E">
        <w:rPr>
          <w:rFonts w:cs="Times New Roman"/>
        </w:rPr>
        <w:t>)</w:t>
      </w:r>
      <w:r w:rsidR="006C6571">
        <w:rPr>
          <w:rFonts w:cs="Times New Roman" w:hint="eastAsia"/>
        </w:rPr>
        <w:t>個模組</w:t>
      </w:r>
      <w:r w:rsidR="00BA109E">
        <w:rPr>
          <w:rFonts w:cs="Times New Roman" w:hint="eastAsia"/>
        </w:rPr>
        <w:t>。因此，版本最小的</w:t>
      </w:r>
      <w:r w:rsidR="00BA0719">
        <w:rPr>
          <w:rFonts w:cs="Times New Roman" w:hint="eastAsia"/>
        </w:rPr>
        <w:t>版本</w:t>
      </w:r>
      <w:r w:rsidR="00BA0719">
        <w:rPr>
          <w:rFonts w:cs="Times New Roman"/>
        </w:rPr>
        <w:t>1</w:t>
      </w:r>
      <w:r w:rsidR="00BA0719">
        <w:rPr>
          <w:rFonts w:cs="Times New Roman" w:hint="eastAsia"/>
        </w:rPr>
        <w:t>，模組數量為</w:t>
      </w:r>
      <w:r w:rsidR="00BA0719">
        <w:rPr>
          <w:rFonts w:cs="Times New Roman"/>
        </w:rPr>
        <w:t>21</w:t>
      </w:r>
      <w:r w:rsidR="00BA0719">
        <w:rPr>
          <w:rFonts w:cs="Times New Roman" w:hint="eastAsia"/>
        </w:rPr>
        <w:t>×</w:t>
      </w:r>
      <w:r w:rsidR="00BA0719">
        <w:rPr>
          <w:rFonts w:cs="Times New Roman"/>
        </w:rPr>
        <w:t>21</w:t>
      </w:r>
      <w:r w:rsidR="00BA0719">
        <w:rPr>
          <w:rFonts w:cs="Times New Roman" w:hint="eastAsia"/>
        </w:rPr>
        <w:t>，而最大的版本</w:t>
      </w:r>
      <w:r w:rsidR="00BA0719">
        <w:rPr>
          <w:rFonts w:cs="Times New Roman"/>
        </w:rPr>
        <w:t>40</w:t>
      </w:r>
      <w:r w:rsidR="00BA0719">
        <w:rPr>
          <w:rFonts w:cs="Times New Roman" w:hint="eastAsia"/>
        </w:rPr>
        <w:t>則是</w:t>
      </w:r>
      <w:r w:rsidR="00BA0719">
        <w:rPr>
          <w:rFonts w:cs="Times New Roman"/>
        </w:rPr>
        <w:t>177</w:t>
      </w:r>
      <w:r w:rsidR="00BA0719">
        <w:rPr>
          <w:rFonts w:cs="Times New Roman" w:hint="eastAsia"/>
        </w:rPr>
        <w:t>×</w:t>
      </w:r>
      <w:r w:rsidR="00BA0719">
        <w:rPr>
          <w:rFonts w:cs="Times New Roman"/>
        </w:rPr>
        <w:t>177</w:t>
      </w:r>
      <w:r w:rsidR="00BA0719">
        <w:rPr>
          <w:rFonts w:cs="Times New Roman" w:hint="eastAsia"/>
        </w:rPr>
        <w:t>。</w:t>
      </w:r>
      <w:r w:rsidR="006E1010">
        <w:rPr>
          <w:rFonts w:cs="Times New Roman" w:hint="eastAsia"/>
        </w:rPr>
        <w:t>儲存資料的數量也可以因版本增加數量而有增長。</w:t>
      </w:r>
      <w:r w:rsidR="006E1010" w:rsidRPr="002F632D">
        <w:rPr>
          <w:rFonts w:cs="Times New Roman" w:hint="eastAsia"/>
        </w:rPr>
        <w:t>此外</w:t>
      </w:r>
      <w:r w:rsidR="006E1010" w:rsidRPr="002F632D">
        <w:rPr>
          <w:rFonts w:cs="Times New Roman" w:hint="eastAsia"/>
        </w:rPr>
        <w:t>QR Code</w:t>
      </w:r>
      <w:r w:rsidR="006E1010" w:rsidRPr="002F632D">
        <w:rPr>
          <w:rFonts w:cs="Times New Roman" w:hint="eastAsia"/>
        </w:rPr>
        <w:t>使用了</w:t>
      </w:r>
      <w:r w:rsidR="006E1010" w:rsidRPr="002F632D">
        <w:rPr>
          <w:rFonts w:cs="Times New Roman" w:hint="eastAsia"/>
        </w:rPr>
        <w:t>Reed-Solomon Code</w:t>
      </w:r>
      <w:r w:rsidR="006E1010" w:rsidRPr="002F632D">
        <w:rPr>
          <w:rFonts w:cs="Times New Roman" w:hint="eastAsia"/>
        </w:rPr>
        <w:t>進行</w:t>
      </w:r>
      <w:r w:rsidR="006E1010">
        <w:rPr>
          <w:rFonts w:cs="Times New Roman" w:hint="eastAsia"/>
        </w:rPr>
        <w:t>糾錯碼</w:t>
      </w:r>
      <w:r w:rsidR="006E1010" w:rsidRPr="002F632D">
        <w:rPr>
          <w:rFonts w:cs="Times New Roman" w:hint="eastAsia"/>
        </w:rPr>
        <w:t>編碼</w:t>
      </w:r>
      <w:r w:rsidR="007A1753">
        <w:rPr>
          <w:rFonts w:cs="Times New Roman" w:hint="eastAsia"/>
        </w:rPr>
        <w:t>而</w:t>
      </w:r>
      <w:r w:rsidR="006E1010" w:rsidRPr="002F632D">
        <w:rPr>
          <w:rFonts w:cs="Times New Roman" w:hint="eastAsia"/>
        </w:rPr>
        <w:t>擁有良好的</w:t>
      </w:r>
      <w:r w:rsidR="007A1753">
        <w:rPr>
          <w:rFonts w:cs="Times New Roman" w:hint="eastAsia"/>
        </w:rPr>
        <w:t>容</w:t>
      </w:r>
      <w:r w:rsidR="006E1010" w:rsidRPr="002F632D">
        <w:rPr>
          <w:rFonts w:cs="Times New Roman" w:hint="eastAsia"/>
        </w:rPr>
        <w:t>錯能力，</w:t>
      </w:r>
      <w:r w:rsidR="007A1753">
        <w:rPr>
          <w:rFonts w:cs="Times New Roman" w:hint="eastAsia"/>
        </w:rPr>
        <w:t>在下一節中能夠得知，容錯力越高則</w:t>
      </w:r>
      <w:r w:rsidR="007A1753">
        <w:rPr>
          <w:rFonts w:cs="Times New Roman" w:hint="eastAsia"/>
        </w:rPr>
        <w:lastRenderedPageBreak/>
        <w:t>所需要的資料容量則越多，而同時</w:t>
      </w:r>
      <w:r w:rsidR="00F144B5">
        <w:rPr>
          <w:rFonts w:cs="Times New Roman" w:hint="eastAsia"/>
        </w:rPr>
        <w:t>在一樣版本的</w:t>
      </w:r>
      <w:r w:rsidR="00F144B5">
        <w:rPr>
          <w:rFonts w:cs="Times New Roman"/>
        </w:rPr>
        <w:t>QR Code</w:t>
      </w:r>
      <w:r w:rsidR="00F144B5">
        <w:rPr>
          <w:rFonts w:cs="Times New Roman" w:hint="eastAsia"/>
        </w:rPr>
        <w:t>中，儲存資料的資料模組則會越少。</w:t>
      </w:r>
    </w:p>
    <w:p w14:paraId="3363B789" w14:textId="646FE404" w:rsidR="003C6B77" w:rsidRDefault="003C6B77" w:rsidP="000E1FF7">
      <w:pPr>
        <w:adjustRightInd w:val="0"/>
        <w:snapToGrid w:val="0"/>
        <w:spacing w:line="360" w:lineRule="auto"/>
        <w:jc w:val="both"/>
        <w:rPr>
          <w:rFonts w:cs="Times New Roman"/>
        </w:rPr>
      </w:pPr>
      <w:r>
        <w:rPr>
          <w:rFonts w:cs="Times New Roman" w:hint="eastAsia"/>
        </w:rPr>
        <w:t xml:space="preserve"> </w:t>
      </w:r>
      <w:r>
        <w:rPr>
          <w:rFonts w:cs="Times New Roman"/>
        </w:rPr>
        <w:t xml:space="preserve"> </w:t>
      </w:r>
    </w:p>
    <w:tbl>
      <w:tblPr>
        <w:tblStyle w:val="af2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5"/>
        <w:gridCol w:w="2716"/>
      </w:tblGrid>
      <w:tr w:rsidR="004815F1" w:rsidRPr="004815F1" w14:paraId="6F70B8FA" w14:textId="77777777" w:rsidTr="003C6B77">
        <w:trPr>
          <w:trHeight w:val="1897"/>
          <w:jc w:val="center"/>
        </w:trPr>
        <w:tc>
          <w:tcPr>
            <w:tcW w:w="1885" w:type="dxa"/>
          </w:tcPr>
          <w:p w14:paraId="0531BAE6" w14:textId="77777777" w:rsidR="003C6B77" w:rsidRPr="004815F1" w:rsidRDefault="003C6B77" w:rsidP="00D51A69">
            <w:pPr>
              <w:adjustRightInd w:val="0"/>
              <w:snapToGrid w:val="0"/>
              <w:spacing w:line="360" w:lineRule="auto"/>
              <w:jc w:val="center"/>
              <w:rPr>
                <w:rFonts w:cs="Times New Roman"/>
                <w:color w:val="000000" w:themeColor="text1"/>
              </w:rPr>
            </w:pPr>
          </w:p>
          <w:p w14:paraId="0C3A6A38" w14:textId="77777777" w:rsidR="003C6B77" w:rsidRPr="004815F1" w:rsidRDefault="003C6B77" w:rsidP="00D51A69">
            <w:pPr>
              <w:adjustRightInd w:val="0"/>
              <w:snapToGrid w:val="0"/>
              <w:spacing w:line="360" w:lineRule="auto"/>
              <w:jc w:val="center"/>
              <w:rPr>
                <w:rFonts w:cs="Times New Roman"/>
                <w:color w:val="000000" w:themeColor="text1"/>
              </w:rPr>
            </w:pPr>
          </w:p>
          <w:p w14:paraId="03AA0FC8" w14:textId="5FDBBEFA" w:rsidR="003C6B77" w:rsidRPr="004815F1" w:rsidRDefault="003C6B77" w:rsidP="00D51A69">
            <w:pPr>
              <w:adjustRightInd w:val="0"/>
              <w:snapToGrid w:val="0"/>
              <w:spacing w:line="360" w:lineRule="auto"/>
              <w:jc w:val="center"/>
              <w:rPr>
                <w:rFonts w:cs="Times New Roman"/>
                <w:color w:val="000000" w:themeColor="text1"/>
              </w:rPr>
            </w:pPr>
            <w:r w:rsidRPr="004815F1">
              <w:rPr>
                <w:rFonts w:cs="Times New Roman"/>
                <w:noProof/>
                <w:color w:val="000000" w:themeColor="text1"/>
              </w:rPr>
              <w:drawing>
                <wp:inline distT="0" distB="0" distL="0" distR="0" wp14:anchorId="36838EB8" wp14:editId="7006F831">
                  <wp:extent cx="969135" cy="969135"/>
                  <wp:effectExtent l="0" t="0" r="0" b="0"/>
                  <wp:docPr id="14" name="圖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圖片 13"/>
                          <pic:cNvPicPr>
                            <a:picLocks noChangeAspect="1"/>
                          </pic:cNvPicPr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1612" cy="9816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6" w:type="dxa"/>
          </w:tcPr>
          <w:p w14:paraId="2E2C2ABF" w14:textId="440539F6" w:rsidR="003C6B77" w:rsidRPr="004815F1" w:rsidRDefault="003C6B77" w:rsidP="00D51A69">
            <w:pPr>
              <w:adjustRightInd w:val="0"/>
              <w:snapToGrid w:val="0"/>
              <w:spacing w:line="360" w:lineRule="auto"/>
              <w:jc w:val="center"/>
              <w:rPr>
                <w:rFonts w:cs="Times New Roman"/>
                <w:color w:val="000000" w:themeColor="text1"/>
              </w:rPr>
            </w:pPr>
            <w:r w:rsidRPr="004815F1">
              <w:rPr>
                <w:rFonts w:cs="Times New Roman"/>
                <w:noProof/>
                <w:color w:val="000000" w:themeColor="text1"/>
              </w:rPr>
              <w:drawing>
                <wp:inline distT="0" distB="0" distL="0" distR="0" wp14:anchorId="178D6F48" wp14:editId="27F2D9A0">
                  <wp:extent cx="1582602" cy="1582602"/>
                  <wp:effectExtent l="0" t="0" r="5080" b="5080"/>
                  <wp:docPr id="16" name="圖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圖片 11"/>
                          <pic:cNvPicPr>
                            <a:picLocks noChangeAspect="1"/>
                          </pic:cNvPicPr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92363" cy="15923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15F1" w:rsidRPr="004815F1" w14:paraId="3B82CDA7" w14:textId="77777777" w:rsidTr="003C6B77">
        <w:trPr>
          <w:jc w:val="center"/>
        </w:trPr>
        <w:tc>
          <w:tcPr>
            <w:tcW w:w="1885" w:type="dxa"/>
          </w:tcPr>
          <w:p w14:paraId="5275359F" w14:textId="23AED8B7" w:rsidR="003C6B77" w:rsidRPr="004815F1" w:rsidRDefault="003C6B77" w:rsidP="00D51A69">
            <w:pPr>
              <w:adjustRightInd w:val="0"/>
              <w:snapToGrid w:val="0"/>
              <w:spacing w:line="360" w:lineRule="auto"/>
              <w:jc w:val="center"/>
              <w:rPr>
                <w:rFonts w:cs="Times New Roman"/>
                <w:color w:val="000000" w:themeColor="text1"/>
              </w:rPr>
            </w:pPr>
            <w:r w:rsidRPr="004815F1">
              <w:rPr>
                <w:rFonts w:cs="Times New Roman"/>
                <w:color w:val="000000" w:themeColor="text1"/>
              </w:rPr>
              <w:t>(a)</w:t>
            </w:r>
          </w:p>
        </w:tc>
        <w:tc>
          <w:tcPr>
            <w:tcW w:w="2716" w:type="dxa"/>
          </w:tcPr>
          <w:p w14:paraId="7596F6B1" w14:textId="76F70F67" w:rsidR="003C6B77" w:rsidRPr="004815F1" w:rsidRDefault="003C6B77" w:rsidP="00D51A69">
            <w:pPr>
              <w:adjustRightInd w:val="0"/>
              <w:snapToGrid w:val="0"/>
              <w:spacing w:line="360" w:lineRule="auto"/>
              <w:jc w:val="center"/>
              <w:rPr>
                <w:rFonts w:cs="Times New Roman"/>
                <w:color w:val="000000" w:themeColor="text1"/>
              </w:rPr>
            </w:pPr>
            <w:r w:rsidRPr="004815F1">
              <w:rPr>
                <w:rFonts w:cs="Times New Roman"/>
                <w:color w:val="000000" w:themeColor="text1"/>
              </w:rPr>
              <w:t>(b)</w:t>
            </w:r>
          </w:p>
        </w:tc>
      </w:tr>
    </w:tbl>
    <w:p w14:paraId="35B275D0" w14:textId="29B94DBD" w:rsidR="00BA0719" w:rsidRPr="004815F1" w:rsidRDefault="00BA0719" w:rsidP="004815F1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16" w:name="_Ref109649724"/>
      <w:bookmarkStart w:id="17" w:name="_Toc109633286"/>
      <w:r w:rsidRPr="004815F1">
        <w:rPr>
          <w:rFonts w:cs="Times New Roman (本文 CS 字型)" w:hint="eastAsia"/>
          <w:color w:val="000000" w:themeColor="text1"/>
          <w:sz w:val="24"/>
          <w:szCs w:val="24"/>
        </w:rPr>
        <w:t>圖</w:t>
      </w:r>
      <w:r w:rsidRPr="004815F1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4815F1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4815F1">
        <w:rPr>
          <w:rFonts w:cs="Times New Roman (本文 CS 字型)"/>
          <w:color w:val="000000" w:themeColor="text1"/>
          <w:sz w:val="24"/>
          <w:szCs w:val="24"/>
        </w:rPr>
        <w:instrText xml:space="preserve"> </w:instrText>
      </w:r>
      <w:r w:rsidRPr="004815F1">
        <w:rPr>
          <w:rFonts w:cs="Times New Roman (本文 CS 字型)" w:hint="eastAsia"/>
          <w:color w:val="000000" w:themeColor="text1"/>
          <w:sz w:val="24"/>
          <w:szCs w:val="24"/>
        </w:rPr>
        <w:instrText xml:space="preserve">SEQ </w:instrText>
      </w:r>
      <w:r w:rsidRPr="004815F1">
        <w:rPr>
          <w:rFonts w:cs="Times New Roman (本文 CS 字型)" w:hint="eastAsia"/>
          <w:color w:val="000000" w:themeColor="text1"/>
          <w:sz w:val="24"/>
          <w:szCs w:val="24"/>
        </w:rPr>
        <w:instrText>圖</w:instrText>
      </w:r>
      <w:r w:rsidRPr="004815F1">
        <w:rPr>
          <w:rFonts w:cs="Times New Roman (本文 CS 字型)" w:hint="eastAsia"/>
          <w:color w:val="000000" w:themeColor="text1"/>
          <w:sz w:val="24"/>
          <w:szCs w:val="24"/>
        </w:rPr>
        <w:instrText xml:space="preserve"> \* ARABIC</w:instrText>
      </w:r>
      <w:r w:rsidRPr="004815F1">
        <w:rPr>
          <w:rFonts w:cs="Times New Roman (本文 CS 字型)"/>
          <w:color w:val="000000" w:themeColor="text1"/>
          <w:sz w:val="24"/>
          <w:szCs w:val="24"/>
        </w:rPr>
        <w:instrText xml:space="preserve"> </w:instrText>
      </w:r>
      <w:r w:rsidRPr="004815F1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2</w:t>
      </w:r>
      <w:r w:rsidRPr="004815F1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16"/>
      <w:r w:rsidR="00B17C41" w:rsidRPr="004815F1">
        <w:rPr>
          <w:rFonts w:cs="Times New Roman (本文 CS 字型)"/>
          <w:color w:val="000000" w:themeColor="text1"/>
          <w:sz w:val="24"/>
          <w:szCs w:val="24"/>
        </w:rPr>
        <w:t xml:space="preserve">  </w:t>
      </w:r>
      <w:r w:rsidR="00427852" w:rsidRPr="004815F1">
        <w:rPr>
          <w:rFonts w:cs="Times New Roman (本文 CS 字型)"/>
          <w:color w:val="000000" w:themeColor="text1"/>
          <w:sz w:val="24"/>
          <w:szCs w:val="24"/>
        </w:rPr>
        <w:t>QR Code</w:t>
      </w:r>
      <w:r w:rsidR="00427852" w:rsidRPr="004815F1">
        <w:rPr>
          <w:rFonts w:cs="Times New Roman (本文 CS 字型)" w:hint="eastAsia"/>
          <w:color w:val="000000" w:themeColor="text1"/>
          <w:sz w:val="24"/>
          <w:szCs w:val="24"/>
        </w:rPr>
        <w:t>版本</w:t>
      </w:r>
      <w:r w:rsidR="00427852" w:rsidRPr="004815F1">
        <w:rPr>
          <w:rFonts w:cs="Times New Roman (本文 CS 字型)"/>
          <w:color w:val="000000" w:themeColor="text1"/>
          <w:sz w:val="24"/>
          <w:szCs w:val="24"/>
        </w:rPr>
        <w:t>1</w:t>
      </w:r>
      <w:r w:rsidR="00427852" w:rsidRPr="004815F1">
        <w:rPr>
          <w:rFonts w:cs="Times New Roman (本文 CS 字型)" w:hint="eastAsia"/>
          <w:color w:val="000000" w:themeColor="text1"/>
          <w:sz w:val="24"/>
          <w:szCs w:val="24"/>
        </w:rPr>
        <w:t>與版本</w:t>
      </w:r>
      <w:r w:rsidR="00427852" w:rsidRPr="004815F1">
        <w:rPr>
          <w:rFonts w:cs="Times New Roman (本文 CS 字型)"/>
          <w:color w:val="000000" w:themeColor="text1"/>
          <w:sz w:val="24"/>
          <w:szCs w:val="24"/>
        </w:rPr>
        <w:t>4</w:t>
      </w:r>
      <w:r w:rsidR="00CC4AC0" w:rsidRPr="004815F1">
        <w:rPr>
          <w:rFonts w:cs="Times New Roman (本文 CS 字型)"/>
          <w:color w:val="000000" w:themeColor="text1"/>
          <w:sz w:val="24"/>
          <w:szCs w:val="24"/>
        </w:rPr>
        <w:t>0</w:t>
      </w:r>
      <w:r w:rsidR="00427852" w:rsidRPr="004815F1">
        <w:rPr>
          <w:rFonts w:cs="Times New Roman (本文 CS 字型)" w:hint="eastAsia"/>
          <w:color w:val="000000" w:themeColor="text1"/>
          <w:sz w:val="24"/>
          <w:szCs w:val="24"/>
        </w:rPr>
        <w:t>的外觀比較</w:t>
      </w:r>
      <w:bookmarkEnd w:id="17"/>
    </w:p>
    <w:p w14:paraId="779E7B83" w14:textId="15F5464E" w:rsidR="00427852" w:rsidRDefault="00427852" w:rsidP="000E1FF7">
      <w:pPr>
        <w:spacing w:line="360" w:lineRule="auto"/>
        <w:jc w:val="both"/>
      </w:pPr>
    </w:p>
    <w:p w14:paraId="450454E4" w14:textId="64362E7C" w:rsidR="00427852" w:rsidRDefault="00427852" w:rsidP="0024756D">
      <w:pPr>
        <w:pStyle w:val="2"/>
      </w:pPr>
      <w:bookmarkStart w:id="18" w:name="_Toc108611730"/>
      <w:r w:rsidRPr="00543586">
        <w:t>2.</w:t>
      </w:r>
      <w:r>
        <w:t>2</w:t>
      </w:r>
      <w:r w:rsidRPr="00543586">
        <w:t xml:space="preserve"> </w:t>
      </w:r>
      <w:r w:rsidRPr="002F632D">
        <w:rPr>
          <w:rFonts w:hint="eastAsia"/>
        </w:rPr>
        <w:t>QR Code</w:t>
      </w:r>
      <w:r>
        <w:rPr>
          <w:rFonts w:hint="eastAsia"/>
        </w:rPr>
        <w:t>的容錯能力</w:t>
      </w:r>
      <w:bookmarkEnd w:id="18"/>
    </w:p>
    <w:p w14:paraId="0DA2451C" w14:textId="42882387" w:rsidR="00427852" w:rsidRDefault="00427852" w:rsidP="000E1FF7">
      <w:pPr>
        <w:spacing w:line="360" w:lineRule="auto"/>
        <w:jc w:val="both"/>
        <w:rPr>
          <w:rFonts w:cs="Times New Roman (本文 CS 字型)"/>
        </w:rPr>
      </w:pPr>
      <w:r>
        <w:rPr>
          <w:rFonts w:hint="eastAsia"/>
        </w:rPr>
        <w:t xml:space="preserve"> </w:t>
      </w:r>
      <w:r>
        <w:t xml:space="preserve">   </w:t>
      </w:r>
      <w:r w:rsidR="00F62DD8">
        <w:t xml:space="preserve">    </w:t>
      </w:r>
      <w:r w:rsidR="00F82AD5" w:rsidRPr="00F82AD5">
        <w:rPr>
          <w:rFonts w:cs="Times New Roman (本文 CS 字型)" w:hint="eastAsia"/>
        </w:rPr>
        <w:t>利用</w:t>
      </w:r>
      <w:r w:rsidR="00F82AD5">
        <w:rPr>
          <w:rFonts w:cs="Times New Roman (本文 CS 字型)"/>
        </w:rPr>
        <w:t>Reed-Solomon</w:t>
      </w:r>
      <w:r w:rsidR="00F82AD5">
        <w:rPr>
          <w:rFonts w:cs="Times New Roman (本文 CS 字型)" w:hint="eastAsia"/>
        </w:rPr>
        <w:t>方法進行編碼，使得</w:t>
      </w:r>
      <w:r w:rsidR="00F82AD5">
        <w:rPr>
          <w:rFonts w:cs="Times New Roman (本文 CS 字型)"/>
        </w:rPr>
        <w:t>QR Code</w:t>
      </w:r>
      <w:r w:rsidR="00F82AD5">
        <w:rPr>
          <w:rFonts w:cs="Times New Roman (本文 CS 字型)" w:hint="eastAsia"/>
        </w:rPr>
        <w:t>擁有在遭受到</w:t>
      </w:r>
      <w:r w:rsidR="00EC3E59">
        <w:rPr>
          <w:rFonts w:cs="Times New Roman (本文 CS 字型)" w:hint="eastAsia"/>
        </w:rPr>
        <w:t>可接受範圍的</w:t>
      </w:r>
      <w:r w:rsidR="00F82AD5">
        <w:rPr>
          <w:rFonts w:cs="Times New Roman (本文 CS 字型)" w:hint="eastAsia"/>
        </w:rPr>
        <w:t>破壞</w:t>
      </w:r>
      <w:r w:rsidR="00EC3E59">
        <w:rPr>
          <w:rFonts w:cs="Times New Roman (本文 CS 字型)" w:hint="eastAsia"/>
        </w:rPr>
        <w:t>面積時，仍可以重新將正確的資料放回毀損區域，還原原始資料，使正確解碼成功的機率上升。</w:t>
      </w:r>
      <w:r w:rsidR="00EC3E59">
        <w:rPr>
          <w:rFonts w:cs="Times New Roman (本文 CS 字型)"/>
        </w:rPr>
        <w:t>QR Code</w:t>
      </w:r>
      <w:r w:rsidR="00EC3E59">
        <w:rPr>
          <w:rFonts w:cs="Times New Roman (本文 CS 字型)" w:hint="eastAsia"/>
        </w:rPr>
        <w:t>的容錯能力共有四個不同的容錯等級：</w:t>
      </w:r>
      <w:r w:rsidR="00EC3E59">
        <w:rPr>
          <w:rFonts w:cs="Times New Roman (本文 CS 字型)"/>
        </w:rPr>
        <w:t>L</w:t>
      </w:r>
      <w:r w:rsidR="00EC3E59">
        <w:rPr>
          <w:rFonts w:cs="Times New Roman (本文 CS 字型)" w:hint="eastAsia"/>
        </w:rPr>
        <w:t>、Ｍ、Ｑ與Ｈ。</w:t>
      </w:r>
      <w:r w:rsidR="00CC4AC0">
        <w:rPr>
          <w:rFonts w:cs="Times New Roman (本文 CS 字型)" w:hint="eastAsia"/>
        </w:rPr>
        <w:t>各</w:t>
      </w:r>
      <w:r w:rsidR="00EC3E59">
        <w:rPr>
          <w:rFonts w:cs="Times New Roman (本文 CS 字型)" w:hint="eastAsia"/>
        </w:rPr>
        <w:t>分別能夠擁有</w:t>
      </w:r>
      <w:r w:rsidR="00EC3E59">
        <w:rPr>
          <w:rFonts w:cs="Times New Roman (本文 CS 字型)"/>
        </w:rPr>
        <w:t>7%</w:t>
      </w:r>
      <w:r w:rsidR="00EC3E59">
        <w:rPr>
          <w:rFonts w:cs="Times New Roman (本文 CS 字型)" w:hint="eastAsia"/>
        </w:rPr>
        <w:t>、</w:t>
      </w:r>
      <w:r w:rsidR="00EC3E59">
        <w:rPr>
          <w:rFonts w:cs="Times New Roman (本文 CS 字型)"/>
        </w:rPr>
        <w:t>15%</w:t>
      </w:r>
      <w:r w:rsidR="00EC3E59">
        <w:rPr>
          <w:rFonts w:cs="Times New Roman (本文 CS 字型)" w:hint="eastAsia"/>
        </w:rPr>
        <w:t>、</w:t>
      </w:r>
      <w:r w:rsidR="00EC3E59">
        <w:rPr>
          <w:rFonts w:cs="Times New Roman (本文 CS 字型)"/>
        </w:rPr>
        <w:t>25%</w:t>
      </w:r>
      <w:r w:rsidR="00EC3E59">
        <w:rPr>
          <w:rFonts w:cs="Times New Roman (本文 CS 字型)" w:hint="eastAsia"/>
        </w:rPr>
        <w:t>以及</w:t>
      </w:r>
      <w:r w:rsidR="00EC3E59">
        <w:rPr>
          <w:rFonts w:cs="Times New Roman (本文 CS 字型)" w:hint="eastAsia"/>
        </w:rPr>
        <w:t>3</w:t>
      </w:r>
      <w:r w:rsidR="00EC3E59">
        <w:rPr>
          <w:rFonts w:cs="Times New Roman (本文 CS 字型)"/>
        </w:rPr>
        <w:t>0%</w:t>
      </w:r>
      <w:r w:rsidR="00EC3E59">
        <w:rPr>
          <w:rFonts w:cs="Times New Roman (本文 CS 字型)" w:hint="eastAsia"/>
        </w:rPr>
        <w:t>的容錯能力。容錯能力最高的為Ｈ，</w:t>
      </w:r>
      <w:r w:rsidR="006E1010">
        <w:rPr>
          <w:rFonts w:cs="Times New Roman (本文 CS 字型)" w:hint="eastAsia"/>
        </w:rPr>
        <w:t>最多能還原</w:t>
      </w:r>
      <w:r w:rsidR="006E1010">
        <w:rPr>
          <w:rFonts w:cs="Times New Roman (本文 CS 字型)"/>
        </w:rPr>
        <w:t>30%</w:t>
      </w:r>
      <w:r w:rsidR="006E1010">
        <w:rPr>
          <w:rFonts w:cs="Times New Roman (本文 CS 字型)" w:hint="eastAsia"/>
        </w:rPr>
        <w:t>的資料，但容錯能力越高則所需要的存儲的資料則越多，所需要的</w:t>
      </w:r>
      <w:r w:rsidR="006E1010">
        <w:rPr>
          <w:rFonts w:cs="Times New Roman (本文 CS 字型)"/>
        </w:rPr>
        <w:t>QR Code</w:t>
      </w:r>
      <w:r w:rsidR="006E1010">
        <w:rPr>
          <w:rFonts w:cs="Times New Roman (本文 CS 字型)" w:hint="eastAsia"/>
        </w:rPr>
        <w:t>版本則越高。</w:t>
      </w:r>
    </w:p>
    <w:p w14:paraId="53D93E49" w14:textId="3B85DF01" w:rsidR="002B64C2" w:rsidRPr="00CE4727" w:rsidRDefault="002B64C2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</w:p>
    <w:p w14:paraId="253B8A0A" w14:textId="67DDEFBA" w:rsidR="00F144B5" w:rsidRDefault="00F144B5" w:rsidP="0024756D">
      <w:pPr>
        <w:pStyle w:val="2"/>
      </w:pPr>
      <w:bookmarkStart w:id="19" w:name="_Toc108611731"/>
      <w:r w:rsidRPr="00543586">
        <w:t>2.</w:t>
      </w:r>
      <w:r w:rsidR="00EC6EAE">
        <w:t>3</w:t>
      </w:r>
      <w:r w:rsidRPr="00543586">
        <w:t xml:space="preserve"> </w:t>
      </w:r>
      <w:r w:rsidRPr="002F632D">
        <w:rPr>
          <w:rFonts w:hint="eastAsia"/>
        </w:rPr>
        <w:t>QR Code</w:t>
      </w:r>
      <w:r>
        <w:rPr>
          <w:rFonts w:hint="eastAsia"/>
        </w:rPr>
        <w:t>外觀</w:t>
      </w:r>
      <w:bookmarkEnd w:id="19"/>
    </w:p>
    <w:p w14:paraId="0B5627AB" w14:textId="0B71362F" w:rsidR="00F144B5" w:rsidRPr="00133973" w:rsidRDefault="00F144B5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FF0000"/>
        </w:rPr>
      </w:pPr>
      <w:r w:rsidRPr="00F144B5">
        <w:rPr>
          <w:rFonts w:cs="Times New Roman (本文 CS 字型)" w:hint="eastAsia"/>
        </w:rPr>
        <w:t xml:space="preserve">QR code </w:t>
      </w:r>
      <w:r w:rsidRPr="00F144B5">
        <w:rPr>
          <w:rFonts w:cs="Times New Roman (本文 CS 字型)" w:hint="eastAsia"/>
        </w:rPr>
        <w:t>的每個黑色或白色方格為一個模組</w:t>
      </w:r>
      <w:r w:rsidRPr="00F144B5">
        <w:rPr>
          <w:rFonts w:cs="Times New Roman (本文 CS 字型)" w:hint="eastAsia"/>
        </w:rPr>
        <w:t>(Module)</w:t>
      </w:r>
      <w:r w:rsidRPr="00F144B5">
        <w:rPr>
          <w:rFonts w:cs="Times New Roman (本文 CS 字型)" w:hint="eastAsia"/>
        </w:rPr>
        <w:t>，是</w:t>
      </w:r>
      <w:r w:rsidRPr="00F144B5">
        <w:rPr>
          <w:rFonts w:cs="Times New Roman (本文 CS 字型)" w:hint="eastAsia"/>
        </w:rPr>
        <w:t>QR code</w:t>
      </w:r>
      <w:r w:rsidRPr="00F144B5">
        <w:rPr>
          <w:rFonts w:cs="Times New Roman (本文 CS 字型)" w:hint="eastAsia"/>
        </w:rPr>
        <w:t>中的基本單位，同時也代表著一個位元，分別表示</w:t>
      </w:r>
      <w:r w:rsidRPr="00F144B5">
        <w:rPr>
          <w:rFonts w:cs="Times New Roman (本文 CS 字型)" w:hint="eastAsia"/>
        </w:rPr>
        <w:t xml:space="preserve"> 1 </w:t>
      </w:r>
      <w:r w:rsidRPr="00F144B5">
        <w:rPr>
          <w:rFonts w:cs="Times New Roman (本文 CS 字型)" w:hint="eastAsia"/>
        </w:rPr>
        <w:t>與</w:t>
      </w:r>
      <w:r w:rsidRPr="00F144B5">
        <w:rPr>
          <w:rFonts w:cs="Times New Roman (本文 CS 字型)" w:hint="eastAsia"/>
        </w:rPr>
        <w:t xml:space="preserve"> 0</w:t>
      </w:r>
      <w:r w:rsidRPr="00F144B5">
        <w:rPr>
          <w:rFonts w:cs="Times New Roman (本文 CS 字型)" w:hint="eastAsia"/>
        </w:rPr>
        <w:t>。隨著版本越大，所包含的</w:t>
      </w:r>
      <w:r w:rsidRPr="00F144B5">
        <w:rPr>
          <w:rFonts w:cs="Times New Roman (本文 CS 字型)"/>
        </w:rPr>
        <w:t>模組</w:t>
      </w:r>
      <w:r w:rsidRPr="00F144B5">
        <w:rPr>
          <w:rFonts w:cs="Times New Roman (本文 CS 字型)" w:hint="eastAsia"/>
        </w:rPr>
        <w:t>越多，使</w:t>
      </w:r>
      <w:r w:rsidRPr="00F144B5">
        <w:rPr>
          <w:rFonts w:cs="Times New Roman (本文 CS 字型)" w:hint="eastAsia"/>
        </w:rPr>
        <w:t>QR code</w:t>
      </w:r>
      <w:r w:rsidRPr="00F144B5">
        <w:rPr>
          <w:rFonts w:cs="Times New Roman (本文 CS 字型)" w:hint="eastAsia"/>
        </w:rPr>
        <w:t>能夠存儲更多的資料。</w:t>
      </w:r>
      <w:r w:rsidRPr="00F144B5">
        <w:rPr>
          <w:rFonts w:cs="Times New Roman (本文 CS 字型)"/>
        </w:rPr>
        <w:t xml:space="preserve">QR </w:t>
      </w:r>
      <w:r w:rsidR="00D56765">
        <w:rPr>
          <w:rFonts w:cs="Times New Roman (本文 CS 字型)"/>
        </w:rPr>
        <w:t>C</w:t>
      </w:r>
      <w:r w:rsidRPr="00F144B5">
        <w:rPr>
          <w:rFonts w:cs="Times New Roman (本文 CS 字型)" w:hint="eastAsia"/>
        </w:rPr>
        <w:t>o</w:t>
      </w:r>
      <w:r w:rsidRPr="00F144B5">
        <w:rPr>
          <w:rFonts w:cs="Times New Roman (本文 CS 字型)"/>
        </w:rPr>
        <w:t>de</w:t>
      </w:r>
      <w:r w:rsidRPr="00F144B5">
        <w:rPr>
          <w:rFonts w:cs="Times New Roman (本文 CS 字型)" w:hint="eastAsia"/>
        </w:rPr>
        <w:t>結構如</w:t>
      </w:r>
      <w:r w:rsidR="007A35C5">
        <w:rPr>
          <w:rFonts w:cs="Times New Roman (本文 CS 字型)"/>
        </w:rPr>
        <w:fldChar w:fldCharType="begin"/>
      </w:r>
      <w:r w:rsidR="007A35C5">
        <w:rPr>
          <w:rFonts w:cs="Times New Roman (本文 CS 字型)"/>
        </w:rPr>
        <w:instrText xml:space="preserve"> </w:instrText>
      </w:r>
      <w:r w:rsidR="007A35C5">
        <w:rPr>
          <w:rFonts w:cs="Times New Roman (本文 CS 字型)" w:hint="eastAsia"/>
        </w:rPr>
        <w:instrText>REF _Ref109649788 \h</w:instrText>
      </w:r>
      <w:r w:rsidR="007A35C5">
        <w:rPr>
          <w:rFonts w:cs="Times New Roman (本文 CS 字型)"/>
        </w:rPr>
        <w:instrText xml:space="preserve"> </w:instrText>
      </w:r>
      <w:r w:rsidR="007A35C5">
        <w:rPr>
          <w:rFonts w:cs="Times New Roman (本文 CS 字型)"/>
        </w:rPr>
      </w:r>
      <w:r w:rsidR="007A35C5">
        <w:rPr>
          <w:rFonts w:cs="Times New Roman (本文 CS 字型)"/>
        </w:rPr>
        <w:fldChar w:fldCharType="separate"/>
      </w:r>
      <w:r w:rsidR="007A35C5" w:rsidRPr="00F144B5">
        <w:rPr>
          <w:rFonts w:cs="Times New Roman (本文 CS 字型)" w:hint="eastAsia"/>
        </w:rPr>
        <w:t>圖</w:t>
      </w:r>
      <w:r w:rsidR="007A35C5" w:rsidRPr="00F144B5">
        <w:rPr>
          <w:rFonts w:cs="Times New Roman (本文 CS 字型)" w:hint="eastAsia"/>
        </w:rPr>
        <w:t xml:space="preserve"> </w:t>
      </w:r>
      <w:r w:rsidR="007A35C5">
        <w:rPr>
          <w:rFonts w:cs="Times New Roman (本文 CS 字型)"/>
          <w:noProof/>
        </w:rPr>
        <w:t>3</w:t>
      </w:r>
      <w:r w:rsidR="007A35C5">
        <w:rPr>
          <w:rFonts w:cs="Times New Roman (本文 CS 字型)"/>
        </w:rPr>
        <w:fldChar w:fldCharType="end"/>
      </w:r>
      <w:r w:rsidRPr="00F144B5">
        <w:rPr>
          <w:rFonts w:cs="Times New Roman (本文 CS 字型)" w:hint="eastAsia"/>
        </w:rPr>
        <w:t>所示，其模組整體可分為兩種類型，劃分為</w:t>
      </w:r>
      <w:r>
        <w:rPr>
          <w:rFonts w:cs="Times New Roman (本文 CS 字型)" w:hint="eastAsia"/>
        </w:rPr>
        <w:t>(</w:t>
      </w:r>
      <w:r>
        <w:rPr>
          <w:rFonts w:cs="Times New Roman (本文 CS 字型)"/>
        </w:rPr>
        <w:t>1)</w:t>
      </w:r>
      <w:r w:rsidRPr="00F144B5">
        <w:rPr>
          <w:rFonts w:cs="Times New Roman (本文 CS 字型)" w:hint="eastAsia"/>
        </w:rPr>
        <w:t>功能模組（</w:t>
      </w:r>
      <w:r w:rsidRPr="00F144B5">
        <w:rPr>
          <w:rFonts w:cs="Times New Roman (本文 CS 字型)" w:hint="eastAsia"/>
        </w:rPr>
        <w:t>F</w:t>
      </w:r>
      <w:r w:rsidRPr="00F144B5">
        <w:rPr>
          <w:rFonts w:cs="Times New Roman (本文 CS 字型)"/>
        </w:rPr>
        <w:t>unction Pattern</w:t>
      </w:r>
      <w:r w:rsidRPr="00F144B5">
        <w:rPr>
          <w:rFonts w:cs="Times New Roman (本文 CS 字型)" w:hint="eastAsia"/>
        </w:rPr>
        <w:t>）以及</w:t>
      </w:r>
      <w:r>
        <w:rPr>
          <w:rFonts w:cs="Times New Roman (本文 CS 字型)" w:hint="eastAsia"/>
        </w:rPr>
        <w:t>(</w:t>
      </w:r>
      <w:r>
        <w:rPr>
          <w:rFonts w:cs="Times New Roman (本文 CS 字型)"/>
        </w:rPr>
        <w:t>2)</w:t>
      </w:r>
      <w:r w:rsidRPr="00F144B5">
        <w:rPr>
          <w:rFonts w:cs="Times New Roman (本文 CS 字型)" w:hint="eastAsia"/>
        </w:rPr>
        <w:t>資料模組（</w:t>
      </w:r>
      <w:r w:rsidRPr="00F144B5">
        <w:rPr>
          <w:rFonts w:cs="Times New Roman (本文 CS 字型)" w:hint="eastAsia"/>
        </w:rPr>
        <w:t>Data Module</w:t>
      </w:r>
      <w:r w:rsidRPr="00F144B5">
        <w:rPr>
          <w:rFonts w:cs="Times New Roman (本文 CS 字型)" w:hint="eastAsia"/>
        </w:rPr>
        <w:t>）</w:t>
      </w:r>
      <w:r w:rsidR="00D56765">
        <w:rPr>
          <w:rFonts w:cs="Times New Roman (本文 CS 字型)" w:hint="eastAsia"/>
        </w:rPr>
        <w:t>，</w:t>
      </w:r>
      <w:r w:rsidR="00B8572E" w:rsidRPr="00FF61F2">
        <w:rPr>
          <w:rFonts w:cs="Times New Roman (本文 CS 字型)" w:hint="eastAsia"/>
          <w:color w:val="000000" w:themeColor="text1"/>
        </w:rPr>
        <w:t>包含儲存的資料以及糾錯碼（</w:t>
      </w:r>
      <w:r w:rsidR="00B8572E" w:rsidRPr="00FF61F2">
        <w:rPr>
          <w:rFonts w:cs="Times New Roman (本文 CS 字型)"/>
          <w:color w:val="000000" w:themeColor="text1"/>
        </w:rPr>
        <w:t>Error Correction</w:t>
      </w:r>
      <w:r w:rsidR="004815F1" w:rsidRPr="00FF61F2">
        <w:rPr>
          <w:rFonts w:cs="Times New Roman (本文 CS 字型)"/>
          <w:color w:val="000000" w:themeColor="text1"/>
        </w:rPr>
        <w:t xml:space="preserve"> Code</w:t>
      </w:r>
      <w:r w:rsidR="00B8572E" w:rsidRPr="00FF61F2">
        <w:rPr>
          <w:rFonts w:cs="Times New Roman (本文 CS 字型)" w:hint="eastAsia"/>
          <w:color w:val="000000" w:themeColor="text1"/>
        </w:rPr>
        <w:t>）兩種</w:t>
      </w:r>
      <w:r w:rsidR="004F6C04" w:rsidRPr="00FF61F2">
        <w:rPr>
          <w:rFonts w:cs="Times New Roman (本文 CS 字型)" w:hint="eastAsia"/>
          <w:color w:val="000000" w:themeColor="text1"/>
        </w:rPr>
        <w:t>。</w:t>
      </w:r>
    </w:p>
    <w:p w14:paraId="41F9EEF4" w14:textId="318129CF" w:rsidR="00F144B5" w:rsidRPr="00133973" w:rsidRDefault="00F144B5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B0F0"/>
        </w:rPr>
      </w:pPr>
      <w:r w:rsidRPr="00F144B5">
        <w:rPr>
          <w:rFonts w:cs="Times New Roman (本文 CS 字型)"/>
        </w:rPr>
        <w:lastRenderedPageBreak/>
        <w:t>功能模組</w:t>
      </w:r>
      <w:r w:rsidRPr="00F144B5">
        <w:rPr>
          <w:rFonts w:cs="Times New Roman (本文 CS 字型)" w:hint="eastAsia"/>
        </w:rPr>
        <w:t>的功能，是為了讓</w:t>
      </w:r>
      <w:r w:rsidRPr="00F144B5">
        <w:rPr>
          <w:rFonts w:cs="Times New Roman (本文 CS 字型)"/>
        </w:rPr>
        <w:t xml:space="preserve">QR </w:t>
      </w:r>
      <w:r w:rsidR="00FF61F2">
        <w:rPr>
          <w:rFonts w:cs="Times New Roman (本文 CS 字型)"/>
        </w:rPr>
        <w:t>C</w:t>
      </w:r>
      <w:r w:rsidRPr="00F144B5">
        <w:rPr>
          <w:rFonts w:cs="Times New Roman (本文 CS 字型)"/>
        </w:rPr>
        <w:t>ode</w:t>
      </w:r>
      <w:r w:rsidRPr="00F144B5">
        <w:rPr>
          <w:rFonts w:cs="Times New Roman (本文 CS 字型)" w:hint="eastAsia"/>
        </w:rPr>
        <w:t>閱讀器</w:t>
      </w:r>
      <w:r w:rsidRPr="00477D54">
        <w:rPr>
          <w:rFonts w:cs="Times New Roman (本文 CS 字型)" w:hint="eastAsia"/>
          <w:color w:val="000000" w:themeColor="text1"/>
        </w:rPr>
        <w:t>能夠校正</w:t>
      </w:r>
      <w:r w:rsidR="00FF61F2" w:rsidRPr="00477D54">
        <w:rPr>
          <w:rFonts w:cs="Times New Roman (本文 CS 字型)" w:hint="eastAsia"/>
          <w:color w:val="000000" w:themeColor="text1"/>
        </w:rPr>
        <w:t>傾斜、歪斜或是彎曲</w:t>
      </w:r>
      <w:r w:rsidRPr="00477D54">
        <w:rPr>
          <w:rFonts w:cs="Times New Roman (本文 CS 字型)" w:hint="eastAsia"/>
          <w:color w:val="000000" w:themeColor="text1"/>
        </w:rPr>
        <w:t>的</w:t>
      </w:r>
      <w:r w:rsidR="00FF61F2" w:rsidRPr="00477D54">
        <w:rPr>
          <w:rFonts w:cs="Times New Roman (本文 CS 字型)"/>
          <w:color w:val="000000" w:themeColor="text1"/>
        </w:rPr>
        <w:t>QR Code</w:t>
      </w:r>
      <w:r w:rsidR="00FF61F2" w:rsidRPr="00477D54">
        <w:rPr>
          <w:rFonts w:cs="Times New Roman (本文 CS 字型)" w:hint="eastAsia"/>
          <w:color w:val="000000" w:themeColor="text1"/>
        </w:rPr>
        <w:t>恢復成正方形的</w:t>
      </w:r>
      <w:r w:rsidR="00477D54" w:rsidRPr="00477D54">
        <w:rPr>
          <w:rFonts w:cs="Times New Roman (本文 CS 字型)" w:hint="eastAsia"/>
          <w:color w:val="000000" w:themeColor="text1"/>
        </w:rPr>
        <w:t>圖形</w:t>
      </w:r>
      <w:r w:rsidRPr="00DB3447">
        <w:rPr>
          <w:rFonts w:cs="Times New Roman (本文 CS 字型)" w:hint="eastAsia"/>
          <w:color w:val="000000" w:themeColor="text1"/>
        </w:rPr>
        <w:t>，</w:t>
      </w:r>
      <w:r w:rsidRPr="00F144B5">
        <w:rPr>
          <w:rFonts w:cs="Times New Roman (本文 CS 字型)" w:hint="eastAsia"/>
        </w:rPr>
        <w:t>並且快速且準確的識別</w:t>
      </w:r>
      <w:r w:rsidRPr="00F144B5">
        <w:rPr>
          <w:rFonts w:cs="Times New Roman (本文 CS 字型)"/>
        </w:rPr>
        <w:t>QR code</w:t>
      </w:r>
      <w:r w:rsidRPr="00F144B5">
        <w:rPr>
          <w:rFonts w:cs="Times New Roman (本文 CS 字型)" w:hint="eastAsia"/>
        </w:rPr>
        <w:t>的外型與版本等等的資訊</w:t>
      </w:r>
      <w:r w:rsidRPr="009617EB">
        <w:rPr>
          <w:rFonts w:cs="Times New Roman (本文 CS 字型)" w:hint="eastAsia"/>
          <w:color w:val="000000" w:themeColor="text1"/>
        </w:rPr>
        <w:t>。</w:t>
      </w:r>
      <w:r w:rsidRPr="009617EB">
        <w:rPr>
          <w:rFonts w:cs="Times New Roman (本文 CS 字型)"/>
          <w:color w:val="000000" w:themeColor="text1"/>
        </w:rPr>
        <w:t xml:space="preserve">QR </w:t>
      </w:r>
      <w:r w:rsidR="00D56765">
        <w:rPr>
          <w:rFonts w:cs="Times New Roman (本文 CS 字型)"/>
          <w:color w:val="000000" w:themeColor="text1"/>
        </w:rPr>
        <w:t>C</w:t>
      </w:r>
      <w:r w:rsidRPr="009617EB">
        <w:rPr>
          <w:rFonts w:cs="Times New Roman (本文 CS 字型)" w:hint="eastAsia"/>
          <w:color w:val="000000" w:themeColor="text1"/>
        </w:rPr>
        <w:t>o</w:t>
      </w:r>
      <w:r w:rsidRPr="009617EB">
        <w:rPr>
          <w:rFonts w:cs="Times New Roman (本文 CS 字型)"/>
          <w:color w:val="000000" w:themeColor="text1"/>
        </w:rPr>
        <w:t>de</w:t>
      </w:r>
      <w:r w:rsidRPr="009617EB">
        <w:rPr>
          <w:rFonts w:cs="Times New Roman (本文 CS 字型)" w:hint="eastAsia"/>
          <w:color w:val="000000" w:themeColor="text1"/>
        </w:rPr>
        <w:t>的結構分別由定位標記</w:t>
      </w:r>
      <w:r w:rsidR="009617EB" w:rsidRPr="009617EB">
        <w:rPr>
          <w:rFonts w:cs="Times New Roman (本文 CS 字型)"/>
          <w:color w:val="000000" w:themeColor="text1"/>
        </w:rPr>
        <w:t>(</w:t>
      </w:r>
      <w:r w:rsidRPr="009617EB">
        <w:rPr>
          <w:rFonts w:cs="Times New Roman (本文 CS 字型)" w:hint="eastAsia"/>
          <w:color w:val="000000" w:themeColor="text1"/>
        </w:rPr>
        <w:t>F</w:t>
      </w:r>
      <w:r w:rsidRPr="009617EB">
        <w:rPr>
          <w:rFonts w:cs="Times New Roman (本文 CS 字型)"/>
          <w:color w:val="000000" w:themeColor="text1"/>
        </w:rPr>
        <w:t>inder Pattern</w:t>
      </w:r>
      <w:r w:rsidR="009617EB" w:rsidRPr="009617EB">
        <w:rPr>
          <w:rFonts w:cs="Times New Roman (本文 CS 字型)"/>
          <w:color w:val="000000" w:themeColor="text1"/>
        </w:rPr>
        <w:t>)</w:t>
      </w:r>
      <w:r w:rsidRPr="009617EB">
        <w:rPr>
          <w:rFonts w:cs="Times New Roman (本文 CS 字型)" w:hint="eastAsia"/>
          <w:color w:val="000000" w:themeColor="text1"/>
        </w:rPr>
        <w:t>、校正標記</w:t>
      </w:r>
      <w:r w:rsidR="009617EB" w:rsidRPr="009617EB">
        <w:rPr>
          <w:rFonts w:cs="Times New Roman (本文 CS 字型)" w:hint="eastAsia"/>
          <w:color w:val="000000" w:themeColor="text1"/>
        </w:rPr>
        <w:t>(</w:t>
      </w:r>
      <w:r w:rsidRPr="009617EB">
        <w:rPr>
          <w:rFonts w:cs="Times New Roman (本文 CS 字型)"/>
          <w:color w:val="000000" w:themeColor="text1"/>
        </w:rPr>
        <w:t>Alignment Pattern</w:t>
      </w:r>
      <w:r w:rsidR="009617EB" w:rsidRPr="009617EB">
        <w:rPr>
          <w:rFonts w:cs="Times New Roman (本文 CS 字型)"/>
          <w:color w:val="000000" w:themeColor="text1"/>
        </w:rPr>
        <w:t>)</w:t>
      </w:r>
      <w:r w:rsidRPr="009617EB">
        <w:rPr>
          <w:rFonts w:cs="Times New Roman (本文 CS 字型)" w:hint="eastAsia"/>
          <w:color w:val="000000" w:themeColor="text1"/>
        </w:rPr>
        <w:t>、版本資訊</w:t>
      </w:r>
      <w:r w:rsidR="009617EB" w:rsidRPr="009617EB">
        <w:rPr>
          <w:rFonts w:cs="Times New Roman (本文 CS 字型)" w:hint="eastAsia"/>
          <w:color w:val="000000" w:themeColor="text1"/>
        </w:rPr>
        <w:t>(</w:t>
      </w:r>
      <w:r w:rsidRPr="009617EB">
        <w:rPr>
          <w:rFonts w:cs="Times New Roman (本文 CS 字型)"/>
          <w:color w:val="000000" w:themeColor="text1"/>
        </w:rPr>
        <w:t>Version Pattern</w:t>
      </w:r>
      <w:r w:rsidR="009617EB" w:rsidRPr="009617EB">
        <w:rPr>
          <w:rFonts w:cs="Times New Roman (本文 CS 字型)"/>
          <w:color w:val="000000" w:themeColor="text1"/>
        </w:rPr>
        <w:t>)</w:t>
      </w:r>
      <w:r w:rsidRPr="009617EB">
        <w:rPr>
          <w:rFonts w:cs="Times New Roman (本文 CS 字型)" w:hint="eastAsia"/>
          <w:color w:val="000000" w:themeColor="text1"/>
        </w:rPr>
        <w:t>、</w:t>
      </w:r>
      <w:r w:rsidR="00021B19" w:rsidRPr="009617EB">
        <w:rPr>
          <w:rFonts w:cs="Times New Roman (本文 CS 字型)" w:hint="eastAsia"/>
          <w:color w:val="000000" w:themeColor="text1"/>
        </w:rPr>
        <w:t>定時資訊</w:t>
      </w:r>
      <w:r w:rsidR="009617EB" w:rsidRPr="009617EB">
        <w:rPr>
          <w:rFonts w:cs="Times New Roman (本文 CS 字型)" w:hint="eastAsia"/>
          <w:color w:val="000000" w:themeColor="text1"/>
        </w:rPr>
        <w:t>(</w:t>
      </w:r>
      <w:r w:rsidRPr="009617EB">
        <w:rPr>
          <w:rFonts w:cs="Times New Roman (本文 CS 字型)" w:hint="eastAsia"/>
          <w:color w:val="000000" w:themeColor="text1"/>
        </w:rPr>
        <w:t>T</w:t>
      </w:r>
      <w:r w:rsidRPr="009617EB">
        <w:rPr>
          <w:rFonts w:cs="Times New Roman (本文 CS 字型)"/>
          <w:color w:val="000000" w:themeColor="text1"/>
        </w:rPr>
        <w:t>iming Pattern</w:t>
      </w:r>
      <w:r w:rsidR="009617EB" w:rsidRPr="009617EB">
        <w:rPr>
          <w:rFonts w:cs="Times New Roman (本文 CS 字型)"/>
          <w:color w:val="000000" w:themeColor="text1"/>
        </w:rPr>
        <w:t>)</w:t>
      </w:r>
      <w:r w:rsidRPr="009617EB">
        <w:rPr>
          <w:rFonts w:cs="Times New Roman (本文 CS 字型)" w:hint="eastAsia"/>
          <w:color w:val="000000" w:themeColor="text1"/>
        </w:rPr>
        <w:t>與靜態區域</w:t>
      </w:r>
      <w:r w:rsidR="009617EB" w:rsidRPr="009617EB">
        <w:rPr>
          <w:rFonts w:cs="Times New Roman (本文 CS 字型)" w:hint="eastAsia"/>
          <w:color w:val="000000" w:themeColor="text1"/>
        </w:rPr>
        <w:t>(</w:t>
      </w:r>
      <w:r w:rsidRPr="009617EB">
        <w:rPr>
          <w:rFonts w:cs="Times New Roman (本文 CS 字型)"/>
          <w:color w:val="000000" w:themeColor="text1"/>
        </w:rPr>
        <w:t>Quiet Zone</w:t>
      </w:r>
      <w:r w:rsidR="009617EB" w:rsidRPr="009617EB">
        <w:rPr>
          <w:rFonts w:cs="Times New Roman (本文 CS 字型)" w:hint="eastAsia"/>
          <w:color w:val="000000" w:themeColor="text1"/>
        </w:rPr>
        <w:t>)</w:t>
      </w:r>
      <w:r w:rsidR="009617EB" w:rsidRPr="009617EB">
        <w:rPr>
          <w:rFonts w:cs="Times New Roman (本文 CS 字型)" w:hint="eastAsia"/>
          <w:color w:val="000000" w:themeColor="text1"/>
        </w:rPr>
        <w:t>以及格式資訊</w:t>
      </w:r>
      <w:r w:rsidR="009617EB" w:rsidRPr="009617EB">
        <w:rPr>
          <w:rFonts w:cs="Times New Roman (本文 CS 字型)"/>
          <w:color w:val="000000" w:themeColor="text1"/>
        </w:rPr>
        <w:t>(</w:t>
      </w:r>
      <w:r w:rsidR="009617EB" w:rsidRPr="009617EB">
        <w:rPr>
          <w:rFonts w:cs="Times New Roman (本文 CS 字型)" w:hint="eastAsia"/>
          <w:color w:val="000000" w:themeColor="text1"/>
        </w:rPr>
        <w:t>F</w:t>
      </w:r>
      <w:r w:rsidR="009617EB" w:rsidRPr="009617EB">
        <w:rPr>
          <w:rFonts w:cs="Times New Roman (本文 CS 字型)"/>
          <w:color w:val="000000" w:themeColor="text1"/>
        </w:rPr>
        <w:t xml:space="preserve">ormat </w:t>
      </w:r>
      <w:r w:rsidR="00660019">
        <w:rPr>
          <w:rFonts w:cs="Times New Roman (本文 CS 字型)"/>
          <w:color w:val="000000" w:themeColor="text1"/>
        </w:rPr>
        <w:t>P</w:t>
      </w:r>
      <w:r w:rsidR="009617EB" w:rsidRPr="009617EB">
        <w:rPr>
          <w:rFonts w:cs="Times New Roman (本文 CS 字型)"/>
          <w:color w:val="000000" w:themeColor="text1"/>
        </w:rPr>
        <w:t>attern)</w:t>
      </w:r>
      <w:r w:rsidRPr="009617EB">
        <w:rPr>
          <w:rFonts w:cs="Times New Roman (本文 CS 字型)" w:hint="eastAsia"/>
          <w:color w:val="000000" w:themeColor="text1"/>
        </w:rPr>
        <w:t>所組成。</w:t>
      </w:r>
    </w:p>
    <w:p w14:paraId="6930C3C5" w14:textId="77777777" w:rsidR="000A0CD9" w:rsidRDefault="000A0CD9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  <w:r>
        <w:rPr>
          <w:rFonts w:cs="Times New Roman (本文 CS 字型)"/>
        </w:rPr>
        <w:t>(1)</w:t>
      </w:r>
      <w:r w:rsidRPr="000A0CD9">
        <w:rPr>
          <w:rFonts w:cs="Times New Roman (本文 CS 字型)" w:hint="eastAsia"/>
        </w:rPr>
        <w:t xml:space="preserve"> </w:t>
      </w:r>
      <w:r w:rsidRPr="00F144B5">
        <w:rPr>
          <w:rFonts w:cs="Times New Roman (本文 CS 字型)" w:hint="eastAsia"/>
        </w:rPr>
        <w:t>定位標記（</w:t>
      </w:r>
      <w:r w:rsidRPr="00F144B5">
        <w:rPr>
          <w:rFonts w:cs="Times New Roman (本文 CS 字型)"/>
        </w:rPr>
        <w:t>Finder Pattern</w:t>
      </w:r>
      <w:r w:rsidRPr="00F144B5">
        <w:rPr>
          <w:rFonts w:cs="Times New Roman (本文 CS 字型)" w:hint="eastAsia"/>
        </w:rPr>
        <w:t>）</w:t>
      </w:r>
      <w:r>
        <w:rPr>
          <w:rFonts w:cs="Times New Roman (本文 CS 字型)" w:hint="eastAsia"/>
        </w:rPr>
        <w:t>：</w:t>
      </w:r>
      <w:r w:rsidR="00F144B5" w:rsidRPr="00F144B5">
        <w:rPr>
          <w:rFonts w:cs="Times New Roman (本文 CS 字型)" w:hint="eastAsia"/>
        </w:rPr>
        <w:t>最大的圖形特徵放在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圖形的左上、右上與左下三個角落的「回」字同心的正方體</w:t>
      </w:r>
      <w:r>
        <w:rPr>
          <w:rFonts w:cs="Times New Roman (本文 CS 字型)" w:hint="eastAsia"/>
        </w:rPr>
        <w:t>。</w:t>
      </w:r>
      <w:r w:rsidR="00F144B5" w:rsidRPr="00F144B5">
        <w:rPr>
          <w:rFonts w:cs="Times New Roman (本文 CS 字型)" w:hint="eastAsia"/>
        </w:rPr>
        <w:t>功能用於協助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閱讀器能夠在</w:t>
      </w:r>
      <w:r w:rsidR="00F144B5" w:rsidRPr="00F144B5">
        <w:rPr>
          <w:rFonts w:cs="Times New Roman (本文 CS 字型)"/>
        </w:rPr>
        <w:t>360</w:t>
      </w:r>
      <w:r w:rsidR="00F144B5" w:rsidRPr="00F144B5">
        <w:rPr>
          <w:rFonts w:cs="Times New Roman (本文 CS 字型)" w:hint="eastAsia"/>
        </w:rPr>
        <w:t>度的任一角度辨識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，其重要程度讓它在每個</w:t>
      </w:r>
      <w:r w:rsidR="00F144B5" w:rsidRPr="00F144B5">
        <w:rPr>
          <w:rFonts w:cs="Times New Roman (本文 CS 字型)"/>
        </w:rPr>
        <w:t>版本</w:t>
      </w:r>
      <w:r w:rsidR="00F144B5" w:rsidRPr="00F144B5">
        <w:rPr>
          <w:rFonts w:cs="Times New Roman (本文 CS 字型)" w:hint="eastAsia"/>
        </w:rPr>
        <w:t>都一定會出現，若減少任何一個標記，便會使得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無法被正常的識別</w:t>
      </w:r>
      <w:r>
        <w:rPr>
          <w:rFonts w:cs="Times New Roman (本文 CS 字型)" w:hint="eastAsia"/>
        </w:rPr>
        <w:t>。</w:t>
      </w:r>
    </w:p>
    <w:p w14:paraId="4FB3CC42" w14:textId="77777777" w:rsidR="000A0CD9" w:rsidRDefault="000A0CD9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  <w:r>
        <w:rPr>
          <w:rFonts w:cs="Times New Roman (本文 CS 字型)"/>
        </w:rPr>
        <w:t>(2)</w:t>
      </w:r>
      <w:r w:rsidRPr="000A0CD9">
        <w:rPr>
          <w:rFonts w:cs="Times New Roman (本文 CS 字型)" w:hint="eastAsia"/>
        </w:rPr>
        <w:t xml:space="preserve"> </w:t>
      </w:r>
      <w:r w:rsidRPr="00F144B5">
        <w:rPr>
          <w:rFonts w:cs="Times New Roman (本文 CS 字型)" w:hint="eastAsia"/>
        </w:rPr>
        <w:t>分隔標記（</w:t>
      </w:r>
      <w:r w:rsidRPr="00F144B5">
        <w:rPr>
          <w:rFonts w:cs="Times New Roman (本文 CS 字型)"/>
        </w:rPr>
        <w:t>S</w:t>
      </w:r>
      <w:r w:rsidRPr="00F144B5">
        <w:rPr>
          <w:rFonts w:cs="Times New Roman (本文 CS 字型)" w:hint="eastAsia"/>
        </w:rPr>
        <w:t>e</w:t>
      </w:r>
      <w:r w:rsidRPr="00F144B5">
        <w:rPr>
          <w:rFonts w:cs="Times New Roman (本文 CS 字型)"/>
        </w:rPr>
        <w:t>parator</w:t>
      </w:r>
      <w:r w:rsidRPr="00F144B5">
        <w:rPr>
          <w:rFonts w:cs="Times New Roman (本文 CS 字型)" w:hint="eastAsia"/>
        </w:rPr>
        <w:t>）</w:t>
      </w:r>
      <w:r>
        <w:rPr>
          <w:rFonts w:cs="Times New Roman (本文 CS 字型)" w:hint="eastAsia"/>
        </w:rPr>
        <w:t>：</w:t>
      </w:r>
      <w:r w:rsidR="00F144B5" w:rsidRPr="00F144B5">
        <w:rPr>
          <w:rFonts w:cs="Times New Roman (本文 CS 字型)" w:hint="eastAsia"/>
        </w:rPr>
        <w:t>每個定位標記旁各有一條由一個</w:t>
      </w:r>
      <w:r w:rsidR="00F144B5" w:rsidRPr="00F144B5">
        <w:rPr>
          <w:rFonts w:cs="Times New Roman (本文 CS 字型)"/>
        </w:rPr>
        <w:t>模組</w:t>
      </w:r>
      <w:r w:rsidR="00F144B5" w:rsidRPr="00F144B5">
        <w:rPr>
          <w:rFonts w:cs="Times New Roman (本文 CS 字型)" w:hint="eastAsia"/>
        </w:rPr>
        <w:t>寬度所組成的。</w:t>
      </w:r>
    </w:p>
    <w:p w14:paraId="138332D5" w14:textId="6871E66F" w:rsidR="00B8572E" w:rsidRPr="00133973" w:rsidRDefault="000A0CD9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B0F0"/>
        </w:rPr>
      </w:pPr>
      <w:r>
        <w:rPr>
          <w:rFonts w:cs="Times New Roman (本文 CS 字型)"/>
        </w:rPr>
        <w:t>(3)</w:t>
      </w:r>
      <w:r w:rsidR="00B8572E">
        <w:rPr>
          <w:rFonts w:cs="Times New Roman (本文 CS 字型)" w:hint="eastAsia"/>
        </w:rPr>
        <w:t>校正標記</w:t>
      </w:r>
      <w:r w:rsidR="00B8572E">
        <w:rPr>
          <w:rFonts w:cs="Times New Roman (本文 CS 字型)"/>
        </w:rPr>
        <w:t>(Alignment Pattern)</w:t>
      </w:r>
      <w:r w:rsidR="00B8572E">
        <w:rPr>
          <w:rFonts w:cs="Times New Roman (本文 CS 字型)" w:hint="eastAsia"/>
        </w:rPr>
        <w:t>：</w:t>
      </w:r>
      <w:r w:rsidR="000A5ADC" w:rsidRPr="00F144B5">
        <w:rPr>
          <w:rFonts w:cs="Times New Roman (本文 CS 字型)" w:hint="eastAsia"/>
        </w:rPr>
        <w:t>除了版本</w:t>
      </w:r>
      <w:r w:rsidR="000A5ADC" w:rsidRPr="00F144B5">
        <w:rPr>
          <w:rFonts w:cs="Times New Roman (本文 CS 字型)" w:hint="eastAsia"/>
        </w:rPr>
        <w:t>1</w:t>
      </w:r>
      <w:r w:rsidR="000A5ADC" w:rsidRPr="00F144B5">
        <w:rPr>
          <w:rFonts w:cs="Times New Roman (本文 CS 字型)" w:hint="eastAsia"/>
        </w:rPr>
        <w:t>的</w:t>
      </w:r>
      <w:r w:rsidR="000A5ADC" w:rsidRPr="00F144B5">
        <w:rPr>
          <w:rFonts w:cs="Times New Roman (本文 CS 字型)" w:hint="eastAsia"/>
        </w:rPr>
        <w:t xml:space="preserve">QR </w:t>
      </w:r>
      <w:r w:rsidR="000A5ADC" w:rsidRPr="00F144B5">
        <w:rPr>
          <w:rFonts w:cs="Times New Roman (本文 CS 字型)"/>
        </w:rPr>
        <w:t>code</w:t>
      </w:r>
      <w:r w:rsidR="000A5ADC" w:rsidRPr="00F144B5">
        <w:rPr>
          <w:rFonts w:cs="Times New Roman (本文 CS 字型)" w:hint="eastAsia"/>
        </w:rPr>
        <w:t>沒有</w:t>
      </w:r>
      <w:r w:rsidR="000A5ADC" w:rsidRPr="00F144B5">
        <w:rPr>
          <w:rFonts w:cs="Times New Roman (本文 CS 字型)"/>
        </w:rPr>
        <w:t>校正標記</w:t>
      </w:r>
      <w:r w:rsidR="000A5ADC" w:rsidRPr="00F144B5">
        <w:rPr>
          <w:rFonts w:cs="Times New Roman (本文 CS 字型)" w:hint="eastAsia"/>
        </w:rPr>
        <w:t>，其餘</w:t>
      </w:r>
      <w:r w:rsidR="000A5ADC" w:rsidRPr="00F144B5">
        <w:rPr>
          <w:rFonts w:cs="Times New Roman (本文 CS 字型)"/>
        </w:rPr>
        <w:t>版本</w:t>
      </w:r>
      <w:r w:rsidR="000A5ADC" w:rsidRPr="00F144B5">
        <w:rPr>
          <w:rFonts w:cs="Times New Roman (本文 CS 字型)" w:hint="eastAsia"/>
        </w:rPr>
        <w:t>皆有出現</w:t>
      </w:r>
      <w:r w:rsidR="000A5ADC">
        <w:rPr>
          <w:rFonts w:cs="Times New Roman (本文 CS 字型)" w:hint="eastAsia"/>
        </w:rPr>
        <w:t>。</w:t>
      </w:r>
      <w:r w:rsidR="00F144B5" w:rsidRPr="00F144B5">
        <w:rPr>
          <w:rFonts w:cs="Times New Roman (本文 CS 字型)" w:hint="eastAsia"/>
        </w:rPr>
        <w:t>呈棋盤般分布且比定位標記略小的「回」字同心的正方體則為其校正標記</w:t>
      </w:r>
      <w:r w:rsidR="00C84EFE">
        <w:rPr>
          <w:rFonts w:cs="Times New Roman (本文 CS 字型)" w:hint="eastAsia"/>
        </w:rPr>
        <w:t>，外觀是</w:t>
      </w:r>
      <w:r w:rsidR="00C84EFE" w:rsidRPr="00B53620">
        <w:rPr>
          <w:rFonts w:hint="eastAsia"/>
        </w:rPr>
        <w:t>由</w:t>
      </w:r>
      <w:r w:rsidR="00C84EFE" w:rsidRPr="00B53620">
        <w:rPr>
          <w:rFonts w:hint="eastAsia"/>
        </w:rPr>
        <w:t>1</w:t>
      </w:r>
      <w:r w:rsidR="00C84EFE" w:rsidRPr="00B53620">
        <w:rPr>
          <w:rFonts w:hint="eastAsia"/>
        </w:rPr>
        <w:t>個</w:t>
      </w:r>
      <w:r w:rsidR="00C84EFE" w:rsidRPr="00B53620">
        <w:rPr>
          <w:rFonts w:hint="eastAsia"/>
        </w:rPr>
        <w:t>5</w:t>
      </w:r>
      <w:r w:rsidR="00C84EFE" w:rsidRPr="00CD5127">
        <w:rPr>
          <w:rFonts w:hint="eastAsia"/>
          <w:sz w:val="22"/>
        </w:rPr>
        <w:t>×</w:t>
      </w:r>
      <w:r w:rsidR="00C84EFE" w:rsidRPr="00B53620">
        <w:rPr>
          <w:rFonts w:hint="eastAsia"/>
        </w:rPr>
        <w:t>5</w:t>
      </w:r>
      <w:r w:rsidR="00C84EFE" w:rsidRPr="00B53620">
        <w:rPr>
          <w:rFonts w:hint="eastAsia"/>
        </w:rPr>
        <w:t>黑色矩形，</w:t>
      </w:r>
      <w:r w:rsidR="00C84EFE" w:rsidRPr="00B53620">
        <w:rPr>
          <w:rFonts w:hint="eastAsia"/>
        </w:rPr>
        <w:t>1</w:t>
      </w:r>
      <w:r w:rsidR="00C84EFE" w:rsidRPr="00B53620">
        <w:rPr>
          <w:rFonts w:hint="eastAsia"/>
        </w:rPr>
        <w:t>個</w:t>
      </w:r>
      <w:r w:rsidR="00C84EFE" w:rsidRPr="00B53620">
        <w:rPr>
          <w:rFonts w:hint="eastAsia"/>
        </w:rPr>
        <w:t>3</w:t>
      </w:r>
      <w:r w:rsidR="00C84EFE" w:rsidRPr="00B53620">
        <w:rPr>
          <w:rFonts w:hint="eastAsia"/>
        </w:rPr>
        <w:t>×</w:t>
      </w:r>
      <w:r w:rsidR="00C84EFE" w:rsidRPr="00B53620">
        <w:rPr>
          <w:rFonts w:hint="eastAsia"/>
        </w:rPr>
        <w:t>3</w:t>
      </w:r>
      <w:r w:rsidR="00C84EFE" w:rsidRPr="00B53620">
        <w:rPr>
          <w:rFonts w:hint="eastAsia"/>
        </w:rPr>
        <w:t>白色矩形以及</w:t>
      </w:r>
      <w:r w:rsidR="00C84EFE" w:rsidRPr="00B53620">
        <w:rPr>
          <w:rFonts w:hint="eastAsia"/>
        </w:rPr>
        <w:t>1</w:t>
      </w:r>
      <w:r w:rsidR="00C84EFE" w:rsidRPr="00CD5127">
        <w:rPr>
          <w:rFonts w:hint="eastAsia"/>
          <w:sz w:val="22"/>
        </w:rPr>
        <w:t>×</w:t>
      </w:r>
      <w:r w:rsidR="00C84EFE" w:rsidRPr="00B53620">
        <w:rPr>
          <w:rFonts w:hint="eastAsia"/>
        </w:rPr>
        <w:t>1</w:t>
      </w:r>
      <w:r w:rsidR="00C84EFE" w:rsidRPr="00B53620">
        <w:rPr>
          <w:rFonts w:hint="eastAsia"/>
        </w:rPr>
        <w:t>黑色矩形組成</w:t>
      </w:r>
      <w:r w:rsidR="00F144B5" w:rsidRPr="00F144B5">
        <w:rPr>
          <w:rFonts w:cs="Times New Roman (本文 CS 字型)" w:hint="eastAsia"/>
        </w:rPr>
        <w:t>，其功能於校正辨識</w:t>
      </w:r>
      <w:r w:rsidR="00660019">
        <w:rPr>
          <w:rFonts w:cs="Times New Roman (本文 CS 字型)" w:hint="eastAsia"/>
        </w:rPr>
        <w:t>。</w:t>
      </w:r>
    </w:p>
    <w:p w14:paraId="7A1F40A2" w14:textId="33F1CB10" w:rsidR="00B8572E" w:rsidRDefault="00B8572E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  <w:r>
        <w:rPr>
          <w:rFonts w:cs="Times New Roman (本文 CS 字型)"/>
        </w:rPr>
        <w:t>(3)</w:t>
      </w:r>
      <w:r w:rsidR="00021B19">
        <w:rPr>
          <w:rFonts w:cs="Times New Roman (本文 CS 字型)" w:hint="eastAsia"/>
        </w:rPr>
        <w:t>定時資訊</w:t>
      </w:r>
      <w:r w:rsidR="00F144B5" w:rsidRPr="00F144B5">
        <w:rPr>
          <w:rFonts w:cs="Times New Roman (本文 CS 字型)" w:hint="eastAsia"/>
        </w:rPr>
        <w:t>（</w:t>
      </w:r>
      <w:r w:rsidR="00F144B5" w:rsidRPr="00F144B5">
        <w:rPr>
          <w:rFonts w:cs="Times New Roman (本文 CS 字型)" w:hint="eastAsia"/>
        </w:rPr>
        <w:t>T</w:t>
      </w:r>
      <w:r w:rsidR="00F144B5" w:rsidRPr="00F144B5">
        <w:rPr>
          <w:rFonts w:cs="Times New Roman (本文 CS 字型)"/>
        </w:rPr>
        <w:t>iming Pattern</w:t>
      </w:r>
      <w:r w:rsidR="00F144B5" w:rsidRPr="00F144B5">
        <w:rPr>
          <w:rFonts w:cs="Times New Roman (本文 CS 字型)" w:hint="eastAsia"/>
        </w:rPr>
        <w:t>）</w:t>
      </w:r>
      <w:r>
        <w:rPr>
          <w:rFonts w:cs="Times New Roman (本文 CS 字型)" w:hint="eastAsia"/>
        </w:rPr>
        <w:t>：</w:t>
      </w:r>
      <w:r w:rsidR="00F144B5" w:rsidRPr="00F144B5">
        <w:rPr>
          <w:rFonts w:cs="Times New Roman (本文 CS 字型)" w:hint="eastAsia"/>
        </w:rPr>
        <w:t>作為單位刻度，在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上方兩個定位標記之間，與左邊兩個定位標記之間，各連接一條黑白相間的長條圖塊，用途在掃描變形的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時，協助校正回正確的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標準外型。</w:t>
      </w:r>
    </w:p>
    <w:p w14:paraId="7456139E" w14:textId="2EF2C550" w:rsidR="00F144B5" w:rsidRDefault="00B8572E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  <w:r>
        <w:rPr>
          <w:rFonts w:cs="Times New Roman (本文 CS 字型)"/>
        </w:rPr>
        <w:t>(4)</w:t>
      </w:r>
      <w:r w:rsidRPr="00F144B5">
        <w:rPr>
          <w:rFonts w:cs="Times New Roman (本文 CS 字型)" w:hint="eastAsia"/>
        </w:rPr>
        <w:t>靜態區域（</w:t>
      </w:r>
      <w:r w:rsidRPr="00F144B5">
        <w:rPr>
          <w:rFonts w:cs="Times New Roman (本文 CS 字型)"/>
        </w:rPr>
        <w:t>Quiet Zone</w:t>
      </w:r>
      <w:r w:rsidRPr="00F144B5">
        <w:rPr>
          <w:rFonts w:cs="Times New Roman (本文 CS 字型)" w:hint="eastAsia"/>
        </w:rPr>
        <w:t>）</w:t>
      </w:r>
      <w:r>
        <w:rPr>
          <w:rFonts w:cs="Times New Roman (本文 CS 字型)" w:hint="eastAsia"/>
        </w:rPr>
        <w:t>：</w:t>
      </w:r>
      <w:r w:rsidR="00F144B5" w:rsidRPr="00F144B5">
        <w:rPr>
          <w:rFonts w:cs="Times New Roman (本文 CS 字型)" w:hint="eastAsia"/>
        </w:rPr>
        <w:t>環繞整個</w:t>
      </w:r>
      <w:r w:rsidR="00F144B5" w:rsidRPr="00F144B5"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圖片外圍的</w:t>
      </w:r>
      <w:r>
        <w:rPr>
          <w:rFonts w:cs="Times New Roman (本文 CS 字型)" w:hint="eastAsia"/>
        </w:rPr>
        <w:t>白色區域</w:t>
      </w:r>
      <w:r w:rsidR="00F144B5" w:rsidRPr="00F144B5">
        <w:rPr>
          <w:rFonts w:cs="Times New Roman (本文 CS 字型)" w:hint="eastAsia"/>
        </w:rPr>
        <w:t>，距離</w:t>
      </w:r>
      <w:r w:rsidR="00F144B5" w:rsidRPr="00F144B5">
        <w:rPr>
          <w:rFonts w:cs="Times New Roman (本文 CS 字型)"/>
        </w:rPr>
        <w:t xml:space="preserve">QR </w:t>
      </w:r>
      <w:r w:rsidR="00660019">
        <w:rPr>
          <w:rFonts w:cs="Times New Roman (本文 CS 字型)"/>
        </w:rPr>
        <w:t>C</w:t>
      </w:r>
      <w:r w:rsidR="00F144B5" w:rsidRPr="00F144B5">
        <w:rPr>
          <w:rFonts w:cs="Times New Roman (本文 CS 字型)" w:hint="eastAsia"/>
        </w:rPr>
        <w:t>o</w:t>
      </w:r>
      <w:r w:rsidR="00F144B5" w:rsidRPr="00F144B5">
        <w:rPr>
          <w:rFonts w:cs="Times New Roman (本文 CS 字型)"/>
        </w:rPr>
        <w:t>de</w:t>
      </w:r>
      <w:r w:rsidR="00F144B5" w:rsidRPr="00F144B5">
        <w:rPr>
          <w:rFonts w:cs="Times New Roman (本文 CS 字型)" w:hint="eastAsia"/>
        </w:rPr>
        <w:t>圖形四個或四個以上</w:t>
      </w:r>
      <w:r w:rsidR="00DE5693">
        <w:rPr>
          <w:rFonts w:cs="Times New Roman (本文 CS 字型)" w:hint="eastAsia"/>
        </w:rPr>
        <w:t>的</w:t>
      </w:r>
      <w:r w:rsidR="00F144B5" w:rsidRPr="00F144B5">
        <w:rPr>
          <w:rFonts w:cs="Times New Roman (本文 CS 字型)"/>
        </w:rPr>
        <w:t>模組</w:t>
      </w:r>
      <w:r w:rsidR="00F144B5" w:rsidRPr="00F144B5">
        <w:rPr>
          <w:rFonts w:cs="Times New Roman (本文 CS 字型)" w:hint="eastAsia"/>
        </w:rPr>
        <w:t>以包圍著</w:t>
      </w:r>
      <w:r>
        <w:rPr>
          <w:rFonts w:cs="Times New Roman (本文 CS 字型)"/>
        </w:rPr>
        <w:t>QR Code</w:t>
      </w:r>
      <w:r w:rsidR="00F144B5" w:rsidRPr="00F144B5">
        <w:rPr>
          <w:rFonts w:cs="Times New Roman (本文 CS 字型)" w:hint="eastAsia"/>
        </w:rPr>
        <w:t>圖形，幫助功能模組快速被識別。</w:t>
      </w:r>
    </w:p>
    <w:p w14:paraId="7436ED4D" w14:textId="27BB2A75" w:rsidR="00C84EFE" w:rsidRDefault="00C84EFE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/>
        </w:rPr>
        <w:t>(5)</w:t>
      </w:r>
      <w:r w:rsidRPr="00C84EFE">
        <w:rPr>
          <w:rFonts w:cs="Times New Roman (本文 CS 字型)" w:hint="eastAsia"/>
          <w:color w:val="000000" w:themeColor="text1"/>
        </w:rPr>
        <w:t xml:space="preserve"> </w:t>
      </w:r>
      <w:r w:rsidRPr="009617EB">
        <w:rPr>
          <w:rFonts w:cs="Times New Roman (本文 CS 字型)" w:hint="eastAsia"/>
          <w:color w:val="000000" w:themeColor="text1"/>
        </w:rPr>
        <w:t>格式資訊</w:t>
      </w:r>
      <w:r w:rsidRPr="009617EB">
        <w:rPr>
          <w:rFonts w:cs="Times New Roman (本文 CS 字型)"/>
          <w:color w:val="000000" w:themeColor="text1"/>
        </w:rPr>
        <w:t>(</w:t>
      </w:r>
      <w:r w:rsidRPr="009617EB">
        <w:rPr>
          <w:rFonts w:cs="Times New Roman (本文 CS 字型)" w:hint="eastAsia"/>
          <w:color w:val="000000" w:themeColor="text1"/>
        </w:rPr>
        <w:t>F</w:t>
      </w:r>
      <w:r w:rsidRPr="009617EB">
        <w:rPr>
          <w:rFonts w:cs="Times New Roman (本文 CS 字型)"/>
          <w:color w:val="000000" w:themeColor="text1"/>
        </w:rPr>
        <w:t>ormat pattern)</w:t>
      </w:r>
      <w:r>
        <w:rPr>
          <w:rFonts w:cs="Times New Roman (本文 CS 字型)" w:hint="eastAsia"/>
          <w:color w:val="000000" w:themeColor="text1"/>
        </w:rPr>
        <w:t>：</w:t>
      </w:r>
      <w:r w:rsidRPr="00C84EFE">
        <w:rPr>
          <w:rFonts w:cs="Times New Roman (本文 CS 字型)" w:hint="eastAsia"/>
          <w:color w:val="000000" w:themeColor="text1"/>
        </w:rPr>
        <w:t>記錄了</w:t>
      </w:r>
      <w:r w:rsidR="00DE5693">
        <w:rPr>
          <w:rFonts w:cs="Times New Roman (本文 CS 字型)" w:hint="eastAsia"/>
          <w:color w:val="000000" w:themeColor="text1"/>
        </w:rPr>
        <w:t>為了解決連續</w:t>
      </w:r>
      <w:r w:rsidR="002946C0">
        <w:rPr>
          <w:rFonts w:cs="Times New Roman (本文 CS 字型)" w:hint="eastAsia"/>
          <w:color w:val="000000" w:themeColor="text1"/>
        </w:rPr>
        <w:t>大面積</w:t>
      </w:r>
      <w:r w:rsidR="00DE5693">
        <w:rPr>
          <w:rFonts w:cs="Times New Roman (本文 CS 字型)" w:hint="eastAsia"/>
          <w:color w:val="000000" w:themeColor="text1"/>
        </w:rPr>
        <w:t>的黑或白色模組，導致</w:t>
      </w:r>
      <w:r w:rsidR="002946C0">
        <w:rPr>
          <w:rFonts w:cs="Times New Roman (本文 CS 字型)" w:hint="eastAsia"/>
          <w:color w:val="000000" w:themeColor="text1"/>
        </w:rPr>
        <w:t>干擾</w:t>
      </w:r>
      <w:r w:rsidR="002946C0">
        <w:rPr>
          <w:rFonts w:cs="Times New Roman (本文 CS 字型)"/>
          <w:color w:val="000000" w:themeColor="text1"/>
        </w:rPr>
        <w:t>QR Code</w:t>
      </w:r>
      <w:r w:rsidR="002946C0">
        <w:rPr>
          <w:rFonts w:cs="Times New Roman (本文 CS 字型)" w:hint="eastAsia"/>
          <w:color w:val="000000" w:themeColor="text1"/>
        </w:rPr>
        <w:t>掃描效果的掩碼，與修復受到髒污以及磨損資料的糾錯碼</w:t>
      </w:r>
      <w:r w:rsidRPr="00C84EFE">
        <w:rPr>
          <w:rFonts w:cs="Times New Roman (本文 CS 字型)" w:hint="eastAsia"/>
          <w:color w:val="000000" w:themeColor="text1"/>
        </w:rPr>
        <w:t>的類型兩種數據。</w:t>
      </w:r>
    </w:p>
    <w:p w14:paraId="4402C236" w14:textId="77777777" w:rsidR="00C84EFE" w:rsidRPr="00C84EFE" w:rsidRDefault="00C84EFE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</w:p>
    <w:p w14:paraId="43A1B27D" w14:textId="339C7521" w:rsidR="000A5ADC" w:rsidRPr="000A5ADC" w:rsidRDefault="00F144B5" w:rsidP="000A5ADC">
      <w:pPr>
        <w:pStyle w:val="afa"/>
        <w:spacing w:line="360" w:lineRule="auto"/>
        <w:ind w:leftChars="-11" w:left="454" w:hanging="480"/>
        <w:jc w:val="center"/>
      </w:pPr>
      <w:r w:rsidRPr="00E108AE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166A7CB" wp14:editId="1902B8FF">
                <wp:simplePos x="0" y="0"/>
                <wp:positionH relativeFrom="column">
                  <wp:posOffset>2774645</wp:posOffset>
                </wp:positionH>
                <wp:positionV relativeFrom="paragraph">
                  <wp:posOffset>1930489</wp:posOffset>
                </wp:positionV>
                <wp:extent cx="1085331" cy="108916"/>
                <wp:effectExtent l="0" t="0" r="19685" b="18415"/>
                <wp:wrapNone/>
                <wp:docPr id="25" name="直線接點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85331" cy="108916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1CA7FC1" id="直線接點 25" o:spid="_x0000_s1026" style="position:absolute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18.5pt,152pt" to="303.95pt,160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" strokecolor="#5a5a5a [2109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2E091F3" wp14:editId="187FDAB1">
                <wp:simplePos x="0" y="0"/>
                <wp:positionH relativeFrom="column">
                  <wp:posOffset>1750775</wp:posOffset>
                </wp:positionH>
                <wp:positionV relativeFrom="paragraph">
                  <wp:posOffset>1563289</wp:posOffset>
                </wp:positionV>
                <wp:extent cx="2129021" cy="257577"/>
                <wp:effectExtent l="0" t="0" r="17780" b="22225"/>
                <wp:wrapNone/>
                <wp:docPr id="24" name="直線接點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129021" cy="257577"/>
                        </a:xfrm>
                        <a:prstGeom prst="line">
                          <a:avLst/>
                        </a:prstGeom>
                        <a:ln>
                          <a:solidFill>
                            <a:srgbClr val="0000FF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24B8E509" id="直線接點 24" o:spid="_x0000_s1026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7.85pt,123.1pt" to="305.5pt,14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" strokecolor="blue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590DE8D" wp14:editId="7BF579C9">
                <wp:simplePos x="0" y="0"/>
                <wp:positionH relativeFrom="column">
                  <wp:posOffset>1989035</wp:posOffset>
                </wp:positionH>
                <wp:positionV relativeFrom="paragraph">
                  <wp:posOffset>1620939</wp:posOffset>
                </wp:positionV>
                <wp:extent cx="1910259" cy="309397"/>
                <wp:effectExtent l="0" t="0" r="20320" b="20955"/>
                <wp:wrapNone/>
                <wp:docPr id="23" name="直線接點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910259" cy="309397"/>
                        </a:xfrm>
                        <a:prstGeom prst="line">
                          <a:avLst/>
                        </a:prstGeom>
                        <a:ln>
                          <a:solidFill>
                            <a:srgbClr val="02FF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55E03753" id="直線接點 23" o:spid="_x0000_s1026" style="position:absolute;flip:y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6.6pt,127.65pt" to="307pt,15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" strokecolor="#02ff00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2BE7D7C" wp14:editId="134E0AC9">
                <wp:simplePos x="0" y="0"/>
                <wp:positionH relativeFrom="column">
                  <wp:posOffset>3218967</wp:posOffset>
                </wp:positionH>
                <wp:positionV relativeFrom="paragraph">
                  <wp:posOffset>668762</wp:posOffset>
                </wp:positionV>
                <wp:extent cx="681024" cy="952795"/>
                <wp:effectExtent l="0" t="0" r="17780" b="12700"/>
                <wp:wrapNone/>
                <wp:docPr id="22" name="直線接點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81024" cy="952795"/>
                        </a:xfrm>
                        <a:prstGeom prst="line">
                          <a:avLst/>
                        </a:prstGeom>
                        <a:ln>
                          <a:solidFill>
                            <a:srgbClr val="02FF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6860964" id="直線接點 22" o:spid="_x0000_s1026" style="position:absolute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53.45pt,52.65pt" to="307.05pt,127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" strokecolor="#02ff00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74390A3" wp14:editId="340070C0">
                <wp:simplePos x="0" y="0"/>
                <wp:positionH relativeFrom="column">
                  <wp:posOffset>1989035</wp:posOffset>
                </wp:positionH>
                <wp:positionV relativeFrom="paragraph">
                  <wp:posOffset>1357228</wp:posOffset>
                </wp:positionV>
                <wp:extent cx="1912119" cy="315532"/>
                <wp:effectExtent l="0" t="0" r="18415" b="15240"/>
                <wp:wrapNone/>
                <wp:docPr id="21" name="直線接點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912119" cy="315532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55756F61" id="直線接點 21" o:spid="_x0000_s1026" style="position:absolute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6.6pt,106.85pt" to="307.15pt,131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" strokecolor="black [3200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3F5F77A" wp14:editId="0FF24447">
                <wp:simplePos x="0" y="0"/>
                <wp:positionH relativeFrom="column">
                  <wp:posOffset>3122374</wp:posOffset>
                </wp:positionH>
                <wp:positionV relativeFrom="paragraph">
                  <wp:posOffset>1124834</wp:posOffset>
                </wp:positionV>
                <wp:extent cx="759729" cy="496409"/>
                <wp:effectExtent l="0" t="0" r="15240" b="12065"/>
                <wp:wrapNone/>
                <wp:docPr id="20" name="直線接點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759729" cy="496409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AA0B4DA" id="直線接點 20" o:spid="_x0000_s1026" style="position:absolute;flip:y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45.85pt,88.55pt" to="305.65pt,127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" strokecolor="black [3200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F363318" wp14:editId="5C32190E">
                <wp:simplePos x="0" y="0"/>
                <wp:positionH relativeFrom="column">
                  <wp:posOffset>2665175</wp:posOffset>
                </wp:positionH>
                <wp:positionV relativeFrom="paragraph">
                  <wp:posOffset>590935</wp:posOffset>
                </wp:positionV>
                <wp:extent cx="1197736" cy="315532"/>
                <wp:effectExtent l="0" t="0" r="21590" b="15240"/>
                <wp:wrapNone/>
                <wp:docPr id="19" name="直線接點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97736" cy="315532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940AAB9" id="直線接點 19" o:spid="_x0000_s1026" style="position:absolute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09.85pt,46.55pt" to="304.15pt,71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" strokecolor="#5b9bd5 [3204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7326A8" wp14:editId="08F80FF2">
                <wp:simplePos x="0" y="0"/>
                <wp:positionH relativeFrom="column">
                  <wp:posOffset>3276922</wp:posOffset>
                </wp:positionH>
                <wp:positionV relativeFrom="paragraph">
                  <wp:posOffset>615708</wp:posOffset>
                </wp:positionV>
                <wp:extent cx="623624" cy="52499"/>
                <wp:effectExtent l="0" t="0" r="24130" b="24130"/>
                <wp:wrapNone/>
                <wp:docPr id="18" name="直線接點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23624" cy="52499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80BF1BE" id="直線接點 18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58.05pt,48.5pt" to="307.15pt,5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" strokecolor="black [3213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4D2A94C" wp14:editId="2F8872EF">
                <wp:simplePos x="0" y="0"/>
                <wp:positionH relativeFrom="column">
                  <wp:posOffset>3463666</wp:posOffset>
                </wp:positionH>
                <wp:positionV relativeFrom="paragraph">
                  <wp:posOffset>442828</wp:posOffset>
                </wp:positionV>
                <wp:extent cx="437273" cy="70386"/>
                <wp:effectExtent l="0" t="0" r="20320" b="19050"/>
                <wp:wrapNone/>
                <wp:docPr id="17" name="直線接點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37273" cy="70386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1F96770" id="直線接點 17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72.75pt,34.85pt" to="307.2pt,40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" strokecolor="black [3213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6BC83C49" wp14:editId="20AE0142">
                <wp:simplePos x="0" y="0"/>
                <wp:positionH relativeFrom="column">
                  <wp:posOffset>3309119</wp:posOffset>
                </wp:positionH>
                <wp:positionV relativeFrom="paragraph">
                  <wp:posOffset>230326</wp:posOffset>
                </wp:positionV>
                <wp:extent cx="592428" cy="141668"/>
                <wp:effectExtent l="0" t="0" r="17780" b="23495"/>
                <wp:wrapNone/>
                <wp:docPr id="59" name="直線接點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92428" cy="141668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E6B843D" id="直線接點 59" o:spid="_x0000_s1026" style="position:absolute;flip:y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0.55pt,18.15pt" to="307.2pt,29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" strokecolor="black [3213]" strokeweight=".5pt">
                <v:stroke joinstyle="miter"/>
              </v:line>
            </w:pict>
          </mc:Fallback>
        </mc:AlternateContent>
      </w:r>
      <w:r w:rsidRPr="00E108AE">
        <w:rPr>
          <w:noProof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35DEBAE8" wp14:editId="4E7310ED">
                <wp:simplePos x="0" y="0"/>
                <wp:positionH relativeFrom="column">
                  <wp:posOffset>3823916</wp:posOffset>
                </wp:positionH>
                <wp:positionV relativeFrom="paragraph">
                  <wp:posOffset>29291</wp:posOffset>
                </wp:positionV>
                <wp:extent cx="1512427" cy="2195804"/>
                <wp:effectExtent l="0" t="0" r="0" b="0"/>
                <wp:wrapNone/>
                <wp:docPr id="15" name="矩形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12427" cy="219580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94C32BF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Finder Pattern</w:t>
                            </w:r>
                          </w:p>
                          <w:p w14:paraId="4B43869A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Quite Zone</w:t>
                            </w:r>
                          </w:p>
                          <w:p w14:paraId="788FAB24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Separator</w:t>
                            </w:r>
                          </w:p>
                          <w:p w14:paraId="3AA5852E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Timing Pattern</w:t>
                            </w:r>
                          </w:p>
                          <w:p w14:paraId="7AF30E59" w14:textId="055CBDB0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Alignment Pattern</w:t>
                            </w:r>
                          </w:p>
                          <w:p w14:paraId="597A67F6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Dark Module</w:t>
                            </w:r>
                          </w:p>
                          <w:p w14:paraId="47F33D7B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Format Information</w:t>
                            </w:r>
                          </w:p>
                          <w:p w14:paraId="598A6DDA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Version Information</w:t>
                            </w:r>
                          </w:p>
                          <w:p w14:paraId="2EA519B1" w14:textId="77777777" w:rsidR="00CA30C9" w:rsidRPr="00BC5710" w:rsidRDefault="00CA30C9" w:rsidP="00F144B5">
                            <w:pPr>
                              <w:rPr>
                                <w:rFonts w:cs="Times New Roman"/>
                                <w:color w:val="000000" w:themeColor="text1"/>
                              </w:rPr>
                            </w:pPr>
                            <w:r w:rsidRPr="00BC5710">
                              <w:rPr>
                                <w:rFonts w:cs="Times New Roman"/>
                                <w:color w:val="000000" w:themeColor="text1"/>
                              </w:rPr>
                              <w:t>Data and Error Correction Are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5DEBAE8" id="矩形 15" o:spid="_x0000_s1026" style="position:absolute;left:0;text-align:left;margin-left:301.1pt;margin-top:2.3pt;width:119.1pt;height:172.9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" filled="f" stroked="f" strokeweight="1pt">
                <v:textbox>
                  <w:txbxContent>
                    <w:p w14:paraId="094C32BF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Finder Pattern</w:t>
                      </w:r>
                    </w:p>
                    <w:p w14:paraId="4B43869A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Quite Zone</w:t>
                      </w:r>
                    </w:p>
                    <w:p w14:paraId="788FAB24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Separator</w:t>
                      </w:r>
                    </w:p>
                    <w:p w14:paraId="3AA5852E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Timing Pattern</w:t>
                      </w:r>
                    </w:p>
                    <w:p w14:paraId="7AF30E59" w14:textId="055CBDB0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Alignment Pattern</w:t>
                      </w:r>
                    </w:p>
                    <w:p w14:paraId="597A67F6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Dark Module</w:t>
                      </w:r>
                    </w:p>
                    <w:p w14:paraId="47F33D7B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Format Information</w:t>
                      </w:r>
                    </w:p>
                    <w:p w14:paraId="598A6DDA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Version Information</w:t>
                      </w:r>
                    </w:p>
                    <w:p w14:paraId="2EA519B1" w14:textId="77777777" w:rsidR="00CA30C9" w:rsidRPr="00BC5710" w:rsidRDefault="00CA30C9" w:rsidP="00F144B5">
                      <w:pPr>
                        <w:rPr>
                          <w:rFonts w:cs="Times New Roman"/>
                          <w:color w:val="000000" w:themeColor="text1"/>
                        </w:rPr>
                      </w:pPr>
                      <w:r w:rsidRPr="00BC5710">
                        <w:rPr>
                          <w:rFonts w:cs="Times New Roman"/>
                          <w:color w:val="000000" w:themeColor="text1"/>
                        </w:rPr>
                        <w:t>Data and Error Correction Area</w:t>
                      </w:r>
                    </w:p>
                  </w:txbxContent>
                </v:textbox>
              </v:rect>
            </w:pict>
          </mc:Fallback>
        </mc:AlternateContent>
      </w:r>
      <w:r w:rsidRPr="00E108AE">
        <w:rPr>
          <w:noProof/>
        </w:rPr>
        <w:drawing>
          <wp:inline distT="0" distB="0" distL="0" distR="0" wp14:anchorId="0E37A49C" wp14:editId="148D7E13">
            <wp:extent cx="2155825" cy="2155825"/>
            <wp:effectExtent l="12700" t="12700" r="15875" b="15875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layout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5825" cy="2155825"/>
                    </a:xfrm>
                    <a:prstGeom prst="rect">
                      <a:avLst/>
                    </a:prstGeom>
                    <a:ln w="6350">
                      <a:solidFill>
                        <a:schemeClr val="bg2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31D68A8F" w14:textId="4E29C1C6" w:rsidR="00F144B5" w:rsidRDefault="00F144B5" w:rsidP="00D51A69">
      <w:pPr>
        <w:pStyle w:val="af5"/>
        <w:spacing w:line="360" w:lineRule="auto"/>
        <w:jc w:val="center"/>
        <w:rPr>
          <w:rFonts w:cs="Times New Roman (本文 CS 字型)"/>
          <w:sz w:val="24"/>
          <w:szCs w:val="24"/>
        </w:rPr>
      </w:pPr>
      <w:bookmarkStart w:id="20" w:name="_Ref109649788"/>
      <w:bookmarkStart w:id="21" w:name="_Toc109633287"/>
      <w:r w:rsidRPr="00F144B5">
        <w:rPr>
          <w:rFonts w:cs="Times New Roman (本文 CS 字型)" w:hint="eastAsia"/>
          <w:sz w:val="24"/>
          <w:szCs w:val="24"/>
        </w:rPr>
        <w:t>圖</w:t>
      </w:r>
      <w:r w:rsidRPr="00F144B5">
        <w:rPr>
          <w:rFonts w:cs="Times New Roman (本文 CS 字型)" w:hint="eastAsia"/>
          <w:sz w:val="24"/>
          <w:szCs w:val="24"/>
        </w:rPr>
        <w:t xml:space="preserve"> </w:t>
      </w:r>
      <w:r w:rsidRPr="00F144B5">
        <w:rPr>
          <w:rFonts w:cs="Times New Roman (本文 CS 字型)"/>
          <w:sz w:val="24"/>
          <w:szCs w:val="24"/>
        </w:rPr>
        <w:fldChar w:fldCharType="begin"/>
      </w:r>
      <w:r w:rsidRPr="00F144B5">
        <w:rPr>
          <w:rFonts w:cs="Times New Roman (本文 CS 字型)"/>
          <w:sz w:val="24"/>
          <w:szCs w:val="24"/>
        </w:rPr>
        <w:instrText xml:space="preserve"> </w:instrText>
      </w:r>
      <w:r w:rsidRPr="00F144B5">
        <w:rPr>
          <w:rFonts w:cs="Times New Roman (本文 CS 字型)" w:hint="eastAsia"/>
          <w:sz w:val="24"/>
          <w:szCs w:val="24"/>
        </w:rPr>
        <w:instrText xml:space="preserve">SEQ </w:instrText>
      </w:r>
      <w:r w:rsidRPr="00F144B5">
        <w:rPr>
          <w:rFonts w:cs="Times New Roman (本文 CS 字型)" w:hint="eastAsia"/>
          <w:sz w:val="24"/>
          <w:szCs w:val="24"/>
        </w:rPr>
        <w:instrText>圖</w:instrText>
      </w:r>
      <w:r w:rsidRPr="00F144B5">
        <w:rPr>
          <w:rFonts w:cs="Times New Roman (本文 CS 字型)" w:hint="eastAsia"/>
          <w:sz w:val="24"/>
          <w:szCs w:val="24"/>
        </w:rPr>
        <w:instrText xml:space="preserve"> \* ARABIC</w:instrText>
      </w:r>
      <w:r w:rsidRPr="00F144B5">
        <w:rPr>
          <w:rFonts w:cs="Times New Roman (本文 CS 字型)"/>
          <w:sz w:val="24"/>
          <w:szCs w:val="24"/>
        </w:rPr>
        <w:instrText xml:space="preserve"> </w:instrText>
      </w:r>
      <w:r w:rsidRPr="00F144B5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3</w:t>
      </w:r>
      <w:r w:rsidRPr="00F144B5">
        <w:rPr>
          <w:rFonts w:cs="Times New Roman (本文 CS 字型)"/>
          <w:sz w:val="24"/>
          <w:szCs w:val="24"/>
        </w:rPr>
        <w:fldChar w:fldCharType="end"/>
      </w:r>
      <w:bookmarkEnd w:id="20"/>
      <w:r w:rsidR="00B17C41">
        <w:rPr>
          <w:rFonts w:cs="Times New Roman (本文 CS 字型)"/>
          <w:sz w:val="24"/>
          <w:szCs w:val="24"/>
        </w:rPr>
        <w:t xml:space="preserve">  </w:t>
      </w:r>
      <w:r w:rsidRPr="00F144B5">
        <w:rPr>
          <w:rFonts w:cs="Times New Roman (本文 CS 字型)" w:hint="eastAsia"/>
          <w:sz w:val="24"/>
          <w:szCs w:val="24"/>
        </w:rPr>
        <w:t>標準</w:t>
      </w:r>
      <w:r w:rsidRPr="00F144B5">
        <w:rPr>
          <w:rFonts w:cs="Times New Roman (本文 CS 字型)"/>
          <w:sz w:val="24"/>
          <w:szCs w:val="24"/>
        </w:rPr>
        <w:t>QR Code</w:t>
      </w:r>
      <w:r w:rsidRPr="00F144B5">
        <w:rPr>
          <w:rFonts w:cs="Times New Roman (本文 CS 字型)" w:hint="eastAsia"/>
          <w:sz w:val="24"/>
          <w:szCs w:val="24"/>
        </w:rPr>
        <w:t>結構圖</w:t>
      </w:r>
      <w:bookmarkEnd w:id="21"/>
    </w:p>
    <w:p w14:paraId="039D5BC0" w14:textId="4532BD7B" w:rsidR="00EC6EAE" w:rsidRPr="00BD7C05" w:rsidRDefault="00EC6EAE" w:rsidP="0024756D">
      <w:pPr>
        <w:pStyle w:val="2"/>
      </w:pPr>
      <w:bookmarkStart w:id="22" w:name="_Toc108611732"/>
      <w:r w:rsidRPr="00543586">
        <w:t>2.</w:t>
      </w:r>
      <w:r>
        <w:t>4</w:t>
      </w:r>
      <w:r w:rsidRPr="00543586">
        <w:t xml:space="preserve"> </w:t>
      </w:r>
      <w:r w:rsidRPr="002F632D">
        <w:rPr>
          <w:rFonts w:hint="eastAsia"/>
        </w:rPr>
        <w:t>QR Code</w:t>
      </w:r>
      <w:r>
        <w:rPr>
          <w:rFonts w:hint="eastAsia"/>
        </w:rPr>
        <w:t>的解碼方式</w:t>
      </w:r>
      <w:bookmarkEnd w:id="22"/>
    </w:p>
    <w:p w14:paraId="46D5768B" w14:textId="775C29C8" w:rsidR="00EC6EAE" w:rsidRPr="000A5ADC" w:rsidRDefault="00EC6EAE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 w:rsidRPr="000A5ADC">
        <w:rPr>
          <w:rFonts w:cs="Times New Roman (本文 CS 字型)" w:hint="eastAsia"/>
          <w:color w:val="000000" w:themeColor="text1"/>
        </w:rPr>
        <w:t>解碼</w:t>
      </w:r>
      <w:r w:rsidRPr="000A5ADC">
        <w:rPr>
          <w:rFonts w:cs="Times New Roman (本文 CS 字型)"/>
          <w:color w:val="000000" w:themeColor="text1"/>
        </w:rPr>
        <w:t>QR Code</w:t>
      </w:r>
      <w:r w:rsidR="000A5ADC" w:rsidRPr="000A5ADC">
        <w:rPr>
          <w:rFonts w:cs="Times New Roman (本文 CS 字型)" w:hint="eastAsia"/>
          <w:color w:val="000000" w:themeColor="text1"/>
        </w:rPr>
        <w:t>為</w:t>
      </w:r>
      <w:r w:rsidRPr="000A5ADC">
        <w:rPr>
          <w:rFonts w:cs="Times New Roman (本文 CS 字型)" w:hint="eastAsia"/>
          <w:color w:val="000000" w:themeColor="text1"/>
        </w:rPr>
        <w:t>編碼的</w:t>
      </w:r>
      <w:r w:rsidR="000A5ADC" w:rsidRPr="000A5ADC">
        <w:rPr>
          <w:rFonts w:cs="Times New Roman (本文 CS 字型)" w:hint="eastAsia"/>
          <w:color w:val="000000" w:themeColor="text1"/>
        </w:rPr>
        <w:t>逆向</w:t>
      </w:r>
      <w:r w:rsidRPr="000A5ADC">
        <w:rPr>
          <w:rFonts w:cs="Times New Roman (本文 CS 字型)" w:hint="eastAsia"/>
          <w:color w:val="000000" w:themeColor="text1"/>
        </w:rPr>
        <w:t>過程，是辨識一個</w:t>
      </w:r>
      <w:r w:rsidRPr="000A5ADC">
        <w:rPr>
          <w:rFonts w:cs="Times New Roman (本文 CS 字型)"/>
          <w:color w:val="000000" w:themeColor="text1"/>
        </w:rPr>
        <w:t>QR Code</w:t>
      </w:r>
      <w:r w:rsidRPr="000A5ADC">
        <w:rPr>
          <w:rFonts w:cs="Times New Roman (本文 CS 字型)" w:hint="eastAsia"/>
          <w:color w:val="000000" w:themeColor="text1"/>
        </w:rPr>
        <w:t>符號，並且輸出</w:t>
      </w:r>
      <w:r w:rsidRPr="000A5ADC">
        <w:rPr>
          <w:rFonts w:cs="Times New Roman (本文 CS 字型)"/>
          <w:color w:val="000000" w:themeColor="text1"/>
        </w:rPr>
        <w:t>QR Code</w:t>
      </w:r>
      <w:r w:rsidRPr="000A5ADC">
        <w:rPr>
          <w:rFonts w:cs="Times New Roman (本文 CS 字型)" w:hint="eastAsia"/>
          <w:color w:val="000000" w:themeColor="text1"/>
        </w:rPr>
        <w:t>內部儲存的資料過程。</w:t>
      </w:r>
    </w:p>
    <w:p w14:paraId="06318944" w14:textId="424455B3" w:rsidR="00EC6EAE" w:rsidRDefault="00F017D9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  <w:r>
        <w:rPr>
          <w:rFonts w:cs="Times New Roman (本文 CS 字型)" w:hint="eastAsia"/>
        </w:rPr>
        <w:t>目前</w:t>
      </w:r>
      <w:r w:rsidR="00EC6EAE">
        <w:rPr>
          <w:rFonts w:cs="Times New Roman (本文 CS 字型)" w:hint="eastAsia"/>
        </w:rPr>
        <w:t>大部分的</w:t>
      </w:r>
      <w:r w:rsidR="00EC6EAE">
        <w:rPr>
          <w:rFonts w:cs="Times New Roman (本文 CS 字型)"/>
        </w:rPr>
        <w:t>QR Code</w:t>
      </w:r>
      <w:r w:rsidR="00EC6EAE">
        <w:rPr>
          <w:rFonts w:cs="Times New Roman (本文 CS 字型)" w:hint="eastAsia"/>
        </w:rPr>
        <w:t>閱讀器中，在解碼的過程首先對圖像內的</w:t>
      </w:r>
      <w:r w:rsidR="00EC6EAE">
        <w:rPr>
          <w:rFonts w:cs="Times New Roman (本文 CS 字型)"/>
        </w:rPr>
        <w:t>QR Code</w:t>
      </w:r>
      <w:r w:rsidR="00EC6EAE">
        <w:rPr>
          <w:rFonts w:cs="Times New Roman (本文 CS 字型)" w:hint="eastAsia"/>
        </w:rPr>
        <w:t>預先做處理，例如進行圖像灰</w:t>
      </w:r>
      <w:r w:rsidR="006A156D">
        <w:rPr>
          <w:rFonts w:cs="Times New Roman (本文 CS 字型)" w:hint="eastAsia"/>
        </w:rPr>
        <w:t>階</w:t>
      </w:r>
      <w:r w:rsidR="00EC6EAE">
        <w:rPr>
          <w:rFonts w:cs="Times New Roman (本文 CS 字型)" w:hint="eastAsia"/>
        </w:rPr>
        <w:t>化</w:t>
      </w:r>
      <w:r w:rsidR="000A5ADC" w:rsidRPr="000A5ADC">
        <w:rPr>
          <w:rFonts w:cs="Times New Roman (本文 CS 字型)" w:hint="eastAsia"/>
          <w:color w:val="000000" w:themeColor="text1"/>
        </w:rPr>
        <w:t>、</w:t>
      </w:r>
      <w:r w:rsidR="00EC6EAE">
        <w:rPr>
          <w:rFonts w:cs="Times New Roman (本文 CS 字型)" w:hint="eastAsia"/>
        </w:rPr>
        <w:t>灰度圖像進行二值化等處理。藉由預先的處理，可以使閱讀器能夠首先解決</w:t>
      </w:r>
      <w:r w:rsidR="00EC6EAE">
        <w:rPr>
          <w:rFonts w:cs="Times New Roman (本文 CS 字型)"/>
        </w:rPr>
        <w:t>QR Code</w:t>
      </w:r>
      <w:r w:rsidR="00EC6EAE">
        <w:rPr>
          <w:rFonts w:cs="Times New Roman (本文 CS 字型)" w:hint="eastAsia"/>
        </w:rPr>
        <w:t>符號圖形表面上的失真，例如髒污、破損或陰影等問題。同時清楚的辨識出</w:t>
      </w:r>
      <w:r w:rsidR="00EC6EAE">
        <w:rPr>
          <w:rFonts w:cs="Times New Roman (本文 CS 字型)"/>
        </w:rPr>
        <w:t>QR Code</w:t>
      </w:r>
      <w:r w:rsidR="00EC6EAE">
        <w:rPr>
          <w:rFonts w:cs="Times New Roman (本文 CS 字型)" w:hint="eastAsia"/>
        </w:rPr>
        <w:t>中，能夠校正傾斜或是角度問題的功能模組，進行定位與回正，</w:t>
      </w:r>
      <w:r w:rsidR="00E41764">
        <w:rPr>
          <w:rFonts w:cs="Times New Roman (本文 CS 字型)" w:hint="eastAsia"/>
        </w:rPr>
        <w:t>以此</w:t>
      </w:r>
      <w:r w:rsidR="00EC6EAE">
        <w:rPr>
          <w:rFonts w:cs="Times New Roman (本文 CS 字型)" w:hint="eastAsia"/>
        </w:rPr>
        <w:t>增加</w:t>
      </w:r>
      <w:r w:rsidR="00EC6EAE">
        <w:rPr>
          <w:rFonts w:cs="Times New Roman (本文 CS 字型)"/>
        </w:rPr>
        <w:t>QR Code</w:t>
      </w:r>
      <w:r w:rsidR="00EC6EAE">
        <w:rPr>
          <w:rFonts w:cs="Times New Roman (本文 CS 字型)" w:hint="eastAsia"/>
        </w:rPr>
        <w:t>解碼的強韌性。</w:t>
      </w:r>
      <w:r w:rsidR="00E41764">
        <w:rPr>
          <w:rFonts w:cs="Times New Roman (本文 CS 字型)" w:hint="eastAsia"/>
        </w:rPr>
        <w:t>辨識</w:t>
      </w:r>
      <w:r w:rsidR="00E41764">
        <w:rPr>
          <w:rFonts w:cs="Times New Roman (本文 CS 字型)"/>
        </w:rPr>
        <w:t>QR Code</w:t>
      </w:r>
      <w:r w:rsidR="00E41764">
        <w:rPr>
          <w:rFonts w:cs="Times New Roman (本文 CS 字型)" w:hint="eastAsia"/>
        </w:rPr>
        <w:t>符號後，根據</w:t>
      </w:r>
      <w:r w:rsidR="00E41764">
        <w:rPr>
          <w:rFonts w:cs="Times New Roman (本文 CS 字型)"/>
        </w:rPr>
        <w:t>QR Code</w:t>
      </w:r>
      <w:r w:rsidR="00E41764">
        <w:rPr>
          <w:rFonts w:cs="Times New Roman (本文 CS 字型)" w:hint="eastAsia"/>
        </w:rPr>
        <w:t>的結構特徵確定位置，並且校正圖形與定位圖形建立採樣網格，每個網格的焦點都就是每個模組的中心點，根據設定的閾值確定該模組為黑色或白色，個別代表著</w:t>
      </w:r>
      <w:r w:rsidR="00E41764">
        <w:rPr>
          <w:rFonts w:cs="Times New Roman (本文 CS 字型)"/>
        </w:rPr>
        <w:t>1</w:t>
      </w:r>
      <w:r w:rsidR="00E41764">
        <w:rPr>
          <w:rFonts w:cs="Times New Roman (本文 CS 字型)" w:hint="eastAsia"/>
        </w:rPr>
        <w:t>與</w:t>
      </w:r>
      <w:r w:rsidR="00E41764">
        <w:rPr>
          <w:rFonts w:cs="Times New Roman (本文 CS 字型)"/>
        </w:rPr>
        <w:t>0</w:t>
      </w:r>
      <w:r w:rsidR="00E41764">
        <w:rPr>
          <w:rFonts w:cs="Times New Roman (本文 CS 字型)" w:hint="eastAsia"/>
        </w:rPr>
        <w:t>的資料，隨後解碼的位元組就是最後的結果。根據編碼規則對位元組進行操作得到原始的資料與糾錯碼，運用相對應的糾錯碼</w:t>
      </w:r>
      <w:r>
        <w:rPr>
          <w:rFonts w:cs="Times New Roman (本文 CS 字型)" w:hint="eastAsia"/>
        </w:rPr>
        <w:t>對於有失真錯誤的資料進行糾錯，重新組合資料組，便得到原始且正確的資訊。</w:t>
      </w:r>
    </w:p>
    <w:p w14:paraId="6EE0998A" w14:textId="585832CF" w:rsidR="00F017D9" w:rsidRDefault="00F017D9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  <w:r w:rsidRPr="00F017D9">
        <w:rPr>
          <w:rFonts w:cs="Times New Roman (本文 CS 字型)" w:hint="eastAsia"/>
        </w:rPr>
        <w:t>判斷模組</w:t>
      </w:r>
      <w:r>
        <w:rPr>
          <w:rFonts w:cs="Times New Roman (本文 CS 字型)" w:hint="eastAsia"/>
        </w:rPr>
        <w:t>的黑與白屬性時，是通過定位到每個模組的中心，然後在其中為進行採樣檢測</w:t>
      </w:r>
      <w:r w:rsidR="00C95C67">
        <w:rPr>
          <w:rFonts w:cs="Times New Roman (本文 CS 字型)" w:hint="eastAsia"/>
        </w:rPr>
        <w:t>，計算採樣區的灰度值，判斷模組的屬性。雖然有許多外力因素會影響到該數值的計算，例如解析度、燈光覆蓋度而造成誤差。</w:t>
      </w:r>
      <w:r w:rsidR="002A6452">
        <w:rPr>
          <w:rFonts w:cs="Times New Roman (本文 CS 字型)" w:hint="eastAsia"/>
        </w:rPr>
        <w:t>如</w:t>
      </w:r>
      <w:r w:rsidR="007A35C5">
        <w:rPr>
          <w:rFonts w:cs="Times New Roman (本文 CS 字型)"/>
        </w:rPr>
        <w:fldChar w:fldCharType="begin"/>
      </w:r>
      <w:r w:rsidR="007A35C5">
        <w:rPr>
          <w:rFonts w:cs="Times New Roman (本文 CS 字型)"/>
        </w:rPr>
        <w:instrText xml:space="preserve"> </w:instrText>
      </w:r>
      <w:r w:rsidR="007A35C5">
        <w:rPr>
          <w:rFonts w:cs="Times New Roman (本文 CS 字型)" w:hint="eastAsia"/>
        </w:rPr>
        <w:instrText>REF _Ref109649803 \h</w:instrText>
      </w:r>
      <w:r w:rsidR="007A35C5">
        <w:rPr>
          <w:rFonts w:cs="Times New Roman (本文 CS 字型)"/>
        </w:rPr>
        <w:instrText xml:space="preserve"> </w:instrText>
      </w:r>
      <w:r w:rsidR="007A35C5">
        <w:rPr>
          <w:rFonts w:cs="Times New Roman (本文 CS 字型)"/>
        </w:rPr>
      </w:r>
      <w:r w:rsidR="007A35C5">
        <w:rPr>
          <w:rFonts w:cs="Times New Roman (本文 CS 字型)"/>
        </w:rPr>
        <w:fldChar w:fldCharType="separate"/>
      </w:r>
      <w:r w:rsidR="007A35C5" w:rsidRPr="004E402A">
        <w:rPr>
          <w:rFonts w:cs="Times New Roman (本文 CS 字型)" w:hint="eastAsia"/>
        </w:rPr>
        <w:t>圖</w:t>
      </w:r>
      <w:r w:rsidR="007A35C5">
        <w:rPr>
          <w:rFonts w:cs="Times New Roman (本文 CS 字型)"/>
          <w:noProof/>
        </w:rPr>
        <w:t>4</w:t>
      </w:r>
      <w:r w:rsidR="007A35C5">
        <w:rPr>
          <w:rFonts w:cs="Times New Roman (本文 CS 字型)"/>
        </w:rPr>
        <w:fldChar w:fldCharType="end"/>
      </w:r>
      <w:r w:rsidR="002A6452">
        <w:rPr>
          <w:rFonts w:cs="Times New Roman (本文 CS 字型)" w:hint="eastAsia"/>
        </w:rPr>
        <w:t>中，</w:t>
      </w:r>
      <w:r w:rsidR="00C95C67">
        <w:rPr>
          <w:rFonts w:cs="Times New Roman (本文 CS 字型)" w:hint="eastAsia"/>
        </w:rPr>
        <w:t>對</w:t>
      </w:r>
      <w:r w:rsidR="00C95C67">
        <w:rPr>
          <w:rFonts w:cs="Times New Roman (本文 CS 字型)" w:hint="eastAsia"/>
        </w:rPr>
        <w:lastRenderedPageBreak/>
        <w:t>於一個模組來說，中間的區域對於辨識的影響度，</w:t>
      </w:r>
      <w:r w:rsidR="002A6452">
        <w:rPr>
          <w:rFonts w:cs="Times New Roman (本文 CS 字型)" w:hint="eastAsia"/>
        </w:rPr>
        <w:t>相對於其</w:t>
      </w:r>
      <w:r w:rsidR="004E402A">
        <w:rPr>
          <w:rFonts w:cs="Times New Roman (本文 CS 字型)" w:hint="eastAsia"/>
        </w:rPr>
        <w:t>他周圍區域的影響來得更大。因此，判斷模組屬性至關重要的位置，就是每個模組的中心區域。</w:t>
      </w:r>
    </w:p>
    <w:p w14:paraId="5B4C975F" w14:textId="77777777" w:rsidR="00B71332" w:rsidRDefault="00B71332" w:rsidP="000E1FF7">
      <w:pPr>
        <w:spacing w:line="360" w:lineRule="auto"/>
        <w:ind w:firstLineChars="200" w:firstLine="480"/>
        <w:jc w:val="both"/>
        <w:rPr>
          <w:rFonts w:cs="Times New Roman (本文 CS 字型)"/>
        </w:rPr>
      </w:pPr>
    </w:p>
    <w:p w14:paraId="4F41AD1C" w14:textId="323339BB" w:rsidR="004E402A" w:rsidRDefault="002A6452" w:rsidP="00D51A69">
      <w:pPr>
        <w:keepNext/>
        <w:spacing w:line="360" w:lineRule="auto"/>
        <w:ind w:firstLineChars="200" w:firstLine="480"/>
        <w:jc w:val="center"/>
      </w:pPr>
      <w:r>
        <w:rPr>
          <w:rFonts w:cs="Times New Roman (本文 CS 字型)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23A7B72" wp14:editId="2A647E26">
                <wp:simplePos x="0" y="0"/>
                <wp:positionH relativeFrom="column">
                  <wp:posOffset>2560320</wp:posOffset>
                </wp:positionH>
                <wp:positionV relativeFrom="paragraph">
                  <wp:posOffset>466090</wp:posOffset>
                </wp:positionV>
                <wp:extent cx="449580" cy="449580"/>
                <wp:effectExtent l="12700" t="12700" r="20320" b="20320"/>
                <wp:wrapNone/>
                <wp:docPr id="122" name="矩形 1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9580" cy="44958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5C4258" id="矩形 122" o:spid="_x0000_s1026" style="position:absolute;margin-left:201.6pt;margin-top:36.7pt;width:35.4pt;height:35.4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" filled="f" strokecolor="red" strokeweight="3pt"/>
            </w:pict>
          </mc:Fallback>
        </mc:AlternateContent>
      </w:r>
      <w:r w:rsidR="004E402A">
        <w:rPr>
          <w:rFonts w:cs="Times New Roman (本文 CS 字型)"/>
          <w:noProof/>
        </w:rPr>
        <w:drawing>
          <wp:inline distT="0" distB="0" distL="0" distR="0" wp14:anchorId="61321879" wp14:editId="7E49AEEA">
            <wp:extent cx="1344168" cy="1344168"/>
            <wp:effectExtent l="0" t="0" r="2540" b="2540"/>
            <wp:docPr id="108" name="圖片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" name="圖片 108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61925" cy="1361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497BC8" w14:textId="49944484" w:rsidR="004E402A" w:rsidRDefault="004E402A" w:rsidP="00D51A69">
      <w:pPr>
        <w:pStyle w:val="af5"/>
        <w:spacing w:line="360" w:lineRule="auto"/>
        <w:jc w:val="center"/>
        <w:rPr>
          <w:rFonts w:cs="Times New Roman (本文 CS 字型)"/>
          <w:sz w:val="24"/>
          <w:szCs w:val="24"/>
        </w:rPr>
      </w:pPr>
      <w:bookmarkStart w:id="23" w:name="_Ref109649803"/>
      <w:bookmarkStart w:id="24" w:name="_Toc109633288"/>
      <w:r w:rsidRPr="004E402A">
        <w:rPr>
          <w:rFonts w:cs="Times New Roman (本文 CS 字型)" w:hint="eastAsia"/>
          <w:sz w:val="24"/>
          <w:szCs w:val="24"/>
        </w:rPr>
        <w:t>圖</w:t>
      </w:r>
      <w:r w:rsidRPr="004E402A">
        <w:rPr>
          <w:rFonts w:cs="Times New Roman (本文 CS 字型)"/>
          <w:sz w:val="24"/>
          <w:szCs w:val="24"/>
        </w:rPr>
        <w:fldChar w:fldCharType="begin"/>
      </w:r>
      <w:r w:rsidRPr="004E402A">
        <w:rPr>
          <w:rFonts w:cs="Times New Roman (本文 CS 字型)"/>
          <w:sz w:val="24"/>
          <w:szCs w:val="24"/>
        </w:rPr>
        <w:instrText xml:space="preserve"> </w:instrText>
      </w:r>
      <w:r w:rsidRPr="004E402A">
        <w:rPr>
          <w:rFonts w:cs="Times New Roman (本文 CS 字型)" w:hint="eastAsia"/>
          <w:sz w:val="24"/>
          <w:szCs w:val="24"/>
        </w:rPr>
        <w:instrText xml:space="preserve">SEQ </w:instrText>
      </w:r>
      <w:r w:rsidRPr="004E402A">
        <w:rPr>
          <w:rFonts w:cs="Times New Roman (本文 CS 字型)" w:hint="eastAsia"/>
          <w:sz w:val="24"/>
          <w:szCs w:val="24"/>
        </w:rPr>
        <w:instrText>圖</w:instrText>
      </w:r>
      <w:r w:rsidRPr="004E402A">
        <w:rPr>
          <w:rFonts w:cs="Times New Roman (本文 CS 字型)" w:hint="eastAsia"/>
          <w:sz w:val="24"/>
          <w:szCs w:val="24"/>
        </w:rPr>
        <w:instrText xml:space="preserve"> \* ARABIC</w:instrText>
      </w:r>
      <w:r w:rsidRPr="004E402A">
        <w:rPr>
          <w:rFonts w:cs="Times New Roman (本文 CS 字型)"/>
          <w:sz w:val="24"/>
          <w:szCs w:val="24"/>
        </w:rPr>
        <w:instrText xml:space="preserve"> </w:instrText>
      </w:r>
      <w:r w:rsidRPr="004E402A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4</w:t>
      </w:r>
      <w:r w:rsidRPr="004E402A">
        <w:rPr>
          <w:rFonts w:cs="Times New Roman (本文 CS 字型)"/>
          <w:sz w:val="24"/>
          <w:szCs w:val="24"/>
        </w:rPr>
        <w:fldChar w:fldCharType="end"/>
      </w:r>
      <w:bookmarkEnd w:id="23"/>
      <w:r w:rsidR="00573503">
        <w:rPr>
          <w:rFonts w:cs="Times New Roman (本文 CS 字型)" w:hint="eastAsia"/>
          <w:sz w:val="24"/>
          <w:szCs w:val="24"/>
        </w:rPr>
        <w:t>判斷</w:t>
      </w:r>
      <w:r w:rsidR="00573503">
        <w:rPr>
          <w:rFonts w:cs="Times New Roman (本文 CS 字型)"/>
          <w:sz w:val="24"/>
          <w:szCs w:val="24"/>
        </w:rPr>
        <w:t>QR Code</w:t>
      </w:r>
      <w:r w:rsidRPr="004E402A">
        <w:rPr>
          <w:rFonts w:cs="Times New Roman (本文 CS 字型)" w:hint="eastAsia"/>
          <w:sz w:val="24"/>
          <w:szCs w:val="24"/>
        </w:rPr>
        <w:t>模組</w:t>
      </w:r>
      <w:r w:rsidR="00573503">
        <w:rPr>
          <w:rFonts w:cs="Times New Roman (本文 CS 字型)" w:hint="eastAsia"/>
          <w:sz w:val="24"/>
          <w:szCs w:val="24"/>
        </w:rPr>
        <w:t>值</w:t>
      </w:r>
      <w:r w:rsidRPr="004E402A">
        <w:rPr>
          <w:rFonts w:cs="Times New Roman (本文 CS 字型)" w:hint="eastAsia"/>
          <w:sz w:val="24"/>
          <w:szCs w:val="24"/>
        </w:rPr>
        <w:t>的中心區域</w:t>
      </w:r>
      <w:bookmarkEnd w:id="24"/>
    </w:p>
    <w:p w14:paraId="0A4F656C" w14:textId="5763797D" w:rsidR="004C6239" w:rsidRDefault="004C6239" w:rsidP="0024756D">
      <w:pPr>
        <w:pStyle w:val="2"/>
      </w:pPr>
      <w:bookmarkStart w:id="25" w:name="_Toc108611733"/>
      <w:r w:rsidRPr="00543586">
        <w:t>2.</w:t>
      </w:r>
      <w:r w:rsidR="00FD2B2A">
        <w:t>5</w:t>
      </w:r>
      <w:r w:rsidRPr="00543586">
        <w:t xml:space="preserve"> </w:t>
      </w:r>
      <w:r w:rsidRPr="002F632D">
        <w:rPr>
          <w:rFonts w:hint="eastAsia"/>
        </w:rPr>
        <w:t>QR Code</w:t>
      </w:r>
      <w:r w:rsidR="00CF0BC6">
        <w:rPr>
          <w:rFonts w:hint="eastAsia"/>
        </w:rPr>
        <w:t>二值化</w:t>
      </w:r>
      <w:bookmarkEnd w:id="25"/>
    </w:p>
    <w:p w14:paraId="4209E9D4" w14:textId="2D529958" w:rsidR="00CF0BC6" w:rsidRDefault="006A156D" w:rsidP="000E1FF7">
      <w:pPr>
        <w:spacing w:line="360" w:lineRule="auto"/>
        <w:ind w:firstLineChars="200" w:firstLine="480"/>
        <w:jc w:val="both"/>
        <w:rPr>
          <w:rFonts w:cs="Times New Roman"/>
        </w:rPr>
      </w:pPr>
      <w:r>
        <w:rPr>
          <w:rFonts w:cs="Times New Roman" w:hint="eastAsia"/>
        </w:rPr>
        <w:t>進行二值化處理，是對於機器視覺非常重要的相關影像知識，</w:t>
      </w:r>
      <w:r w:rsidRPr="005004D5">
        <w:rPr>
          <w:rFonts w:cs="Times New Roman" w:hint="eastAsia"/>
          <w:color w:val="000000" w:themeColor="text1"/>
        </w:rPr>
        <w:t>常見的二值化</w:t>
      </w:r>
      <w:r w:rsidR="00102381" w:rsidRPr="005004D5">
        <w:rPr>
          <w:rFonts w:cs="Times New Roman" w:hint="eastAsia"/>
          <w:color w:val="000000" w:themeColor="text1"/>
        </w:rPr>
        <w:t>的應用</w:t>
      </w:r>
      <w:r w:rsidRPr="005004D5">
        <w:rPr>
          <w:rFonts w:cs="Times New Roman" w:hint="eastAsia"/>
          <w:color w:val="000000" w:themeColor="text1"/>
        </w:rPr>
        <w:t>包含輪廓分析、輪廓特徵提取及物體測量等。</w:t>
      </w:r>
      <w:r>
        <w:rPr>
          <w:rFonts w:cs="Times New Roman" w:hint="eastAsia"/>
        </w:rPr>
        <w:t>而</w:t>
      </w:r>
      <w:r>
        <w:rPr>
          <w:rFonts w:cs="Times New Roman"/>
        </w:rPr>
        <w:t>QR Code</w:t>
      </w:r>
      <w:r>
        <w:rPr>
          <w:rFonts w:cs="Times New Roman" w:hint="eastAsia"/>
        </w:rPr>
        <w:t>解碼的過程中，必須先行將圖像二值化處理，再進行模組</w:t>
      </w:r>
      <w:r w:rsidR="002A4C22">
        <w:rPr>
          <w:rFonts w:cs="Times New Roman" w:hint="eastAsia"/>
        </w:rPr>
        <w:t>中心與周圍的</w:t>
      </w:r>
      <w:r>
        <w:rPr>
          <w:rFonts w:cs="Times New Roman" w:hint="eastAsia"/>
        </w:rPr>
        <w:t>檢測</w:t>
      </w:r>
      <w:r w:rsidR="002A4C22">
        <w:rPr>
          <w:rFonts w:cs="Times New Roman" w:hint="eastAsia"/>
        </w:rPr>
        <w:t>取樣</w:t>
      </w:r>
      <w:r>
        <w:rPr>
          <w:rFonts w:cs="Times New Roman" w:hint="eastAsia"/>
        </w:rPr>
        <w:t>，</w:t>
      </w:r>
      <w:r w:rsidR="002A4C22">
        <w:rPr>
          <w:rFonts w:cs="Times New Roman" w:hint="eastAsia"/>
        </w:rPr>
        <w:t>辨識該模組的屬性，</w:t>
      </w:r>
      <w:r>
        <w:rPr>
          <w:rFonts w:cs="Times New Roman" w:hint="eastAsia"/>
        </w:rPr>
        <w:t>提高解碼的正確率。</w:t>
      </w:r>
    </w:p>
    <w:p w14:paraId="7A21BA72" w14:textId="7CE3AAEF" w:rsidR="00F74274" w:rsidRDefault="00FD4172" w:rsidP="000E1FF7">
      <w:pPr>
        <w:spacing w:line="360" w:lineRule="auto"/>
        <w:ind w:firstLineChars="200" w:firstLine="480"/>
        <w:jc w:val="both"/>
        <w:rPr>
          <w:rFonts w:cs="Times New Roman"/>
        </w:rPr>
      </w:pPr>
      <w:r>
        <w:rPr>
          <w:rFonts w:cs="Times New Roman" w:hint="eastAsia"/>
        </w:rPr>
        <w:t>在灰階圖片進行全域二值化</w:t>
      </w:r>
      <w:r>
        <w:rPr>
          <w:rFonts w:cs="Times New Roman"/>
        </w:rPr>
        <w:t>(Global Binarization)</w:t>
      </w:r>
      <w:r>
        <w:rPr>
          <w:rFonts w:cs="Times New Roman" w:hint="eastAsia"/>
        </w:rPr>
        <w:t>，將會設定一個閾值</w:t>
      </w:r>
      <w:r>
        <w:rPr>
          <w:rFonts w:cs="Times New Roman"/>
        </w:rPr>
        <w:t>(</w:t>
      </w:r>
      <w:r w:rsidR="00F74274" w:rsidRPr="00B838C4">
        <w:rPr>
          <w:rFonts w:cs="Times New Roman"/>
          <w:i/>
          <w:iCs/>
        </w:rPr>
        <w:t>T</w:t>
      </w:r>
      <w:r>
        <w:rPr>
          <w:rFonts w:cs="Times New Roman"/>
        </w:rPr>
        <w:t>)</w:t>
      </w:r>
      <w:r>
        <w:rPr>
          <w:rFonts w:cs="Times New Roman" w:hint="eastAsia"/>
        </w:rPr>
        <w:t>，將圖中的像素</w:t>
      </w:r>
      <w:r w:rsidR="00F74274" w:rsidRPr="00B838C4">
        <w:rPr>
          <w:rFonts w:cs="Times New Roman"/>
          <w:i/>
          <w:iCs/>
        </w:rPr>
        <w:t>G</w:t>
      </w:r>
      <w:r>
        <w:rPr>
          <w:rFonts w:cs="Times New Roman" w:hint="eastAsia"/>
        </w:rPr>
        <w:t>以</w:t>
      </w:r>
      <w:r w:rsidRPr="00B838C4">
        <w:rPr>
          <w:rFonts w:cs="Times New Roman"/>
          <w:i/>
          <w:iCs/>
        </w:rPr>
        <w:t>T</w:t>
      </w:r>
      <w:r>
        <w:rPr>
          <w:rFonts w:cs="Times New Roman" w:hint="eastAsia"/>
        </w:rPr>
        <w:t>值分類成黑與白</w:t>
      </w:r>
      <w:r w:rsidR="00022563">
        <w:rPr>
          <w:rFonts w:cs="Times New Roman" w:hint="eastAsia"/>
        </w:rPr>
        <w:t>，</w:t>
      </w:r>
      <w:r>
        <w:rPr>
          <w:rFonts w:cs="Times New Roman" w:hint="eastAsia"/>
        </w:rPr>
        <w:t>兩個顏色。</w:t>
      </w:r>
      <w:r w:rsidRPr="005004D5">
        <w:rPr>
          <w:rFonts w:cs="Times New Roman" w:hint="eastAsia"/>
          <w:color w:val="000000" w:themeColor="text1"/>
        </w:rPr>
        <w:t>像素</w:t>
      </w:r>
      <w:r w:rsidR="00F74274" w:rsidRPr="005004D5">
        <w:rPr>
          <w:rFonts w:cs="Times New Roman" w:hint="eastAsia"/>
          <w:color w:val="000000" w:themeColor="text1"/>
        </w:rPr>
        <w:t>點</w:t>
      </w:r>
      <w:r w:rsidR="00022563" w:rsidRPr="005004D5">
        <w:rPr>
          <w:rFonts w:cs="Times New Roman"/>
          <w:i/>
          <w:iCs/>
          <w:color w:val="000000" w:themeColor="text1"/>
        </w:rPr>
        <w:t>G</w:t>
      </w:r>
      <w:r w:rsidR="00F74274" w:rsidRPr="005004D5">
        <w:rPr>
          <w:rFonts w:cs="Times New Roman" w:hint="eastAsia"/>
          <w:color w:val="000000" w:themeColor="text1"/>
          <w:vertAlign w:val="subscript"/>
        </w:rPr>
        <w:t>(</w:t>
      </w:r>
      <w:proofErr w:type="spellStart"/>
      <w:r w:rsidR="00F74274" w:rsidRPr="005004D5">
        <w:rPr>
          <w:rFonts w:cs="Times New Roman"/>
          <w:i/>
          <w:iCs/>
          <w:color w:val="000000" w:themeColor="text1"/>
          <w:vertAlign w:val="subscript"/>
        </w:rPr>
        <w:t>i</w:t>
      </w:r>
      <w:proofErr w:type="spellEnd"/>
      <w:r w:rsidR="00F74274" w:rsidRPr="005004D5">
        <w:rPr>
          <w:rFonts w:cs="Times New Roman"/>
          <w:color w:val="000000" w:themeColor="text1"/>
          <w:vertAlign w:val="subscript"/>
        </w:rPr>
        <w:t>,</w:t>
      </w:r>
      <w:r w:rsidR="00102381" w:rsidRPr="005004D5">
        <w:rPr>
          <w:rFonts w:cs="Times New Roman"/>
          <w:i/>
          <w:iCs/>
          <w:color w:val="000000" w:themeColor="text1"/>
          <w:vertAlign w:val="subscript"/>
        </w:rPr>
        <w:t xml:space="preserve"> </w:t>
      </w:r>
      <w:r w:rsidR="00F74274" w:rsidRPr="005004D5">
        <w:rPr>
          <w:rFonts w:cs="Times New Roman"/>
          <w:i/>
          <w:iCs/>
          <w:color w:val="000000" w:themeColor="text1"/>
          <w:vertAlign w:val="subscript"/>
        </w:rPr>
        <w:t>j</w:t>
      </w:r>
      <w:r w:rsidR="00F74274" w:rsidRPr="005004D5">
        <w:rPr>
          <w:rFonts w:cs="Times New Roman"/>
          <w:color w:val="000000" w:themeColor="text1"/>
          <w:vertAlign w:val="subscript"/>
        </w:rPr>
        <w:t>)</w:t>
      </w:r>
      <w:r w:rsidR="00F74274" w:rsidRPr="005004D5">
        <w:rPr>
          <w:rFonts w:cs="Times New Roman" w:hint="eastAsia"/>
          <w:color w:val="000000" w:themeColor="text1"/>
        </w:rPr>
        <w:t>的</w:t>
      </w:r>
      <w:r w:rsidRPr="005004D5">
        <w:rPr>
          <w:rFonts w:cs="Times New Roman" w:hint="eastAsia"/>
          <w:color w:val="000000" w:themeColor="text1"/>
        </w:rPr>
        <w:t>值</w:t>
      </w:r>
      <w:r w:rsidR="00022563" w:rsidRPr="005004D5">
        <w:rPr>
          <w:rFonts w:cs="Times New Roman" w:hint="eastAsia"/>
          <w:color w:val="000000" w:themeColor="text1"/>
        </w:rPr>
        <w:t>小</w:t>
      </w:r>
      <w:r w:rsidRPr="005004D5">
        <w:rPr>
          <w:rFonts w:cs="Times New Roman" w:hint="eastAsia"/>
          <w:color w:val="000000" w:themeColor="text1"/>
        </w:rPr>
        <w:t>於</w:t>
      </w:r>
      <w:r w:rsidR="00022563" w:rsidRPr="005004D5">
        <w:rPr>
          <w:rFonts w:cs="Times New Roman" w:hint="eastAsia"/>
          <w:color w:val="000000" w:themeColor="text1"/>
        </w:rPr>
        <w:t>等於</w:t>
      </w:r>
      <w:r w:rsidR="00F74274" w:rsidRPr="005004D5">
        <w:rPr>
          <w:rFonts w:cs="Times New Roman"/>
          <w:color w:val="000000" w:themeColor="text1"/>
        </w:rPr>
        <w:t>T</w:t>
      </w:r>
      <w:r w:rsidRPr="005004D5">
        <w:rPr>
          <w:rFonts w:cs="Times New Roman" w:hint="eastAsia"/>
          <w:color w:val="000000" w:themeColor="text1"/>
        </w:rPr>
        <w:t>值</w:t>
      </w:r>
      <w:r w:rsidR="00022563" w:rsidRPr="005004D5">
        <w:rPr>
          <w:rFonts w:cs="Times New Roman" w:hint="eastAsia"/>
          <w:color w:val="000000" w:themeColor="text1"/>
        </w:rPr>
        <w:t>時，則二值化後的值</w:t>
      </w:r>
      <w:r w:rsidR="00102381" w:rsidRPr="005004D5">
        <w:rPr>
          <w:rFonts w:cs="Times New Roman"/>
          <w:color w:val="000000" w:themeColor="text1"/>
        </w:rPr>
        <w:t>B</w:t>
      </w:r>
      <w:r w:rsidR="00102381" w:rsidRPr="005004D5">
        <w:rPr>
          <w:rFonts w:cs="Times New Roman" w:hint="eastAsia"/>
          <w:color w:val="000000" w:themeColor="text1"/>
          <w:vertAlign w:val="subscript"/>
        </w:rPr>
        <w:t>(</w:t>
      </w:r>
      <w:proofErr w:type="spellStart"/>
      <w:r w:rsidR="00102381" w:rsidRPr="005004D5">
        <w:rPr>
          <w:rFonts w:cs="Times New Roman"/>
          <w:i/>
          <w:iCs/>
          <w:color w:val="000000" w:themeColor="text1"/>
          <w:vertAlign w:val="subscript"/>
        </w:rPr>
        <w:t>i</w:t>
      </w:r>
      <w:proofErr w:type="spellEnd"/>
      <w:r w:rsidR="00102381" w:rsidRPr="005004D5">
        <w:rPr>
          <w:rFonts w:cs="Times New Roman"/>
          <w:color w:val="000000" w:themeColor="text1"/>
          <w:vertAlign w:val="subscript"/>
        </w:rPr>
        <w:t>,</w:t>
      </w:r>
      <w:r w:rsidR="00102381" w:rsidRPr="005004D5">
        <w:rPr>
          <w:rFonts w:cs="Times New Roman"/>
          <w:i/>
          <w:iCs/>
          <w:color w:val="000000" w:themeColor="text1"/>
          <w:vertAlign w:val="subscript"/>
        </w:rPr>
        <w:t xml:space="preserve"> j</w:t>
      </w:r>
      <w:r w:rsidR="00102381" w:rsidRPr="005004D5">
        <w:rPr>
          <w:rFonts w:cs="Times New Roman"/>
          <w:color w:val="000000" w:themeColor="text1"/>
          <w:vertAlign w:val="subscript"/>
        </w:rPr>
        <w:t>)</w:t>
      </w:r>
      <w:r w:rsidRPr="005004D5">
        <w:rPr>
          <w:rFonts w:cs="Times New Roman" w:hint="eastAsia"/>
          <w:color w:val="000000" w:themeColor="text1"/>
        </w:rPr>
        <w:t>為黑色</w:t>
      </w:r>
      <w:r w:rsidRPr="005004D5">
        <w:rPr>
          <w:rFonts w:cs="Times New Roman"/>
          <w:color w:val="000000" w:themeColor="text1"/>
        </w:rPr>
        <w:t>0</w:t>
      </w:r>
      <w:r w:rsidR="00F74274" w:rsidRPr="005004D5">
        <w:rPr>
          <w:rFonts w:cs="Times New Roman" w:hint="eastAsia"/>
          <w:color w:val="000000" w:themeColor="text1"/>
        </w:rPr>
        <w:t>；</w:t>
      </w:r>
      <w:r w:rsidR="00022563" w:rsidRPr="005004D5">
        <w:rPr>
          <w:rFonts w:cs="Times New Roman" w:hint="eastAsia"/>
          <w:color w:val="000000" w:themeColor="text1"/>
        </w:rPr>
        <w:t>像素點</w:t>
      </w:r>
      <w:r w:rsidR="00022563" w:rsidRPr="005004D5">
        <w:rPr>
          <w:rFonts w:cs="Times New Roman"/>
          <w:i/>
          <w:iCs/>
          <w:color w:val="000000" w:themeColor="text1"/>
        </w:rPr>
        <w:t>G</w:t>
      </w:r>
      <w:r w:rsidR="00022563" w:rsidRPr="005004D5">
        <w:rPr>
          <w:rFonts w:cs="Times New Roman" w:hint="eastAsia"/>
          <w:color w:val="000000" w:themeColor="text1"/>
          <w:vertAlign w:val="subscript"/>
        </w:rPr>
        <w:t>(</w:t>
      </w:r>
      <w:proofErr w:type="spellStart"/>
      <w:r w:rsidR="00022563" w:rsidRPr="005004D5">
        <w:rPr>
          <w:rFonts w:cs="Times New Roman"/>
          <w:i/>
          <w:iCs/>
          <w:color w:val="000000" w:themeColor="text1"/>
          <w:vertAlign w:val="subscript"/>
        </w:rPr>
        <w:t>i</w:t>
      </w:r>
      <w:proofErr w:type="spellEnd"/>
      <w:r w:rsidR="00022563" w:rsidRPr="005004D5">
        <w:rPr>
          <w:rFonts w:cs="Times New Roman"/>
          <w:color w:val="000000" w:themeColor="text1"/>
          <w:vertAlign w:val="subscript"/>
        </w:rPr>
        <w:t>,</w:t>
      </w:r>
      <w:r w:rsidR="00022563" w:rsidRPr="005004D5">
        <w:rPr>
          <w:rFonts w:cs="Times New Roman"/>
          <w:i/>
          <w:iCs/>
          <w:color w:val="000000" w:themeColor="text1"/>
          <w:vertAlign w:val="subscript"/>
        </w:rPr>
        <w:t xml:space="preserve"> j</w:t>
      </w:r>
      <w:r w:rsidR="00022563" w:rsidRPr="005004D5">
        <w:rPr>
          <w:rFonts w:cs="Times New Roman"/>
          <w:color w:val="000000" w:themeColor="text1"/>
          <w:vertAlign w:val="subscript"/>
        </w:rPr>
        <w:t>)</w:t>
      </w:r>
      <w:r w:rsidR="00022563" w:rsidRPr="005004D5">
        <w:rPr>
          <w:rFonts w:cs="Times New Roman" w:hint="eastAsia"/>
          <w:color w:val="000000" w:themeColor="text1"/>
        </w:rPr>
        <w:t>的值大於</w:t>
      </w:r>
      <w:r w:rsidR="00022563" w:rsidRPr="005004D5">
        <w:rPr>
          <w:rFonts w:cs="Times New Roman"/>
          <w:color w:val="000000" w:themeColor="text1"/>
        </w:rPr>
        <w:t>T</w:t>
      </w:r>
      <w:r w:rsidR="00022563" w:rsidRPr="005004D5">
        <w:rPr>
          <w:rFonts w:cs="Times New Roman" w:hint="eastAsia"/>
          <w:color w:val="000000" w:themeColor="text1"/>
        </w:rPr>
        <w:t>值時，則二值化後的值</w:t>
      </w:r>
      <w:r w:rsidR="00022563" w:rsidRPr="005004D5">
        <w:rPr>
          <w:rFonts w:cs="Times New Roman"/>
          <w:color w:val="000000" w:themeColor="text1"/>
        </w:rPr>
        <w:t>B</w:t>
      </w:r>
      <w:r w:rsidR="00022563" w:rsidRPr="005004D5">
        <w:rPr>
          <w:rFonts w:cs="Times New Roman" w:hint="eastAsia"/>
          <w:color w:val="000000" w:themeColor="text1"/>
          <w:vertAlign w:val="subscript"/>
        </w:rPr>
        <w:t>(</w:t>
      </w:r>
      <w:proofErr w:type="spellStart"/>
      <w:r w:rsidR="00022563" w:rsidRPr="005004D5">
        <w:rPr>
          <w:rFonts w:cs="Times New Roman"/>
          <w:i/>
          <w:iCs/>
          <w:color w:val="000000" w:themeColor="text1"/>
          <w:vertAlign w:val="subscript"/>
        </w:rPr>
        <w:t>i</w:t>
      </w:r>
      <w:proofErr w:type="spellEnd"/>
      <w:r w:rsidR="00022563" w:rsidRPr="005004D5">
        <w:rPr>
          <w:rFonts w:cs="Times New Roman"/>
          <w:color w:val="000000" w:themeColor="text1"/>
          <w:vertAlign w:val="subscript"/>
        </w:rPr>
        <w:t>,</w:t>
      </w:r>
      <w:r w:rsidR="00022563" w:rsidRPr="005004D5">
        <w:rPr>
          <w:rFonts w:cs="Times New Roman"/>
          <w:i/>
          <w:iCs/>
          <w:color w:val="000000" w:themeColor="text1"/>
          <w:vertAlign w:val="subscript"/>
        </w:rPr>
        <w:t xml:space="preserve"> j</w:t>
      </w:r>
      <w:r w:rsidR="00022563" w:rsidRPr="005004D5">
        <w:rPr>
          <w:rFonts w:cs="Times New Roman"/>
          <w:color w:val="000000" w:themeColor="text1"/>
          <w:vertAlign w:val="subscript"/>
        </w:rPr>
        <w:t>)</w:t>
      </w:r>
      <w:r w:rsidR="00022563" w:rsidRPr="005004D5">
        <w:rPr>
          <w:rFonts w:cs="Times New Roman" w:hint="eastAsia"/>
          <w:color w:val="000000" w:themeColor="text1"/>
        </w:rPr>
        <w:t>為白色</w:t>
      </w:r>
      <w:r w:rsidR="00022563" w:rsidRPr="005004D5">
        <w:rPr>
          <w:rFonts w:cs="Times New Roman"/>
          <w:color w:val="000000" w:themeColor="text1"/>
        </w:rPr>
        <w:t>255</w:t>
      </w:r>
      <w:r w:rsidR="00F74274" w:rsidRPr="005004D5">
        <w:rPr>
          <w:rFonts w:cs="Times New Roman" w:hint="eastAsia"/>
          <w:color w:val="000000" w:themeColor="text1"/>
        </w:rPr>
        <w:t>。</w:t>
      </w:r>
      <w:r w:rsidR="00F74274">
        <w:rPr>
          <w:rFonts w:cs="Times New Roman" w:hint="eastAsia"/>
        </w:rPr>
        <w:t>便能成功將顏色轉換成只有黑色與白色，兩個顏色而已。</w:t>
      </w:r>
    </w:p>
    <w:p w14:paraId="60777F04" w14:textId="48119417" w:rsidR="00F74274" w:rsidRPr="005004D5" w:rsidRDefault="00F74274" w:rsidP="00E548D8">
      <w:pPr>
        <w:spacing w:line="360" w:lineRule="auto"/>
        <w:jc w:val="both"/>
        <w:rPr>
          <w:rFonts w:cs="Times New Roman"/>
          <w:i/>
          <w:color w:val="000000" w:themeColor="text1"/>
        </w:rPr>
      </w:pPr>
    </w:p>
    <w:p w14:paraId="41AC4331" w14:textId="0F1B9046" w:rsidR="00E548D8" w:rsidRPr="005004D5" w:rsidRDefault="00000000" w:rsidP="00662C0A">
      <w:pPr>
        <w:tabs>
          <w:tab w:val="right" w:pos="5387"/>
        </w:tabs>
        <w:spacing w:line="360" w:lineRule="auto"/>
        <w:jc w:val="right"/>
        <w:rPr>
          <w:rFonts w:cs="Times New Roman"/>
          <w:iCs/>
          <w:color w:val="000000" w:themeColor="text1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kern w:val="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B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(i,j)</m:t>
            </m:r>
          </m:sub>
        </m:sSub>
        <m:r>
          <w:rPr>
            <w:rFonts w:ascii="Cambria Math" w:hAnsi="Cambria Math" w:cs="Times New Roman"/>
            <w:color w:val="000000" w:themeColor="text1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color w:val="000000" w:themeColor="text1"/>
                <w:kern w:val="2"/>
              </w:rPr>
            </m:ctrlPr>
          </m:dPr>
          <m:e>
            <m:eqArr>
              <m:eqArrPr>
                <m:ctrlPr>
                  <w:rPr>
                    <w:rFonts w:ascii="Cambria Math" w:hAnsi="Cambria Math" w:cs="Times New Roman"/>
                    <w:i/>
                    <w:color w:val="000000" w:themeColor="text1"/>
                    <w:kern w:val="2"/>
                  </w:rPr>
                </m:ctrlPr>
              </m:eqArrPr>
              <m:e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0            if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kern w:val="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(i,j)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</w:rPr>
                  <m:t>≤T</m:t>
                </m:r>
              </m:e>
              <m:e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255       if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kern w:val="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(i,j)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</w:rPr>
                  <m:t>&gt;T</m:t>
                </m:r>
              </m:e>
            </m:eqArr>
          </m:e>
        </m:d>
      </m:oMath>
      <w:r w:rsidR="00662C0A" w:rsidRPr="005004D5">
        <w:rPr>
          <w:rFonts w:cs="Times New Roman"/>
          <w:color w:val="000000" w:themeColor="text1"/>
          <w:kern w:val="2"/>
        </w:rPr>
        <w:tab/>
      </w:r>
      <w:r w:rsidR="00662C0A" w:rsidRPr="005004D5">
        <w:rPr>
          <w:rFonts w:cs="Times New Roman"/>
          <w:iCs/>
          <w:color w:val="000000" w:themeColor="text1"/>
          <w:kern w:val="2"/>
        </w:rPr>
        <w:t>(1)</w:t>
      </w:r>
    </w:p>
    <w:p w14:paraId="625EC6B0" w14:textId="314D039B" w:rsidR="006E5AF1" w:rsidRPr="00662F72" w:rsidRDefault="00742369" w:rsidP="000E1FF7">
      <w:pPr>
        <w:spacing w:line="360" w:lineRule="auto"/>
        <w:jc w:val="both"/>
        <w:rPr>
          <w:rFonts w:cs="Times New Roman"/>
          <w:iCs/>
        </w:rPr>
      </w:pPr>
      <w:r w:rsidRPr="005004D5">
        <w:rPr>
          <w:rFonts w:cs="Times New Roman" w:hint="eastAsia"/>
          <w:iCs/>
          <w:color w:val="000000" w:themeColor="text1"/>
        </w:rPr>
        <w:t>最簡易的方式，就是將</w:t>
      </w:r>
      <w:r w:rsidRPr="005004D5">
        <w:rPr>
          <w:rFonts w:cs="Times New Roman" w:hint="eastAsia"/>
          <w:i/>
          <w:color w:val="000000" w:themeColor="text1"/>
        </w:rPr>
        <w:t>Ｔ</w:t>
      </w:r>
      <w:r w:rsidRPr="005004D5">
        <w:rPr>
          <w:rFonts w:cs="Times New Roman" w:hint="eastAsia"/>
          <w:iCs/>
          <w:color w:val="000000" w:themeColor="text1"/>
        </w:rPr>
        <w:t>值設定在</w:t>
      </w:r>
      <w:r w:rsidRPr="005004D5">
        <w:rPr>
          <w:rFonts w:cs="Times New Roman"/>
          <w:iCs/>
          <w:color w:val="000000" w:themeColor="text1"/>
        </w:rPr>
        <w:t>0~255</w:t>
      </w:r>
      <w:r w:rsidRPr="005004D5">
        <w:rPr>
          <w:rFonts w:cs="Times New Roman" w:hint="eastAsia"/>
          <w:iCs/>
          <w:color w:val="000000" w:themeColor="text1"/>
        </w:rPr>
        <w:t>的中間值</w:t>
      </w:r>
      <w:r w:rsidRPr="005004D5">
        <w:rPr>
          <w:rFonts w:cs="Times New Roman"/>
          <w:iCs/>
          <w:color w:val="000000" w:themeColor="text1"/>
        </w:rPr>
        <w:t>127</w:t>
      </w:r>
      <w:r w:rsidRPr="005004D5">
        <w:rPr>
          <w:rFonts w:cs="Times New Roman" w:hint="eastAsia"/>
          <w:iCs/>
          <w:color w:val="000000" w:themeColor="text1"/>
        </w:rPr>
        <w:t>，不用特別計算</w:t>
      </w:r>
      <w:r w:rsidR="00D06910" w:rsidRPr="005004D5">
        <w:rPr>
          <w:rFonts w:cs="Times New Roman" w:hint="eastAsia"/>
          <w:iCs/>
          <w:color w:val="000000" w:themeColor="text1"/>
        </w:rPr>
        <w:t>的缺點便</w:t>
      </w:r>
      <w:r w:rsidR="00D06910">
        <w:rPr>
          <w:rFonts w:cs="Times New Roman" w:hint="eastAsia"/>
          <w:iCs/>
        </w:rPr>
        <w:t>是，因為沒有所輸入的整張圖灰階</w:t>
      </w:r>
      <w:r w:rsidR="00CC4AC0">
        <w:rPr>
          <w:rFonts w:cs="Times New Roman" w:hint="eastAsia"/>
          <w:iCs/>
        </w:rPr>
        <w:t>分佈</w:t>
      </w:r>
      <w:r w:rsidR="00D06910">
        <w:rPr>
          <w:rFonts w:cs="Times New Roman" w:hint="eastAsia"/>
          <w:iCs/>
        </w:rPr>
        <w:t>狀況，使得Ｔ值設定得不精準，導致最後得出的二值化圖片效果較差。為了解決這樣的問題，有使用</w:t>
      </w:r>
      <w:r w:rsidR="006E5AF1">
        <w:rPr>
          <w:rFonts w:cs="Times New Roman" w:hint="eastAsia"/>
          <w:iCs/>
        </w:rPr>
        <w:t>計算整張</w:t>
      </w:r>
      <w:r w:rsidR="00D06910">
        <w:rPr>
          <w:rFonts w:cs="Times New Roman" w:hint="eastAsia"/>
          <w:iCs/>
        </w:rPr>
        <w:t>圖像灰階值的平均值作為Ｔ</w:t>
      </w:r>
      <w:r w:rsidR="006E5AF1">
        <w:rPr>
          <w:rFonts w:cs="Times New Roman" w:hint="eastAsia"/>
          <w:iCs/>
        </w:rPr>
        <w:t>的方法，或是使用灰階值的分佈來繪製成將灰階值為Ｘ軸，並把灰階值的像素個數為Ｙ軸的直方圖，依據最多個數的灰階值來設定Ｔ。</w:t>
      </w:r>
      <w:r w:rsidR="007222F0">
        <w:rPr>
          <w:rFonts w:cs="Times New Roman" w:hint="eastAsia"/>
          <w:iCs/>
        </w:rPr>
        <w:t>相</w:t>
      </w:r>
      <w:r w:rsidR="007222F0">
        <w:rPr>
          <w:rFonts w:cs="Times New Roman" w:hint="eastAsia"/>
          <w:iCs/>
        </w:rPr>
        <w:lastRenderedPageBreak/>
        <w:t>關的演算法，</w:t>
      </w:r>
      <w:r w:rsidR="007222F0" w:rsidRPr="00544C2F">
        <w:rPr>
          <w:rFonts w:cs="Times New Roman" w:hint="eastAsia"/>
          <w:iCs/>
          <w:color w:val="000000" w:themeColor="text1"/>
        </w:rPr>
        <w:t>例如有雙峰法</w:t>
      </w:r>
      <w:r w:rsidR="007222F0" w:rsidRPr="00544C2F">
        <w:rPr>
          <w:rFonts w:cs="Times New Roman"/>
          <w:iCs/>
          <w:color w:val="000000" w:themeColor="text1"/>
        </w:rPr>
        <w:t>(</w:t>
      </w:r>
      <w:r w:rsidR="007222F0" w:rsidRPr="00544C2F">
        <w:rPr>
          <w:rFonts w:ascii="Arial" w:hAnsi="Arial" w:cs="Arial"/>
          <w:color w:val="000000" w:themeColor="text1"/>
          <w:shd w:val="clear" w:color="auto" w:fill="FFFFFF"/>
        </w:rPr>
        <w:t>2-Mode method</w:t>
      </w:r>
      <w:r w:rsidR="007222F0" w:rsidRPr="00544C2F">
        <w:rPr>
          <w:rFonts w:cs="Times New Roman"/>
          <w:iCs/>
          <w:color w:val="000000" w:themeColor="text1"/>
        </w:rPr>
        <w:t>)</w:t>
      </w:r>
      <w:r w:rsidR="007222F0" w:rsidRPr="00544C2F">
        <w:rPr>
          <w:rFonts w:cs="Times New Roman" w:hint="eastAsia"/>
          <w:iCs/>
          <w:color w:val="000000" w:themeColor="text1"/>
        </w:rPr>
        <w:t>與</w:t>
      </w:r>
      <w:r w:rsidR="007222F0" w:rsidRPr="00544C2F">
        <w:rPr>
          <w:rFonts w:cs="Times New Roman"/>
          <w:iCs/>
          <w:color w:val="000000" w:themeColor="text1"/>
        </w:rPr>
        <w:t>大津二值化法</w:t>
      </w:r>
      <w:r w:rsidR="007222F0" w:rsidRPr="00544C2F">
        <w:rPr>
          <w:rFonts w:cs="Times New Roman" w:hint="eastAsia"/>
          <w:iCs/>
          <w:color w:val="000000" w:themeColor="text1"/>
        </w:rPr>
        <w:t>(</w:t>
      </w:r>
      <w:r w:rsidR="007222F0" w:rsidRPr="00544C2F">
        <w:rPr>
          <w:rFonts w:cs="Times New Roman"/>
          <w:iCs/>
          <w:color w:val="000000" w:themeColor="text1"/>
        </w:rPr>
        <w:t>Otsu's Threshold)</w:t>
      </w:r>
      <w:r w:rsidR="007222F0" w:rsidRPr="00544C2F">
        <w:rPr>
          <w:rFonts w:cs="Times New Roman" w:hint="eastAsia"/>
          <w:iCs/>
          <w:color w:val="000000" w:themeColor="text1"/>
        </w:rPr>
        <w:t>進行顏色分割。雙峰法：在直方圖中尋找兩個最高的波鋒，</w:t>
      </w:r>
      <w:r w:rsidR="00662F72" w:rsidRPr="00544C2F">
        <w:rPr>
          <w:rFonts w:cs="Times New Roman" w:hint="eastAsia"/>
          <w:iCs/>
          <w:color w:val="000000" w:themeColor="text1"/>
        </w:rPr>
        <w:t>在兩峰之間的坡谷便設定為</w:t>
      </w:r>
      <w:r w:rsidR="00662F72" w:rsidRPr="00544C2F">
        <w:rPr>
          <w:rFonts w:cs="Times New Roman"/>
          <w:iCs/>
          <w:color w:val="000000" w:themeColor="text1"/>
        </w:rPr>
        <w:t>T</w:t>
      </w:r>
      <w:r w:rsidR="00662F72" w:rsidRPr="00544C2F">
        <w:rPr>
          <w:rFonts w:cs="Times New Roman" w:hint="eastAsia"/>
          <w:iCs/>
          <w:color w:val="000000" w:themeColor="text1"/>
        </w:rPr>
        <w:t>，以此達成二值化。</w:t>
      </w:r>
      <w:r w:rsidR="00662F72" w:rsidRPr="00544C2F">
        <w:rPr>
          <w:rFonts w:cs="Times New Roman"/>
          <w:iCs/>
          <w:color w:val="000000" w:themeColor="text1"/>
        </w:rPr>
        <w:t>大津二值化法</w:t>
      </w:r>
      <w:r w:rsidR="00662F72" w:rsidRPr="00544C2F">
        <w:rPr>
          <w:rFonts w:cs="Times New Roman" w:hint="eastAsia"/>
          <w:iCs/>
          <w:color w:val="000000" w:themeColor="text1"/>
        </w:rPr>
        <w:t>則式通過遞迴演算法找出最佳的值，設為</w:t>
      </w:r>
      <w:r w:rsidR="00662F72" w:rsidRPr="00544C2F">
        <w:rPr>
          <w:rFonts w:cs="Times New Roman"/>
          <w:iCs/>
          <w:color w:val="000000" w:themeColor="text1"/>
        </w:rPr>
        <w:t>T</w:t>
      </w:r>
      <w:r w:rsidR="00662F72" w:rsidRPr="00544C2F">
        <w:rPr>
          <w:rFonts w:cs="Times New Roman" w:hint="eastAsia"/>
          <w:iCs/>
          <w:color w:val="000000" w:themeColor="text1"/>
        </w:rPr>
        <w:t>。區域性二值化將圖像分割成數個小區塊，各個子區塊使用</w:t>
      </w:r>
      <w:r w:rsidR="00662F72" w:rsidRPr="00544C2F">
        <w:rPr>
          <w:rFonts w:cs="Times New Roman"/>
          <w:iCs/>
          <w:color w:val="000000" w:themeColor="text1"/>
        </w:rPr>
        <w:t>T</w:t>
      </w:r>
      <w:r w:rsidR="00662F72" w:rsidRPr="00544C2F">
        <w:rPr>
          <w:rFonts w:cs="Times New Roman" w:hint="eastAsia"/>
          <w:iCs/>
          <w:color w:val="000000" w:themeColor="text1"/>
        </w:rPr>
        <w:t>來完成二值化處理。</w:t>
      </w:r>
    </w:p>
    <w:p w14:paraId="6C3DF25A" w14:textId="581113E2" w:rsidR="00CF0BC6" w:rsidRPr="00572540" w:rsidRDefault="00CF0BC6" w:rsidP="0024756D">
      <w:pPr>
        <w:pStyle w:val="2"/>
      </w:pPr>
      <w:bookmarkStart w:id="26" w:name="_Toc108611734"/>
      <w:r w:rsidRPr="0024036E">
        <w:t>2.</w:t>
      </w:r>
      <w:r w:rsidR="00FD2B2A">
        <w:t>6</w:t>
      </w:r>
      <w:r w:rsidRPr="00FF6875">
        <w:rPr>
          <w:color w:val="FF0000"/>
        </w:rPr>
        <w:t xml:space="preserve"> </w:t>
      </w:r>
      <w:r w:rsidRPr="00572540">
        <w:rPr>
          <w:rFonts w:hint="eastAsia"/>
        </w:rPr>
        <w:t>視覺化</w:t>
      </w:r>
      <w:r w:rsidRPr="00572540">
        <w:rPr>
          <w:rFonts w:hint="eastAsia"/>
        </w:rPr>
        <w:t>QR Code</w:t>
      </w:r>
      <w:r w:rsidR="00FD2B2A">
        <w:rPr>
          <w:rFonts w:hint="eastAsia"/>
        </w:rPr>
        <w:t>的相關研究</w:t>
      </w:r>
      <w:bookmarkEnd w:id="26"/>
    </w:p>
    <w:p w14:paraId="1A98132B" w14:textId="27F6B2A2" w:rsidR="00F144B5" w:rsidRPr="00285707" w:rsidRDefault="00F30C85" w:rsidP="000E1FF7">
      <w:pPr>
        <w:spacing w:line="360" w:lineRule="auto"/>
        <w:ind w:firstLineChars="200" w:firstLine="480"/>
        <w:jc w:val="both"/>
        <w:rPr>
          <w:rFonts w:cs="Times New Roman"/>
          <w:color w:val="FF0000"/>
        </w:rPr>
      </w:pPr>
      <w:r w:rsidRPr="004F6C04">
        <w:rPr>
          <w:rFonts w:cs="Times New Roman" w:hint="eastAsia"/>
          <w:color w:val="000000" w:themeColor="text1"/>
        </w:rPr>
        <w:t>視覺編碼</w:t>
      </w:r>
      <w:r w:rsidRPr="004F6C04">
        <w:rPr>
          <w:rFonts w:cs="Times New Roman"/>
          <w:color w:val="000000" w:themeColor="text1"/>
        </w:rPr>
        <w:t>QR Code</w:t>
      </w:r>
      <w:r w:rsidRPr="004F6C04">
        <w:rPr>
          <w:rFonts w:cs="Times New Roman" w:hint="eastAsia"/>
          <w:color w:val="000000" w:themeColor="text1"/>
        </w:rPr>
        <w:t>時，往往受限於</w:t>
      </w:r>
      <w:r w:rsidRPr="004F6C04">
        <w:rPr>
          <w:rFonts w:cs="Times New Roman"/>
          <w:color w:val="000000" w:themeColor="text1"/>
        </w:rPr>
        <w:t>QR Code</w:t>
      </w:r>
      <w:r w:rsidRPr="004F6C04">
        <w:rPr>
          <w:rFonts w:cs="Times New Roman" w:hint="eastAsia"/>
          <w:color w:val="000000" w:themeColor="text1"/>
        </w:rPr>
        <w:t>的編碼方式，而無法隨心所欲地使其呈現各種效果，但陸續有藝術家與學者們進行嘗試</w:t>
      </w:r>
      <w:r w:rsidR="0024036E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RecNum&gt;21&lt;/RecNum&gt;&lt;DisplayText&gt;[6-8]&lt;/DisplayText&gt;&lt;record&gt;&lt;rec-number&gt;21&lt;/rec-number&gt;&lt;foreign-keys&gt;&lt;key app="EN" db-id="dz0wr0pscaxx5sesdfpve0wo0f9tafaarvp9" timestamp="1647840597"&gt;21&lt;/key&gt;&lt;/foreign-keys&gt;&lt;ref-type name="Journal Article"&gt;17&lt;/ref-type&gt;&lt;contributors&gt;&lt;/contributors&gt;&lt;titles&gt;&lt;title&gt;LogoQnet&lt;/title&gt;&lt;/titles&gt;&lt;dates&gt;&lt;/dates&gt;&lt;urls&gt;&lt;related-urls&gt;&lt;url&gt;https://logoq.net/logoq/index.php&lt;/url&gt;&lt;/related-urls&gt;&lt;/urls&gt;&lt;/record&gt;&lt;/Cite&gt;&lt;Cite&gt;&lt;RecNum&gt;22&lt;/RecNum&gt;&lt;record&gt;&lt;rec-number&gt;22&lt;/rec-number&gt;&lt;foreign-keys&gt;&lt;key app="EN" db-id="dz0wr0pscaxx5sesdfpve0wo0f9tafaarvp9" timestamp="1647841142"&gt;22&lt;/key&gt;&lt;/foreign-keys&gt;&lt;ref-type name="Journal Article"&gt;17&lt;/ref-type&gt;&lt;contributors&gt;&lt;/contributors&gt;&lt;titles&gt;&lt;title&gt;Get QR Code Generator&lt;/title&gt;&lt;/titles&gt;&lt;dates&gt;&lt;/dates&gt;&lt;urls&gt;&lt;related-urls&gt;&lt;url&gt;https://www.qr-code-generator.com/&lt;/url&gt;&lt;/related-urls&gt;&lt;/urls&gt;&lt;/record&gt;&lt;/Cite&gt;&lt;Cite&gt;&lt;RecNum&gt;23&lt;/RecNum&gt;&lt;record&gt;&lt;rec-number&gt;23&lt;/rec-number&gt;&lt;foreign-keys&gt;&lt;key app="EN" db-id="dz0wr0pscaxx5sesdfpve0wo0f9tafaarvp9" timestamp="1647841217"&gt;23&lt;/key&gt;&lt;/foreign-keys&gt;&lt;ref-type name="Journal Article"&gt;17&lt;/ref-type&gt;&lt;contributors&gt;&lt;/contributors&gt;&lt;titles&gt;&lt;title&gt;qrhacker&lt;/title&gt;&lt;/titles&gt;&lt;dates&gt;&lt;/dates&gt;&lt;urls&gt;&lt;related-urls&gt;&lt;url&gt;https://www.qrhacker.com/&lt;/url&gt;&lt;/related-urls&gt;&lt;/urls&gt;&lt;/record&gt;&lt;/Cite&gt;&lt;/EndNote&gt;</w:instrText>
      </w:r>
      <w:r w:rsidR="0024036E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6-8]</w:t>
      </w:r>
      <w:r w:rsidR="0024036E">
        <w:rPr>
          <w:rFonts w:cs="Times New Roman"/>
          <w:color w:val="000000" w:themeColor="text1"/>
        </w:rPr>
        <w:fldChar w:fldCharType="end"/>
      </w:r>
      <w:r w:rsidRPr="004F6C04">
        <w:rPr>
          <w:rFonts w:cs="Times New Roman" w:hint="eastAsia"/>
          <w:color w:val="000000" w:themeColor="text1"/>
        </w:rPr>
        <w:t>，挑戰各種視覺編碼</w:t>
      </w:r>
      <w:r w:rsidRPr="004F6C04">
        <w:rPr>
          <w:rFonts w:cs="Times New Roman"/>
          <w:color w:val="000000" w:themeColor="text1"/>
        </w:rPr>
        <w:t>QR Code</w:t>
      </w:r>
      <w:r w:rsidRPr="004F6C04">
        <w:rPr>
          <w:rFonts w:cs="Times New Roman" w:hint="eastAsia"/>
          <w:color w:val="000000" w:themeColor="text1"/>
        </w:rPr>
        <w:t>的方法，使</w:t>
      </w:r>
      <w:r w:rsidRPr="004F6C04">
        <w:rPr>
          <w:rFonts w:cs="Times New Roman"/>
          <w:color w:val="000000" w:themeColor="text1"/>
        </w:rPr>
        <w:t>QR C</w:t>
      </w:r>
      <w:r w:rsidR="00D22FBB" w:rsidRPr="004F6C04">
        <w:rPr>
          <w:rFonts w:cs="Times New Roman"/>
          <w:color w:val="000000" w:themeColor="text1"/>
        </w:rPr>
        <w:t>ode</w:t>
      </w:r>
      <w:r w:rsidR="004F6C04" w:rsidRPr="004F6C04">
        <w:rPr>
          <w:rFonts w:cs="Times New Roman" w:hint="eastAsia"/>
          <w:color w:val="000000" w:themeColor="text1"/>
        </w:rPr>
        <w:t>的方法有很好的視覺效果與強韌性</w:t>
      </w:r>
      <w:r w:rsidR="005004D5">
        <w:rPr>
          <w:rFonts w:cs="Times New Roman" w:hint="eastAsia"/>
          <w:color w:val="000000" w:themeColor="text1"/>
        </w:rPr>
        <w:t>，</w:t>
      </w:r>
      <w:r w:rsidR="005004D5" w:rsidRPr="005004D5">
        <w:rPr>
          <w:rFonts w:cs="Times New Roman" w:hint="eastAsia"/>
          <w:color w:val="000000" w:themeColor="text1"/>
        </w:rPr>
        <w:t>取決於</w:t>
      </w:r>
      <w:r w:rsidR="006C210A" w:rsidRPr="005004D5">
        <w:rPr>
          <w:rFonts w:cs="Times New Roman" w:hint="eastAsia"/>
          <w:color w:val="000000" w:themeColor="text1"/>
        </w:rPr>
        <w:t>是否要更改</w:t>
      </w:r>
      <w:r w:rsidR="006C210A" w:rsidRPr="005004D5">
        <w:rPr>
          <w:rFonts w:cs="Times New Roman"/>
          <w:color w:val="000000" w:themeColor="text1"/>
        </w:rPr>
        <w:t>QR Code</w:t>
      </w:r>
      <w:r w:rsidR="006C210A" w:rsidRPr="005004D5">
        <w:rPr>
          <w:rFonts w:cs="Times New Roman" w:hint="eastAsia"/>
          <w:color w:val="000000" w:themeColor="text1"/>
        </w:rPr>
        <w:t>資料模組的編碼方式，可分成兩種類型。</w:t>
      </w:r>
    </w:p>
    <w:p w14:paraId="64A6829E" w14:textId="203B3857" w:rsidR="003C6B77" w:rsidRDefault="006C210A" w:rsidP="000E1FF7">
      <w:pPr>
        <w:spacing w:line="360" w:lineRule="auto"/>
        <w:ind w:firstLineChars="200" w:firstLine="480"/>
        <w:jc w:val="both"/>
        <w:rPr>
          <w:rFonts w:cs="Times New Roman"/>
          <w:color w:val="000000" w:themeColor="text1"/>
        </w:rPr>
      </w:pPr>
      <w:r>
        <w:rPr>
          <w:rFonts w:cs="Times New Roman" w:hint="eastAsia"/>
          <w:color w:val="000000" w:themeColor="text1"/>
        </w:rPr>
        <w:t>第一類方法，改變</w:t>
      </w:r>
      <w:r>
        <w:rPr>
          <w:rFonts w:cs="Times New Roman"/>
          <w:color w:val="000000" w:themeColor="text1"/>
        </w:rPr>
        <w:t>QR Code</w:t>
      </w:r>
      <w:r>
        <w:rPr>
          <w:rFonts w:cs="Times New Roman" w:hint="eastAsia"/>
          <w:color w:val="000000" w:themeColor="text1"/>
        </w:rPr>
        <w:t>的資料模組。論文</w:t>
      </w:r>
      <w:r w:rsidR="003B05B1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Ono&lt;/Author&gt;&lt;Year&gt;2008&lt;/Year&gt;&lt;RecNum&gt;24&lt;/RecNum&gt;&lt;DisplayText&gt;[9]&lt;/DisplayText&gt;&lt;record&gt;&lt;rec-number&gt;24&lt;/rec-number&gt;&lt;foreign-keys&gt;&lt;key app="EN" db-id="dz0wr0pscaxx5sesdfpve0wo0f9tafaarvp9" timestamp="1647841643"&gt;24&lt;/key&gt;&lt;/foreign-keys&gt;&lt;ref-type name="Conference Proceedings"&gt;10&lt;/ref-type&gt;&lt;contributors&gt;&lt;authors&gt;&lt;author&gt;Ono, Satoshi&lt;/author&gt;&lt;author&gt;Morinaga, Kensuke&lt;/author&gt;&lt;author&gt;Nakayama, Shigeru&lt;/author&gt;&lt;/authors&gt;&lt;/contributors&gt;&lt;titles&gt;&lt;title&gt;Two-dimensional barcode decoration based on real-coded genetic algorithm&lt;/title&gt;&lt;secondary-title&gt;2008 IEEE congress on evolutionary computation (IEEE World Congress on Computational Intelligence)&lt;/secondary-title&gt;&lt;/titles&gt;&lt;pages&gt;1068-1073&lt;/pages&gt;&lt;dates&gt;&lt;year&gt;2008&lt;/year&gt;&lt;/dates&gt;&lt;publisher&gt;IEEE&lt;/publisher&gt;&lt;isbn&gt;1424418224&lt;/isbn&gt;&lt;urls&gt;&lt;/urls&gt;&lt;/record&gt;&lt;/Cite&gt;&lt;/EndNote&gt;</w:instrText>
      </w:r>
      <w:r w:rsidR="003B05B1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9]</w:t>
      </w:r>
      <w:r w:rsidR="003B05B1">
        <w:rPr>
          <w:rFonts w:cs="Times New Roman"/>
          <w:color w:val="000000" w:themeColor="text1"/>
        </w:rPr>
        <w:fldChar w:fldCharType="end"/>
      </w:r>
      <w:r w:rsidR="003B05B1">
        <w:rPr>
          <w:rFonts w:cs="Times New Roman" w:hint="eastAsia"/>
          <w:color w:val="000000" w:themeColor="text1"/>
        </w:rPr>
        <w:t>提出的方法，在</w:t>
      </w:r>
      <w:r w:rsidR="003B05B1">
        <w:rPr>
          <w:rFonts w:cs="Times New Roman"/>
          <w:color w:val="000000" w:themeColor="text1"/>
        </w:rPr>
        <w:t>QR Code</w:t>
      </w:r>
      <w:r w:rsidR="003B05B1">
        <w:rPr>
          <w:rFonts w:cs="Times New Roman" w:hint="eastAsia"/>
          <w:color w:val="000000" w:themeColor="text1"/>
        </w:rPr>
        <w:t>中尋找沒有用到，或是可以失真的部分，作為最佳位置，替換成圖像或標誌。因為若將圖像重疊在定位標誌或是校正標誌等功能性標誌上，會嚴重降低</w:t>
      </w:r>
      <w:r w:rsidR="003B05B1">
        <w:rPr>
          <w:rFonts w:cs="Times New Roman"/>
          <w:color w:val="000000" w:themeColor="text1"/>
        </w:rPr>
        <w:t>QR Code</w:t>
      </w:r>
      <w:r w:rsidR="003B05B1">
        <w:rPr>
          <w:rFonts w:cs="Times New Roman" w:hint="eastAsia"/>
          <w:color w:val="000000" w:themeColor="text1"/>
        </w:rPr>
        <w:t>的辨識和解碼成功率</w:t>
      </w:r>
      <w:r w:rsidR="0096295C">
        <w:rPr>
          <w:rFonts w:cs="Times New Roman" w:hint="eastAsia"/>
          <w:color w:val="000000" w:themeColor="text1"/>
        </w:rPr>
        <w:t>。因此常見的圖案都會嵌入</w:t>
      </w:r>
      <w:r w:rsidR="0096295C">
        <w:rPr>
          <w:rFonts w:cs="Times New Roman"/>
          <w:color w:val="000000" w:themeColor="text1"/>
        </w:rPr>
        <w:t>QR Code</w:t>
      </w:r>
      <w:r w:rsidR="0096295C">
        <w:rPr>
          <w:rFonts w:cs="Times New Roman" w:hint="eastAsia"/>
          <w:color w:val="000000" w:themeColor="text1"/>
        </w:rPr>
        <w:t>的中間區域，如圖</w:t>
      </w:r>
      <w:r w:rsidR="0096295C">
        <w:rPr>
          <w:rFonts w:cs="Times New Roman" w:hint="eastAsia"/>
          <w:color w:val="000000" w:themeColor="text1"/>
        </w:rPr>
        <w:t>5</w:t>
      </w:r>
      <w:r w:rsidR="0096295C">
        <w:rPr>
          <w:rFonts w:cs="Times New Roman"/>
          <w:color w:val="000000" w:themeColor="text1"/>
        </w:rPr>
        <w:t>(a)</w:t>
      </w:r>
      <w:r w:rsidR="0096295C">
        <w:rPr>
          <w:rFonts w:cs="Times New Roman" w:hint="eastAsia"/>
          <w:color w:val="000000" w:themeColor="text1"/>
        </w:rPr>
        <w:t>。</w:t>
      </w:r>
      <w:r w:rsidR="00FF6875">
        <w:rPr>
          <w:rFonts w:cs="Times New Roman" w:hint="eastAsia"/>
          <w:color w:val="000000" w:themeColor="text1"/>
        </w:rPr>
        <w:t>論文</w:t>
      </w:r>
      <w:r w:rsidR="00FF6875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 w:hint="eastAsia"/>
          <w:color w:val="000000" w:themeColor="text1"/>
        </w:rPr>
        <w:instrText xml:space="preserve"> ADDIN EN.CITE &lt;EndNote&gt;&lt;Cite&gt;&lt;Author&gt;</w:instrText>
      </w:r>
      <w:r w:rsidR="00F3644A">
        <w:rPr>
          <w:rFonts w:cs="Times New Roman" w:hint="eastAsia"/>
          <w:color w:val="000000" w:themeColor="text1"/>
        </w:rPr>
        <w:instrText>藤田和謙</w:instrText>
      </w:r>
      <w:r w:rsidR="00F3644A">
        <w:rPr>
          <w:rFonts w:cs="Times New Roman" w:hint="eastAsia"/>
          <w:color w:val="000000" w:themeColor="text1"/>
        </w:rPr>
        <w:instrText>&lt;/Author&gt;&lt;Year&gt;2011&lt;/Year&gt;&lt;RecNum&gt;26&lt;/RecNum&gt;&lt;DisplayText&gt;[10-12]&lt;/DisplayText&gt;&lt;record&gt;&lt;rec-number&gt;26&lt;/rec-number&gt;&lt;foreign-keys&gt;&lt;key app="EN" db-id="dz0wr0pscaxx5sesdfpve0wo0f9tafaarvp9" timestamp="1647843366"&gt;26&lt;/key&gt;&lt;/foreign-keys&gt;&lt;ref-type name="Conference Proceedings"&gt;10&lt;/ref-type&gt;&lt;contributors&gt;&lt;authors&gt;&lt;author&gt;</w:instrText>
      </w:r>
      <w:r w:rsidR="00F3644A">
        <w:rPr>
          <w:rFonts w:cs="Times New Roman" w:hint="eastAsia"/>
          <w:color w:val="000000" w:themeColor="text1"/>
        </w:rPr>
        <w:instrText>藤田和謙</w:instrText>
      </w:r>
      <w:r w:rsidR="00F3644A">
        <w:rPr>
          <w:rFonts w:cs="Times New Roman" w:hint="eastAsia"/>
          <w:color w:val="000000" w:themeColor="text1"/>
        </w:rPr>
        <w:instrText>&lt;/author&gt;&lt;author&gt;</w:instrText>
      </w:r>
      <w:r w:rsidR="00F3644A">
        <w:rPr>
          <w:rFonts w:cs="Times New Roman" w:hint="eastAsia"/>
          <w:color w:val="000000" w:themeColor="text1"/>
        </w:rPr>
        <w:instrText>栗林稔</w:instrText>
      </w:r>
      <w:r w:rsidR="00F3644A">
        <w:rPr>
          <w:rFonts w:cs="Times New Roman" w:hint="eastAsia"/>
          <w:color w:val="000000" w:themeColor="text1"/>
        </w:rPr>
        <w:instrText>&lt;/author&gt;&lt;author&gt;</w:instrText>
      </w:r>
      <w:r w:rsidR="00F3644A">
        <w:rPr>
          <w:rFonts w:cs="Times New Roman" w:hint="eastAsia"/>
          <w:color w:val="000000" w:themeColor="text1"/>
        </w:rPr>
        <w:instrText>森井昌克</w:instrText>
      </w:r>
      <w:r w:rsidR="00F3644A">
        <w:rPr>
          <w:rFonts w:cs="Times New Roman" w:hint="eastAsia"/>
          <w:color w:val="000000" w:themeColor="text1"/>
        </w:rPr>
        <w:instrText>&lt;/author&gt;&lt;/authors&gt;&lt;/contributors&gt;&lt;titles&gt;&lt;title&gt;Expansion of image displayable area in design QR code and</w:instrText>
      </w:r>
      <w:r w:rsidR="00F3644A">
        <w:rPr>
          <w:rFonts w:cs="Times New Roman"/>
          <w:color w:val="000000" w:themeColor="text1"/>
        </w:rPr>
        <w:instrText xml:space="preserve"> its applications&lt;/title&gt;&lt;secondary-title&gt;IEICE Conferences Archives&lt;/secondary-title&gt;&lt;/titles&gt;&lt;dates&gt;&lt;year&gt;2011&lt;/year&gt;&lt;/dates&gt;&lt;publisher&gt;The Institute of Electronics, Information and Communication Engineers&lt;/publisher&gt;&lt;urls&gt;&lt;/urls&gt;&lt;/record&gt;&lt;/Cite&gt;&lt;Cite&gt;&lt;RecNum&gt;27&lt;/RecNum&gt;&lt;record&gt;&lt;rec-number&gt;27&lt;/rec-number&gt;&lt;foreign-keys&gt;&lt;key app="EN" db-id="dz0wr0pscaxx5sesdfpve0wo0f9tafaarvp9" timestamp="1647843460"&gt;27&lt;/key&gt;&lt;/foreign-keys&gt;&lt;ref-type name="Journal Article"&gt;17&lt;/ref-type&gt;&lt;contributors&gt;&lt;/contributors&gt;&lt;titles&gt;&lt;title&gt;QArt Codes&lt;/title&gt;&lt;/titles&gt;&lt;dates&gt;&lt;/dates&gt;&lt;urls&gt;&lt;related-urls&gt;&lt;url&gt;https://research.swtch.com/qart&lt;/url&gt;&lt;/related-urls&gt;&lt;/urls&gt;&lt;/record&gt;&lt;/Cite&gt;&lt;Cite&gt;&lt;Author&gt;Lin&lt;/Author&gt;&lt;Year&gt;2013&lt;/Year&gt;&lt;RecNum&gt;28&lt;/RecNum&gt;&lt;record&gt;&lt;rec-number&gt;28&lt;/rec-number&gt;&lt;foreign-keys&gt;&lt;key app="EN" db-id="dz0wr0pscaxx5sesdfpve0wo0f9tafaarvp9" timestamp="1647843725"&gt;28&lt;/key&gt;&lt;/foreign-keys&gt;&lt;ref-type name="Journal Article"&gt;17&lt;/ref-type&gt;&lt;contributors&gt;&lt;authors&gt;&lt;author&gt;Lin, Yu-Hsun&lt;/author&gt;&lt;author&gt;Chang, Yu-Pei&lt;/author&gt;&lt;author&gt;Wu, Ja-Ling&lt;/author&gt;&lt;/authors&gt;&lt;/contributors&gt;&lt;titles&gt;&lt;title&gt;Appearance-based QR code beautifier&lt;/title&gt;&lt;secondary-title&gt;IEEE Transactions on Multimedia&lt;/secondary-title&gt;&lt;/titles&gt;&lt;periodical&gt;&lt;full-title&gt;IEEE Transactions on Multimedia&lt;/full-title&gt;&lt;/periodical&gt;&lt;pages&gt;2198-2207&lt;/pages&gt;&lt;volume&gt;15&lt;/volume&gt;&lt;number&gt;8&lt;/number&gt;&lt;dates&gt;&lt;year&gt;2013&lt;/year&gt;&lt;/dates&gt;&lt;isbn&gt;1520-9210&lt;/isbn&gt;&lt;urls&gt;&lt;/urls&gt;&lt;/record&gt;&lt;/Cite&gt;&lt;/EndNote&gt;</w:instrText>
      </w:r>
      <w:r w:rsidR="00FF6875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0-12]</w:t>
      </w:r>
      <w:r w:rsidR="00FF6875">
        <w:rPr>
          <w:rFonts w:cs="Times New Roman"/>
          <w:color w:val="000000" w:themeColor="text1"/>
        </w:rPr>
        <w:fldChar w:fldCharType="end"/>
      </w:r>
      <w:r w:rsidR="00FF6875">
        <w:rPr>
          <w:rFonts w:cs="Times New Roman" w:hint="eastAsia"/>
          <w:color w:val="000000" w:themeColor="text1"/>
        </w:rPr>
        <w:t>所提出的方法</w:t>
      </w:r>
      <w:r w:rsidR="00FF6875" w:rsidRPr="00F36084">
        <w:rPr>
          <w:rFonts w:cs="Times New Roman" w:hint="eastAsia"/>
          <w:color w:val="000000" w:themeColor="text1"/>
        </w:rPr>
        <w:t>，是</w:t>
      </w:r>
      <w:r w:rsidR="00F36084">
        <w:rPr>
          <w:rFonts w:cs="Times New Roman" w:hint="eastAsia"/>
          <w:color w:val="000000" w:themeColor="text1"/>
        </w:rPr>
        <w:t>變更</w:t>
      </w:r>
      <w:r w:rsidR="00FF6875" w:rsidRPr="00F36084">
        <w:rPr>
          <w:rFonts w:cs="Times New Roman"/>
          <w:color w:val="000000" w:themeColor="text1"/>
        </w:rPr>
        <w:t>Reed-Solomon</w:t>
      </w:r>
      <w:r w:rsidR="00FF6875" w:rsidRPr="00F36084">
        <w:rPr>
          <w:rFonts w:cs="Times New Roman" w:hint="eastAsia"/>
          <w:color w:val="000000" w:themeColor="text1"/>
        </w:rPr>
        <w:t>的編碼，可以大程度的修改</w:t>
      </w:r>
      <w:r w:rsidR="00FF6875" w:rsidRPr="00F36084">
        <w:rPr>
          <w:rFonts w:cs="Times New Roman"/>
          <w:color w:val="000000" w:themeColor="text1"/>
        </w:rPr>
        <w:t>QR Code</w:t>
      </w:r>
      <w:r w:rsidR="00FF6875" w:rsidRPr="00F36084">
        <w:rPr>
          <w:rFonts w:cs="Times New Roman" w:hint="eastAsia"/>
          <w:color w:val="000000" w:themeColor="text1"/>
        </w:rPr>
        <w:t>模組的編碼，</w:t>
      </w:r>
      <w:r w:rsidR="00FF6875">
        <w:rPr>
          <w:rFonts w:cs="Times New Roman" w:hint="eastAsia"/>
          <w:color w:val="000000" w:themeColor="text1"/>
        </w:rPr>
        <w:t>因此在不降低容錯能力的狀態下，獲得更大的</w:t>
      </w:r>
      <w:r w:rsidR="002E77A7">
        <w:rPr>
          <w:rFonts w:cs="Times New Roman" w:hint="eastAsia"/>
          <w:color w:val="000000" w:themeColor="text1"/>
        </w:rPr>
        <w:t>可</w:t>
      </w:r>
      <w:r w:rsidR="00FF6875">
        <w:rPr>
          <w:rFonts w:cs="Times New Roman" w:hint="eastAsia"/>
          <w:color w:val="000000" w:themeColor="text1"/>
        </w:rPr>
        <w:t>修改模組區域面積。</w:t>
      </w:r>
      <w:r w:rsidR="002E77A7">
        <w:rPr>
          <w:rFonts w:cs="Times New Roman" w:hint="eastAsia"/>
          <w:color w:val="000000" w:themeColor="text1"/>
        </w:rPr>
        <w:t>在</w:t>
      </w:r>
      <w:proofErr w:type="spellStart"/>
      <w:r w:rsidR="002E77A7">
        <w:rPr>
          <w:rFonts w:cs="Times New Roman"/>
          <w:color w:val="000000" w:themeColor="text1"/>
        </w:rPr>
        <w:t>QArt</w:t>
      </w:r>
      <w:proofErr w:type="spellEnd"/>
      <w:r w:rsidR="002E77A7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RecNum&gt;27&lt;/RecNum&gt;&lt;DisplayText&gt;[11]&lt;/DisplayText&gt;&lt;record&gt;&lt;rec-number&gt;27&lt;/rec-number&gt;&lt;foreign-keys&gt;&lt;key app="EN" db-id="dz0wr0pscaxx5sesdfpve0wo0f9tafaarvp9" timestamp="1647843460"&gt;27&lt;/key&gt;&lt;/foreign-keys&gt;&lt;ref-type name="Journal Article"&gt;17&lt;/ref-type&gt;&lt;contributors&gt;&lt;/contributors&gt;&lt;titles&gt;&lt;title&gt;QArt Codes&lt;/title&gt;&lt;/titles&gt;&lt;dates&gt;&lt;/dates&gt;&lt;urls&gt;&lt;related-urls&gt;&lt;url&gt;https://research.swtch.com/qart&lt;/url&gt;&lt;/related-urls&gt;&lt;/urls&gt;&lt;/record&gt;&lt;/Cite&gt;&lt;/EndNote&gt;</w:instrText>
      </w:r>
      <w:r w:rsidR="002E77A7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1]</w:t>
      </w:r>
      <w:r w:rsidR="002E77A7">
        <w:rPr>
          <w:rFonts w:cs="Times New Roman"/>
          <w:color w:val="000000" w:themeColor="text1"/>
        </w:rPr>
        <w:fldChar w:fldCharType="end"/>
      </w:r>
      <w:r w:rsidR="002E77A7">
        <w:rPr>
          <w:rFonts w:cs="Times New Roman" w:hint="eastAsia"/>
          <w:color w:val="000000" w:themeColor="text1"/>
        </w:rPr>
        <w:t>方法，利用高斯消去法</w:t>
      </w:r>
      <w:r w:rsidR="00C07244">
        <w:rPr>
          <w:rFonts w:cs="Times New Roman" w:hint="eastAsia"/>
          <w:color w:val="000000" w:themeColor="text1"/>
        </w:rPr>
        <w:t>保證</w:t>
      </w:r>
      <w:r w:rsidR="002E77A7">
        <w:rPr>
          <w:rFonts w:cs="Times New Roman"/>
          <w:color w:val="000000" w:themeColor="text1"/>
        </w:rPr>
        <w:t>QR Code</w:t>
      </w:r>
      <w:r w:rsidR="002E77A7">
        <w:rPr>
          <w:rFonts w:cs="Times New Roman" w:hint="eastAsia"/>
          <w:color w:val="000000" w:themeColor="text1"/>
        </w:rPr>
        <w:t>資料的正確性，</w:t>
      </w:r>
      <w:r w:rsidR="00C07244">
        <w:rPr>
          <w:rFonts w:cs="Times New Roman" w:hint="eastAsia"/>
          <w:color w:val="000000" w:themeColor="text1"/>
        </w:rPr>
        <w:t>在可美化的效果下，仍能達到</w:t>
      </w:r>
      <w:r w:rsidR="00C07244">
        <w:rPr>
          <w:rFonts w:cs="Times New Roman"/>
          <w:color w:val="000000" w:themeColor="text1"/>
        </w:rPr>
        <w:t>QR Code</w:t>
      </w:r>
      <w:r w:rsidR="00C07244">
        <w:rPr>
          <w:rFonts w:cs="Times New Roman" w:hint="eastAsia"/>
          <w:color w:val="000000" w:themeColor="text1"/>
        </w:rPr>
        <w:t>的強韌性，如</w:t>
      </w:r>
      <w:r w:rsidR="007A35C5">
        <w:rPr>
          <w:rFonts w:cs="Times New Roman"/>
          <w:color w:val="000000" w:themeColor="text1"/>
        </w:rPr>
        <w:fldChar w:fldCharType="begin"/>
      </w:r>
      <w:r w:rsidR="007A35C5">
        <w:rPr>
          <w:rFonts w:cs="Times New Roman"/>
          <w:color w:val="000000" w:themeColor="text1"/>
        </w:rPr>
        <w:instrText xml:space="preserve"> </w:instrText>
      </w:r>
      <w:r w:rsidR="007A35C5">
        <w:rPr>
          <w:rFonts w:cs="Times New Roman" w:hint="eastAsia"/>
          <w:color w:val="000000" w:themeColor="text1"/>
        </w:rPr>
        <w:instrText>REF _Ref109649855 \h</w:instrText>
      </w:r>
      <w:r w:rsidR="007A35C5">
        <w:rPr>
          <w:rFonts w:cs="Times New Roman"/>
          <w:color w:val="000000" w:themeColor="text1"/>
        </w:rPr>
        <w:instrText xml:space="preserve"> </w:instrText>
      </w:r>
      <w:r w:rsidR="007A35C5">
        <w:rPr>
          <w:rFonts w:cs="Times New Roman"/>
          <w:color w:val="000000" w:themeColor="text1"/>
        </w:rPr>
      </w:r>
      <w:r w:rsidR="007A35C5">
        <w:rPr>
          <w:rFonts w:cs="Times New Roman"/>
          <w:color w:val="000000" w:themeColor="text1"/>
        </w:rPr>
        <w:fldChar w:fldCharType="separate"/>
      </w:r>
      <w:r w:rsidR="007A35C5" w:rsidRPr="0096295C">
        <w:rPr>
          <w:rFonts w:cs="Times New Roman"/>
          <w:color w:val="000000" w:themeColor="text1"/>
        </w:rPr>
        <w:t>圖</w:t>
      </w:r>
      <w:r w:rsidR="007A35C5" w:rsidRPr="0096295C">
        <w:rPr>
          <w:rFonts w:cs="Times New Roman"/>
          <w:color w:val="000000" w:themeColor="text1"/>
        </w:rPr>
        <w:t xml:space="preserve"> </w:t>
      </w:r>
      <w:r w:rsidR="007A35C5">
        <w:rPr>
          <w:rFonts w:cs="Times New Roman"/>
          <w:noProof/>
          <w:color w:val="000000" w:themeColor="text1"/>
        </w:rPr>
        <w:t>5</w:t>
      </w:r>
      <w:r w:rsidR="007A35C5">
        <w:rPr>
          <w:rFonts w:cs="Times New Roman"/>
          <w:color w:val="000000" w:themeColor="text1"/>
        </w:rPr>
        <w:fldChar w:fldCharType="end"/>
      </w:r>
      <w:r w:rsidR="00C07244">
        <w:rPr>
          <w:rFonts w:cs="Times New Roman"/>
          <w:color w:val="000000" w:themeColor="text1"/>
        </w:rPr>
        <w:t>(b)</w:t>
      </w:r>
      <w:r w:rsidR="00C07244">
        <w:rPr>
          <w:rFonts w:cs="Times New Roman" w:hint="eastAsia"/>
          <w:color w:val="000000" w:themeColor="text1"/>
        </w:rPr>
        <w:t>所示</w:t>
      </w:r>
      <w:r w:rsidR="002E77A7">
        <w:rPr>
          <w:rFonts w:cs="Times New Roman" w:hint="eastAsia"/>
          <w:color w:val="000000" w:themeColor="text1"/>
        </w:rPr>
        <w:t>。</w:t>
      </w:r>
      <w:r w:rsidR="00C07244">
        <w:rPr>
          <w:rFonts w:cs="Times New Roman" w:hint="eastAsia"/>
          <w:color w:val="000000" w:themeColor="text1"/>
        </w:rPr>
        <w:t>由於使用的方法是利用網址自動導正的功能，讓要造訪的網頁自動忽</w:t>
      </w:r>
      <w:r w:rsidR="007A35C5">
        <w:rPr>
          <w:rFonts w:cs="Times New Roman"/>
          <w:color w:val="000000" w:themeColor="text1"/>
        </w:rPr>
        <w:t>”#”</w:t>
      </w:r>
      <w:r w:rsidR="00C07244">
        <w:rPr>
          <w:rFonts w:cs="Times New Roman" w:hint="eastAsia"/>
          <w:color w:val="000000" w:themeColor="text1"/>
        </w:rPr>
        <w:t>字號後的無效數字。</w:t>
      </w:r>
      <w:r w:rsidR="00BA42EA">
        <w:rPr>
          <w:rFonts w:cs="Times New Roman" w:hint="eastAsia"/>
          <w:color w:val="000000" w:themeColor="text1"/>
        </w:rPr>
        <w:t>在論文</w:t>
      </w:r>
      <w:r w:rsidR="00BA42EA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Lin&lt;/Author&gt;&lt;Year&gt;2013&lt;/Year&gt;&lt;RecNum&gt;28&lt;/RecNum&gt;&lt;DisplayText&gt;[12]&lt;/DisplayText&gt;&lt;record&gt;&lt;rec-number&gt;28&lt;/rec-number&gt;&lt;foreign-keys&gt;&lt;key app="EN" db-id="dz0wr0pscaxx5sesdfpve0wo0f9tafaarvp9" timestamp="1647843725"&gt;28&lt;/key&gt;&lt;/foreign-keys&gt;&lt;ref-type name="Journal Article"&gt;17&lt;/ref-type&gt;&lt;contributors&gt;&lt;authors&gt;&lt;author&gt;Lin, Yu-Hsun&lt;/author&gt;&lt;author&gt;Chang, Yu-Pei&lt;/author&gt;&lt;author&gt;Wu, Ja-Ling&lt;/author&gt;&lt;/authors&gt;&lt;/contributors&gt;&lt;titles&gt;&lt;title&gt;Appearance-based QR code beautifier&lt;/title&gt;&lt;secondary-title&gt;IEEE Transactions on Multimedia&lt;/secondary-title&gt;&lt;/titles&gt;&lt;periodical&gt;&lt;full-title&gt;IEEE Transactions on Multimedia&lt;/full-title&gt;&lt;/periodical&gt;&lt;pages&gt;2198-2207&lt;/pages&gt;&lt;volume&gt;15&lt;/volume&gt;&lt;number&gt;8&lt;/number&gt;&lt;dates&gt;&lt;year&gt;2013&lt;/year&gt;&lt;/dates&gt;&lt;isbn&gt;1520-9210&lt;/isbn&gt;&lt;urls&gt;&lt;/urls&gt;&lt;/record&gt;&lt;/Cite&gt;&lt;/EndNote&gt;</w:instrText>
      </w:r>
      <w:r w:rsidR="00BA42EA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2]</w:t>
      </w:r>
      <w:r w:rsidR="00BA42EA">
        <w:rPr>
          <w:rFonts w:cs="Times New Roman"/>
          <w:color w:val="000000" w:themeColor="text1"/>
        </w:rPr>
        <w:fldChar w:fldCharType="end"/>
      </w:r>
      <w:r w:rsidR="00BA42EA">
        <w:rPr>
          <w:rFonts w:cs="Times New Roman" w:hint="eastAsia"/>
          <w:color w:val="000000" w:themeColor="text1"/>
        </w:rPr>
        <w:t>中，作者將沒有儲存資料的</w:t>
      </w:r>
      <w:r w:rsidR="00BA42EA">
        <w:rPr>
          <w:rFonts w:cs="Times New Roman"/>
          <w:color w:val="000000" w:themeColor="text1"/>
        </w:rPr>
        <w:t>RS Code</w:t>
      </w:r>
      <w:r w:rsidR="00BA42EA">
        <w:rPr>
          <w:rFonts w:cs="Times New Roman" w:hint="eastAsia"/>
          <w:color w:val="000000" w:themeColor="text1"/>
        </w:rPr>
        <w:t>進行修改，再輸入的圖像嵌入</w:t>
      </w:r>
      <w:r w:rsidR="00BA42EA">
        <w:rPr>
          <w:rFonts w:cs="Times New Roman"/>
          <w:color w:val="000000" w:themeColor="text1"/>
        </w:rPr>
        <w:t>QR Code</w:t>
      </w:r>
      <w:r w:rsidR="00BA42EA">
        <w:rPr>
          <w:rFonts w:cs="Times New Roman" w:hint="eastAsia"/>
          <w:color w:val="000000" w:themeColor="text1"/>
        </w:rPr>
        <w:t>中，且遵守</w:t>
      </w:r>
      <w:r w:rsidR="00BA42EA">
        <w:rPr>
          <w:rFonts w:cs="Times New Roman" w:hint="eastAsia"/>
          <w:color w:val="000000" w:themeColor="text1"/>
        </w:rPr>
        <w:t>R</w:t>
      </w:r>
      <w:r w:rsidR="00BA42EA">
        <w:rPr>
          <w:rFonts w:cs="Times New Roman"/>
          <w:color w:val="000000" w:themeColor="text1"/>
        </w:rPr>
        <w:t>S Code</w:t>
      </w:r>
      <w:r w:rsidR="00BA42EA">
        <w:rPr>
          <w:rFonts w:cs="Times New Roman" w:hint="eastAsia"/>
          <w:color w:val="000000" w:themeColor="text1"/>
        </w:rPr>
        <w:t>的編碼規範。並使用模擬退火演算法作為衡量圖像特徵像素對於視覺的重要性，使得最後得出的視覺化效果更好。如圖</w:t>
      </w:r>
      <w:r w:rsidR="00BA42EA">
        <w:rPr>
          <w:rFonts w:cs="Times New Roman"/>
          <w:color w:val="000000" w:themeColor="text1"/>
        </w:rPr>
        <w:t>5(c)</w:t>
      </w:r>
      <w:r w:rsidR="000E1F22">
        <w:rPr>
          <w:rFonts w:cs="Times New Roman" w:hint="eastAsia"/>
          <w:color w:val="000000" w:themeColor="text1"/>
        </w:rPr>
        <w:t>，</w:t>
      </w:r>
      <w:r w:rsidR="000E1F22">
        <w:rPr>
          <w:rFonts w:cs="Times New Roman" w:hint="eastAsia"/>
          <w:color w:val="000000" w:themeColor="text1"/>
        </w:rPr>
        <w:t>Q</w:t>
      </w:r>
      <w:r w:rsidR="000E1F22">
        <w:rPr>
          <w:rFonts w:cs="Times New Roman"/>
          <w:color w:val="000000" w:themeColor="text1"/>
        </w:rPr>
        <w:t>R Code</w:t>
      </w:r>
      <w:r w:rsidR="000E1F22">
        <w:rPr>
          <w:rFonts w:cs="Times New Roman" w:hint="eastAsia"/>
          <w:color w:val="000000" w:themeColor="text1"/>
        </w:rPr>
        <w:t>的版本需要更大來顯示完整的圖像。</w:t>
      </w:r>
    </w:p>
    <w:p w14:paraId="74EE49C5" w14:textId="77777777" w:rsidR="003C6B77" w:rsidRDefault="003C6B77" w:rsidP="000E1FF7">
      <w:pPr>
        <w:spacing w:line="360" w:lineRule="auto"/>
        <w:ind w:firstLineChars="200" w:firstLine="480"/>
        <w:jc w:val="both"/>
        <w:rPr>
          <w:rFonts w:cs="Times New Roman"/>
          <w:color w:val="000000" w:themeColor="text1"/>
        </w:rPr>
      </w:pP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3C6B77" w14:paraId="7939B762" w14:textId="77777777" w:rsidTr="003C6B77">
        <w:tc>
          <w:tcPr>
            <w:tcW w:w="2765" w:type="dxa"/>
          </w:tcPr>
          <w:p w14:paraId="6DD08614" w14:textId="11A95FA9" w:rsidR="003C6B77" w:rsidRDefault="003C6B77" w:rsidP="00D51A69">
            <w:pPr>
              <w:keepNext/>
              <w:spacing w:line="360" w:lineRule="auto"/>
              <w:jc w:val="center"/>
            </w:pPr>
            <w:r>
              <w:rPr>
                <w:rFonts w:hint="eastAsia"/>
                <w:noProof/>
                <w:color w:val="000000" w:themeColor="text1"/>
              </w:rPr>
              <w:lastRenderedPageBreak/>
              <w:drawing>
                <wp:inline distT="0" distB="0" distL="0" distR="0" wp14:anchorId="29C780CE" wp14:editId="65A53154">
                  <wp:extent cx="1080000" cy="1080000"/>
                  <wp:effectExtent l="0" t="0" r="0" b="0"/>
                  <wp:docPr id="71" name="圖片 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" name="圖片 71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65" w:type="dxa"/>
          </w:tcPr>
          <w:p w14:paraId="73B49C02" w14:textId="300B1A10" w:rsidR="003C6B77" w:rsidRDefault="003C6B77" w:rsidP="00D51A69">
            <w:pPr>
              <w:keepNext/>
              <w:spacing w:line="360" w:lineRule="auto"/>
              <w:jc w:val="center"/>
            </w:pPr>
            <w:r w:rsidRPr="002E77A7">
              <w:rPr>
                <w:noProof/>
              </w:rPr>
              <w:drawing>
                <wp:inline distT="0" distB="0" distL="0" distR="0" wp14:anchorId="34F3A30B" wp14:editId="01C29E90">
                  <wp:extent cx="1080000" cy="1080000"/>
                  <wp:effectExtent l="0" t="0" r="0" b="0"/>
                  <wp:docPr id="1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66" w:type="dxa"/>
          </w:tcPr>
          <w:p w14:paraId="72D1E48C" w14:textId="7F45A3D5" w:rsidR="003C6B77" w:rsidRDefault="003C6B77" w:rsidP="00D51A69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2DAB183E" wp14:editId="17CDD1BA">
                  <wp:extent cx="1077924" cy="1080000"/>
                  <wp:effectExtent l="0" t="0" r="1905" b="0"/>
                  <wp:docPr id="181" name="圖片 1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" name="圖片 181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77924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C6B77" w14:paraId="07DEAC41" w14:textId="77777777" w:rsidTr="003C6B77">
        <w:tc>
          <w:tcPr>
            <w:tcW w:w="2765" w:type="dxa"/>
          </w:tcPr>
          <w:p w14:paraId="363D136D" w14:textId="249170D6" w:rsidR="003C6B77" w:rsidRDefault="003C6B77" w:rsidP="00D51A69">
            <w:pPr>
              <w:keepNext/>
              <w:spacing w:line="360" w:lineRule="auto"/>
              <w:jc w:val="center"/>
            </w:pPr>
            <w:r>
              <w:t>(a)</w:t>
            </w:r>
          </w:p>
        </w:tc>
        <w:tc>
          <w:tcPr>
            <w:tcW w:w="2765" w:type="dxa"/>
          </w:tcPr>
          <w:p w14:paraId="601F1AEE" w14:textId="1913B1B0" w:rsidR="003C6B77" w:rsidRDefault="003C6B77" w:rsidP="00D51A69">
            <w:pPr>
              <w:keepNext/>
              <w:spacing w:line="360" w:lineRule="auto"/>
              <w:jc w:val="center"/>
            </w:pPr>
            <w:r>
              <w:t>(b)</w:t>
            </w:r>
          </w:p>
        </w:tc>
        <w:tc>
          <w:tcPr>
            <w:tcW w:w="2766" w:type="dxa"/>
          </w:tcPr>
          <w:p w14:paraId="2459109A" w14:textId="0E6EB23E" w:rsidR="003C6B77" w:rsidRDefault="003C6B77" w:rsidP="00D51A69">
            <w:pPr>
              <w:keepNext/>
              <w:spacing w:line="360" w:lineRule="auto"/>
              <w:jc w:val="center"/>
            </w:pPr>
            <w:r>
              <w:t>(c)</w:t>
            </w:r>
          </w:p>
        </w:tc>
      </w:tr>
    </w:tbl>
    <w:p w14:paraId="0C287901" w14:textId="0095FE90" w:rsidR="006C210A" w:rsidRDefault="0096295C" w:rsidP="00D51A69">
      <w:pPr>
        <w:pStyle w:val="af5"/>
        <w:spacing w:line="360" w:lineRule="auto"/>
        <w:jc w:val="center"/>
        <w:rPr>
          <w:rFonts w:cs="Times New Roman"/>
          <w:color w:val="000000" w:themeColor="text1"/>
          <w:sz w:val="24"/>
          <w:szCs w:val="24"/>
        </w:rPr>
      </w:pPr>
      <w:bookmarkStart w:id="27" w:name="_Ref109649855"/>
      <w:bookmarkStart w:id="28" w:name="_Toc109633289"/>
      <w:r w:rsidRPr="0096295C">
        <w:rPr>
          <w:rFonts w:cs="Times New Roman"/>
          <w:color w:val="000000" w:themeColor="text1"/>
          <w:sz w:val="24"/>
          <w:szCs w:val="24"/>
        </w:rPr>
        <w:t>圖</w:t>
      </w:r>
      <w:r w:rsidRPr="0096295C">
        <w:rPr>
          <w:rFonts w:cs="Times New Roman"/>
          <w:color w:val="000000" w:themeColor="text1"/>
          <w:sz w:val="24"/>
          <w:szCs w:val="24"/>
        </w:rPr>
        <w:t xml:space="preserve"> </w:t>
      </w:r>
      <w:r w:rsidRPr="0096295C">
        <w:rPr>
          <w:rFonts w:cs="Times New Roman"/>
          <w:color w:val="000000" w:themeColor="text1"/>
          <w:sz w:val="24"/>
          <w:szCs w:val="24"/>
        </w:rPr>
        <w:fldChar w:fldCharType="begin"/>
      </w:r>
      <w:r w:rsidRPr="0096295C">
        <w:rPr>
          <w:rFonts w:cs="Times New Roman"/>
          <w:color w:val="000000" w:themeColor="text1"/>
          <w:sz w:val="24"/>
          <w:szCs w:val="24"/>
        </w:rPr>
        <w:instrText xml:space="preserve"> SEQ </w:instrText>
      </w:r>
      <w:r w:rsidRPr="0096295C">
        <w:rPr>
          <w:rFonts w:cs="Times New Roman"/>
          <w:color w:val="000000" w:themeColor="text1"/>
          <w:sz w:val="24"/>
          <w:szCs w:val="24"/>
        </w:rPr>
        <w:instrText>圖</w:instrText>
      </w:r>
      <w:r w:rsidRPr="0096295C">
        <w:rPr>
          <w:rFonts w:cs="Times New Roman"/>
          <w:color w:val="000000" w:themeColor="text1"/>
          <w:sz w:val="24"/>
          <w:szCs w:val="24"/>
        </w:rPr>
        <w:instrText xml:space="preserve"> \* ARABIC </w:instrText>
      </w:r>
      <w:r w:rsidRPr="0096295C">
        <w:rPr>
          <w:rFonts w:cs="Times New Roman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"/>
          <w:noProof/>
          <w:color w:val="000000" w:themeColor="text1"/>
          <w:sz w:val="24"/>
          <w:szCs w:val="24"/>
        </w:rPr>
        <w:t>5</w:t>
      </w:r>
      <w:r w:rsidRPr="0096295C">
        <w:rPr>
          <w:rFonts w:cs="Times New Roman"/>
          <w:color w:val="000000" w:themeColor="text1"/>
          <w:sz w:val="24"/>
          <w:szCs w:val="24"/>
        </w:rPr>
        <w:fldChar w:fldCharType="end"/>
      </w:r>
      <w:bookmarkEnd w:id="27"/>
      <w:r w:rsidR="00A2047D">
        <w:rPr>
          <w:rFonts w:cs="Times New Roman"/>
          <w:color w:val="000000" w:themeColor="text1"/>
          <w:sz w:val="24"/>
          <w:szCs w:val="24"/>
        </w:rPr>
        <w:t xml:space="preserve">  </w:t>
      </w:r>
      <w:r w:rsidRPr="0096295C">
        <w:rPr>
          <w:rFonts w:cs="Times New Roman" w:hint="eastAsia"/>
          <w:color w:val="000000" w:themeColor="text1"/>
          <w:sz w:val="24"/>
          <w:szCs w:val="24"/>
        </w:rPr>
        <w:t>改變</w:t>
      </w:r>
      <w:r w:rsidR="003F2F1A">
        <w:rPr>
          <w:rFonts w:cs="Times New Roman" w:hint="eastAsia"/>
          <w:color w:val="000000" w:themeColor="text1"/>
          <w:sz w:val="24"/>
          <w:szCs w:val="24"/>
        </w:rPr>
        <w:t>Q</w:t>
      </w:r>
      <w:r w:rsidR="003F2F1A">
        <w:rPr>
          <w:rFonts w:cs="Times New Roman"/>
          <w:color w:val="000000" w:themeColor="text1"/>
          <w:sz w:val="24"/>
          <w:szCs w:val="24"/>
        </w:rPr>
        <w:t>R Code</w:t>
      </w:r>
      <w:r w:rsidR="003F2F1A">
        <w:rPr>
          <w:rFonts w:cs="Times New Roman" w:hint="eastAsia"/>
          <w:color w:val="000000" w:themeColor="text1"/>
          <w:sz w:val="24"/>
          <w:szCs w:val="24"/>
        </w:rPr>
        <w:t>資料模組</w:t>
      </w:r>
      <w:r w:rsidRPr="0096295C">
        <w:rPr>
          <w:rFonts w:cs="Times New Roman" w:hint="eastAsia"/>
          <w:color w:val="000000" w:themeColor="text1"/>
          <w:sz w:val="24"/>
          <w:szCs w:val="24"/>
        </w:rPr>
        <w:t>範例</w:t>
      </w:r>
      <w:bookmarkEnd w:id="28"/>
    </w:p>
    <w:p w14:paraId="6BA88E21" w14:textId="77777777" w:rsidR="000E1F22" w:rsidRPr="000E1F22" w:rsidRDefault="000E1F22" w:rsidP="000E1FF7">
      <w:pPr>
        <w:spacing w:line="360" w:lineRule="auto"/>
        <w:jc w:val="both"/>
      </w:pPr>
    </w:p>
    <w:p w14:paraId="78EFD4FC" w14:textId="6D261070" w:rsidR="003C6B77" w:rsidRDefault="003F2F1A" w:rsidP="000E1FF7">
      <w:pPr>
        <w:spacing w:line="360" w:lineRule="auto"/>
        <w:ind w:firstLineChars="200" w:firstLine="480"/>
        <w:jc w:val="both"/>
        <w:rPr>
          <w:rFonts w:cs="Times New Roman"/>
          <w:color w:val="000000" w:themeColor="text1"/>
        </w:rPr>
      </w:pPr>
      <w:r w:rsidRPr="000E1F22">
        <w:rPr>
          <w:rFonts w:cs="Times New Roman" w:hint="eastAsia"/>
          <w:color w:val="000000" w:themeColor="text1"/>
        </w:rPr>
        <w:t>第二類方法</w:t>
      </w:r>
      <w:r w:rsidR="000E1F22" w:rsidRPr="000E1F22">
        <w:rPr>
          <w:rFonts w:cs="Times New Roman" w:hint="eastAsia"/>
          <w:color w:val="000000" w:themeColor="text1"/>
        </w:rPr>
        <w:t>是不改變</w:t>
      </w:r>
      <w:r w:rsidR="000E1F22">
        <w:rPr>
          <w:rFonts w:cs="Times New Roman"/>
          <w:color w:val="000000" w:themeColor="text1"/>
        </w:rPr>
        <w:t>QR Code</w:t>
      </w:r>
      <w:r w:rsidR="000E1F22">
        <w:rPr>
          <w:rFonts w:cs="Times New Roman" w:hint="eastAsia"/>
          <w:color w:val="000000" w:themeColor="text1"/>
        </w:rPr>
        <w:t>資料模組編碼，根據模組顏色修改對應像素的圖像亮度或顏色。</w:t>
      </w:r>
      <w:r w:rsidR="002F0148">
        <w:rPr>
          <w:rFonts w:cs="Times New Roman" w:hint="eastAsia"/>
          <w:color w:val="000000" w:themeColor="text1"/>
        </w:rPr>
        <w:t>例如調整</w:t>
      </w:r>
      <w:r w:rsidR="002F0148">
        <w:rPr>
          <w:rFonts w:cs="Times New Roman"/>
          <w:color w:val="000000" w:themeColor="text1"/>
        </w:rPr>
        <w:t>QR Code</w:t>
      </w:r>
      <w:r w:rsidR="002F0148">
        <w:rPr>
          <w:rFonts w:cs="Times New Roman" w:hint="eastAsia"/>
          <w:color w:val="000000" w:themeColor="text1"/>
        </w:rPr>
        <w:t>的顏色</w:t>
      </w:r>
      <w:r w:rsidR="000E1F22">
        <w:rPr>
          <w:rFonts w:cs="Times New Roman" w:hint="eastAsia"/>
          <w:color w:val="000000" w:themeColor="text1"/>
        </w:rPr>
        <w:t>如</w:t>
      </w:r>
      <w:r w:rsidR="00634471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RecNum&gt;21&lt;/RecNum&gt;&lt;DisplayText&gt;[6]&lt;/DisplayText&gt;&lt;record&gt;&lt;rec-number&gt;21&lt;/rec-number&gt;&lt;foreign-keys&gt;&lt;key app="EN" db-id="dz0wr0pscaxx5sesdfpve0wo0f9tafaarvp9" timestamp="1647840597"&gt;21&lt;/key&gt;&lt;/foreign-keys&gt;&lt;ref-type name="Journal Article"&gt;17&lt;/ref-type&gt;&lt;contributors&gt;&lt;/contributors&gt;&lt;titles&gt;&lt;title&gt;LogoQnet&lt;/title&gt;&lt;/titles&gt;&lt;dates&gt;&lt;/dates&gt;&lt;urls&gt;&lt;related-urls&gt;&lt;url&gt;https://logoq.net/logoq/index.php&lt;/url&gt;&lt;/related-urls&gt;&lt;/urls&gt;&lt;/record&gt;&lt;/Cite&gt;&lt;/EndNote&gt;</w:instrText>
      </w:r>
      <w:r w:rsidR="00634471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6]</w:t>
      </w:r>
      <w:r w:rsidR="00634471">
        <w:rPr>
          <w:rFonts w:cs="Times New Roman"/>
          <w:color w:val="000000" w:themeColor="text1"/>
        </w:rPr>
        <w:fldChar w:fldCharType="end"/>
      </w:r>
      <w:r w:rsidR="00634471">
        <w:rPr>
          <w:rFonts w:cs="Times New Roman" w:hint="eastAsia"/>
          <w:color w:val="000000" w:themeColor="text1"/>
        </w:rPr>
        <w:t>的效果如</w:t>
      </w:r>
      <w:r w:rsidR="002F0148">
        <w:rPr>
          <w:rFonts w:cs="Times New Roman" w:hint="eastAsia"/>
          <w:color w:val="000000" w:themeColor="text1"/>
        </w:rPr>
        <w:t>圖</w:t>
      </w:r>
      <w:r w:rsidR="002F0148">
        <w:rPr>
          <w:rFonts w:cs="Times New Roman"/>
          <w:color w:val="000000" w:themeColor="text1"/>
        </w:rPr>
        <w:t>6(a)</w:t>
      </w:r>
      <w:r w:rsidR="002F0148">
        <w:rPr>
          <w:rFonts w:cs="Times New Roman" w:hint="eastAsia"/>
          <w:color w:val="000000" w:themeColor="text1"/>
        </w:rPr>
        <w:t>達成美化的藝術效果。</w:t>
      </w:r>
      <w:r w:rsidR="00631935">
        <w:rPr>
          <w:rFonts w:cs="Times New Roman" w:hint="eastAsia"/>
          <w:color w:val="000000" w:themeColor="text1"/>
        </w:rPr>
        <w:t>在</w:t>
      </w:r>
      <w:r w:rsidR="007B1597">
        <w:rPr>
          <w:rFonts w:cs="Times New Roman" w:hint="eastAsia"/>
          <w:color w:val="000000" w:themeColor="text1"/>
        </w:rPr>
        <w:t>論文</w:t>
      </w:r>
      <w:r w:rsidR="007B1597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Baharav&lt;/Author&gt;&lt;Year&gt;2013&lt;/Year&gt;&lt;RecNum&gt;30&lt;/RecNum&gt;&lt;DisplayText&gt;[13]&lt;/DisplayText&gt;&lt;record&gt;&lt;rec-number&gt;30&lt;/rec-number&gt;&lt;foreign-keys&gt;&lt;key app="EN" db-id="dz0wr0pscaxx5sesdfpve0wo0f9tafaarvp9" timestamp="1647868853"&gt;30&lt;/key&gt;&lt;/foreign-keys&gt;&lt;ref-type name="Conference Proceedings"&gt;10&lt;/ref-type&gt;&lt;contributors&gt;&lt;authors&gt;&lt;author&gt;Baharav, Zachi&lt;/author&gt;&lt;author&gt;Kakarala, Ramakrishna&lt;/author&gt;&lt;/authors&gt;&lt;/contributors&gt;&lt;titles&gt;&lt;title&gt;Visually significant QR codes: Image blending and statistical analysis&lt;/title&gt;&lt;secondary-title&gt;2013 IEEE International Conference on Multimedia and Expo (ICME)&lt;/secondary-title&gt;&lt;/titles&gt;&lt;pages&gt;1-6&lt;/pages&gt;&lt;dates&gt;&lt;year&gt;2013&lt;/year&gt;&lt;/dates&gt;&lt;publisher&gt;IEEE&lt;/publisher&gt;&lt;isbn&gt;147990015X&lt;/isbn&gt;&lt;urls&gt;&lt;/urls&gt;&lt;/record&gt;&lt;/Cite&gt;&lt;/EndNote&gt;</w:instrText>
      </w:r>
      <w:r w:rsidR="007B1597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3]</w:t>
      </w:r>
      <w:r w:rsidR="007B1597">
        <w:rPr>
          <w:rFonts w:cs="Times New Roman"/>
          <w:color w:val="000000" w:themeColor="text1"/>
        </w:rPr>
        <w:fldChar w:fldCharType="end"/>
      </w:r>
      <w:r w:rsidR="007B1597">
        <w:rPr>
          <w:rFonts w:cs="Times New Roman" w:hint="eastAsia"/>
          <w:color w:val="000000" w:themeColor="text1"/>
        </w:rPr>
        <w:t>中，將圖像與</w:t>
      </w:r>
      <w:r w:rsidR="007B1597">
        <w:rPr>
          <w:rFonts w:cs="Times New Roman"/>
          <w:color w:val="000000" w:themeColor="text1"/>
        </w:rPr>
        <w:t>QR Code</w:t>
      </w:r>
      <w:r w:rsidR="007B1597">
        <w:rPr>
          <w:rFonts w:cs="Times New Roman" w:hint="eastAsia"/>
          <w:color w:val="000000" w:themeColor="text1"/>
        </w:rPr>
        <w:t>的簡單融合，是根據</w:t>
      </w:r>
      <w:r w:rsidR="00631935">
        <w:rPr>
          <w:rFonts w:cs="Times New Roman" w:hint="eastAsia"/>
          <w:color w:val="000000" w:themeColor="text1"/>
        </w:rPr>
        <w:t>像素</w:t>
      </w:r>
      <w:r w:rsidR="007B1597">
        <w:rPr>
          <w:rFonts w:cs="Times New Roman" w:hint="eastAsia"/>
          <w:color w:val="000000" w:themeColor="text1"/>
        </w:rPr>
        <w:t>的平均亮度與定義的閾值選擇要修改的像素</w:t>
      </w:r>
      <w:r w:rsidR="00631935">
        <w:rPr>
          <w:rFonts w:cs="Times New Roman" w:hint="eastAsia"/>
          <w:color w:val="000000" w:themeColor="text1"/>
        </w:rPr>
        <w:t>，如</w:t>
      </w:r>
      <w:r w:rsidR="007A35C5">
        <w:rPr>
          <w:rFonts w:cs="Times New Roman"/>
          <w:color w:val="000000" w:themeColor="text1"/>
        </w:rPr>
        <w:fldChar w:fldCharType="begin"/>
      </w:r>
      <w:r w:rsidR="007A35C5">
        <w:rPr>
          <w:rFonts w:cs="Times New Roman"/>
          <w:color w:val="000000" w:themeColor="text1"/>
        </w:rPr>
        <w:instrText xml:space="preserve"> </w:instrText>
      </w:r>
      <w:r w:rsidR="007A35C5">
        <w:rPr>
          <w:rFonts w:cs="Times New Roman" w:hint="eastAsia"/>
          <w:color w:val="000000" w:themeColor="text1"/>
        </w:rPr>
        <w:instrText>REF _Ref109649873 \h</w:instrText>
      </w:r>
      <w:r w:rsidR="007A35C5">
        <w:rPr>
          <w:rFonts w:cs="Times New Roman"/>
          <w:color w:val="000000" w:themeColor="text1"/>
        </w:rPr>
        <w:instrText xml:space="preserve"> </w:instrText>
      </w:r>
      <w:r w:rsidR="007A35C5">
        <w:rPr>
          <w:rFonts w:cs="Times New Roman"/>
          <w:color w:val="000000" w:themeColor="text1"/>
        </w:rPr>
      </w:r>
      <w:r w:rsidR="007A35C5">
        <w:rPr>
          <w:rFonts w:cs="Times New Roman"/>
          <w:color w:val="000000" w:themeColor="text1"/>
        </w:rPr>
        <w:fldChar w:fldCharType="separate"/>
      </w:r>
      <w:r w:rsidR="007A35C5" w:rsidRPr="005004D5">
        <w:rPr>
          <w:rFonts w:cs="Times New Roman"/>
          <w:color w:val="000000" w:themeColor="text1"/>
        </w:rPr>
        <w:t>圖</w:t>
      </w:r>
      <w:r w:rsidR="007A35C5" w:rsidRPr="005004D5">
        <w:rPr>
          <w:rFonts w:cs="Times New Roman"/>
          <w:color w:val="000000" w:themeColor="text1"/>
        </w:rPr>
        <w:t xml:space="preserve"> </w:t>
      </w:r>
      <w:r w:rsidR="007A35C5">
        <w:rPr>
          <w:rFonts w:cs="Times New Roman"/>
          <w:noProof/>
          <w:color w:val="000000" w:themeColor="text1"/>
        </w:rPr>
        <w:t>6</w:t>
      </w:r>
      <w:r w:rsidR="007A35C5">
        <w:rPr>
          <w:rFonts w:cs="Times New Roman"/>
          <w:color w:val="000000" w:themeColor="text1"/>
        </w:rPr>
        <w:fldChar w:fldCharType="end"/>
      </w:r>
      <w:r w:rsidR="00631935">
        <w:rPr>
          <w:rFonts w:cs="Times New Roman"/>
          <w:color w:val="000000" w:themeColor="text1"/>
        </w:rPr>
        <w:t>(b)</w:t>
      </w:r>
      <w:r w:rsidR="00631935">
        <w:rPr>
          <w:rFonts w:cs="Times New Roman" w:hint="eastAsia"/>
          <w:color w:val="000000" w:themeColor="text1"/>
        </w:rPr>
        <w:t>。</w:t>
      </w:r>
      <w:r w:rsidR="006B22CD">
        <w:rPr>
          <w:rFonts w:cs="Times New Roman" w:hint="eastAsia"/>
          <w:color w:val="000000" w:themeColor="text1"/>
        </w:rPr>
        <w:t>而在論文</w:t>
      </w:r>
      <w:r w:rsidR="006B22CD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Garateguy&lt;/Author&gt;&lt;Year&gt;2014&lt;/Year&gt;&lt;RecNum&gt;13&lt;/RecNum&gt;&lt;DisplayText&gt;[14]&lt;/DisplayText&gt;&lt;record&gt;&lt;rec-number&gt;13&lt;/rec-number&gt;&lt;foreign-keys&gt;&lt;key app="EN" db-id="dz0wr0pscaxx5sesdfpve0wo0f9tafaarvp9" timestamp="1643180906"&gt;13&lt;/key&gt;&lt;/foreign-keys&gt;&lt;ref-type name="Journal Article"&gt;17&lt;/ref-type&gt;&lt;contributors&gt;&lt;authors&gt;&lt;author&gt;Garateguy, Gonzalo J&lt;/author&gt;&lt;author&gt;Arce, Gonzalo R&lt;/author&gt;&lt;author&gt;Lau, Daniel L&lt;/author&gt;&lt;author&gt;Villarreal, Ofelia P&lt;/author&gt;&lt;/authors&gt;&lt;/contributors&gt;&lt;titles&gt;&lt;title&gt;QR images: optimized image embedding in QR codes&lt;/title&gt;&lt;secondary-title&gt;IEEE Transactions On Image Processing&lt;/secondary-title&gt;&lt;/titles&gt;&lt;periodical&gt;&lt;full-title&gt;IEEE Transactions on Image Processing&lt;/full-title&gt;&lt;/periodical&gt;&lt;pages&gt;2842-2853&lt;/pages&gt;&lt;volume&gt;23&lt;/volume&gt;&lt;number&gt;7&lt;/number&gt;&lt;dates&gt;&lt;year&gt;2014&lt;/year&gt;&lt;/dates&gt;&lt;isbn&gt;1057-7149&lt;/isbn&gt;&lt;urls&gt;&lt;/urls&gt;&lt;/record&gt;&lt;/Cite&gt;&lt;/EndNote&gt;</w:instrText>
      </w:r>
      <w:r w:rsidR="006B22CD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4]</w:t>
      </w:r>
      <w:r w:rsidR="006B22CD">
        <w:rPr>
          <w:rFonts w:cs="Times New Roman"/>
          <w:color w:val="000000" w:themeColor="text1"/>
        </w:rPr>
        <w:fldChar w:fldCharType="end"/>
      </w:r>
      <w:r w:rsidR="006B22CD">
        <w:rPr>
          <w:rFonts w:cs="Times New Roman" w:hint="eastAsia"/>
          <w:color w:val="000000" w:themeColor="text1"/>
        </w:rPr>
        <w:t>中，作者使用了半色調技術</w:t>
      </w:r>
      <w:r w:rsidR="006B22CD">
        <w:rPr>
          <w:rFonts w:cs="Times New Roman"/>
          <w:color w:val="000000" w:themeColor="text1"/>
        </w:rPr>
        <w:t>(Halftone Techniques</w:t>
      </w:r>
      <w:r w:rsidR="006B22CD">
        <w:rPr>
          <w:rFonts w:cs="Times New Roman" w:hint="eastAsia"/>
          <w:color w:val="000000" w:themeColor="text1"/>
        </w:rPr>
        <w:t>)</w:t>
      </w:r>
      <w:r w:rsidR="006B22CD">
        <w:rPr>
          <w:rFonts w:cs="Times New Roman" w:hint="eastAsia"/>
          <w:color w:val="000000" w:themeColor="text1"/>
        </w:rPr>
        <w:t>處理原始圖片後，選擇是否要修改或保留的像素後，並在模組中心的亮度值進行改良，讓圖片上更貼近人眼所見</w:t>
      </w:r>
      <w:r w:rsidR="00D6412A">
        <w:rPr>
          <w:rFonts w:cs="Times New Roman" w:hint="eastAsia"/>
          <w:color w:val="000000" w:themeColor="text1"/>
        </w:rPr>
        <w:t>的圖片，結果如圖</w:t>
      </w:r>
      <w:r w:rsidR="00D6412A">
        <w:rPr>
          <w:rFonts w:cs="Times New Roman"/>
          <w:color w:val="000000" w:themeColor="text1"/>
        </w:rPr>
        <w:t>6(c)</w:t>
      </w:r>
      <w:r w:rsidR="00D6412A">
        <w:rPr>
          <w:rFonts w:cs="Times New Roman" w:hint="eastAsia"/>
          <w:color w:val="000000" w:themeColor="text1"/>
        </w:rPr>
        <w:t>。</w:t>
      </w:r>
    </w:p>
    <w:p w14:paraId="33D1AA44" w14:textId="77777777" w:rsidR="003C6B77" w:rsidRPr="003C6B77" w:rsidRDefault="003C6B77" w:rsidP="000E1FF7">
      <w:pPr>
        <w:spacing w:line="360" w:lineRule="auto"/>
        <w:ind w:firstLineChars="200" w:firstLine="480"/>
        <w:jc w:val="both"/>
        <w:rPr>
          <w:rFonts w:cs="Times New Roman"/>
          <w:color w:val="000000" w:themeColor="text1"/>
        </w:rPr>
      </w:pP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3C6B77" w14:paraId="6CD6A78A" w14:textId="77777777" w:rsidTr="003C6B77">
        <w:tc>
          <w:tcPr>
            <w:tcW w:w="2765" w:type="dxa"/>
          </w:tcPr>
          <w:p w14:paraId="48C04236" w14:textId="1623BDC7" w:rsidR="003C6B77" w:rsidRDefault="003C6B77" w:rsidP="00D51A69">
            <w:pPr>
              <w:spacing w:line="360" w:lineRule="auto"/>
              <w:jc w:val="center"/>
            </w:pPr>
            <w:r w:rsidRPr="00634471">
              <w:fldChar w:fldCharType="begin"/>
            </w:r>
            <w:r w:rsidRPr="00634471">
              <w:instrText xml:space="preserve"> INCLUDEPICTURE "/var/folders/2r/yxxkwcb90qzdnjd0n2h423v80000gn/T/com.microsoft.Word/WebArchiveCopyPasteTempFiles/sample_lq01.jpg" \* MERGEFORMATINET </w:instrText>
            </w:r>
            <w:r w:rsidRPr="00634471">
              <w:fldChar w:fldCharType="separate"/>
            </w:r>
            <w:r w:rsidRPr="00634471">
              <w:rPr>
                <w:noProof/>
              </w:rPr>
              <w:drawing>
                <wp:inline distT="0" distB="0" distL="0" distR="0" wp14:anchorId="74343A28" wp14:editId="12A7F995">
                  <wp:extent cx="1080000" cy="1080000"/>
                  <wp:effectExtent l="0" t="0" r="0" b="0"/>
                  <wp:docPr id="28" name="圖片 28" descr="桜の花びら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桜の花びら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0000" cy="10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634471">
              <w:fldChar w:fldCharType="end"/>
            </w:r>
          </w:p>
        </w:tc>
        <w:tc>
          <w:tcPr>
            <w:tcW w:w="2765" w:type="dxa"/>
          </w:tcPr>
          <w:p w14:paraId="12B8DE92" w14:textId="398CB7A6" w:rsidR="003C6B77" w:rsidRDefault="003C6B77" w:rsidP="00D51A69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666E348B" wp14:editId="2CE2B627">
                  <wp:extent cx="1059339" cy="1080000"/>
                  <wp:effectExtent l="0" t="0" r="0" b="0"/>
                  <wp:docPr id="81" name="圖片 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" name="圖片 81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59339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66" w:type="dxa"/>
          </w:tcPr>
          <w:p w14:paraId="593F4F6B" w14:textId="479DE9E3" w:rsidR="003C6B77" w:rsidRDefault="003C6B77" w:rsidP="00D51A69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10227F7C" wp14:editId="16817F9B">
                  <wp:extent cx="1080000" cy="1080000"/>
                  <wp:effectExtent l="0" t="0" r="0" b="0"/>
                  <wp:docPr id="109" name="圖片 1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" name="圖片 109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C6B77" w14:paraId="1D09132F" w14:textId="77777777" w:rsidTr="003C6B77">
        <w:tc>
          <w:tcPr>
            <w:tcW w:w="2765" w:type="dxa"/>
          </w:tcPr>
          <w:p w14:paraId="01E65A03" w14:textId="48CFC10D" w:rsidR="003C6B77" w:rsidRDefault="003C6B77" w:rsidP="00D51A69">
            <w:pPr>
              <w:spacing w:line="360" w:lineRule="auto"/>
              <w:jc w:val="center"/>
            </w:pPr>
            <w:r>
              <w:t>(a)</w:t>
            </w:r>
          </w:p>
        </w:tc>
        <w:tc>
          <w:tcPr>
            <w:tcW w:w="2765" w:type="dxa"/>
          </w:tcPr>
          <w:p w14:paraId="7D17E8BF" w14:textId="5F9C8D31" w:rsidR="003C6B77" w:rsidRDefault="003C6B77" w:rsidP="00D51A69">
            <w:pPr>
              <w:spacing w:line="360" w:lineRule="auto"/>
              <w:jc w:val="center"/>
            </w:pPr>
            <w:r>
              <w:t>(b)</w:t>
            </w:r>
          </w:p>
        </w:tc>
        <w:tc>
          <w:tcPr>
            <w:tcW w:w="2766" w:type="dxa"/>
          </w:tcPr>
          <w:p w14:paraId="1948E86B" w14:textId="0D8FCB45" w:rsidR="003C6B77" w:rsidRDefault="003C6B77" w:rsidP="00D51A69">
            <w:pPr>
              <w:spacing w:line="360" w:lineRule="auto"/>
              <w:jc w:val="center"/>
            </w:pPr>
            <w:r>
              <w:t>(c)</w:t>
            </w:r>
          </w:p>
        </w:tc>
      </w:tr>
    </w:tbl>
    <w:p w14:paraId="5662B1EA" w14:textId="216E918D" w:rsidR="000E1F22" w:rsidRPr="005004D5" w:rsidRDefault="00634471" w:rsidP="00D51A69">
      <w:pPr>
        <w:pStyle w:val="af5"/>
        <w:spacing w:line="360" w:lineRule="auto"/>
        <w:jc w:val="center"/>
        <w:rPr>
          <w:rFonts w:cs="Times New Roman"/>
          <w:color w:val="000000" w:themeColor="text1"/>
          <w:sz w:val="24"/>
          <w:szCs w:val="24"/>
        </w:rPr>
      </w:pPr>
      <w:bookmarkStart w:id="29" w:name="_Ref109649873"/>
      <w:bookmarkStart w:id="30" w:name="_Toc109633290"/>
      <w:r w:rsidRPr="005004D5">
        <w:rPr>
          <w:rFonts w:cs="Times New Roman"/>
          <w:color w:val="000000" w:themeColor="text1"/>
          <w:sz w:val="24"/>
          <w:szCs w:val="24"/>
        </w:rPr>
        <w:t>圖</w:t>
      </w:r>
      <w:r w:rsidRPr="005004D5">
        <w:rPr>
          <w:rFonts w:cs="Times New Roman"/>
          <w:color w:val="000000" w:themeColor="text1"/>
          <w:sz w:val="24"/>
          <w:szCs w:val="24"/>
        </w:rPr>
        <w:t xml:space="preserve"> </w:t>
      </w:r>
      <w:r w:rsidRPr="005004D5">
        <w:rPr>
          <w:rFonts w:cs="Times New Roman"/>
          <w:color w:val="000000" w:themeColor="text1"/>
          <w:sz w:val="24"/>
          <w:szCs w:val="24"/>
        </w:rPr>
        <w:fldChar w:fldCharType="begin"/>
      </w:r>
      <w:r w:rsidRPr="005004D5">
        <w:rPr>
          <w:rFonts w:cs="Times New Roman"/>
          <w:color w:val="000000" w:themeColor="text1"/>
          <w:sz w:val="24"/>
          <w:szCs w:val="24"/>
        </w:rPr>
        <w:instrText xml:space="preserve"> SEQ </w:instrText>
      </w:r>
      <w:r w:rsidRPr="005004D5">
        <w:rPr>
          <w:rFonts w:cs="Times New Roman"/>
          <w:color w:val="000000" w:themeColor="text1"/>
          <w:sz w:val="24"/>
          <w:szCs w:val="24"/>
        </w:rPr>
        <w:instrText>圖</w:instrText>
      </w:r>
      <w:r w:rsidRPr="005004D5">
        <w:rPr>
          <w:rFonts w:cs="Times New Roman"/>
          <w:color w:val="000000" w:themeColor="text1"/>
          <w:sz w:val="24"/>
          <w:szCs w:val="24"/>
        </w:rPr>
        <w:instrText xml:space="preserve"> \* ARABIC </w:instrText>
      </w:r>
      <w:r w:rsidRPr="005004D5">
        <w:rPr>
          <w:rFonts w:cs="Times New Roman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"/>
          <w:noProof/>
          <w:color w:val="000000" w:themeColor="text1"/>
          <w:sz w:val="24"/>
          <w:szCs w:val="24"/>
        </w:rPr>
        <w:t>6</w:t>
      </w:r>
      <w:r w:rsidRPr="005004D5">
        <w:rPr>
          <w:rFonts w:cs="Times New Roman"/>
          <w:color w:val="000000" w:themeColor="text1"/>
          <w:sz w:val="24"/>
          <w:szCs w:val="24"/>
        </w:rPr>
        <w:fldChar w:fldCharType="end"/>
      </w:r>
      <w:bookmarkEnd w:id="29"/>
      <w:r w:rsidRPr="005004D5">
        <w:rPr>
          <w:rFonts w:cs="Times New Roman"/>
          <w:color w:val="000000" w:themeColor="text1"/>
          <w:sz w:val="24"/>
          <w:szCs w:val="24"/>
        </w:rPr>
        <w:t xml:space="preserve">  </w:t>
      </w:r>
      <w:r w:rsidR="00B838C4" w:rsidRPr="005004D5">
        <w:rPr>
          <w:rFonts w:cs="Times New Roman" w:hint="eastAsia"/>
          <w:color w:val="000000" w:themeColor="text1"/>
          <w:sz w:val="24"/>
          <w:szCs w:val="24"/>
        </w:rPr>
        <w:t>利用更改資料模組的視覺化</w:t>
      </w:r>
      <w:r w:rsidR="00B838C4" w:rsidRPr="005004D5">
        <w:rPr>
          <w:rFonts w:cs="Times New Roman"/>
          <w:color w:val="000000" w:themeColor="text1"/>
          <w:sz w:val="24"/>
          <w:szCs w:val="24"/>
        </w:rPr>
        <w:t>QR Code</w:t>
      </w:r>
      <w:r w:rsidRPr="005004D5">
        <w:rPr>
          <w:rFonts w:cs="Times New Roman" w:hint="eastAsia"/>
          <w:color w:val="000000" w:themeColor="text1"/>
          <w:sz w:val="24"/>
          <w:szCs w:val="24"/>
        </w:rPr>
        <w:t>範例</w:t>
      </w:r>
      <w:bookmarkEnd w:id="30"/>
    </w:p>
    <w:p w14:paraId="2C73554F" w14:textId="77777777" w:rsidR="003C6B77" w:rsidRPr="003C6B77" w:rsidRDefault="003C6B77" w:rsidP="000E1FF7">
      <w:pPr>
        <w:spacing w:line="360" w:lineRule="auto"/>
        <w:jc w:val="both"/>
      </w:pPr>
    </w:p>
    <w:p w14:paraId="2486C097" w14:textId="0F711CA3" w:rsidR="00634471" w:rsidRDefault="005004D5" w:rsidP="000E1FF7">
      <w:pPr>
        <w:spacing w:line="360" w:lineRule="auto"/>
        <w:ind w:firstLineChars="200" w:firstLine="480"/>
        <w:jc w:val="both"/>
        <w:rPr>
          <w:rFonts w:cs="Times New Roman"/>
          <w:color w:val="000000" w:themeColor="text1"/>
        </w:rPr>
      </w:pPr>
      <w:r>
        <w:rPr>
          <w:rFonts w:cs="Times New Roman" w:hint="eastAsia"/>
          <w:color w:val="000000" w:themeColor="text1"/>
        </w:rPr>
        <w:t>以上述的</w:t>
      </w:r>
      <w:r w:rsidR="00D6412A">
        <w:rPr>
          <w:rFonts w:cs="Times New Roman" w:hint="eastAsia"/>
          <w:color w:val="000000" w:themeColor="text1"/>
        </w:rPr>
        <w:t>研究例子中，在</w:t>
      </w:r>
      <w:r w:rsidR="00D6412A">
        <w:rPr>
          <w:rFonts w:cs="Times New Roman"/>
          <w:color w:val="000000" w:themeColor="text1"/>
        </w:rPr>
        <w:t>QR Code</w:t>
      </w:r>
      <w:r w:rsidR="00D6412A">
        <w:rPr>
          <w:rFonts w:cs="Times New Roman" w:hint="eastAsia"/>
          <w:color w:val="000000" w:themeColor="text1"/>
        </w:rPr>
        <w:t>的視覺化方法的研究，最主要的</w:t>
      </w:r>
      <w:r w:rsidR="00962CE9">
        <w:rPr>
          <w:rFonts w:cs="Times New Roman" w:hint="eastAsia"/>
          <w:color w:val="000000" w:themeColor="text1"/>
        </w:rPr>
        <w:t>功能</w:t>
      </w:r>
      <w:r w:rsidR="00D6412A">
        <w:rPr>
          <w:rFonts w:cs="Times New Roman" w:hint="eastAsia"/>
          <w:color w:val="000000" w:themeColor="text1"/>
        </w:rPr>
        <w:t>仍必須</w:t>
      </w:r>
      <w:r w:rsidR="00962CE9">
        <w:rPr>
          <w:rFonts w:cs="Times New Roman" w:hint="eastAsia"/>
          <w:color w:val="000000" w:themeColor="text1"/>
        </w:rPr>
        <w:t>保持能夠</w:t>
      </w:r>
      <w:r w:rsidR="00D6412A">
        <w:rPr>
          <w:rFonts w:cs="Times New Roman" w:hint="eastAsia"/>
          <w:color w:val="000000" w:themeColor="text1"/>
        </w:rPr>
        <w:t>被標準的</w:t>
      </w:r>
      <w:r w:rsidR="00D6412A">
        <w:rPr>
          <w:rFonts w:cs="Times New Roman"/>
          <w:color w:val="000000" w:themeColor="text1"/>
        </w:rPr>
        <w:t>QR Code</w:t>
      </w:r>
      <w:r w:rsidR="00D6412A">
        <w:rPr>
          <w:rFonts w:cs="Times New Roman" w:hint="eastAsia"/>
          <w:color w:val="000000" w:themeColor="text1"/>
        </w:rPr>
        <w:t>閱讀器所解碼。當輸入圖像進</w:t>
      </w:r>
      <w:r w:rsidR="00D6412A">
        <w:rPr>
          <w:rFonts w:cs="Times New Roman"/>
          <w:color w:val="000000" w:themeColor="text1"/>
        </w:rPr>
        <w:t>QR Code</w:t>
      </w:r>
      <w:r w:rsidR="00D6412A">
        <w:rPr>
          <w:rFonts w:cs="Times New Roman" w:hint="eastAsia"/>
          <w:color w:val="000000" w:themeColor="text1"/>
        </w:rPr>
        <w:t>時，有可能會造成模組被遮蔽</w:t>
      </w:r>
      <w:r w:rsidR="00962CE9">
        <w:rPr>
          <w:rFonts w:cs="Times New Roman" w:hint="eastAsia"/>
          <w:color w:val="000000" w:themeColor="text1"/>
        </w:rPr>
        <w:t>或亮度改變，而造成閱讀器無法正確解碼。而第二個需要達到的功能則是，在</w:t>
      </w:r>
      <w:r w:rsidR="00962CE9">
        <w:rPr>
          <w:rFonts w:cs="Times New Roman"/>
          <w:color w:val="000000" w:themeColor="text1"/>
        </w:rPr>
        <w:t>QR Code</w:t>
      </w:r>
      <w:r w:rsidR="00962CE9">
        <w:rPr>
          <w:rFonts w:cs="Times New Roman" w:hint="eastAsia"/>
          <w:color w:val="000000" w:themeColor="text1"/>
        </w:rPr>
        <w:t>的符號圖像內，美化</w:t>
      </w:r>
      <w:r w:rsidR="00962CE9">
        <w:rPr>
          <w:rFonts w:cs="Times New Roman"/>
          <w:color w:val="000000" w:themeColor="text1"/>
        </w:rPr>
        <w:t>QR Code</w:t>
      </w:r>
      <w:r w:rsidR="00962CE9">
        <w:rPr>
          <w:rFonts w:cs="Times New Roman" w:hint="eastAsia"/>
          <w:color w:val="000000" w:themeColor="text1"/>
        </w:rPr>
        <w:t>的視覺，一方面不能簡單的替換</w:t>
      </w:r>
      <w:r w:rsidR="00962CE9">
        <w:rPr>
          <w:rFonts w:cs="Times New Roman"/>
          <w:color w:val="000000" w:themeColor="text1"/>
        </w:rPr>
        <w:t>QR Code</w:t>
      </w:r>
      <w:r w:rsidR="00962CE9">
        <w:rPr>
          <w:rFonts w:cs="Times New Roman" w:hint="eastAsia"/>
          <w:color w:val="000000" w:themeColor="text1"/>
        </w:rPr>
        <w:t>的模組，而造成糾錯能力的功能喪失。一方面也要達</w:t>
      </w:r>
      <w:r w:rsidR="00962CE9">
        <w:rPr>
          <w:rFonts w:cs="Times New Roman" w:hint="eastAsia"/>
          <w:color w:val="000000" w:themeColor="text1"/>
        </w:rPr>
        <w:lastRenderedPageBreak/>
        <w:t>成使用最少的失真效果，達成圖片佔有</w:t>
      </w:r>
      <w:r w:rsidR="00962CE9">
        <w:rPr>
          <w:rFonts w:cs="Times New Roman"/>
          <w:color w:val="000000" w:themeColor="text1"/>
        </w:rPr>
        <w:t>QR Code</w:t>
      </w:r>
      <w:r w:rsidR="00962CE9">
        <w:rPr>
          <w:rFonts w:cs="Times New Roman" w:hint="eastAsia"/>
          <w:color w:val="000000" w:themeColor="text1"/>
        </w:rPr>
        <w:t>的最大面積，使圖片仍能保持原始的保真。</w:t>
      </w:r>
    </w:p>
    <w:p w14:paraId="10577876" w14:textId="7FF57A82" w:rsidR="00962CE9" w:rsidRDefault="00FD2B2A" w:rsidP="0024756D">
      <w:pPr>
        <w:pStyle w:val="2"/>
      </w:pPr>
      <w:bookmarkStart w:id="31" w:name="_Toc108611735"/>
      <w:r w:rsidRPr="0024036E">
        <w:t>2.</w:t>
      </w:r>
      <w:r>
        <w:t>7</w:t>
      </w:r>
      <w:r w:rsidRPr="00FF6875">
        <w:rPr>
          <w:color w:val="FF0000"/>
        </w:rPr>
        <w:t xml:space="preserve"> </w:t>
      </w:r>
      <w:r w:rsidRPr="00FD2B2A">
        <w:t>多訊息</w:t>
      </w:r>
      <w:r w:rsidRPr="00FD2B2A">
        <w:t>QR Code</w:t>
      </w:r>
      <w:r w:rsidRPr="00FD2B2A">
        <w:t>的相關研究</w:t>
      </w:r>
      <w:bookmarkEnd w:id="31"/>
    </w:p>
    <w:p w14:paraId="0769C57E" w14:textId="6F91827C" w:rsidR="00994933" w:rsidRDefault="00BB3054" w:rsidP="000E1FF7">
      <w:pPr>
        <w:spacing w:line="360" w:lineRule="auto"/>
        <w:ind w:firstLineChars="200" w:firstLine="480"/>
        <w:jc w:val="both"/>
        <w:rPr>
          <w:rFonts w:cs="Times New Roman"/>
        </w:rPr>
      </w:pPr>
      <w:r w:rsidRPr="00BB3054">
        <w:rPr>
          <w:rFonts w:cs="Times New Roman" w:hint="eastAsia"/>
          <w:color w:val="000000" w:themeColor="text1"/>
        </w:rPr>
        <w:t>論文</w:t>
      </w:r>
      <w:r w:rsidRPr="00BB3054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Tkachenko&lt;/Author&gt;&lt;Year&gt;2015&lt;/Year&gt;&lt;RecNum&gt;32&lt;/RecNum&gt;&lt;DisplayText&gt;[15]&lt;/DisplayText&gt;&lt;record&gt;&lt;rec-number&gt;32&lt;/rec-number&gt;&lt;foreign-keys&gt;&lt;key app="EN" db-id="dz0wr0pscaxx5sesdfpve0wo0f9tafaarvp9" timestamp="1648519353"&gt;32&lt;/key&gt;&lt;/foreign-keys&gt;&lt;ref-type name="Journal Article"&gt;17&lt;/ref-type&gt;&lt;contributors&gt;&lt;authors&gt;&lt;author&gt;Tkachenko, Iuliia&lt;/author&gt;&lt;author&gt;Puech, William&lt;/author&gt;&lt;author&gt;Destruel, Christophe&lt;/author&gt;&lt;author&gt;Strauss, Olivier&lt;/author&gt;&lt;author&gt;Gaudin, Jean-Marc&lt;/author&gt;&lt;author&gt;Guichard, Christian&lt;/author&gt;&lt;/authors&gt;&lt;/contributors&gt;&lt;titles&gt;&lt;title&gt;Two-level QR code for private message sharing and document authentication&lt;/title&gt;&lt;secondary-title&gt;IEEE Transactions on Information Forensics and Security&lt;/secondary-title&gt;&lt;/titles&gt;&lt;periodical&gt;&lt;full-title&gt;IEEE Transactions on Information Forensics and Security&lt;/full-title&gt;&lt;/periodical&gt;&lt;pages&gt;571-583&lt;/pages&gt;&lt;volume&gt;11&lt;/volume&gt;&lt;number&gt;3&lt;/number&gt;&lt;dates&gt;&lt;year&gt;2015&lt;/year&gt;&lt;/dates&gt;&lt;isbn&gt;1556-6013&lt;/isbn&gt;&lt;urls&gt;&lt;/urls&gt;&lt;/record&gt;&lt;/Cite&gt;&lt;/EndNote&gt;</w:instrText>
      </w:r>
      <w:r w:rsidRPr="00BB3054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5]</w:t>
      </w:r>
      <w:r w:rsidRPr="00BB3054">
        <w:rPr>
          <w:rFonts w:cs="Times New Roman"/>
          <w:color w:val="000000" w:themeColor="text1"/>
        </w:rPr>
        <w:fldChar w:fldCharType="end"/>
      </w:r>
      <w:r w:rsidR="00EF6A7C" w:rsidRPr="00EF6A7C">
        <w:rPr>
          <w:rFonts w:cs="Times New Roman"/>
          <w:color w:val="000000" w:themeColor="text1"/>
        </w:rPr>
        <w:t xml:space="preserve"> </w:t>
      </w:r>
      <w:r w:rsidR="00EF6A7C" w:rsidRPr="00BB3054">
        <w:rPr>
          <w:rFonts w:cs="Times New Roman"/>
          <w:color w:val="000000" w:themeColor="text1"/>
        </w:rPr>
        <w:t>的</w:t>
      </w:r>
      <w:r w:rsidR="00EF6A7C" w:rsidRPr="00BB3054">
        <w:rPr>
          <w:rFonts w:cs="Times New Roman"/>
          <w:color w:val="000000" w:themeColor="text1"/>
        </w:rPr>
        <w:t>Two-Level QR Code</w:t>
      </w:r>
      <w:r w:rsidR="00EF6A7C">
        <w:rPr>
          <w:rFonts w:cs="Times New Roman" w:hint="eastAsia"/>
          <w:color w:val="000000" w:themeColor="text1"/>
        </w:rPr>
        <w:t>，</w:t>
      </w:r>
      <w:r w:rsidRPr="00BB3054">
        <w:rPr>
          <w:rFonts w:cs="Times New Roman"/>
          <w:color w:val="000000" w:themeColor="text1"/>
        </w:rPr>
        <w:t>提出</w:t>
      </w:r>
      <w:r w:rsidR="00EF6A7C">
        <w:rPr>
          <w:rFonts w:cs="Times New Roman" w:hint="eastAsia"/>
          <w:color w:val="000000" w:themeColor="text1"/>
        </w:rPr>
        <w:t>一個</w:t>
      </w:r>
      <w:r w:rsidRPr="00BB3054">
        <w:rPr>
          <w:rFonts w:cs="Times New Roman"/>
          <w:color w:val="000000" w:themeColor="text1"/>
        </w:rPr>
        <w:t>結合多訊息以及加密技術</w:t>
      </w:r>
      <w:r w:rsidRPr="00BB3054">
        <w:rPr>
          <w:rFonts w:cs="Times New Roman"/>
          <w:color w:val="000000" w:themeColor="text1"/>
        </w:rPr>
        <w:t>QR Code</w:t>
      </w:r>
      <w:r w:rsidR="00EF6A7C">
        <w:rPr>
          <w:rFonts w:cs="Times New Roman" w:hint="eastAsia"/>
          <w:color w:val="000000" w:themeColor="text1"/>
        </w:rPr>
        <w:t>的技術</w:t>
      </w:r>
      <w:r w:rsidRPr="00BB3054">
        <w:rPr>
          <w:rFonts w:cs="Times New Roman"/>
          <w:color w:val="000000" w:themeColor="text1"/>
        </w:rPr>
        <w:t>，用於私人訊息共享及文件認證</w:t>
      </w:r>
      <w:r w:rsidR="00EF6A7C">
        <w:rPr>
          <w:rFonts w:cs="Times New Roman" w:hint="eastAsia"/>
          <w:color w:val="000000" w:themeColor="text1"/>
        </w:rPr>
        <w:t>應用上</w:t>
      </w:r>
      <w:r w:rsidRPr="00BB3054">
        <w:rPr>
          <w:rFonts w:cs="Times New Roman"/>
          <w:color w:val="000000" w:themeColor="text1"/>
        </w:rPr>
        <w:t>，</w:t>
      </w:r>
      <w:r w:rsidR="00EF6A7C">
        <w:rPr>
          <w:rFonts w:cs="Times New Roman" w:hint="eastAsia"/>
          <w:color w:val="000000" w:themeColor="text1"/>
        </w:rPr>
        <w:t>所產出的</w:t>
      </w:r>
      <w:r w:rsidRPr="00BB3054">
        <w:rPr>
          <w:rFonts w:cs="Times New Roman"/>
          <w:color w:val="000000" w:themeColor="text1"/>
        </w:rPr>
        <w:t>QR Code</w:t>
      </w:r>
      <w:r w:rsidRPr="00BB3054">
        <w:rPr>
          <w:rFonts w:cs="Times New Roman"/>
          <w:color w:val="000000" w:themeColor="text1"/>
        </w:rPr>
        <w:t>擁有</w:t>
      </w:r>
      <w:r w:rsidRPr="00BB3054">
        <w:rPr>
          <w:rFonts w:cs="Times New Roman"/>
          <w:color w:val="000000" w:themeColor="text1"/>
        </w:rPr>
        <w:t>2</w:t>
      </w:r>
      <w:r w:rsidRPr="00BB3054">
        <w:rPr>
          <w:rFonts w:cs="Times New Roman"/>
          <w:color w:val="000000" w:themeColor="text1"/>
        </w:rPr>
        <w:t>種級別的訊息，分別</w:t>
      </w:r>
      <w:r w:rsidR="00EF6A7C">
        <w:rPr>
          <w:rFonts w:cs="Times New Roman" w:hint="eastAsia"/>
          <w:color w:val="000000" w:themeColor="text1"/>
        </w:rPr>
        <w:t>為</w:t>
      </w:r>
      <w:r w:rsidRPr="00BB3054">
        <w:rPr>
          <w:rFonts w:cs="Times New Roman" w:hint="eastAsia"/>
          <w:color w:val="000000" w:themeColor="text1"/>
        </w:rPr>
        <w:t>公</w:t>
      </w:r>
      <w:r w:rsidRPr="00BB3054">
        <w:rPr>
          <w:rFonts w:cs="Times New Roman"/>
          <w:color w:val="000000" w:themeColor="text1"/>
        </w:rPr>
        <w:t>開級別</w:t>
      </w:r>
      <w:r w:rsidRPr="00BB3054">
        <w:rPr>
          <w:rFonts w:cs="Times New Roman"/>
          <w:color w:val="000000" w:themeColor="text1"/>
        </w:rPr>
        <w:t>(public level)</w:t>
      </w:r>
      <w:r w:rsidRPr="00BB3054">
        <w:rPr>
          <w:rFonts w:cs="Times New Roman"/>
          <w:color w:val="000000" w:themeColor="text1"/>
        </w:rPr>
        <w:t>和私人級別</w:t>
      </w:r>
      <w:r w:rsidRPr="00BB3054">
        <w:rPr>
          <w:rFonts w:cs="Times New Roman"/>
          <w:color w:val="000000" w:themeColor="text1"/>
        </w:rPr>
        <w:t>(private level)</w:t>
      </w:r>
      <w:r w:rsidR="00EF6A7C">
        <w:rPr>
          <w:rFonts w:cs="Times New Roman" w:hint="eastAsia"/>
          <w:color w:val="000000" w:themeColor="text1"/>
        </w:rPr>
        <w:t>。</w:t>
      </w:r>
      <w:r w:rsidRPr="00BB3054">
        <w:rPr>
          <w:rFonts w:cs="Times New Roman"/>
          <w:color w:val="000000" w:themeColor="text1"/>
        </w:rPr>
        <w:t>公開級別的訊息</w:t>
      </w:r>
      <w:r w:rsidR="00EF6A7C">
        <w:rPr>
          <w:rFonts w:cs="Times New Roman" w:hint="eastAsia"/>
          <w:color w:val="000000" w:themeColor="text1"/>
        </w:rPr>
        <w:t>，可以使用任何一般市面上的</w:t>
      </w:r>
      <w:r w:rsidR="00EF6A7C">
        <w:rPr>
          <w:rFonts w:cs="Times New Roman"/>
          <w:color w:val="000000" w:themeColor="text1"/>
        </w:rPr>
        <w:t>QR Code</w:t>
      </w:r>
      <w:r w:rsidR="00EF6A7C">
        <w:rPr>
          <w:rFonts w:cs="Times New Roman" w:hint="eastAsia"/>
          <w:color w:val="000000" w:themeColor="text1"/>
        </w:rPr>
        <w:t>閱讀器所掃描解碼，得到相對應的資料。</w:t>
      </w:r>
      <w:r w:rsidRPr="00BB3054">
        <w:rPr>
          <w:rFonts w:cs="Times New Roman" w:hint="eastAsia"/>
          <w:color w:val="000000" w:themeColor="text1"/>
        </w:rPr>
        <w:t>私</w:t>
      </w:r>
      <w:r w:rsidRPr="00BB3054">
        <w:rPr>
          <w:rFonts w:cs="Times New Roman"/>
          <w:color w:val="000000" w:themeColor="text1"/>
        </w:rPr>
        <w:t>人級別的訊息則需要</w:t>
      </w:r>
      <w:r w:rsidR="00EF6A7C">
        <w:rPr>
          <w:rFonts w:cs="Times New Roman" w:hint="eastAsia"/>
          <w:color w:val="000000" w:themeColor="text1"/>
        </w:rPr>
        <w:t>由指定</w:t>
      </w:r>
      <w:r w:rsidRPr="00BB3054">
        <w:rPr>
          <w:rFonts w:cs="Times New Roman"/>
          <w:color w:val="000000" w:themeColor="text1"/>
        </w:rPr>
        <w:t>的</w:t>
      </w:r>
      <w:r w:rsidR="00EF6A7C">
        <w:rPr>
          <w:rFonts w:cs="Times New Roman"/>
          <w:color w:val="000000" w:themeColor="text1"/>
        </w:rPr>
        <w:t>QR Code</w:t>
      </w:r>
      <w:r w:rsidR="00EF6A7C">
        <w:rPr>
          <w:rFonts w:cs="Times New Roman" w:hint="eastAsia"/>
          <w:color w:val="000000" w:themeColor="text1"/>
        </w:rPr>
        <w:t>閱讀器</w:t>
      </w:r>
      <w:r w:rsidRPr="00BB3054">
        <w:rPr>
          <w:rFonts w:cs="Times New Roman" w:hint="eastAsia"/>
          <w:color w:val="000000" w:themeColor="text1"/>
        </w:rPr>
        <w:t>才</w:t>
      </w:r>
      <w:r w:rsidR="00EF6A7C">
        <w:rPr>
          <w:rFonts w:cs="Times New Roman" w:hint="eastAsia"/>
          <w:color w:val="000000" w:themeColor="text1"/>
        </w:rPr>
        <w:t>能</w:t>
      </w:r>
      <w:r w:rsidRPr="00BB3054">
        <w:rPr>
          <w:rFonts w:cs="Times New Roman"/>
          <w:color w:val="000000" w:themeColor="text1"/>
        </w:rPr>
        <w:t>解碼</w:t>
      </w:r>
      <w:r w:rsidR="00EF6A7C">
        <w:rPr>
          <w:rFonts w:cs="Times New Roman" w:hint="eastAsia"/>
          <w:color w:val="000000" w:themeColor="text1"/>
        </w:rPr>
        <w:t>其中的資料內容。指定</w:t>
      </w:r>
      <w:r w:rsidR="000056E0">
        <w:rPr>
          <w:rFonts w:cs="Times New Roman"/>
          <w:color w:val="000000" w:themeColor="text1"/>
        </w:rPr>
        <w:t>QR Code</w:t>
      </w:r>
      <w:r w:rsidR="000056E0">
        <w:rPr>
          <w:rFonts w:cs="Times New Roman" w:hint="eastAsia"/>
          <w:color w:val="000000" w:themeColor="text1"/>
        </w:rPr>
        <w:t>閱讀器能夠解碼</w:t>
      </w:r>
      <w:r w:rsidRPr="00BB3054">
        <w:rPr>
          <w:rFonts w:cs="Times New Roman"/>
          <w:color w:val="000000" w:themeColor="text1"/>
        </w:rPr>
        <w:t>私人級別的訊息</w:t>
      </w:r>
      <w:r w:rsidR="000056E0">
        <w:rPr>
          <w:rFonts w:cs="Times New Roman" w:hint="eastAsia"/>
          <w:color w:val="000000" w:themeColor="text1"/>
        </w:rPr>
        <w:t>，</w:t>
      </w:r>
      <w:r w:rsidRPr="00BB3054">
        <w:rPr>
          <w:rFonts w:cs="Times New Roman"/>
          <w:color w:val="000000" w:themeColor="text1"/>
        </w:rPr>
        <w:t>是</w:t>
      </w:r>
      <w:r w:rsidR="000056E0">
        <w:rPr>
          <w:rFonts w:cs="Times New Roman" w:hint="eastAsia"/>
          <w:color w:val="000000" w:themeColor="text1"/>
        </w:rPr>
        <w:t>因為該論文</w:t>
      </w:r>
      <w:r w:rsidRPr="00BB3054">
        <w:rPr>
          <w:rFonts w:cs="Times New Roman"/>
          <w:color w:val="000000" w:themeColor="text1"/>
        </w:rPr>
        <w:t>使用特定的紋理圖案來替換</w:t>
      </w:r>
      <w:r w:rsidRPr="00BB3054">
        <w:rPr>
          <w:rFonts w:cs="Times New Roman"/>
          <w:color w:val="000000" w:themeColor="text1"/>
        </w:rPr>
        <w:t>QR Code</w:t>
      </w:r>
      <w:r w:rsidRPr="00BB3054">
        <w:rPr>
          <w:rFonts w:cs="Times New Roman"/>
          <w:color w:val="000000" w:themeColor="text1"/>
        </w:rPr>
        <w:t>原有的黑色模組</w:t>
      </w:r>
      <w:r w:rsidR="000056E0">
        <w:rPr>
          <w:rFonts w:cs="Times New Roman" w:hint="eastAsia"/>
          <w:color w:val="000000" w:themeColor="text1"/>
        </w:rPr>
        <w:t>，藉由不同的黑色模組外型而可以產生私人級別的訊息資料。</w:t>
      </w:r>
      <w:r w:rsidRPr="00BB3054">
        <w:rPr>
          <w:rFonts w:cs="Times New Roman"/>
          <w:color w:val="000000" w:themeColor="text1"/>
        </w:rPr>
        <w:t>而一般的</w:t>
      </w:r>
      <w:r w:rsidRPr="00BB3054">
        <w:rPr>
          <w:rFonts w:cs="Times New Roman"/>
          <w:color w:val="000000" w:themeColor="text1"/>
        </w:rPr>
        <w:t>QR Code</w:t>
      </w:r>
      <w:r w:rsidR="000056E0">
        <w:rPr>
          <w:rFonts w:cs="Times New Roman" w:hint="eastAsia"/>
          <w:color w:val="000000" w:themeColor="text1"/>
        </w:rPr>
        <w:t>閱讀器，僅</w:t>
      </w:r>
      <w:r w:rsidRPr="00BB3054">
        <w:rPr>
          <w:rFonts w:cs="Times New Roman"/>
          <w:color w:val="000000" w:themeColor="text1"/>
        </w:rPr>
        <w:t>會將其</w:t>
      </w:r>
      <w:r w:rsidRPr="00BB3054">
        <w:rPr>
          <w:rFonts w:cs="Times New Roman" w:hint="eastAsia"/>
          <w:color w:val="000000" w:themeColor="text1"/>
        </w:rPr>
        <w:t>視</w:t>
      </w:r>
      <w:r w:rsidRPr="00BB3054">
        <w:rPr>
          <w:rFonts w:cs="Times New Roman"/>
          <w:color w:val="000000" w:themeColor="text1"/>
        </w:rPr>
        <w:t>為黑色模組，</w:t>
      </w:r>
      <w:r w:rsidR="000056E0">
        <w:rPr>
          <w:rFonts w:cs="Times New Roman" w:hint="eastAsia"/>
          <w:color w:val="000000" w:themeColor="text1"/>
        </w:rPr>
        <w:t>所以</w:t>
      </w:r>
      <w:r w:rsidRPr="00BB3054">
        <w:rPr>
          <w:rFonts w:cs="Times New Roman"/>
          <w:color w:val="000000" w:themeColor="text1"/>
        </w:rPr>
        <w:t>只會得到公開級別的訊息</w:t>
      </w:r>
      <w:r w:rsidR="000056E0">
        <w:rPr>
          <w:rFonts w:cs="Times New Roman" w:hint="eastAsia"/>
          <w:color w:val="000000" w:themeColor="text1"/>
        </w:rPr>
        <w:t>資料</w:t>
      </w:r>
      <w:r w:rsidRPr="00BB3054">
        <w:rPr>
          <w:rFonts w:cs="Times New Roman"/>
          <w:color w:val="000000" w:themeColor="text1"/>
        </w:rPr>
        <w:t>。</w:t>
      </w:r>
      <w:r w:rsidR="007454C8">
        <w:rPr>
          <w:rFonts w:cs="Times New Roman" w:hint="eastAsia"/>
          <w:color w:val="000000" w:themeColor="text1"/>
        </w:rPr>
        <w:t>與論文</w:t>
      </w:r>
      <w:r w:rsidR="007454C8">
        <w:rPr>
          <w:rFonts w:cs="Times New Roman"/>
          <w:color w:val="000000" w:themeColor="text1"/>
        </w:rPr>
        <w:t>[15]</w:t>
      </w:r>
      <w:r w:rsidR="007454C8">
        <w:rPr>
          <w:rFonts w:cs="Times New Roman" w:hint="eastAsia"/>
          <w:color w:val="000000" w:themeColor="text1"/>
        </w:rPr>
        <w:t>相同，將</w:t>
      </w:r>
      <w:r w:rsidR="007454C8">
        <w:rPr>
          <w:rFonts w:cs="Times New Roman"/>
          <w:color w:val="000000" w:themeColor="text1"/>
        </w:rPr>
        <w:t>QR Code</w:t>
      </w:r>
      <w:r w:rsidR="007454C8">
        <w:rPr>
          <w:rFonts w:cs="Times New Roman" w:hint="eastAsia"/>
          <w:color w:val="000000" w:themeColor="text1"/>
        </w:rPr>
        <w:t>的</w:t>
      </w:r>
      <w:r w:rsidR="007454C8" w:rsidRPr="00C52224">
        <w:rPr>
          <w:rFonts w:cs="Times New Roman" w:hint="eastAsia"/>
        </w:rPr>
        <w:t>白色則維持原樣</w:t>
      </w:r>
      <w:r w:rsidR="007454C8">
        <w:rPr>
          <w:rFonts w:cs="Times New Roman" w:hint="eastAsia"/>
        </w:rPr>
        <w:t>，只改變黑色模組的外型</w:t>
      </w:r>
      <w:r w:rsidR="007454C8">
        <w:rPr>
          <w:rFonts w:cs="Times New Roman" w:hint="eastAsia"/>
          <w:color w:val="000000" w:themeColor="text1"/>
        </w:rPr>
        <w:t>，</w:t>
      </w:r>
      <w:r w:rsidR="000056E0">
        <w:rPr>
          <w:rFonts w:cs="Times New Roman" w:hint="eastAsia"/>
          <w:color w:val="000000" w:themeColor="text1"/>
        </w:rPr>
        <w:t>論文</w:t>
      </w:r>
      <w:r w:rsidR="000056E0">
        <w:rPr>
          <w:rFonts w:cs="Times New Roman"/>
          <w:color w:val="000000" w:themeColor="text1"/>
        </w:rPr>
        <w:fldChar w:fldCharType="begin"/>
      </w:r>
      <w:r w:rsidR="00F3644A">
        <w:rPr>
          <w:rFonts w:cs="Times New Roman"/>
          <w:color w:val="000000" w:themeColor="text1"/>
        </w:rPr>
        <w:instrText xml:space="preserve"> ADDIN EN.CITE &lt;EndNote&gt;&lt;Cite&gt;&lt;Author&gt;Barron&lt;/Author&gt;&lt;Year&gt;2020&lt;/Year&gt;&lt;RecNum&gt;33&lt;/RecNum&gt;&lt;DisplayText&gt;[16]&lt;/DisplayText&gt;&lt;record&gt;&lt;rec-number&gt;33&lt;/rec-number&gt;&lt;foreign-keys&gt;&lt;key app="EN" db-id="dz0wr0pscaxx5sesdfpve0wo0f9tafaarvp9" timestamp="1648520753"&gt;33&lt;/key&gt;&lt;/foreign-keys&gt;&lt;ref-type name="Journal Article"&gt;17&lt;/ref-type&gt;&lt;contributors&gt;&lt;authors&gt;&lt;author&gt;Barron, Irving&lt;/author&gt;&lt;author&gt;Yeh, Hsin Jui&lt;/author&gt;&lt;author&gt;Dinesh, Karthik&lt;/author&gt;&lt;author&gt;Sharma, Gaurav&lt;/author&gt;&lt;/authors&gt;&lt;/contributors&gt;&lt;titles&gt;&lt;title&gt;Dual modulated QR codes for proximal privacy and security&lt;/title&gt;&lt;secondary-title&gt;IEEE Transactions on Image Processing&lt;/secondary-title&gt;&lt;/titles&gt;&lt;periodical&gt;&lt;full-title&gt;IEEE Transactions on Image Processing&lt;/full-title&gt;&lt;/periodical&gt;&lt;pages&gt;657-669&lt;/pages&gt;&lt;volume&gt;30&lt;/volume&gt;&lt;dates&gt;&lt;year&gt;2020&lt;/year&gt;&lt;/dates&gt;&lt;isbn&gt;1057-7149&lt;/isbn&gt;&lt;urls&gt;&lt;/urls&gt;&lt;/record&gt;&lt;/Cite&gt;&lt;/EndNote&gt;</w:instrText>
      </w:r>
      <w:r w:rsidR="000056E0">
        <w:rPr>
          <w:rFonts w:cs="Times New Roman"/>
          <w:color w:val="000000" w:themeColor="text1"/>
        </w:rPr>
        <w:fldChar w:fldCharType="separate"/>
      </w:r>
      <w:r w:rsidR="00F3644A">
        <w:rPr>
          <w:rFonts w:cs="Times New Roman"/>
          <w:noProof/>
          <w:color w:val="000000" w:themeColor="text1"/>
        </w:rPr>
        <w:t>[16]</w:t>
      </w:r>
      <w:r w:rsidR="000056E0">
        <w:rPr>
          <w:rFonts w:cs="Times New Roman"/>
          <w:color w:val="000000" w:themeColor="text1"/>
        </w:rPr>
        <w:fldChar w:fldCharType="end"/>
      </w:r>
      <w:r w:rsidR="000056E0" w:rsidRPr="00C52224">
        <w:rPr>
          <w:rFonts w:cs="Times New Roman" w:hint="eastAsia"/>
        </w:rPr>
        <w:t>提出了一種</w:t>
      </w:r>
      <w:r w:rsidR="000056E0" w:rsidRPr="005004D5">
        <w:rPr>
          <w:rFonts w:cs="Times New Roman" w:hint="eastAsia"/>
          <w:color w:val="000000" w:themeColor="text1"/>
        </w:rPr>
        <w:t>Dual Modulated QR Codes</w:t>
      </w:r>
      <w:r w:rsidR="00182A8C" w:rsidRPr="005004D5">
        <w:rPr>
          <w:rFonts w:cs="Times New Roman"/>
          <w:color w:val="000000" w:themeColor="text1"/>
        </w:rPr>
        <w:t xml:space="preserve"> </w:t>
      </w:r>
      <w:r w:rsidR="00AF1088" w:rsidRPr="005004D5">
        <w:rPr>
          <w:rFonts w:cs="Times New Roman" w:hint="eastAsia"/>
          <w:color w:val="000000" w:themeColor="text1"/>
        </w:rPr>
        <w:t>(DMQR</w:t>
      </w:r>
      <w:r w:rsidR="00182A8C" w:rsidRPr="005004D5">
        <w:rPr>
          <w:rFonts w:cs="Times New Roman"/>
          <w:color w:val="000000" w:themeColor="text1"/>
        </w:rPr>
        <w:t xml:space="preserve"> Codes</w:t>
      </w:r>
      <w:r w:rsidR="00AF1088" w:rsidRPr="005004D5">
        <w:rPr>
          <w:rFonts w:cs="Times New Roman" w:hint="eastAsia"/>
          <w:color w:val="000000" w:themeColor="text1"/>
        </w:rPr>
        <w:t>)</w:t>
      </w:r>
      <w:r w:rsidR="000056E0" w:rsidRPr="005004D5">
        <w:rPr>
          <w:rFonts w:cs="Times New Roman" w:hint="eastAsia"/>
          <w:color w:val="000000" w:themeColor="text1"/>
        </w:rPr>
        <w:t>的技術，</w:t>
      </w:r>
      <w:r w:rsidR="007454C8">
        <w:rPr>
          <w:rFonts w:cs="Times New Roman" w:hint="eastAsia"/>
        </w:rPr>
        <w:t>目的</w:t>
      </w:r>
      <w:r w:rsidR="000056E0" w:rsidRPr="00C52224">
        <w:rPr>
          <w:rFonts w:cs="Times New Roman" w:hint="eastAsia"/>
        </w:rPr>
        <w:t>讓使用者可以在公共場合安全地傳輸私人</w:t>
      </w:r>
      <w:r w:rsidR="00CC4AC0">
        <w:rPr>
          <w:rFonts w:cs="Times New Roman" w:hint="eastAsia"/>
        </w:rPr>
        <w:t>信</w:t>
      </w:r>
      <w:r w:rsidR="000056E0" w:rsidRPr="00C52224">
        <w:rPr>
          <w:rFonts w:cs="Times New Roman" w:hint="eastAsia"/>
        </w:rPr>
        <w:t>息，</w:t>
      </w:r>
      <w:r w:rsidR="007454C8">
        <w:rPr>
          <w:rFonts w:cs="Times New Roman" w:hint="eastAsia"/>
        </w:rPr>
        <w:t>而不會被外人所讀取。該論文會</w:t>
      </w:r>
      <w:r w:rsidR="000056E0" w:rsidRPr="00C52224">
        <w:rPr>
          <w:rFonts w:cs="Times New Roman" w:hint="eastAsia"/>
        </w:rPr>
        <w:t>根據原始</w:t>
      </w:r>
      <w:r w:rsidR="000056E0" w:rsidRPr="00C52224">
        <w:rPr>
          <w:rFonts w:cs="Times New Roman" w:hint="eastAsia"/>
        </w:rPr>
        <w:t>QR Code</w:t>
      </w:r>
      <w:r w:rsidR="000056E0" w:rsidRPr="00C52224">
        <w:rPr>
          <w:rFonts w:cs="Times New Roman" w:hint="eastAsia"/>
        </w:rPr>
        <w:t>的數據來做調整。黑色</w:t>
      </w:r>
      <w:r w:rsidR="007454C8">
        <w:rPr>
          <w:rFonts w:cs="Times New Roman" w:hint="eastAsia"/>
        </w:rPr>
        <w:t>模組</w:t>
      </w:r>
      <w:r w:rsidR="000056E0" w:rsidRPr="00C52224">
        <w:rPr>
          <w:rFonts w:cs="Times New Roman" w:hint="eastAsia"/>
        </w:rPr>
        <w:t>調整成黑色橢圓點，</w:t>
      </w:r>
      <w:r w:rsidR="000A1FA3">
        <w:rPr>
          <w:rFonts w:cs="Times New Roman" w:hint="eastAsia"/>
        </w:rPr>
        <w:t>使用</w:t>
      </w:r>
      <w:r w:rsidR="000056E0" w:rsidRPr="00C52224">
        <w:rPr>
          <w:rFonts w:cs="Times New Roman" w:hint="eastAsia"/>
        </w:rPr>
        <w:t>不同的離心率影響橢圓點的形狀</w:t>
      </w:r>
      <w:r w:rsidR="000A1FA3">
        <w:rPr>
          <w:rFonts w:cs="Times New Roman" w:hint="eastAsia"/>
        </w:rPr>
        <w:t>與大小</w:t>
      </w:r>
      <w:r w:rsidR="000056E0" w:rsidRPr="00C52224">
        <w:rPr>
          <w:rFonts w:cs="Times New Roman" w:hint="eastAsia"/>
        </w:rPr>
        <w:t>，私人訊息是透過調整黑色橢圓點的方向來達成</w:t>
      </w:r>
      <w:r w:rsidR="000A1FA3">
        <w:rPr>
          <w:rFonts w:cs="Times New Roman" w:hint="eastAsia"/>
        </w:rPr>
        <w:t>。</w:t>
      </w:r>
      <w:r w:rsidR="000056E0" w:rsidRPr="00C52224">
        <w:rPr>
          <w:rFonts w:cs="Times New Roman" w:hint="eastAsia"/>
        </w:rPr>
        <w:t>首先要</w:t>
      </w:r>
      <w:r w:rsidR="00492037">
        <w:rPr>
          <w:rFonts w:cs="Times New Roman" w:hint="eastAsia"/>
        </w:rPr>
        <w:t>調整模組</w:t>
      </w:r>
      <w:r w:rsidR="000056E0" w:rsidRPr="00C52224">
        <w:rPr>
          <w:rFonts w:cs="Times New Roman" w:hint="eastAsia"/>
        </w:rPr>
        <w:t>橢圓點</w:t>
      </w:r>
      <w:r w:rsidR="00492037">
        <w:rPr>
          <w:rFonts w:cs="Times New Roman" w:hint="eastAsia"/>
        </w:rPr>
        <w:t>應該</w:t>
      </w:r>
      <w:r w:rsidR="000056E0" w:rsidRPr="00C52224">
        <w:rPr>
          <w:rFonts w:cs="Times New Roman" w:hint="eastAsia"/>
        </w:rPr>
        <w:t>朝哪些方向，</w:t>
      </w:r>
      <w:r w:rsidR="00492037">
        <w:rPr>
          <w:rFonts w:hint="eastAsia"/>
        </w:rPr>
        <w:t>不一樣的</w:t>
      </w:r>
      <w:r w:rsidR="00492037" w:rsidRPr="00C52224">
        <w:rPr>
          <w:rFonts w:hint="eastAsia"/>
        </w:rPr>
        <w:t>方向</w:t>
      </w:r>
      <w:r w:rsidR="00492037">
        <w:rPr>
          <w:rFonts w:hint="eastAsia"/>
        </w:rPr>
        <w:t>分別</w:t>
      </w:r>
      <w:r w:rsidR="00492037" w:rsidRPr="00C52224">
        <w:rPr>
          <w:rFonts w:hint="eastAsia"/>
        </w:rPr>
        <w:t>代表</w:t>
      </w:r>
      <w:r w:rsidR="00492037">
        <w:rPr>
          <w:rFonts w:hint="eastAsia"/>
        </w:rPr>
        <w:t>不同的</w:t>
      </w:r>
      <w:r w:rsidR="00492037" w:rsidRPr="00C52224">
        <w:rPr>
          <w:rFonts w:hint="eastAsia"/>
        </w:rPr>
        <w:t>資料</w:t>
      </w:r>
      <w:r w:rsidR="00492037" w:rsidRPr="00C52224">
        <w:rPr>
          <w:rFonts w:hint="eastAsia"/>
        </w:rPr>
        <w:t>M-</w:t>
      </w:r>
      <w:proofErr w:type="spellStart"/>
      <w:r w:rsidR="00492037" w:rsidRPr="00C52224">
        <w:rPr>
          <w:rFonts w:hint="eastAsia"/>
        </w:rPr>
        <w:t>ary</w:t>
      </w:r>
      <w:proofErr w:type="spellEnd"/>
      <w:r w:rsidR="000056E0" w:rsidRPr="00C52224">
        <w:rPr>
          <w:rFonts w:cs="Times New Roman" w:hint="eastAsia"/>
        </w:rPr>
        <w:t>。私人訊息只能在近距離</w:t>
      </w:r>
      <w:r w:rsidR="00492037">
        <w:rPr>
          <w:rFonts w:cs="Times New Roman" w:hint="eastAsia"/>
        </w:rPr>
        <w:t>被掃描成功</w:t>
      </w:r>
      <w:r w:rsidR="000056E0" w:rsidRPr="00C52224">
        <w:rPr>
          <w:rFonts w:cs="Times New Roman" w:hint="eastAsia"/>
        </w:rPr>
        <w:t>，</w:t>
      </w:r>
      <w:r w:rsidR="00492037">
        <w:rPr>
          <w:rFonts w:cs="Times New Roman" w:hint="eastAsia"/>
        </w:rPr>
        <w:t>若</w:t>
      </w:r>
      <w:r w:rsidR="000056E0" w:rsidRPr="00C52224">
        <w:rPr>
          <w:rFonts w:cs="Times New Roman" w:hint="eastAsia"/>
        </w:rPr>
        <w:t>超過</w:t>
      </w:r>
      <w:r w:rsidR="00492037">
        <w:rPr>
          <w:rFonts w:cs="Times New Roman" w:hint="eastAsia"/>
        </w:rPr>
        <w:t>指定</w:t>
      </w:r>
      <w:r w:rsidR="000056E0" w:rsidRPr="00C52224">
        <w:rPr>
          <w:rFonts w:cs="Times New Roman" w:hint="eastAsia"/>
        </w:rPr>
        <w:t>的距離，</w:t>
      </w:r>
      <w:r w:rsidR="00492037">
        <w:rPr>
          <w:rFonts w:cs="Times New Roman"/>
        </w:rPr>
        <w:t>QR Code</w:t>
      </w:r>
      <w:r w:rsidR="00492037">
        <w:rPr>
          <w:rFonts w:cs="Times New Roman" w:hint="eastAsia"/>
        </w:rPr>
        <w:t>閱讀器</w:t>
      </w:r>
      <w:r w:rsidR="000056E0" w:rsidRPr="00C52224">
        <w:rPr>
          <w:rFonts w:cs="Times New Roman" w:hint="eastAsia"/>
        </w:rPr>
        <w:t>就會無法辨別出橢圓點的</w:t>
      </w:r>
      <w:r w:rsidR="00492037">
        <w:rPr>
          <w:rFonts w:cs="Times New Roman" w:hint="eastAsia"/>
        </w:rPr>
        <w:t>方向</w:t>
      </w:r>
      <w:r w:rsidR="000056E0" w:rsidRPr="00C52224">
        <w:rPr>
          <w:rFonts w:cs="Times New Roman" w:hint="eastAsia"/>
        </w:rPr>
        <w:t>與</w:t>
      </w:r>
      <w:r w:rsidR="00492037">
        <w:rPr>
          <w:rFonts w:cs="Times New Roman" w:hint="eastAsia"/>
        </w:rPr>
        <w:t>大小</w:t>
      </w:r>
      <w:r w:rsidR="000056E0" w:rsidRPr="00C52224">
        <w:rPr>
          <w:rFonts w:cs="Times New Roman" w:hint="eastAsia"/>
        </w:rPr>
        <w:t>，</w:t>
      </w:r>
      <w:r w:rsidR="00492037">
        <w:rPr>
          <w:rFonts w:cs="Times New Roman" w:hint="eastAsia"/>
        </w:rPr>
        <w:t>從該論文的</w:t>
      </w:r>
      <w:r w:rsidR="000056E0" w:rsidRPr="00C52224">
        <w:rPr>
          <w:rFonts w:cs="Times New Roman" w:hint="eastAsia"/>
        </w:rPr>
        <w:t>實驗結果</w:t>
      </w:r>
      <w:r w:rsidR="00492037">
        <w:rPr>
          <w:rFonts w:cs="Times New Roman" w:hint="eastAsia"/>
        </w:rPr>
        <w:t>得知，</w:t>
      </w:r>
      <w:r w:rsidR="000056E0" w:rsidRPr="00C52224">
        <w:rPr>
          <w:rFonts w:cs="Times New Roman" w:hint="eastAsia"/>
        </w:rPr>
        <w:t>相機拍攝</w:t>
      </w:r>
      <w:r w:rsidR="000725EA">
        <w:rPr>
          <w:rFonts w:cs="Times New Roman" w:hint="eastAsia"/>
        </w:rPr>
        <w:t>該論文所提的</w:t>
      </w:r>
      <w:r w:rsidR="000056E0" w:rsidRPr="00C52224">
        <w:rPr>
          <w:rFonts w:cs="Times New Roman" w:hint="eastAsia"/>
        </w:rPr>
        <w:t>DMQR Codes</w:t>
      </w:r>
      <w:r w:rsidR="000056E0" w:rsidRPr="00C52224">
        <w:rPr>
          <w:rFonts w:cs="Times New Roman" w:hint="eastAsia"/>
        </w:rPr>
        <w:t>的距離</w:t>
      </w:r>
      <w:r w:rsidR="000725EA">
        <w:rPr>
          <w:rFonts w:cs="Times New Roman" w:hint="eastAsia"/>
        </w:rPr>
        <w:t>，只要在</w:t>
      </w:r>
      <w:r w:rsidR="000056E0" w:rsidRPr="00C52224">
        <w:rPr>
          <w:rFonts w:cs="Times New Roman" w:hint="eastAsia"/>
        </w:rPr>
        <w:t>15</w:t>
      </w:r>
      <w:r w:rsidR="000056E0" w:rsidRPr="00C52224">
        <w:rPr>
          <w:rFonts w:cs="Times New Roman" w:hint="eastAsia"/>
        </w:rPr>
        <w:t>公分</w:t>
      </w:r>
      <w:r w:rsidR="000725EA">
        <w:rPr>
          <w:rFonts w:cs="Times New Roman" w:hint="eastAsia"/>
        </w:rPr>
        <w:t>內，便可以</w:t>
      </w:r>
      <w:r w:rsidR="000056E0" w:rsidRPr="00C52224">
        <w:rPr>
          <w:rFonts w:cs="Times New Roman" w:hint="eastAsia"/>
        </w:rPr>
        <w:t>成功</w:t>
      </w:r>
      <w:r w:rsidR="000725EA">
        <w:rPr>
          <w:rFonts w:cs="Times New Roman" w:hint="eastAsia"/>
        </w:rPr>
        <w:t>掃描解碼</w:t>
      </w:r>
      <w:r w:rsidR="000056E0" w:rsidRPr="00C52224">
        <w:rPr>
          <w:rFonts w:cs="Times New Roman" w:hint="eastAsia"/>
        </w:rPr>
        <w:t>，拍攝距離只要超過</w:t>
      </w:r>
      <w:r w:rsidR="000056E0" w:rsidRPr="00C52224">
        <w:rPr>
          <w:rFonts w:cs="Times New Roman" w:hint="eastAsia"/>
        </w:rPr>
        <w:t>30</w:t>
      </w:r>
      <w:r w:rsidR="000056E0" w:rsidRPr="00C52224">
        <w:rPr>
          <w:rFonts w:cs="Times New Roman" w:hint="eastAsia"/>
        </w:rPr>
        <w:t>公分就無法</w:t>
      </w:r>
      <w:r w:rsidR="000725EA">
        <w:rPr>
          <w:rFonts w:cs="Times New Roman" w:hint="eastAsia"/>
        </w:rPr>
        <w:t>掃描解碼</w:t>
      </w:r>
      <w:r w:rsidR="000056E0" w:rsidRPr="00C52224">
        <w:rPr>
          <w:rFonts w:cs="Times New Roman" w:hint="eastAsia"/>
        </w:rPr>
        <w:t>。</w:t>
      </w:r>
    </w:p>
    <w:p w14:paraId="25C1E178" w14:textId="06609F02" w:rsidR="00BB3054" w:rsidRPr="00C47E69" w:rsidRDefault="00994933" w:rsidP="000E1FF7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br w:type="page"/>
      </w:r>
    </w:p>
    <w:p w14:paraId="1D416672" w14:textId="75B06DA3" w:rsidR="00ED1A12" w:rsidRPr="008866D3" w:rsidRDefault="00ED1A12" w:rsidP="000E1FF7">
      <w:pPr>
        <w:pStyle w:val="10"/>
        <w:adjustRightInd w:val="0"/>
        <w:snapToGrid w:val="0"/>
        <w:spacing w:line="360" w:lineRule="auto"/>
      </w:pPr>
      <w:bookmarkStart w:id="32" w:name="_Toc108611736"/>
      <w:r w:rsidRPr="008866D3">
        <w:lastRenderedPageBreak/>
        <w:t>第三章</w:t>
      </w:r>
      <w:r w:rsidR="00B6170A">
        <w:rPr>
          <w:rFonts w:ascii="Cambria Math" w:hAnsi="Cambria Math" w:cs="Cambria Math"/>
        </w:rPr>
        <w:tab/>
      </w:r>
      <w:r w:rsidRPr="008866D3">
        <w:t>研究方法</w:t>
      </w:r>
      <w:bookmarkEnd w:id="32"/>
    </w:p>
    <w:p w14:paraId="5821212C" w14:textId="35DF019D" w:rsidR="00852AC5" w:rsidRPr="00182A8C" w:rsidRDefault="00ED1A12" w:rsidP="00182A8C">
      <w:pPr>
        <w:pStyle w:val="aff"/>
        <w:spacing w:line="360" w:lineRule="auto"/>
        <w:ind w:firstLineChars="200" w:firstLine="400"/>
        <w:rPr>
          <w:b w:val="0"/>
          <w:bCs w:val="0"/>
          <w:color w:val="FF0000"/>
          <w:sz w:val="24"/>
        </w:rPr>
      </w:pPr>
      <w:r w:rsidRPr="00285707">
        <w:rPr>
          <w:color w:val="FF0000"/>
        </w:rPr>
        <w:tab/>
      </w:r>
      <w:r w:rsidR="00004ECA" w:rsidRPr="005004D5">
        <w:rPr>
          <w:rFonts w:hint="eastAsia"/>
          <w:b w:val="0"/>
          <w:bCs w:val="0"/>
          <w:color w:val="000000" w:themeColor="text1"/>
          <w:sz w:val="24"/>
        </w:rPr>
        <w:t>本章節分為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四</w:t>
      </w:r>
      <w:r w:rsidR="00004ECA" w:rsidRPr="005004D5">
        <w:rPr>
          <w:rFonts w:hint="eastAsia"/>
          <w:b w:val="0"/>
          <w:bCs w:val="0"/>
          <w:color w:val="000000" w:themeColor="text1"/>
          <w:sz w:val="24"/>
        </w:rPr>
        <w:t>個部分，詳細介紹所提方法的流程、架構和內容。</w:t>
      </w:r>
      <w:r w:rsidR="00004ECA" w:rsidRPr="005004D5">
        <w:rPr>
          <w:rFonts w:hint="eastAsia"/>
          <w:b w:val="0"/>
          <w:bCs w:val="0"/>
          <w:color w:val="000000" w:themeColor="text1"/>
          <w:sz w:val="24"/>
        </w:rPr>
        <w:t>3.1</w:t>
      </w:r>
      <w:r w:rsidR="00004ECA" w:rsidRPr="005004D5">
        <w:rPr>
          <w:rFonts w:hint="eastAsia"/>
          <w:b w:val="0"/>
          <w:bCs w:val="0"/>
          <w:color w:val="000000" w:themeColor="text1"/>
          <w:sz w:val="24"/>
        </w:rPr>
        <w:t>節介紹</w:t>
      </w:r>
      <w:r w:rsidR="00004ECA" w:rsidRPr="005004D5">
        <w:rPr>
          <w:b w:val="0"/>
          <w:bCs w:val="0"/>
          <w:color w:val="000000" w:themeColor="text1"/>
          <w:sz w:val="24"/>
        </w:rPr>
        <w:t>The Nested QR Code</w:t>
      </w:r>
      <w:r w:rsidR="00CB61DD" w:rsidRPr="005004D5">
        <w:rPr>
          <w:rFonts w:hint="eastAsia"/>
          <w:b w:val="0"/>
          <w:bCs w:val="0"/>
          <w:color w:val="000000" w:themeColor="text1"/>
          <w:sz w:val="24"/>
        </w:rPr>
        <w:t>的製作流程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，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3.2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節介紹所提方法流程，</w:t>
      </w:r>
      <w:r w:rsidR="00E10DB1" w:rsidRPr="005004D5">
        <w:rPr>
          <w:b w:val="0"/>
          <w:bCs w:val="0"/>
          <w:color w:val="000000" w:themeColor="text1"/>
          <w:sz w:val="24"/>
        </w:rPr>
        <w:t>3.3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節介紹所提的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T</w:t>
      </w:r>
      <w:r w:rsidR="00E10DB1" w:rsidRPr="005004D5">
        <w:rPr>
          <w:b w:val="0"/>
          <w:bCs w:val="0"/>
          <w:color w:val="000000" w:themeColor="text1"/>
          <w:sz w:val="24"/>
        </w:rPr>
        <w:t xml:space="preserve">he 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N</w:t>
      </w:r>
      <w:r w:rsidR="00E10DB1" w:rsidRPr="005004D5">
        <w:rPr>
          <w:b w:val="0"/>
          <w:bCs w:val="0"/>
          <w:color w:val="000000" w:themeColor="text1"/>
          <w:sz w:val="24"/>
        </w:rPr>
        <w:t>ested QR Code</w:t>
      </w:r>
      <w:r w:rsidR="00E10DB1" w:rsidRPr="005004D5">
        <w:rPr>
          <w:rFonts w:hint="eastAsia"/>
          <w:b w:val="0"/>
          <w:bCs w:val="0"/>
          <w:color w:val="000000" w:themeColor="text1"/>
          <w:sz w:val="24"/>
        </w:rPr>
        <w:t>圖像化模組繪製程序。</w:t>
      </w:r>
      <w:r w:rsidR="00182A8C" w:rsidRPr="005004D5">
        <w:rPr>
          <w:rFonts w:hint="eastAsia"/>
          <w:b w:val="0"/>
          <w:bCs w:val="0"/>
          <w:color w:val="000000" w:themeColor="text1"/>
          <w:sz w:val="24"/>
        </w:rPr>
        <w:t>3</w:t>
      </w:r>
      <w:r w:rsidR="00182A8C" w:rsidRPr="005004D5">
        <w:rPr>
          <w:b w:val="0"/>
          <w:bCs w:val="0"/>
          <w:color w:val="000000" w:themeColor="text1"/>
          <w:sz w:val="24"/>
        </w:rPr>
        <w:t>.4</w:t>
      </w:r>
      <w:r w:rsidR="00182A8C" w:rsidRPr="005004D5">
        <w:rPr>
          <w:rFonts w:hint="eastAsia"/>
          <w:b w:val="0"/>
          <w:bCs w:val="0"/>
          <w:color w:val="000000" w:themeColor="text1"/>
          <w:sz w:val="24"/>
        </w:rPr>
        <w:t>節為敘述所提方法的演算法。</w:t>
      </w:r>
    </w:p>
    <w:p w14:paraId="2B4D3B4F" w14:textId="2C3E298D" w:rsidR="00D71457" w:rsidRPr="00DB7206" w:rsidRDefault="00D71457" w:rsidP="000E1FF7">
      <w:pPr>
        <w:pStyle w:val="af5"/>
        <w:spacing w:line="360" w:lineRule="auto"/>
        <w:jc w:val="both"/>
        <w:rPr>
          <w:rFonts w:cs="Times New Roman (本文 CS 字型)"/>
          <w:sz w:val="24"/>
          <w:szCs w:val="24"/>
        </w:rPr>
      </w:pPr>
      <w:bookmarkStart w:id="33" w:name="_Toc109633395"/>
      <w:r w:rsidRPr="00C9522F">
        <w:rPr>
          <w:rFonts w:cs="Times New Roman (本文 CS 字型)" w:hint="eastAsia"/>
          <w:sz w:val="24"/>
          <w:szCs w:val="24"/>
        </w:rPr>
        <w:t>表</w:t>
      </w:r>
      <w:r w:rsidRPr="00C9522F">
        <w:rPr>
          <w:rFonts w:cs="Times New Roman (本文 CS 字型)" w:hint="eastAsia"/>
          <w:sz w:val="24"/>
          <w:szCs w:val="24"/>
        </w:rPr>
        <w:t xml:space="preserve"> </w:t>
      </w:r>
      <w:r w:rsidRPr="00C9522F">
        <w:rPr>
          <w:rFonts w:cs="Times New Roman (本文 CS 字型)"/>
          <w:sz w:val="24"/>
          <w:szCs w:val="24"/>
        </w:rPr>
        <w:fldChar w:fldCharType="begin"/>
      </w:r>
      <w:r w:rsidRPr="00C9522F">
        <w:rPr>
          <w:rFonts w:cs="Times New Roman (本文 CS 字型)"/>
          <w:sz w:val="24"/>
          <w:szCs w:val="24"/>
        </w:rPr>
        <w:instrText xml:space="preserve"> </w:instrText>
      </w:r>
      <w:r w:rsidRPr="00C9522F">
        <w:rPr>
          <w:rFonts w:cs="Times New Roman (本文 CS 字型)" w:hint="eastAsia"/>
          <w:sz w:val="24"/>
          <w:szCs w:val="24"/>
        </w:rPr>
        <w:instrText xml:space="preserve">SEQ </w:instrText>
      </w:r>
      <w:r w:rsidRPr="00C9522F">
        <w:rPr>
          <w:rFonts w:cs="Times New Roman (本文 CS 字型)" w:hint="eastAsia"/>
          <w:sz w:val="24"/>
          <w:szCs w:val="24"/>
        </w:rPr>
        <w:instrText>表</w:instrText>
      </w:r>
      <w:r w:rsidRPr="00C9522F">
        <w:rPr>
          <w:rFonts w:cs="Times New Roman (本文 CS 字型)" w:hint="eastAsia"/>
          <w:sz w:val="24"/>
          <w:szCs w:val="24"/>
        </w:rPr>
        <w:instrText xml:space="preserve"> \* ARABIC</w:instrText>
      </w:r>
      <w:r w:rsidRPr="00C9522F">
        <w:rPr>
          <w:rFonts w:cs="Times New Roman (本文 CS 字型)"/>
          <w:sz w:val="24"/>
          <w:szCs w:val="24"/>
        </w:rPr>
        <w:instrText xml:space="preserve"> </w:instrText>
      </w:r>
      <w:r w:rsidRPr="00C9522F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2</w:t>
      </w:r>
      <w:r w:rsidRPr="00C9522F">
        <w:rPr>
          <w:rFonts w:cs="Times New Roman (本文 CS 字型)"/>
          <w:sz w:val="24"/>
          <w:szCs w:val="24"/>
        </w:rPr>
        <w:fldChar w:fldCharType="end"/>
      </w:r>
      <w:r w:rsidRPr="00C9522F">
        <w:rPr>
          <w:rFonts w:cs="Times New Roman (本文 CS 字型)"/>
          <w:sz w:val="24"/>
          <w:szCs w:val="24"/>
        </w:rPr>
        <w:t xml:space="preserve"> </w:t>
      </w:r>
      <w:r w:rsidR="00D20A1D">
        <w:rPr>
          <w:rFonts w:cs="Times New Roman (本文 CS 字型)"/>
          <w:sz w:val="24"/>
          <w:szCs w:val="24"/>
        </w:rPr>
        <w:t xml:space="preserve"> </w:t>
      </w:r>
      <w:r w:rsidR="00F17083">
        <w:rPr>
          <w:rFonts w:cs="Times New Roman (本文 CS 字型)" w:hint="eastAsia"/>
          <w:sz w:val="24"/>
          <w:szCs w:val="24"/>
        </w:rPr>
        <w:t>本論文所使用符號</w:t>
      </w:r>
      <w:bookmarkEnd w:id="33"/>
    </w:p>
    <w:tbl>
      <w:tblPr>
        <w:tblStyle w:val="af2"/>
        <w:tblW w:w="5000" w:type="pct"/>
        <w:tblLook w:val="04A0" w:firstRow="1" w:lastRow="0" w:firstColumn="1" w:lastColumn="0" w:noHBand="0" w:noVBand="1"/>
      </w:tblPr>
      <w:tblGrid>
        <w:gridCol w:w="1271"/>
        <w:gridCol w:w="7025"/>
      </w:tblGrid>
      <w:tr w:rsidR="00E639E2" w14:paraId="40476AA8" w14:textId="77777777" w:rsidTr="00594C4F">
        <w:trPr>
          <w:trHeight w:val="53"/>
        </w:trPr>
        <w:tc>
          <w:tcPr>
            <w:tcW w:w="766" w:type="pct"/>
          </w:tcPr>
          <w:p w14:paraId="0471F3B3" w14:textId="5B77CB95" w:rsidR="00E639E2" w:rsidRDefault="00E639E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符號</w:t>
            </w:r>
          </w:p>
        </w:tc>
        <w:tc>
          <w:tcPr>
            <w:tcW w:w="4234" w:type="pct"/>
          </w:tcPr>
          <w:p w14:paraId="229EC710" w14:textId="568CAB70" w:rsidR="00E639E2" w:rsidRDefault="00E639E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說明</w:t>
            </w:r>
          </w:p>
        </w:tc>
      </w:tr>
      <w:tr w:rsidR="00E639E2" w14:paraId="1740A249" w14:textId="77777777" w:rsidTr="00594C4F">
        <w:trPr>
          <w:trHeight w:val="397"/>
        </w:trPr>
        <w:tc>
          <w:tcPr>
            <w:tcW w:w="766" w:type="pct"/>
          </w:tcPr>
          <w:p w14:paraId="0ED39191" w14:textId="2DDB820C" w:rsidR="00E639E2" w:rsidRPr="00040F02" w:rsidRDefault="00E639E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b w:val="0"/>
                <w:bCs w:val="0"/>
                <w:sz w:val="24"/>
              </w:rPr>
              <w:t>QR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</w:p>
        </w:tc>
        <w:tc>
          <w:tcPr>
            <w:tcW w:w="4234" w:type="pct"/>
          </w:tcPr>
          <w:p w14:paraId="658415AE" w14:textId="0B3D442B" w:rsidR="00E639E2" w:rsidRDefault="00040F0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T</w:t>
            </w:r>
            <w:r>
              <w:rPr>
                <w:b w:val="0"/>
                <w:bCs w:val="0"/>
                <w:sz w:val="24"/>
              </w:rPr>
              <w:t>he Nested QR Code</w:t>
            </w:r>
            <w:r w:rsidR="00FC4B85">
              <w:rPr>
                <w:rFonts w:hint="eastAsia"/>
                <w:b w:val="0"/>
                <w:bCs w:val="0"/>
                <w:sz w:val="24"/>
              </w:rPr>
              <w:t>中</w:t>
            </w:r>
            <w:r w:rsidR="00E3139A">
              <w:rPr>
                <w:rFonts w:hint="eastAsia"/>
                <w:b w:val="0"/>
                <w:bCs w:val="0"/>
                <w:sz w:val="24"/>
              </w:rPr>
              <w:t>內部較</w:t>
            </w:r>
            <w:r w:rsidR="00FC4B85">
              <w:rPr>
                <w:rFonts w:hint="eastAsia"/>
                <w:b w:val="0"/>
                <w:bCs w:val="0"/>
                <w:sz w:val="24"/>
              </w:rPr>
              <w:t>小的</w:t>
            </w:r>
            <w:r w:rsidR="00FC4B85">
              <w:rPr>
                <w:b w:val="0"/>
                <w:bCs w:val="0"/>
                <w:sz w:val="24"/>
              </w:rPr>
              <w:t>QR Code</w:t>
            </w:r>
          </w:p>
        </w:tc>
      </w:tr>
      <w:tr w:rsidR="00E639E2" w14:paraId="649DC099" w14:textId="77777777" w:rsidTr="00594C4F">
        <w:trPr>
          <w:trHeight w:val="397"/>
        </w:trPr>
        <w:tc>
          <w:tcPr>
            <w:tcW w:w="766" w:type="pct"/>
          </w:tcPr>
          <w:p w14:paraId="259E777A" w14:textId="72118B2C" w:rsidR="00E639E2" w:rsidRPr="00040F02" w:rsidRDefault="00E639E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b w:val="0"/>
                <w:bCs w:val="0"/>
                <w:sz w:val="24"/>
              </w:rPr>
              <w:t>QR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</w:p>
        </w:tc>
        <w:tc>
          <w:tcPr>
            <w:tcW w:w="4234" w:type="pct"/>
          </w:tcPr>
          <w:p w14:paraId="4B5A5C8F" w14:textId="3711FD90" w:rsidR="00E639E2" w:rsidRDefault="00FC4B85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T</w:t>
            </w:r>
            <w:r>
              <w:rPr>
                <w:b w:val="0"/>
                <w:bCs w:val="0"/>
                <w:sz w:val="24"/>
              </w:rPr>
              <w:t>he Nested QR Code</w:t>
            </w:r>
            <w:r>
              <w:rPr>
                <w:rFonts w:hint="eastAsia"/>
                <w:b w:val="0"/>
                <w:bCs w:val="0"/>
                <w:sz w:val="24"/>
              </w:rPr>
              <w:t>中</w:t>
            </w:r>
            <w:r w:rsidR="00E3139A">
              <w:rPr>
                <w:rFonts w:hint="eastAsia"/>
                <w:b w:val="0"/>
                <w:bCs w:val="0"/>
                <w:sz w:val="24"/>
              </w:rPr>
              <w:t>內部較</w:t>
            </w:r>
            <w:r>
              <w:rPr>
                <w:rFonts w:hint="eastAsia"/>
                <w:b w:val="0"/>
                <w:bCs w:val="0"/>
                <w:sz w:val="24"/>
              </w:rPr>
              <w:t>大的</w:t>
            </w:r>
            <w:r>
              <w:rPr>
                <w:b w:val="0"/>
                <w:bCs w:val="0"/>
                <w:sz w:val="24"/>
              </w:rPr>
              <w:t>QR Code</w:t>
            </w:r>
          </w:p>
        </w:tc>
      </w:tr>
      <w:tr w:rsidR="00E639E2" w14:paraId="5D2F2138" w14:textId="77777777" w:rsidTr="00594C4F">
        <w:trPr>
          <w:trHeight w:val="397"/>
        </w:trPr>
        <w:tc>
          <w:tcPr>
            <w:tcW w:w="766" w:type="pct"/>
          </w:tcPr>
          <w:p w14:paraId="12F2A7F1" w14:textId="1B9C36D7" w:rsidR="00E639E2" w:rsidRPr="00040F02" w:rsidRDefault="00E639E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b w:val="0"/>
                <w:bCs w:val="0"/>
                <w:sz w:val="24"/>
              </w:rPr>
              <w:t>QR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nested</w:t>
            </w:r>
            <w:proofErr w:type="spellEnd"/>
          </w:p>
        </w:tc>
        <w:tc>
          <w:tcPr>
            <w:tcW w:w="4234" w:type="pct"/>
          </w:tcPr>
          <w:p w14:paraId="022193C8" w14:textId="50C24E17" w:rsidR="00E639E2" w:rsidRDefault="00FC4B85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由</w:t>
            </w:r>
            <w:proofErr w:type="spellStart"/>
            <w:r w:rsidRPr="00040F02">
              <w:rPr>
                <w:b w:val="0"/>
                <w:bCs w:val="0"/>
                <w:sz w:val="24"/>
              </w:rPr>
              <w:t>QR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  <w:r>
              <w:rPr>
                <w:rFonts w:hint="eastAsia"/>
                <w:b w:val="0"/>
                <w:bCs w:val="0"/>
                <w:sz w:val="24"/>
              </w:rPr>
              <w:t>與</w:t>
            </w:r>
            <w:proofErr w:type="spellStart"/>
            <w:r w:rsidRPr="00040F02">
              <w:rPr>
                <w:b w:val="0"/>
                <w:bCs w:val="0"/>
                <w:sz w:val="24"/>
              </w:rPr>
              <w:t>QR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  <w:r>
              <w:rPr>
                <w:rFonts w:hint="eastAsia"/>
                <w:b w:val="0"/>
                <w:bCs w:val="0"/>
                <w:sz w:val="24"/>
              </w:rPr>
              <w:t>組成的</w:t>
            </w:r>
            <w:r>
              <w:rPr>
                <w:rFonts w:hint="eastAsia"/>
                <w:b w:val="0"/>
                <w:bCs w:val="0"/>
                <w:sz w:val="24"/>
              </w:rPr>
              <w:t>T</w:t>
            </w:r>
            <w:r>
              <w:rPr>
                <w:b w:val="0"/>
                <w:bCs w:val="0"/>
                <w:sz w:val="24"/>
              </w:rPr>
              <w:t>he Nested QR Code</w:t>
            </w:r>
          </w:p>
        </w:tc>
      </w:tr>
      <w:tr w:rsidR="00E639E2" w14:paraId="3B8E89AF" w14:textId="77777777" w:rsidTr="00594C4F">
        <w:trPr>
          <w:trHeight w:val="397"/>
        </w:trPr>
        <w:tc>
          <w:tcPr>
            <w:tcW w:w="766" w:type="pct"/>
          </w:tcPr>
          <w:p w14:paraId="741A38B6" w14:textId="49193954" w:rsidR="00E639E2" w:rsidRPr="00040F02" w:rsidRDefault="00E639E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rFonts w:hint="eastAsia"/>
                <w:b w:val="0"/>
                <w:bCs w:val="0"/>
                <w:sz w:val="24"/>
              </w:rPr>
              <w:t>V</w:t>
            </w:r>
            <w:r w:rsidRPr="00040F02">
              <w:rPr>
                <w:b w:val="0"/>
                <w:bCs w:val="0"/>
                <w:sz w:val="24"/>
              </w:rPr>
              <w:t>QR</w:t>
            </w:r>
            <w:r w:rsidR="00E3139A" w:rsidRPr="00040F02">
              <w:rPr>
                <w:b w:val="0"/>
                <w:bCs w:val="0"/>
                <w:sz w:val="24"/>
                <w:vertAlign w:val="subscript"/>
              </w:rPr>
              <w:t>nested</w:t>
            </w:r>
            <w:proofErr w:type="spellEnd"/>
          </w:p>
        </w:tc>
        <w:tc>
          <w:tcPr>
            <w:tcW w:w="4234" w:type="pct"/>
          </w:tcPr>
          <w:p w14:paraId="2CFE8705" w14:textId="2E9C1EAE" w:rsidR="00E639E2" w:rsidRDefault="00E65941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合成後的視覺化的</w:t>
            </w:r>
            <w:r w:rsidR="00E3139A">
              <w:rPr>
                <w:rFonts w:hint="eastAsia"/>
                <w:b w:val="0"/>
                <w:bCs w:val="0"/>
                <w:sz w:val="24"/>
              </w:rPr>
              <w:t>巢狀</w:t>
            </w:r>
            <w:r>
              <w:rPr>
                <w:b w:val="0"/>
                <w:bCs w:val="0"/>
                <w:sz w:val="24"/>
              </w:rPr>
              <w:t>QR Code</w:t>
            </w:r>
          </w:p>
        </w:tc>
      </w:tr>
      <w:tr w:rsidR="00E639E2" w14:paraId="63C0E9E2" w14:textId="77777777" w:rsidTr="00594C4F">
        <w:trPr>
          <w:trHeight w:val="397"/>
        </w:trPr>
        <w:tc>
          <w:tcPr>
            <w:tcW w:w="766" w:type="pct"/>
          </w:tcPr>
          <w:p w14:paraId="6644C142" w14:textId="7564D4FD" w:rsidR="00E639E2" w:rsidRPr="00040F02" w:rsidRDefault="00040F0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b w:val="0"/>
                <w:bCs w:val="0"/>
                <w:sz w:val="24"/>
              </w:rPr>
              <w:t>MSG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</w:p>
        </w:tc>
        <w:tc>
          <w:tcPr>
            <w:tcW w:w="4234" w:type="pct"/>
          </w:tcPr>
          <w:p w14:paraId="76B6F423" w14:textId="38AF60A5" w:rsidR="00E639E2" w:rsidRPr="00E65941" w:rsidRDefault="00E3139A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編碼</w:t>
            </w:r>
            <w:r w:rsidR="00E65941">
              <w:rPr>
                <w:rFonts w:hint="eastAsia"/>
                <w:b w:val="0"/>
                <w:bCs w:val="0"/>
                <w:sz w:val="24"/>
              </w:rPr>
              <w:t>在</w:t>
            </w:r>
            <w:proofErr w:type="spellStart"/>
            <w:r w:rsidR="00E65941" w:rsidRPr="00E65941">
              <w:rPr>
                <w:b w:val="0"/>
                <w:bCs w:val="0"/>
                <w:sz w:val="24"/>
              </w:rPr>
              <w:t>QR</w:t>
            </w:r>
            <w:r w:rsidR="00E65941" w:rsidRPr="00E65941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  <w:r w:rsidR="00E65941">
              <w:rPr>
                <w:rFonts w:hint="eastAsia"/>
                <w:b w:val="0"/>
                <w:bCs w:val="0"/>
                <w:sz w:val="24"/>
              </w:rPr>
              <w:t>中的訊息</w:t>
            </w:r>
          </w:p>
        </w:tc>
      </w:tr>
      <w:tr w:rsidR="00E639E2" w14:paraId="38A36533" w14:textId="77777777" w:rsidTr="00594C4F">
        <w:trPr>
          <w:trHeight w:val="397"/>
        </w:trPr>
        <w:tc>
          <w:tcPr>
            <w:tcW w:w="766" w:type="pct"/>
          </w:tcPr>
          <w:p w14:paraId="7AD97703" w14:textId="508B07DB" w:rsidR="00E639E2" w:rsidRPr="00040F02" w:rsidRDefault="00040F0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b w:val="0"/>
                <w:bCs w:val="0"/>
                <w:sz w:val="24"/>
              </w:rPr>
              <w:t>MSG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</w:p>
        </w:tc>
        <w:tc>
          <w:tcPr>
            <w:tcW w:w="4234" w:type="pct"/>
          </w:tcPr>
          <w:p w14:paraId="03B7AE39" w14:textId="35FCE3E6" w:rsidR="00E639E2" w:rsidRDefault="00E3139A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編碼</w:t>
            </w:r>
            <w:r w:rsidR="00E65941">
              <w:rPr>
                <w:rFonts w:hint="eastAsia"/>
                <w:b w:val="0"/>
                <w:bCs w:val="0"/>
                <w:sz w:val="24"/>
              </w:rPr>
              <w:t>在</w:t>
            </w:r>
            <w:proofErr w:type="spellStart"/>
            <w:r w:rsidR="00E65941" w:rsidRPr="00E65941">
              <w:rPr>
                <w:b w:val="0"/>
                <w:bCs w:val="0"/>
                <w:sz w:val="24"/>
              </w:rPr>
              <w:t>QR</w:t>
            </w:r>
            <w:r w:rsidR="00E65941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  <w:r w:rsidR="00E65941">
              <w:rPr>
                <w:rFonts w:hint="eastAsia"/>
                <w:b w:val="0"/>
                <w:bCs w:val="0"/>
                <w:sz w:val="24"/>
              </w:rPr>
              <w:t>中的訊息</w:t>
            </w:r>
          </w:p>
        </w:tc>
      </w:tr>
      <w:tr w:rsidR="00E639E2" w14:paraId="0741900B" w14:textId="77777777" w:rsidTr="00594C4F">
        <w:trPr>
          <w:trHeight w:val="397"/>
        </w:trPr>
        <w:tc>
          <w:tcPr>
            <w:tcW w:w="766" w:type="pct"/>
          </w:tcPr>
          <w:p w14:paraId="6F6E1A9C" w14:textId="3279AAD7" w:rsidR="00E639E2" w:rsidRDefault="00040F0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b w:val="0"/>
                <w:bCs w:val="0"/>
                <w:sz w:val="24"/>
              </w:rPr>
              <w:t>BG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</w:p>
        </w:tc>
        <w:tc>
          <w:tcPr>
            <w:tcW w:w="4234" w:type="pct"/>
          </w:tcPr>
          <w:p w14:paraId="6DFFBEA4" w14:textId="29A20ECC" w:rsidR="00E639E2" w:rsidRDefault="00F5518C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呈現</w:t>
            </w:r>
            <w:r w:rsidR="00E65941">
              <w:rPr>
                <w:rFonts w:hint="eastAsia"/>
                <w:b w:val="0"/>
                <w:bCs w:val="0"/>
                <w:sz w:val="24"/>
              </w:rPr>
              <w:t>在</w:t>
            </w:r>
            <w:proofErr w:type="spellStart"/>
            <w:r w:rsidR="00E65941" w:rsidRPr="00E65941">
              <w:rPr>
                <w:b w:val="0"/>
                <w:bCs w:val="0"/>
                <w:sz w:val="24"/>
              </w:rPr>
              <w:t>QR</w:t>
            </w:r>
            <w:r w:rsidR="00E65941" w:rsidRPr="00E65941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  <w:r w:rsidRPr="00F5518C">
              <w:rPr>
                <w:rFonts w:hint="eastAsia"/>
                <w:b w:val="0"/>
                <w:bCs w:val="0"/>
                <w:sz w:val="24"/>
              </w:rPr>
              <w:t>上</w:t>
            </w:r>
            <w:r w:rsidR="00E65941">
              <w:rPr>
                <w:rFonts w:hint="eastAsia"/>
                <w:b w:val="0"/>
                <w:bCs w:val="0"/>
                <w:sz w:val="24"/>
              </w:rPr>
              <w:t>的背景圖片</w:t>
            </w:r>
          </w:p>
        </w:tc>
      </w:tr>
      <w:tr w:rsidR="00040F02" w14:paraId="37357567" w14:textId="77777777" w:rsidTr="00594C4F">
        <w:trPr>
          <w:trHeight w:val="397"/>
        </w:trPr>
        <w:tc>
          <w:tcPr>
            <w:tcW w:w="766" w:type="pct"/>
          </w:tcPr>
          <w:p w14:paraId="749983FF" w14:textId="7AEE2535" w:rsidR="00040F02" w:rsidRDefault="00040F02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</w:rPr>
              <w:t>B</w:t>
            </w:r>
            <w:r>
              <w:rPr>
                <w:b w:val="0"/>
                <w:bCs w:val="0"/>
                <w:sz w:val="24"/>
              </w:rPr>
              <w:t>G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</w:p>
        </w:tc>
        <w:tc>
          <w:tcPr>
            <w:tcW w:w="4234" w:type="pct"/>
          </w:tcPr>
          <w:p w14:paraId="4069D5A2" w14:textId="704BDC80" w:rsidR="00040F02" w:rsidRDefault="00F5518C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rFonts w:hint="eastAsia"/>
                <w:b w:val="0"/>
                <w:bCs w:val="0"/>
                <w:sz w:val="24"/>
              </w:rPr>
              <w:t>呈現</w:t>
            </w:r>
            <w:r w:rsidR="00E65941">
              <w:rPr>
                <w:rFonts w:hint="eastAsia"/>
                <w:b w:val="0"/>
                <w:bCs w:val="0"/>
                <w:sz w:val="24"/>
              </w:rPr>
              <w:t>在</w:t>
            </w:r>
            <w:proofErr w:type="spellStart"/>
            <w:r w:rsidR="00E65941" w:rsidRPr="00E65941">
              <w:rPr>
                <w:b w:val="0"/>
                <w:bCs w:val="0"/>
                <w:sz w:val="24"/>
              </w:rPr>
              <w:t>QR</w:t>
            </w:r>
            <w:r w:rsidR="00E65941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  <w:r>
              <w:rPr>
                <w:rFonts w:hint="eastAsia"/>
                <w:b w:val="0"/>
                <w:bCs w:val="0"/>
                <w:sz w:val="24"/>
              </w:rPr>
              <w:t>上</w:t>
            </w:r>
            <w:r w:rsidR="00E65941">
              <w:rPr>
                <w:rFonts w:hint="eastAsia"/>
                <w:b w:val="0"/>
                <w:bCs w:val="0"/>
                <w:sz w:val="24"/>
              </w:rPr>
              <w:t>的背景圖片</w:t>
            </w:r>
          </w:p>
        </w:tc>
      </w:tr>
      <w:tr w:rsidR="00FC4B85" w14:paraId="2ECC013F" w14:textId="77777777" w:rsidTr="00594C4F">
        <w:trPr>
          <w:trHeight w:val="397"/>
        </w:trPr>
        <w:tc>
          <w:tcPr>
            <w:tcW w:w="766" w:type="pct"/>
          </w:tcPr>
          <w:p w14:paraId="2CD52177" w14:textId="1910AFF6" w:rsidR="00FC4B85" w:rsidRPr="001C56B4" w:rsidRDefault="00FC4B85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r>
              <w:rPr>
                <w:b w:val="0"/>
                <w:bCs w:val="0"/>
                <w:sz w:val="24"/>
              </w:rPr>
              <w:t>C</w:t>
            </w:r>
            <w:r w:rsidRPr="00FC4B85">
              <w:rPr>
                <w:b w:val="0"/>
                <w:bCs w:val="0"/>
                <w:sz w:val="24"/>
                <w:vertAlign w:val="subscript"/>
              </w:rPr>
              <w:t>(</w:t>
            </w:r>
            <w:proofErr w:type="spellStart"/>
            <w:proofErr w:type="gramStart"/>
            <w:r w:rsidRPr="00FC4B85">
              <w:rPr>
                <w:b w:val="0"/>
                <w:bCs w:val="0"/>
                <w:sz w:val="24"/>
                <w:vertAlign w:val="subscript"/>
              </w:rPr>
              <w:t>x,y</w:t>
            </w:r>
            <w:proofErr w:type="spellEnd"/>
            <w:proofErr w:type="gramEnd"/>
            <w:r w:rsidRPr="00FC4B85">
              <w:rPr>
                <w:b w:val="0"/>
                <w:bCs w:val="0"/>
                <w:sz w:val="24"/>
                <w:vertAlign w:val="subscript"/>
              </w:rPr>
              <w:t>)</w:t>
            </w:r>
          </w:p>
        </w:tc>
        <w:tc>
          <w:tcPr>
            <w:tcW w:w="4234" w:type="pct"/>
          </w:tcPr>
          <w:p w14:paraId="0771AB79" w14:textId="0CC61B61" w:rsidR="00FC4B85" w:rsidRDefault="00E3139A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 w:rsidRPr="00040F02">
              <w:rPr>
                <w:rFonts w:hint="eastAsia"/>
                <w:b w:val="0"/>
                <w:bCs w:val="0"/>
                <w:sz w:val="24"/>
              </w:rPr>
              <w:t>V</w:t>
            </w:r>
            <w:r w:rsidRPr="00040F02">
              <w:rPr>
                <w:b w:val="0"/>
                <w:bCs w:val="0"/>
                <w:sz w:val="24"/>
              </w:rPr>
              <w:t>QR</w:t>
            </w:r>
            <w:r w:rsidRPr="00040F02">
              <w:rPr>
                <w:b w:val="0"/>
                <w:bCs w:val="0"/>
                <w:sz w:val="24"/>
                <w:vertAlign w:val="subscript"/>
              </w:rPr>
              <w:t>nested</w:t>
            </w:r>
            <w:proofErr w:type="spellEnd"/>
            <w:r w:rsidR="00E65941">
              <w:rPr>
                <w:rFonts w:hint="eastAsia"/>
                <w:b w:val="0"/>
                <w:bCs w:val="0"/>
                <w:sz w:val="24"/>
              </w:rPr>
              <w:t>中的像素索引</w:t>
            </w:r>
          </w:p>
        </w:tc>
      </w:tr>
      <w:tr w:rsidR="00960A2A" w14:paraId="6A385871" w14:textId="77777777" w:rsidTr="00594C4F">
        <w:trPr>
          <w:trHeight w:val="397"/>
        </w:trPr>
        <w:tc>
          <w:tcPr>
            <w:tcW w:w="766" w:type="pct"/>
          </w:tcPr>
          <w:p w14:paraId="5DD545B0" w14:textId="2EAF33F5" w:rsidR="00960A2A" w:rsidRDefault="00C07D94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b w:val="0"/>
                <w:bCs w:val="0"/>
                <w:sz w:val="24"/>
              </w:rPr>
              <w:t>QR</w:t>
            </w:r>
            <w:r w:rsidRPr="00C07D94">
              <w:rPr>
                <w:b w:val="0"/>
                <w:bCs w:val="0"/>
                <w:sz w:val="24"/>
                <w:vertAlign w:val="subscript"/>
              </w:rPr>
              <w:t>ino</w:t>
            </w:r>
            <w:proofErr w:type="spellEnd"/>
          </w:p>
        </w:tc>
        <w:tc>
          <w:tcPr>
            <w:tcW w:w="4234" w:type="pct"/>
          </w:tcPr>
          <w:p w14:paraId="59DF6526" w14:textId="4A3131FF" w:rsidR="00960A2A" w:rsidRDefault="00C07D94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</w:rPr>
              <w:t>Q</w:t>
            </w:r>
            <w:r>
              <w:rPr>
                <w:b w:val="0"/>
                <w:bCs w:val="0"/>
                <w:sz w:val="24"/>
              </w:rPr>
              <w:t>R</w:t>
            </w:r>
            <w:r w:rsidRPr="00C07D94">
              <w:rPr>
                <w:b w:val="0"/>
                <w:bCs w:val="0"/>
                <w:sz w:val="24"/>
                <w:vertAlign w:val="subscript"/>
              </w:rPr>
              <w:t>in</w:t>
            </w:r>
            <w:proofErr w:type="spellEnd"/>
            <w:r w:rsidR="00F5518C">
              <w:rPr>
                <w:b w:val="0"/>
                <w:bCs w:val="0"/>
                <w:sz w:val="24"/>
                <w:vertAlign w:val="subscript"/>
              </w:rPr>
              <w:t xml:space="preserve">  </w:t>
            </w:r>
            <w:r w:rsidR="00F5518C">
              <w:rPr>
                <w:rFonts w:hint="eastAsia"/>
                <w:b w:val="0"/>
                <w:bCs w:val="0"/>
                <w:sz w:val="24"/>
              </w:rPr>
              <w:t>資料模組</w:t>
            </w:r>
            <w:r w:rsidR="00E3225C">
              <w:rPr>
                <w:rFonts w:hint="eastAsia"/>
                <w:b w:val="0"/>
                <w:bCs w:val="0"/>
                <w:sz w:val="24"/>
              </w:rPr>
              <w:t>設定為正確模組值的中心區域比例</w:t>
            </w:r>
          </w:p>
        </w:tc>
      </w:tr>
      <w:tr w:rsidR="00C07D94" w14:paraId="1707B89B" w14:textId="77777777" w:rsidTr="00594C4F">
        <w:trPr>
          <w:trHeight w:val="397"/>
        </w:trPr>
        <w:tc>
          <w:tcPr>
            <w:tcW w:w="766" w:type="pct"/>
          </w:tcPr>
          <w:p w14:paraId="6845CE8C" w14:textId="683A33AD" w:rsidR="00C07D94" w:rsidRDefault="00C07D94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</w:rPr>
              <w:t>Q</w:t>
            </w:r>
            <w:r>
              <w:rPr>
                <w:b w:val="0"/>
                <w:bCs w:val="0"/>
                <w:sz w:val="24"/>
              </w:rPr>
              <w:t>R</w:t>
            </w:r>
            <w:r w:rsidRPr="00C07D94">
              <w:rPr>
                <w:b w:val="0"/>
                <w:bCs w:val="0"/>
                <w:sz w:val="24"/>
                <w:vertAlign w:val="subscript"/>
              </w:rPr>
              <w:t>outo</w:t>
            </w:r>
            <w:proofErr w:type="spellEnd"/>
          </w:p>
        </w:tc>
        <w:tc>
          <w:tcPr>
            <w:tcW w:w="4234" w:type="pct"/>
          </w:tcPr>
          <w:p w14:paraId="5911B2DD" w14:textId="06C6E31B" w:rsidR="00C07D94" w:rsidRPr="00C07D94" w:rsidRDefault="00C07D94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</w:rPr>
              <w:t>Q</w:t>
            </w:r>
            <w:r>
              <w:rPr>
                <w:b w:val="0"/>
                <w:bCs w:val="0"/>
                <w:sz w:val="24"/>
              </w:rPr>
              <w:t>R</w:t>
            </w:r>
            <w:r w:rsidRPr="00C07D94">
              <w:rPr>
                <w:b w:val="0"/>
                <w:bCs w:val="0"/>
                <w:sz w:val="24"/>
                <w:vertAlign w:val="subscript"/>
              </w:rPr>
              <w:t>out</w:t>
            </w:r>
            <w:proofErr w:type="spellEnd"/>
            <w:r w:rsidR="00E3225C">
              <w:rPr>
                <w:rFonts w:hint="eastAsia"/>
                <w:b w:val="0"/>
                <w:bCs w:val="0"/>
                <w:sz w:val="24"/>
              </w:rPr>
              <w:t>資料模組設定為正確模組值的中心區域比例</w:t>
            </w:r>
          </w:p>
        </w:tc>
      </w:tr>
      <w:tr w:rsidR="006D2408" w14:paraId="1D88AD1C" w14:textId="77777777" w:rsidTr="00594C4F">
        <w:trPr>
          <w:trHeight w:val="397"/>
        </w:trPr>
        <w:tc>
          <w:tcPr>
            <w:tcW w:w="766" w:type="pct"/>
          </w:tcPr>
          <w:p w14:paraId="5AC85177" w14:textId="46A94892" w:rsidR="006D2408" w:rsidRDefault="006D2408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</w:rPr>
              <w:lastRenderedPageBreak/>
              <w:t>Q</w:t>
            </w:r>
            <w:r>
              <w:rPr>
                <w:b w:val="0"/>
                <w:bCs w:val="0"/>
                <w:sz w:val="24"/>
              </w:rPr>
              <w:t>R</w:t>
            </w:r>
            <w:r w:rsidRPr="006D2408">
              <w:rPr>
                <w:b w:val="0"/>
                <w:bCs w:val="0"/>
                <w:sz w:val="24"/>
                <w:vertAlign w:val="subscript"/>
              </w:rPr>
              <w:t>size</w:t>
            </w:r>
            <w:proofErr w:type="spellEnd"/>
          </w:p>
        </w:tc>
        <w:tc>
          <w:tcPr>
            <w:tcW w:w="4234" w:type="pct"/>
          </w:tcPr>
          <w:p w14:paraId="51EA1DDE" w14:textId="500B20B1" w:rsidR="006D2408" w:rsidRPr="006D2408" w:rsidRDefault="006D2408" w:rsidP="000E1FF7">
            <w:pPr>
              <w:pStyle w:val="aff"/>
              <w:spacing w:line="360" w:lineRule="auto"/>
              <w:rPr>
                <w:b w:val="0"/>
                <w:bCs w:val="0"/>
                <w:sz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</w:rPr>
              <w:t>Q</w:t>
            </w:r>
            <w:r>
              <w:rPr>
                <w:b w:val="0"/>
                <w:bCs w:val="0"/>
                <w:sz w:val="24"/>
              </w:rPr>
              <w:t>R</w:t>
            </w:r>
            <w:r w:rsidRPr="006D2408">
              <w:rPr>
                <w:b w:val="0"/>
                <w:bCs w:val="0"/>
                <w:sz w:val="24"/>
                <w:vertAlign w:val="subscript"/>
              </w:rPr>
              <w:t>nested</w:t>
            </w:r>
            <w:proofErr w:type="spellEnd"/>
            <w:r>
              <w:rPr>
                <w:rFonts w:hint="eastAsia"/>
                <w:b w:val="0"/>
                <w:bCs w:val="0"/>
                <w:sz w:val="24"/>
              </w:rPr>
              <w:t>的</w:t>
            </w:r>
            <w:r w:rsidR="003A4BCB">
              <w:rPr>
                <w:rFonts w:hint="eastAsia"/>
                <w:b w:val="0"/>
                <w:bCs w:val="0"/>
                <w:sz w:val="24"/>
              </w:rPr>
              <w:t>模組</w:t>
            </w:r>
            <w:r>
              <w:rPr>
                <w:rFonts w:hint="eastAsia"/>
                <w:b w:val="0"/>
                <w:bCs w:val="0"/>
                <w:sz w:val="24"/>
              </w:rPr>
              <w:t>尺寸</w:t>
            </w:r>
          </w:p>
        </w:tc>
      </w:tr>
    </w:tbl>
    <w:p w14:paraId="2FDC6452" w14:textId="77777777" w:rsidR="00E639E2" w:rsidRPr="00E639E2" w:rsidRDefault="00E639E2" w:rsidP="000E1FF7">
      <w:pPr>
        <w:pStyle w:val="aff"/>
        <w:spacing w:line="360" w:lineRule="auto"/>
        <w:rPr>
          <w:b w:val="0"/>
          <w:bCs w:val="0"/>
          <w:sz w:val="24"/>
        </w:rPr>
      </w:pPr>
    </w:p>
    <w:p w14:paraId="413AB7CA" w14:textId="2F6B43FF" w:rsidR="006E6959" w:rsidRPr="006C210A" w:rsidRDefault="00593DA4" w:rsidP="0024756D">
      <w:pPr>
        <w:pStyle w:val="2"/>
      </w:pPr>
      <w:bookmarkStart w:id="34" w:name="_Toc108611737"/>
      <w:r w:rsidRPr="006C210A">
        <w:t xml:space="preserve">3.1 </w:t>
      </w:r>
      <w:r w:rsidR="006E6959" w:rsidRPr="006C210A">
        <w:t>The Nested QR Code</w:t>
      </w:r>
      <w:r w:rsidR="006E6959" w:rsidRPr="006C210A">
        <w:rPr>
          <w:rFonts w:hint="eastAsia"/>
        </w:rPr>
        <w:t>介紹</w:t>
      </w:r>
      <w:bookmarkEnd w:id="34"/>
    </w:p>
    <w:p w14:paraId="5235092B" w14:textId="159FA7F4" w:rsidR="0058321A" w:rsidRPr="00C95C67" w:rsidRDefault="002C7C2D" w:rsidP="000E1FF7">
      <w:pPr>
        <w:overflowPunct w:val="0"/>
        <w:adjustRightInd w:val="0"/>
        <w:snapToGrid w:val="0"/>
        <w:spacing w:line="360" w:lineRule="auto"/>
        <w:ind w:firstLineChars="200" w:firstLine="480"/>
        <w:jc w:val="both"/>
        <w:rPr>
          <w:color w:val="000000" w:themeColor="text1"/>
        </w:rPr>
      </w:pPr>
      <w:r w:rsidRPr="00C95C67">
        <w:rPr>
          <w:rFonts w:hint="eastAsia"/>
          <w:color w:val="000000" w:themeColor="text1"/>
        </w:rPr>
        <w:t>為了增加一個</w:t>
      </w:r>
      <w:r w:rsidRPr="00C95C67">
        <w:rPr>
          <w:color w:val="000000" w:themeColor="text1"/>
        </w:rPr>
        <w:t>QR code</w:t>
      </w:r>
      <w:r w:rsidRPr="00C95C67">
        <w:rPr>
          <w:rFonts w:hint="eastAsia"/>
          <w:color w:val="000000" w:themeColor="text1"/>
        </w:rPr>
        <w:t>能乘載的獨立字串，在</w:t>
      </w:r>
      <w:r w:rsidR="000725EA">
        <w:rPr>
          <w:rFonts w:hint="eastAsia"/>
          <w:color w:val="000000" w:themeColor="text1"/>
        </w:rPr>
        <w:t>論文</w:t>
      </w:r>
      <w:r w:rsidR="0002744B" w:rsidRPr="00C95C67">
        <w:rPr>
          <w:rFonts w:cs="Times New Roman"/>
        </w:rPr>
        <w:fldChar w:fldCharType="begin"/>
      </w:r>
      <w:r w:rsidR="00F3644A">
        <w:rPr>
          <w:rFonts w:cs="Times New Roman"/>
        </w:rPr>
        <w:instrText xml:space="preserve"> ADDIN EN.CITE &lt;EndNote&gt;&lt;Cite&gt;&lt;Author&gt;Chou&lt;/Author&gt;&lt;Year&gt;2020&lt;/Year&gt;&lt;RecNum&gt;3&lt;/RecNum&gt;&lt;DisplayText&gt;[4]&lt;/DisplayText&gt;&lt;record&gt;&lt;rec-number&gt;3&lt;/rec-number&gt;&lt;foreign-keys&gt;&lt;key app="EN" db-id="dz0wr0pscaxx5sesdfpve0wo0f9tafaarvp9" timestamp="1641634084"&gt;3&lt;/key&gt;&lt;/foreign-keys&gt;&lt;ref-type name="Journal Article"&gt;17&lt;/ref-type&gt;&lt;contributors&gt;&lt;authors&gt;&lt;author&gt;Chou, Guo Jian,&lt;/author&gt;&lt;author&gt;Wang, Ran Zan&lt;/author&gt;&lt;/authors&gt;&lt;/contributors&gt;&lt;titles&gt;&lt;title&gt;The Nested QR Code&lt;/title&gt;&lt;secondary-title&gt;IEEE Signal Processing Letters&lt;/secondary-title&gt;&lt;/titles&gt;&lt;periodical&gt;&lt;full-title&gt;IEEE Signal Processing Letters&lt;/full-title&gt;&lt;/periodical&gt;&lt;pages&gt;1230-1234&lt;/pages&gt;&lt;volume&gt;27&lt;/volume&gt;&lt;dates&gt;&lt;year&gt;2020&lt;/year&gt;&lt;/dates&gt;&lt;isbn&gt;1070-9908&lt;/isbn&gt;&lt;urls&gt;&lt;/urls&gt;&lt;/record&gt;&lt;/Cite&gt;&lt;/EndNote&gt;</w:instrText>
      </w:r>
      <w:r w:rsidR="0002744B" w:rsidRPr="00C95C67">
        <w:rPr>
          <w:rFonts w:cs="Times New Roman"/>
        </w:rPr>
        <w:fldChar w:fldCharType="separate"/>
      </w:r>
      <w:r w:rsidR="00F3644A">
        <w:rPr>
          <w:rFonts w:cs="Times New Roman"/>
          <w:noProof/>
        </w:rPr>
        <w:t>[4]</w:t>
      </w:r>
      <w:r w:rsidR="0002744B" w:rsidRPr="00C95C67">
        <w:rPr>
          <w:rFonts w:cs="Times New Roman"/>
        </w:rPr>
        <w:fldChar w:fldCharType="end"/>
      </w:r>
      <w:r w:rsidRPr="00C95C67">
        <w:rPr>
          <w:rFonts w:hint="eastAsia"/>
          <w:color w:val="000000" w:themeColor="text1"/>
        </w:rPr>
        <w:t>中，作者所提出的</w:t>
      </w:r>
      <w:r w:rsidRPr="00C95C67">
        <w:rPr>
          <w:color w:val="000000" w:themeColor="text1"/>
        </w:rPr>
        <w:t xml:space="preserve">The Nested QR </w:t>
      </w:r>
      <w:r w:rsidR="00536C41">
        <w:rPr>
          <w:color w:val="000000" w:themeColor="text1"/>
        </w:rPr>
        <w:t>C</w:t>
      </w:r>
      <w:r w:rsidRPr="00C95C67">
        <w:rPr>
          <w:rFonts w:hint="eastAsia"/>
          <w:color w:val="000000" w:themeColor="text1"/>
        </w:rPr>
        <w:t>o</w:t>
      </w:r>
      <w:r w:rsidRPr="00C95C67">
        <w:rPr>
          <w:color w:val="000000" w:themeColor="text1"/>
        </w:rPr>
        <w:t>de</w:t>
      </w:r>
      <w:r w:rsidRPr="00C95C67">
        <w:rPr>
          <w:rFonts w:hint="eastAsia"/>
          <w:color w:val="000000" w:themeColor="text1"/>
        </w:rPr>
        <w:t>，是讓一張具有一個標準字串的</w:t>
      </w:r>
      <w:r w:rsidRPr="00C95C67">
        <w:rPr>
          <w:color w:val="000000" w:themeColor="text1"/>
        </w:rPr>
        <w:t>QR code</w:t>
      </w:r>
      <w:r w:rsidRPr="00C95C67">
        <w:rPr>
          <w:rFonts w:hint="eastAsia"/>
          <w:color w:val="000000" w:themeColor="text1"/>
        </w:rPr>
        <w:t>中，再嵌入另一個具有標準字串的</w:t>
      </w:r>
      <w:r w:rsidRPr="00C95C67">
        <w:rPr>
          <w:color w:val="000000" w:themeColor="text1"/>
        </w:rPr>
        <w:t>QR code</w:t>
      </w:r>
      <w:r w:rsidRPr="00C95C67">
        <w:rPr>
          <w:rFonts w:hint="eastAsia"/>
          <w:color w:val="000000" w:themeColor="text1"/>
        </w:rPr>
        <w:t>。其具有以下屬性：</w:t>
      </w:r>
      <w:r w:rsidRPr="00C95C67">
        <w:rPr>
          <w:rFonts w:hint="eastAsia"/>
          <w:color w:val="000000" w:themeColor="text1"/>
        </w:rPr>
        <w:t>(</w:t>
      </w:r>
      <w:r w:rsidRPr="00C95C67">
        <w:rPr>
          <w:color w:val="000000" w:themeColor="text1"/>
        </w:rPr>
        <w:t>1)</w:t>
      </w:r>
      <w:r w:rsidRPr="00C95C67">
        <w:rPr>
          <w:rFonts w:hint="eastAsia"/>
          <w:color w:val="000000" w:themeColor="text1"/>
        </w:rPr>
        <w:t>通過稍微調整距離和角度來獲取兩個</w:t>
      </w:r>
      <w:r w:rsidRPr="00C95C67">
        <w:rPr>
          <w:rFonts w:hint="eastAsia"/>
          <w:color w:val="000000" w:themeColor="text1"/>
        </w:rPr>
        <w:t>QR code</w:t>
      </w:r>
      <w:r w:rsidRPr="00C95C67">
        <w:rPr>
          <w:rFonts w:hint="eastAsia"/>
          <w:color w:val="000000" w:themeColor="text1"/>
        </w:rPr>
        <w:t>圖像的標準字串，可以在相似的觀看距離下分別讀取兩個</w:t>
      </w:r>
      <w:r w:rsidRPr="00C95C67">
        <w:rPr>
          <w:color w:val="000000" w:themeColor="text1"/>
        </w:rPr>
        <w:t>QR code</w:t>
      </w:r>
      <w:r w:rsidRPr="00C95C67">
        <w:rPr>
          <w:rFonts w:hint="eastAsia"/>
          <w:color w:val="000000" w:themeColor="text1"/>
        </w:rPr>
        <w:t xml:space="preserve"> ; (2) </w:t>
      </w:r>
      <w:r w:rsidRPr="00C95C67">
        <w:rPr>
          <w:rFonts w:hint="eastAsia"/>
          <w:color w:val="000000" w:themeColor="text1"/>
        </w:rPr>
        <w:t>兩個</w:t>
      </w:r>
      <w:r w:rsidRPr="00C95C67">
        <w:rPr>
          <w:rFonts w:hint="eastAsia"/>
          <w:color w:val="000000" w:themeColor="text1"/>
        </w:rPr>
        <w:t>QR code</w:t>
      </w:r>
      <w:r w:rsidRPr="00C95C67">
        <w:rPr>
          <w:rFonts w:hint="eastAsia"/>
          <w:color w:val="000000" w:themeColor="text1"/>
        </w:rPr>
        <w:t>不需要任何專用的解碼器材，可以被標準</w:t>
      </w:r>
      <w:r w:rsidRPr="00C95C67">
        <w:rPr>
          <w:rFonts w:hint="eastAsia"/>
          <w:color w:val="000000" w:themeColor="text1"/>
        </w:rPr>
        <w:t xml:space="preserve">QR </w:t>
      </w:r>
      <w:r w:rsidR="00491042">
        <w:rPr>
          <w:color w:val="000000" w:themeColor="text1"/>
        </w:rPr>
        <w:t>C</w:t>
      </w:r>
      <w:r w:rsidRPr="00C95C67">
        <w:rPr>
          <w:rFonts w:hint="eastAsia"/>
          <w:color w:val="000000" w:themeColor="text1"/>
        </w:rPr>
        <w:t>ode</w:t>
      </w:r>
      <w:r w:rsidRPr="00C95C67">
        <w:rPr>
          <w:rFonts w:hint="eastAsia"/>
          <w:color w:val="000000" w:themeColor="text1"/>
        </w:rPr>
        <w:t>閱讀器讀取，；</w:t>
      </w:r>
      <w:r w:rsidRPr="00C95C67">
        <w:rPr>
          <w:rFonts w:hint="eastAsia"/>
          <w:color w:val="000000" w:themeColor="text1"/>
        </w:rPr>
        <w:t xml:space="preserve"> (3)</w:t>
      </w:r>
      <w:r w:rsidRPr="00C95C67">
        <w:rPr>
          <w:rFonts w:hint="eastAsia"/>
          <w:color w:val="000000" w:themeColor="text1"/>
        </w:rPr>
        <w:t>採用軟體生成</w:t>
      </w:r>
      <w:r w:rsidRPr="00C95C67">
        <w:rPr>
          <w:color w:val="000000" w:themeColor="text1"/>
        </w:rPr>
        <w:t>The Nested QR code</w:t>
      </w:r>
      <w:r w:rsidRPr="00C95C67">
        <w:rPr>
          <w:rFonts w:hint="eastAsia"/>
          <w:color w:val="000000" w:themeColor="text1"/>
        </w:rPr>
        <w:t>，無需特殊加工製作。</w:t>
      </w:r>
      <w:r w:rsidR="007A35C5">
        <w:rPr>
          <w:color w:val="000000" w:themeColor="text1"/>
        </w:rPr>
        <w:fldChar w:fldCharType="begin"/>
      </w:r>
      <w:r w:rsidR="007A35C5">
        <w:rPr>
          <w:color w:val="000000" w:themeColor="text1"/>
        </w:rPr>
        <w:instrText xml:space="preserve"> </w:instrText>
      </w:r>
      <w:r w:rsidR="007A35C5">
        <w:rPr>
          <w:rFonts w:hint="eastAsia"/>
          <w:color w:val="000000" w:themeColor="text1"/>
        </w:rPr>
        <w:instrText>REF _Ref109649894 \h</w:instrText>
      </w:r>
      <w:r w:rsidR="007A35C5">
        <w:rPr>
          <w:color w:val="000000" w:themeColor="text1"/>
        </w:rPr>
        <w:instrText xml:space="preserve"> </w:instrText>
      </w:r>
      <w:r w:rsidR="007A35C5">
        <w:rPr>
          <w:color w:val="000000" w:themeColor="text1"/>
        </w:rPr>
      </w:r>
      <w:r w:rsidR="007A35C5">
        <w:rPr>
          <w:color w:val="000000" w:themeColor="text1"/>
        </w:rPr>
        <w:fldChar w:fldCharType="separate"/>
      </w:r>
      <w:r w:rsidR="007A35C5" w:rsidRPr="005004D5">
        <w:rPr>
          <w:rFonts w:cs="Times New Roman (本文 CS 字型)" w:hint="eastAsia"/>
          <w:color w:val="000000" w:themeColor="text1"/>
        </w:rPr>
        <w:t>圖</w:t>
      </w:r>
      <w:r w:rsidR="007A35C5" w:rsidRPr="005004D5">
        <w:rPr>
          <w:rFonts w:cs="Times New Roman (本文 CS 字型)" w:hint="eastAsia"/>
          <w:color w:val="000000" w:themeColor="text1"/>
        </w:rPr>
        <w:t xml:space="preserve"> </w:t>
      </w:r>
      <w:r w:rsidR="007A35C5">
        <w:rPr>
          <w:rFonts w:cs="Times New Roman (本文 CS 字型)"/>
          <w:noProof/>
          <w:color w:val="000000" w:themeColor="text1"/>
        </w:rPr>
        <w:t>7</w:t>
      </w:r>
      <w:r w:rsidR="007A35C5">
        <w:rPr>
          <w:color w:val="000000" w:themeColor="text1"/>
        </w:rPr>
        <w:fldChar w:fldCharType="end"/>
      </w:r>
      <w:r w:rsidR="003E4050">
        <w:rPr>
          <w:rFonts w:hint="eastAsia"/>
          <w:color w:val="000000" w:themeColor="text1"/>
        </w:rPr>
        <w:t>顯示一個</w:t>
      </w:r>
      <w:r w:rsidR="003E4050">
        <w:rPr>
          <w:color w:val="000000" w:themeColor="text1"/>
        </w:rPr>
        <w:t>The Nested QR Code</w:t>
      </w:r>
      <w:r w:rsidR="003E4050">
        <w:rPr>
          <w:rFonts w:hint="eastAsia"/>
          <w:color w:val="000000" w:themeColor="text1"/>
        </w:rPr>
        <w:t>的範例</w:t>
      </w:r>
      <w:r w:rsidR="00DE6285" w:rsidRPr="00C95C67">
        <w:rPr>
          <w:rFonts w:hint="eastAsia"/>
          <w:color w:val="000000" w:themeColor="text1"/>
        </w:rPr>
        <w:t>。</w:t>
      </w:r>
    </w:p>
    <w:p w14:paraId="0EC1257C" w14:textId="77777777" w:rsidR="0002744B" w:rsidRDefault="0002744B" w:rsidP="00D51A69">
      <w:pPr>
        <w:overflowPunct w:val="0"/>
        <w:adjustRightInd w:val="0"/>
        <w:snapToGrid w:val="0"/>
        <w:spacing w:line="360" w:lineRule="auto"/>
        <w:ind w:firstLineChars="200" w:firstLine="480"/>
        <w:jc w:val="center"/>
        <w:rPr>
          <w:rFonts w:cs="Times New Roman (本文 CS 字型)"/>
        </w:rPr>
      </w:pPr>
      <w:r>
        <w:rPr>
          <w:noProof/>
        </w:rPr>
        <w:drawing>
          <wp:inline distT="0" distB="0" distL="0" distR="0" wp14:anchorId="3F17D5E4" wp14:editId="67491F3A">
            <wp:extent cx="2160000" cy="2160000"/>
            <wp:effectExtent l="0" t="0" r="0" b="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圖片 43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B91FC" w14:textId="11D765AB" w:rsidR="0002744B" w:rsidRPr="005004D5" w:rsidRDefault="0002744B" w:rsidP="00D51A69">
      <w:pPr>
        <w:overflowPunct w:val="0"/>
        <w:adjustRightInd w:val="0"/>
        <w:snapToGrid w:val="0"/>
        <w:spacing w:line="360" w:lineRule="auto"/>
        <w:ind w:firstLineChars="200" w:firstLine="480"/>
        <w:jc w:val="center"/>
        <w:rPr>
          <w:rFonts w:cs="Times New Roman (本文 CS 字型)"/>
          <w:color w:val="000000" w:themeColor="text1"/>
        </w:rPr>
      </w:pPr>
      <w:bookmarkStart w:id="35" w:name="_Ref109649894"/>
      <w:bookmarkStart w:id="36" w:name="_Toc109633291"/>
      <w:r w:rsidRPr="005004D5">
        <w:rPr>
          <w:rFonts w:cs="Times New Roman (本文 CS 字型)" w:hint="eastAsia"/>
          <w:color w:val="000000" w:themeColor="text1"/>
        </w:rPr>
        <w:t>圖</w:t>
      </w:r>
      <w:r w:rsidRPr="005004D5">
        <w:rPr>
          <w:rFonts w:cs="Times New Roman (本文 CS 字型)" w:hint="eastAsia"/>
          <w:color w:val="000000" w:themeColor="text1"/>
        </w:rPr>
        <w:t xml:space="preserve"> </w:t>
      </w:r>
      <w:r w:rsidRPr="005004D5">
        <w:rPr>
          <w:rFonts w:cs="Times New Roman (本文 CS 字型)"/>
          <w:color w:val="000000" w:themeColor="text1"/>
        </w:rPr>
        <w:fldChar w:fldCharType="begin"/>
      </w:r>
      <w:r w:rsidRPr="005004D5">
        <w:rPr>
          <w:rFonts w:cs="Times New Roman (本文 CS 字型)"/>
          <w:color w:val="000000" w:themeColor="text1"/>
        </w:rPr>
        <w:instrText xml:space="preserve"> </w:instrText>
      </w:r>
      <w:r w:rsidRPr="005004D5">
        <w:rPr>
          <w:rFonts w:cs="Times New Roman (本文 CS 字型)" w:hint="eastAsia"/>
          <w:color w:val="000000" w:themeColor="text1"/>
        </w:rPr>
        <w:instrText xml:space="preserve">SEQ </w:instrText>
      </w:r>
      <w:r w:rsidRPr="005004D5">
        <w:rPr>
          <w:rFonts w:cs="Times New Roman (本文 CS 字型)" w:hint="eastAsia"/>
          <w:color w:val="000000" w:themeColor="text1"/>
        </w:rPr>
        <w:instrText>圖</w:instrText>
      </w:r>
      <w:r w:rsidRPr="005004D5">
        <w:rPr>
          <w:rFonts w:cs="Times New Roman (本文 CS 字型)" w:hint="eastAsia"/>
          <w:color w:val="000000" w:themeColor="text1"/>
        </w:rPr>
        <w:instrText xml:space="preserve"> \* ARABIC</w:instrText>
      </w:r>
      <w:r w:rsidRPr="005004D5">
        <w:rPr>
          <w:rFonts w:cs="Times New Roman (本文 CS 字型)"/>
          <w:color w:val="000000" w:themeColor="text1"/>
        </w:rPr>
        <w:instrText xml:space="preserve"> </w:instrText>
      </w:r>
      <w:r w:rsidRPr="005004D5">
        <w:rPr>
          <w:rFonts w:cs="Times New Roman (本文 CS 字型)"/>
          <w:color w:val="000000" w:themeColor="text1"/>
        </w:rPr>
        <w:fldChar w:fldCharType="separate"/>
      </w:r>
      <w:r w:rsidR="00D35CAE">
        <w:rPr>
          <w:rFonts w:cs="Times New Roman (本文 CS 字型)"/>
          <w:noProof/>
          <w:color w:val="000000" w:themeColor="text1"/>
        </w:rPr>
        <w:t>7</w:t>
      </w:r>
      <w:r w:rsidRPr="005004D5">
        <w:rPr>
          <w:rFonts w:cs="Times New Roman (本文 CS 字型)"/>
          <w:color w:val="000000" w:themeColor="text1"/>
        </w:rPr>
        <w:fldChar w:fldCharType="end"/>
      </w:r>
      <w:bookmarkEnd w:id="35"/>
      <w:r w:rsidR="00A2047D" w:rsidRPr="005004D5">
        <w:rPr>
          <w:rFonts w:cs="Times New Roman (本文 CS 字型)"/>
          <w:color w:val="000000" w:themeColor="text1"/>
        </w:rPr>
        <w:t xml:space="preserve"> </w:t>
      </w:r>
      <w:r w:rsidR="00574D4E" w:rsidRPr="005004D5">
        <w:rPr>
          <w:rFonts w:cs="Times New Roman (本文 CS 字型)"/>
          <w:color w:val="000000" w:themeColor="text1"/>
        </w:rPr>
        <w:t xml:space="preserve"> </w:t>
      </w:r>
      <w:r w:rsidR="003E4050" w:rsidRPr="005004D5">
        <w:rPr>
          <w:rFonts w:cs="Times New Roman (本文 CS 字型)"/>
          <w:color w:val="000000" w:themeColor="text1"/>
        </w:rPr>
        <w:t>The Nested QR Code</w:t>
      </w:r>
      <w:r w:rsidR="003E4050" w:rsidRPr="005004D5">
        <w:rPr>
          <w:rFonts w:cs="Times New Roman (本文 CS 字型)" w:hint="eastAsia"/>
          <w:color w:val="000000" w:themeColor="text1"/>
        </w:rPr>
        <w:t>的範例</w:t>
      </w:r>
      <w:bookmarkEnd w:id="36"/>
    </w:p>
    <w:p w14:paraId="693F8B9D" w14:textId="77777777" w:rsidR="003E4050" w:rsidRPr="00285707" w:rsidRDefault="003E4050" w:rsidP="000E1FF7">
      <w:pPr>
        <w:overflowPunct w:val="0"/>
        <w:adjustRightInd w:val="0"/>
        <w:snapToGrid w:val="0"/>
        <w:spacing w:line="360" w:lineRule="auto"/>
        <w:ind w:firstLineChars="200" w:firstLine="400"/>
        <w:jc w:val="both"/>
        <w:rPr>
          <w:color w:val="FF0000"/>
          <w:sz w:val="20"/>
          <w:szCs w:val="20"/>
        </w:rPr>
      </w:pPr>
    </w:p>
    <w:p w14:paraId="10B937F9" w14:textId="48E00048" w:rsidR="003E4050" w:rsidRPr="005004D5" w:rsidRDefault="00BF4F37" w:rsidP="00D51A69">
      <w:pPr>
        <w:overflowPunct w:val="0"/>
        <w:adjustRightInd w:val="0"/>
        <w:snapToGrid w:val="0"/>
        <w:spacing w:line="360" w:lineRule="auto"/>
        <w:jc w:val="both"/>
        <w:rPr>
          <w:rFonts w:cs="Times New Roman (本文 CS 字型)"/>
          <w:color w:val="000000" w:themeColor="text1"/>
        </w:rPr>
      </w:pPr>
      <w:r w:rsidRPr="005004D5">
        <w:rPr>
          <w:rFonts w:cs="Times New Roman (本文 CS 字型)"/>
          <w:color w:val="000000" w:themeColor="text1"/>
        </w:rPr>
        <w:t>The Nested QR Code</w:t>
      </w:r>
      <w:r w:rsidR="002C7C2D" w:rsidRPr="005004D5">
        <w:rPr>
          <w:rFonts w:cs="Times New Roman (本文 CS 字型)" w:hint="eastAsia"/>
          <w:color w:val="000000" w:themeColor="text1"/>
        </w:rPr>
        <w:t>製作步驟</w:t>
      </w:r>
      <w:r w:rsidR="003E4050" w:rsidRPr="005004D5">
        <w:rPr>
          <w:rFonts w:cs="Times New Roman (本文 CS 字型)" w:hint="eastAsia"/>
          <w:color w:val="000000" w:themeColor="text1"/>
        </w:rPr>
        <w:t>包含</w:t>
      </w:r>
      <w:r w:rsidR="00952043" w:rsidRPr="005004D5">
        <w:rPr>
          <w:rFonts w:cs="Times New Roman (本文 CS 字型)" w:hint="eastAsia"/>
          <w:color w:val="000000" w:themeColor="text1"/>
        </w:rPr>
        <w:t>三個步驟</w:t>
      </w:r>
      <w:r w:rsidR="002C7C2D" w:rsidRPr="005004D5">
        <w:rPr>
          <w:rFonts w:cs="Times New Roman (本文 CS 字型)" w:hint="eastAsia"/>
          <w:color w:val="000000" w:themeColor="text1"/>
        </w:rPr>
        <w:t>：</w:t>
      </w:r>
    </w:p>
    <w:p w14:paraId="5164A207" w14:textId="2AC20E03" w:rsidR="003E4050" w:rsidRPr="005004D5" w:rsidRDefault="002C7C2D" w:rsidP="00594C4F">
      <w:pPr>
        <w:overflowPunct w:val="0"/>
        <w:adjustRightInd w:val="0"/>
        <w:snapToGrid w:val="0"/>
        <w:spacing w:line="360" w:lineRule="auto"/>
        <w:ind w:left="360" w:hangingChars="150" w:hanging="360"/>
        <w:jc w:val="both"/>
        <w:rPr>
          <w:rFonts w:cs="Times New Roman (本文 CS 字型)"/>
          <w:color w:val="000000" w:themeColor="text1"/>
        </w:rPr>
      </w:pPr>
      <w:r w:rsidRPr="005004D5">
        <w:rPr>
          <w:rFonts w:cs="Times New Roman (本文 CS 字型)" w:hint="eastAsia"/>
          <w:color w:val="000000" w:themeColor="text1"/>
        </w:rPr>
        <w:t>(</w:t>
      </w:r>
      <w:r w:rsidRPr="005004D5">
        <w:rPr>
          <w:rFonts w:cs="Times New Roman (本文 CS 字型)"/>
          <w:color w:val="000000" w:themeColor="text1"/>
        </w:rPr>
        <w:t>1)</w:t>
      </w:r>
      <w:r w:rsidR="00594C4F" w:rsidRPr="005004D5">
        <w:rPr>
          <w:rFonts w:cs="Times New Roman (本文 CS 字型)"/>
          <w:color w:val="000000" w:themeColor="text1"/>
        </w:rPr>
        <w:t xml:space="preserve"> </w:t>
      </w:r>
      <w:r w:rsidR="00C56916" w:rsidRPr="005004D5">
        <w:rPr>
          <w:rFonts w:cs="Times New Roman (本文 CS 字型)" w:hint="eastAsia"/>
          <w:color w:val="000000" w:themeColor="text1"/>
        </w:rPr>
        <w:t>輸入</w:t>
      </w:r>
      <w:r w:rsidRPr="005004D5">
        <w:rPr>
          <w:rFonts w:cs="Times New Roman (本文 CS 字型)" w:hint="eastAsia"/>
          <w:color w:val="000000" w:themeColor="text1"/>
        </w:rPr>
        <w:t>兩個</w:t>
      </w:r>
      <w:r w:rsidR="004B7336" w:rsidRPr="005004D5">
        <w:rPr>
          <w:rFonts w:cs="Times New Roman (本文 CS 字型)" w:hint="eastAsia"/>
          <w:color w:val="000000" w:themeColor="text1"/>
        </w:rPr>
        <w:t>文字</w:t>
      </w:r>
      <w:r w:rsidR="00C56916" w:rsidRPr="005004D5">
        <w:rPr>
          <w:rFonts w:cs="Times New Roman (本文 CS 字型)" w:hint="eastAsia"/>
          <w:color w:val="000000" w:themeColor="text1"/>
        </w:rPr>
        <w:t>字串，</w:t>
      </w:r>
      <w:r w:rsidRPr="005004D5">
        <w:rPr>
          <w:rFonts w:cs="Times New Roman (本文 CS 字型)" w:hint="eastAsia"/>
          <w:color w:val="000000" w:themeColor="text1"/>
        </w:rPr>
        <w:t>分別為</w:t>
      </w:r>
      <w:proofErr w:type="spellStart"/>
      <w:r w:rsidRPr="005004D5">
        <w:rPr>
          <w:rFonts w:cs="Times New Roman (本文 CS 字型)"/>
          <w:color w:val="000000" w:themeColor="text1"/>
        </w:rPr>
        <w:t>MSG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Pr="005004D5">
        <w:rPr>
          <w:rFonts w:cs="Times New Roman (本文 CS 字型)" w:hint="eastAsia"/>
          <w:color w:val="000000" w:themeColor="text1"/>
        </w:rPr>
        <w:t>與</w:t>
      </w:r>
      <w:proofErr w:type="spellStart"/>
      <w:r w:rsidRPr="005004D5">
        <w:rPr>
          <w:rFonts w:cs="Times New Roman (本文 CS 字型)"/>
          <w:color w:val="000000" w:themeColor="text1"/>
        </w:rPr>
        <w:t>MSG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C56916" w:rsidRPr="005004D5">
        <w:rPr>
          <w:rFonts w:cs="Times New Roman (本文 CS 字型)" w:hint="eastAsia"/>
          <w:color w:val="000000" w:themeColor="text1"/>
        </w:rPr>
        <w:t>。</w:t>
      </w:r>
      <w:r w:rsidR="007B351E" w:rsidRPr="005004D5">
        <w:rPr>
          <w:rFonts w:cs="Times New Roman (本文 CS 字型)" w:hint="eastAsia"/>
          <w:color w:val="000000" w:themeColor="text1"/>
        </w:rPr>
        <w:t>設定</w:t>
      </w:r>
      <w:proofErr w:type="spellStart"/>
      <w:r w:rsidR="007B351E" w:rsidRPr="005004D5">
        <w:rPr>
          <w:rFonts w:cs="Times New Roman (本文 CS 字型)" w:hint="eastAsia"/>
          <w:color w:val="000000" w:themeColor="text1"/>
        </w:rPr>
        <w:t>Q</w:t>
      </w:r>
      <w:r w:rsidR="007B351E" w:rsidRPr="005004D5">
        <w:rPr>
          <w:rFonts w:cs="Times New Roman (本文 CS 字型)"/>
          <w:color w:val="000000" w:themeColor="text1"/>
        </w:rPr>
        <w:t>R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7B351E" w:rsidRPr="005004D5">
        <w:rPr>
          <w:rFonts w:cs="Times New Roman (本文 CS 字型)" w:hint="eastAsia"/>
          <w:color w:val="000000" w:themeColor="text1"/>
        </w:rPr>
        <w:t>的每個模組</w:t>
      </w:r>
      <w:r w:rsidR="007B351E" w:rsidRPr="005004D5">
        <w:rPr>
          <w:rFonts w:cs="Times New Roman (本文 CS 字型)"/>
          <w:color w:val="000000" w:themeColor="text1"/>
        </w:rPr>
        <w:t>Size</w:t>
      </w:r>
      <w:r w:rsidR="007B351E" w:rsidRPr="005004D5">
        <w:rPr>
          <w:rFonts w:cs="Times New Roman (本文 CS 字型)" w:hint="eastAsia"/>
          <w:color w:val="000000" w:themeColor="text1"/>
        </w:rPr>
        <w:t>為</w:t>
      </w:r>
      <w:r w:rsidR="007B351E" w:rsidRPr="005004D5">
        <w:rPr>
          <w:rFonts w:cs="Times New Roman (本文 CS 字型)"/>
          <w:color w:val="000000" w:themeColor="text1"/>
        </w:rPr>
        <w:t>M</w:t>
      </w:r>
      <w:r w:rsidR="007B351E" w:rsidRPr="005004D5">
        <w:rPr>
          <w:rFonts w:cs="Times New Roman (本文 CS 字型)" w:hint="eastAsia"/>
          <w:color w:val="000000" w:themeColor="text1"/>
        </w:rPr>
        <w:t>×</w:t>
      </w:r>
      <w:r w:rsidR="007B351E" w:rsidRPr="005004D5">
        <w:rPr>
          <w:rFonts w:cs="Times New Roman (本文 CS 字型)"/>
          <w:color w:val="000000" w:themeColor="text1"/>
        </w:rPr>
        <w:t>M</w:t>
      </w:r>
      <w:r w:rsidR="007B351E" w:rsidRPr="005004D5">
        <w:rPr>
          <w:rFonts w:cs="Times New Roman (本文 CS 字型)" w:hint="eastAsia"/>
          <w:color w:val="000000" w:themeColor="text1"/>
        </w:rPr>
        <w:t>像素，將</w:t>
      </w:r>
      <w:proofErr w:type="spellStart"/>
      <w:r w:rsidR="007B351E" w:rsidRPr="005004D5">
        <w:rPr>
          <w:rFonts w:cs="Times New Roman (本文 CS 字型)"/>
          <w:color w:val="000000" w:themeColor="text1"/>
        </w:rPr>
        <w:t>MSG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7B351E" w:rsidRPr="005004D5">
        <w:rPr>
          <w:rFonts w:cs="Times New Roman (本文 CS 字型)" w:hint="eastAsia"/>
          <w:color w:val="000000" w:themeColor="text1"/>
        </w:rPr>
        <w:t>標準編碼程式獲得</w:t>
      </w:r>
      <w:proofErr w:type="spellStart"/>
      <w:r w:rsidR="007B351E" w:rsidRPr="005004D5">
        <w:rPr>
          <w:rFonts w:cs="Times New Roman (本文 CS 字型)" w:hint="eastAsia"/>
          <w:color w:val="000000" w:themeColor="text1"/>
        </w:rPr>
        <w:t>Q</w:t>
      </w:r>
      <w:r w:rsidR="007B351E" w:rsidRPr="005004D5">
        <w:rPr>
          <w:rFonts w:cs="Times New Roman (本文 CS 字型)"/>
          <w:color w:val="000000" w:themeColor="text1"/>
        </w:rPr>
        <w:t>R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7B351E" w:rsidRPr="005004D5">
        <w:rPr>
          <w:rFonts w:cs="Times New Roman (本文 CS 字型)" w:hint="eastAsia"/>
          <w:color w:val="000000" w:themeColor="text1"/>
        </w:rPr>
        <w:t>。再</w:t>
      </w:r>
      <w:r w:rsidR="00C56916" w:rsidRPr="005004D5">
        <w:rPr>
          <w:rFonts w:cs="Times New Roman (本文 CS 字型)" w:hint="eastAsia"/>
          <w:color w:val="000000" w:themeColor="text1"/>
        </w:rPr>
        <w:t>設定</w:t>
      </w:r>
      <w:proofErr w:type="spellStart"/>
      <w:r w:rsidRPr="005004D5">
        <w:rPr>
          <w:rFonts w:cs="Times New Roman (本文 CS 字型)" w:hint="eastAsia"/>
          <w:color w:val="000000" w:themeColor="text1"/>
        </w:rPr>
        <w:t>Q</w:t>
      </w:r>
      <w:r w:rsidRPr="005004D5">
        <w:rPr>
          <w:rFonts w:cs="Times New Roman (本文 CS 字型)"/>
          <w:color w:val="000000" w:themeColor="text1"/>
        </w:rPr>
        <w:t>R</w:t>
      </w:r>
      <w:r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Pr="005004D5">
        <w:rPr>
          <w:rFonts w:cs="Times New Roman (本文 CS 字型)" w:hint="eastAsia"/>
          <w:color w:val="000000" w:themeColor="text1"/>
        </w:rPr>
        <w:t>的</w:t>
      </w:r>
      <w:r w:rsidR="00C56916" w:rsidRPr="005004D5">
        <w:rPr>
          <w:rFonts w:cs="Times New Roman (本文 CS 字型)" w:hint="eastAsia"/>
          <w:color w:val="000000" w:themeColor="text1"/>
        </w:rPr>
        <w:t>每個</w:t>
      </w:r>
      <w:r w:rsidRPr="005004D5">
        <w:rPr>
          <w:rFonts w:cs="Times New Roman (本文 CS 字型)" w:hint="eastAsia"/>
          <w:color w:val="000000" w:themeColor="text1"/>
        </w:rPr>
        <w:t>模組</w:t>
      </w:r>
      <w:r w:rsidRPr="005004D5">
        <w:rPr>
          <w:rFonts w:cs="Times New Roman (本文 CS 字型)"/>
          <w:color w:val="000000" w:themeColor="text1"/>
        </w:rPr>
        <w:t>Size</w:t>
      </w:r>
      <w:r w:rsidRPr="005004D5">
        <w:rPr>
          <w:rFonts w:cs="Times New Roman (本文 CS 字型)" w:hint="eastAsia"/>
          <w:color w:val="000000" w:themeColor="text1"/>
        </w:rPr>
        <w:t>為</w:t>
      </w:r>
      <w:r w:rsidRPr="005004D5">
        <w:rPr>
          <w:rFonts w:cs="Times New Roman (本文 CS 字型)" w:hint="eastAsia"/>
          <w:color w:val="000000" w:themeColor="text1"/>
        </w:rPr>
        <w:t>3</w:t>
      </w:r>
      <w:r w:rsidRPr="005004D5">
        <w:rPr>
          <w:rFonts w:cs="Times New Roman (本文 CS 字型)"/>
          <w:color w:val="000000" w:themeColor="text1"/>
        </w:rPr>
        <w:t>M</w:t>
      </w:r>
      <w:r w:rsidRPr="005004D5">
        <w:rPr>
          <w:rFonts w:cs="Times New Roman (本文 CS 字型)" w:hint="eastAsia"/>
          <w:color w:val="000000" w:themeColor="text1"/>
        </w:rPr>
        <w:t>×</w:t>
      </w:r>
      <w:r w:rsidRPr="005004D5">
        <w:rPr>
          <w:rFonts w:cs="Times New Roman (本文 CS 字型)"/>
          <w:color w:val="000000" w:themeColor="text1"/>
        </w:rPr>
        <w:t>3M</w:t>
      </w:r>
      <w:r w:rsidRPr="005004D5">
        <w:rPr>
          <w:rFonts w:cs="Times New Roman (本文 CS 字型)" w:hint="eastAsia"/>
          <w:color w:val="000000" w:themeColor="text1"/>
        </w:rPr>
        <w:t>像素</w:t>
      </w:r>
      <w:r w:rsidR="00C56916" w:rsidRPr="005004D5">
        <w:rPr>
          <w:rFonts w:cs="Times New Roman (本文 CS 字型)" w:hint="eastAsia"/>
          <w:color w:val="000000" w:themeColor="text1"/>
        </w:rPr>
        <w:t>，</w:t>
      </w:r>
      <w:r w:rsidR="007B351E" w:rsidRPr="005004D5">
        <w:rPr>
          <w:rFonts w:cs="Times New Roman (本文 CS 字型)" w:hint="eastAsia"/>
          <w:color w:val="000000" w:themeColor="text1"/>
        </w:rPr>
        <w:t>將</w:t>
      </w:r>
      <w:proofErr w:type="spellStart"/>
      <w:r w:rsidR="007B351E" w:rsidRPr="005004D5">
        <w:rPr>
          <w:rFonts w:cs="Times New Roman (本文 CS 字型)"/>
          <w:color w:val="000000" w:themeColor="text1"/>
        </w:rPr>
        <w:t>MSG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7B351E" w:rsidRPr="005004D5">
        <w:rPr>
          <w:rFonts w:cs="Times New Roman (本文 CS 字型)" w:hint="eastAsia"/>
          <w:color w:val="000000" w:themeColor="text1"/>
        </w:rPr>
        <w:t>標準編碼程式獲得</w:t>
      </w:r>
      <w:proofErr w:type="spellStart"/>
      <w:r w:rsidR="007B351E" w:rsidRPr="005004D5">
        <w:rPr>
          <w:rFonts w:cs="Times New Roman (本文 CS 字型)" w:hint="eastAsia"/>
          <w:color w:val="000000" w:themeColor="text1"/>
        </w:rPr>
        <w:t>Q</w:t>
      </w:r>
      <w:r w:rsidR="007B351E" w:rsidRPr="005004D5">
        <w:rPr>
          <w:rFonts w:cs="Times New Roman (本文 CS 字型)"/>
          <w:color w:val="000000" w:themeColor="text1"/>
        </w:rPr>
        <w:t>R</w:t>
      </w:r>
      <w:r w:rsidR="007B351E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7B351E" w:rsidRPr="005004D5">
        <w:rPr>
          <w:rFonts w:cs="Times New Roman (本文 CS 字型)" w:hint="eastAsia"/>
          <w:color w:val="000000" w:themeColor="text1"/>
        </w:rPr>
        <w:t>。</w:t>
      </w:r>
    </w:p>
    <w:p w14:paraId="6FA2F58A" w14:textId="71A0640D" w:rsidR="00362D95" w:rsidRPr="005004D5" w:rsidRDefault="002C7C2D" w:rsidP="00594C4F">
      <w:pPr>
        <w:overflowPunct w:val="0"/>
        <w:adjustRightInd w:val="0"/>
        <w:snapToGrid w:val="0"/>
        <w:spacing w:line="360" w:lineRule="auto"/>
        <w:ind w:left="360" w:hangingChars="150" w:hanging="360"/>
        <w:jc w:val="both"/>
        <w:rPr>
          <w:rFonts w:cs="Times New Roman (本文 CS 字型)"/>
          <w:color w:val="000000" w:themeColor="text1"/>
        </w:rPr>
      </w:pPr>
      <w:r w:rsidRPr="005004D5">
        <w:rPr>
          <w:rFonts w:cs="Times New Roman (本文 CS 字型)" w:hint="eastAsia"/>
          <w:color w:val="000000" w:themeColor="text1"/>
        </w:rPr>
        <w:t>(</w:t>
      </w:r>
      <w:r w:rsidRPr="005004D5">
        <w:rPr>
          <w:rFonts w:cs="Times New Roman (本文 CS 字型)"/>
          <w:color w:val="000000" w:themeColor="text1"/>
        </w:rPr>
        <w:t>2</w:t>
      </w:r>
      <w:r w:rsidRPr="005004D5">
        <w:rPr>
          <w:rFonts w:cs="Times New Roman (本文 CS 字型)" w:hint="eastAsia"/>
          <w:color w:val="000000" w:themeColor="text1"/>
        </w:rPr>
        <w:t>)</w:t>
      </w:r>
      <w:r w:rsidR="00594C4F" w:rsidRPr="005004D5">
        <w:rPr>
          <w:rFonts w:cs="Times New Roman (本文 CS 字型)"/>
          <w:color w:val="000000" w:themeColor="text1"/>
        </w:rPr>
        <w:t xml:space="preserve"> </w:t>
      </w:r>
      <w:r w:rsidRPr="005004D5">
        <w:rPr>
          <w:rFonts w:cs="Times New Roman (本文 CS 字型)" w:hint="eastAsia"/>
          <w:color w:val="000000" w:themeColor="text1"/>
        </w:rPr>
        <w:t>評估</w:t>
      </w:r>
      <w:proofErr w:type="spellStart"/>
      <w:r w:rsidRPr="005004D5">
        <w:rPr>
          <w:rFonts w:cs="Times New Roman (本文 CS 字型)" w:hint="eastAsia"/>
          <w:color w:val="000000" w:themeColor="text1"/>
        </w:rPr>
        <w:t>Q</w:t>
      </w:r>
      <w:r w:rsidRPr="005004D5">
        <w:rPr>
          <w:rFonts w:cs="Times New Roman (本文 CS 字型)"/>
          <w:color w:val="000000" w:themeColor="text1"/>
        </w:rPr>
        <w:t>R</w:t>
      </w:r>
      <w:r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952043" w:rsidRPr="005004D5">
        <w:rPr>
          <w:rFonts w:cs="Times New Roman (本文 CS 字型)" w:hint="eastAsia"/>
          <w:color w:val="000000" w:themeColor="text1"/>
        </w:rPr>
        <w:t>置放</w:t>
      </w:r>
      <w:r w:rsidRPr="005004D5">
        <w:rPr>
          <w:rFonts w:cs="Times New Roman (本文 CS 字型)" w:hint="eastAsia"/>
          <w:color w:val="000000" w:themeColor="text1"/>
        </w:rPr>
        <w:t>在</w:t>
      </w:r>
      <w:proofErr w:type="spellStart"/>
      <w:r w:rsidRPr="005004D5">
        <w:rPr>
          <w:rFonts w:cs="Times New Roman (本文 CS 字型)" w:hint="eastAsia"/>
          <w:color w:val="000000" w:themeColor="text1"/>
        </w:rPr>
        <w:t>Q</w:t>
      </w:r>
      <w:r w:rsidRPr="005004D5">
        <w:rPr>
          <w:rFonts w:cs="Times New Roman (本文 CS 字型)"/>
          <w:color w:val="000000" w:themeColor="text1"/>
        </w:rPr>
        <w:t>R</w:t>
      </w:r>
      <w:r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Pr="005004D5">
        <w:rPr>
          <w:rFonts w:cs="Times New Roman (本文 CS 字型)" w:hint="eastAsia"/>
          <w:color w:val="000000" w:themeColor="text1"/>
        </w:rPr>
        <w:t>上的最佳位置。從</w:t>
      </w:r>
      <w:proofErr w:type="spellStart"/>
      <w:r w:rsidRPr="005004D5">
        <w:rPr>
          <w:rFonts w:cs="Times New Roman (本文 CS 字型)" w:hint="eastAsia"/>
          <w:color w:val="000000" w:themeColor="text1"/>
        </w:rPr>
        <w:t>Q</w:t>
      </w:r>
      <w:r w:rsidRPr="005004D5">
        <w:rPr>
          <w:rFonts w:cs="Times New Roman (本文 CS 字型)"/>
          <w:color w:val="000000" w:themeColor="text1"/>
        </w:rPr>
        <w:t>R</w:t>
      </w:r>
      <w:r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Pr="005004D5">
        <w:rPr>
          <w:rFonts w:cs="Times New Roman (本文 CS 字型)" w:hint="eastAsia"/>
          <w:color w:val="000000" w:themeColor="text1"/>
        </w:rPr>
        <w:t>左上角開始，</w:t>
      </w:r>
      <w:r w:rsidR="00952043" w:rsidRPr="005004D5">
        <w:rPr>
          <w:rFonts w:cs="Times New Roman (本文 CS 字型)" w:hint="eastAsia"/>
          <w:color w:val="000000" w:themeColor="text1"/>
        </w:rPr>
        <w:t>以每</w:t>
      </w:r>
      <w:r w:rsidR="00952043" w:rsidRPr="005004D5">
        <w:rPr>
          <w:rFonts w:cs="Times New Roman (本文 CS 字型)" w:hint="eastAsia"/>
          <w:color w:val="000000" w:themeColor="text1"/>
        </w:rPr>
        <w:t>3</w:t>
      </w:r>
      <w:r w:rsidR="00952043" w:rsidRPr="005004D5">
        <w:rPr>
          <w:rFonts w:cs="Times New Roman (本文 CS 字型)"/>
          <w:color w:val="000000" w:themeColor="text1"/>
        </w:rPr>
        <w:t>M</w:t>
      </w:r>
      <w:r w:rsidR="00952043" w:rsidRPr="005004D5">
        <w:rPr>
          <w:rFonts w:cs="Times New Roman (本文 CS 字型)" w:hint="eastAsia"/>
          <w:color w:val="000000" w:themeColor="text1"/>
        </w:rPr>
        <w:t>的移動距離</w:t>
      </w:r>
      <w:r w:rsidR="00E95535" w:rsidRPr="005004D5">
        <w:rPr>
          <w:rFonts w:cs="Times New Roman (本文 CS 字型)" w:hint="eastAsia"/>
          <w:color w:val="000000" w:themeColor="text1"/>
        </w:rPr>
        <w:t>，以掃描順序（由左至右，由上至下）</w:t>
      </w:r>
      <w:r w:rsidRPr="005004D5">
        <w:rPr>
          <w:rFonts w:cs="Times New Roman (本文 CS 字型)" w:hint="eastAsia"/>
          <w:color w:val="000000" w:themeColor="text1"/>
        </w:rPr>
        <w:t>，</w:t>
      </w:r>
      <w:r w:rsidR="00362D95" w:rsidRPr="005004D5">
        <w:rPr>
          <w:rFonts w:cs="Times New Roman (本文 CS 字型)" w:hint="eastAsia"/>
          <w:color w:val="000000" w:themeColor="text1"/>
        </w:rPr>
        <w:t>計算</w:t>
      </w:r>
      <w:proofErr w:type="spellStart"/>
      <w:r w:rsidR="002A412D" w:rsidRPr="005004D5">
        <w:rPr>
          <w:rFonts w:cs="Times New Roman (本文 CS 字型)" w:hint="eastAsia"/>
          <w:color w:val="000000" w:themeColor="text1"/>
        </w:rPr>
        <w:t>Q</w:t>
      </w:r>
      <w:r w:rsidR="002A412D" w:rsidRPr="005004D5">
        <w:rPr>
          <w:rFonts w:cs="Times New Roman (本文 CS 字型)"/>
          <w:color w:val="000000" w:themeColor="text1"/>
        </w:rPr>
        <w:t>R</w:t>
      </w:r>
      <w:r w:rsidR="002A412D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2A412D" w:rsidRPr="005004D5">
        <w:rPr>
          <w:rFonts w:cs="Times New Roman (本文 CS 字型)" w:hint="eastAsia"/>
          <w:color w:val="000000" w:themeColor="text1"/>
        </w:rPr>
        <w:t>功能模組被改變最少的</w:t>
      </w:r>
      <w:r w:rsidR="00362D95" w:rsidRPr="005004D5">
        <w:rPr>
          <w:rFonts w:cs="Times New Roman (本文 CS 字型)" w:hint="eastAsia"/>
          <w:color w:val="000000" w:themeColor="text1"/>
        </w:rPr>
        <w:t>位置，</w:t>
      </w:r>
      <w:r w:rsidR="00E95535" w:rsidRPr="005004D5">
        <w:rPr>
          <w:rFonts w:cs="Times New Roman (本文 CS 字型)" w:hint="eastAsia"/>
          <w:color w:val="000000" w:themeColor="text1"/>
        </w:rPr>
        <w:t>將</w:t>
      </w:r>
      <w:r w:rsidR="00E95535" w:rsidRPr="005004D5">
        <w:rPr>
          <w:rFonts w:cs="Times New Roman (本文 CS 字型)"/>
          <w:color w:val="000000" w:themeColor="text1"/>
        </w:rPr>
        <w:t xml:space="preserve"> </w:t>
      </w:r>
      <w:proofErr w:type="spellStart"/>
      <w:r w:rsidR="00362D95" w:rsidRPr="005004D5">
        <w:rPr>
          <w:rFonts w:cs="Times New Roman (本文 CS 字型)"/>
          <w:color w:val="000000" w:themeColor="text1"/>
        </w:rPr>
        <w:t>QR</w:t>
      </w:r>
      <w:r w:rsidR="00362D95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E95535" w:rsidRPr="005004D5">
        <w:rPr>
          <w:rFonts w:cs="Times New Roman (本文 CS 字型)" w:hint="eastAsia"/>
          <w:color w:val="000000" w:themeColor="text1"/>
        </w:rPr>
        <w:t>置放上去。在這個方法，</w:t>
      </w:r>
      <w:proofErr w:type="spellStart"/>
      <w:r w:rsidR="00E95535" w:rsidRPr="005004D5">
        <w:rPr>
          <w:rFonts w:cs="Times New Roman (本文 CS 字型)"/>
          <w:color w:val="000000" w:themeColor="text1"/>
        </w:rPr>
        <w:t>QR</w:t>
      </w:r>
      <w:r w:rsidR="00E95535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E95535" w:rsidRPr="005004D5">
        <w:rPr>
          <w:rFonts w:cs="Times New Roman (本文 CS 字型)" w:hint="eastAsia"/>
          <w:color w:val="000000" w:themeColor="text1"/>
        </w:rPr>
        <w:t>會旋轉四個角度，分別為</w:t>
      </w:r>
      <w:r w:rsidR="00E95535" w:rsidRPr="005004D5">
        <w:rPr>
          <w:rFonts w:cs="Times New Roman (本文 CS 字型)" w:hint="eastAsia"/>
          <w:color w:val="000000" w:themeColor="text1"/>
        </w:rPr>
        <w:t>0</w:t>
      </w:r>
      <w:r w:rsidR="00E95535" w:rsidRPr="005004D5">
        <w:rPr>
          <w:rFonts w:cs="Times New Roman (本文 CS 字型)" w:hint="eastAsia"/>
          <w:color w:val="000000" w:themeColor="text1"/>
        </w:rPr>
        <w:t>、</w:t>
      </w:r>
      <w:r w:rsidR="00E95535" w:rsidRPr="005004D5">
        <w:rPr>
          <w:rFonts w:cs="Times New Roman (本文 CS 字型)" w:hint="eastAsia"/>
          <w:color w:val="000000" w:themeColor="text1"/>
        </w:rPr>
        <w:t>9</w:t>
      </w:r>
      <w:r w:rsidR="00E95535" w:rsidRPr="005004D5">
        <w:rPr>
          <w:rFonts w:cs="Times New Roman (本文 CS 字型)"/>
          <w:color w:val="000000" w:themeColor="text1"/>
        </w:rPr>
        <w:t>0</w:t>
      </w:r>
      <w:r w:rsidR="00E95535" w:rsidRPr="005004D5">
        <w:rPr>
          <w:rFonts w:cs="Times New Roman (本文 CS 字型)"/>
          <w:color w:val="000000" w:themeColor="text1"/>
        </w:rPr>
        <w:t>、</w:t>
      </w:r>
      <w:r w:rsidR="00E95535" w:rsidRPr="005004D5">
        <w:rPr>
          <w:rFonts w:cs="Times New Roman (本文 CS 字型)"/>
          <w:color w:val="000000" w:themeColor="text1"/>
        </w:rPr>
        <w:t>180</w:t>
      </w:r>
      <w:r w:rsidR="00E95535" w:rsidRPr="005004D5">
        <w:rPr>
          <w:rFonts w:cs="Times New Roman (本文 CS 字型)" w:hint="eastAsia"/>
          <w:color w:val="000000" w:themeColor="text1"/>
        </w:rPr>
        <w:t>與</w:t>
      </w:r>
      <w:r w:rsidR="00E95535" w:rsidRPr="005004D5">
        <w:rPr>
          <w:rFonts w:cs="Times New Roman (本文 CS 字型)"/>
          <w:color w:val="000000" w:themeColor="text1"/>
        </w:rPr>
        <w:t>270</w:t>
      </w:r>
      <w:r w:rsidR="00E95535" w:rsidRPr="005004D5">
        <w:rPr>
          <w:rFonts w:cs="Times New Roman (本文 CS 字型)" w:hint="eastAsia"/>
          <w:color w:val="000000" w:themeColor="text1"/>
        </w:rPr>
        <w:t>度</w:t>
      </w:r>
      <w:r w:rsidR="002A412D" w:rsidRPr="005004D5">
        <w:rPr>
          <w:rFonts w:cs="Times New Roman (本文 CS 字型)" w:hint="eastAsia"/>
          <w:color w:val="000000" w:themeColor="text1"/>
        </w:rPr>
        <w:t>，</w:t>
      </w:r>
      <w:r w:rsidR="00E95535" w:rsidRPr="005004D5">
        <w:rPr>
          <w:rFonts w:cs="Times New Roman (本文 CS 字型)" w:hint="eastAsia"/>
          <w:color w:val="000000" w:themeColor="text1"/>
        </w:rPr>
        <w:t>去計算</w:t>
      </w:r>
      <w:r w:rsidR="005D7DBB" w:rsidRPr="005004D5">
        <w:rPr>
          <w:rFonts w:cs="Times New Roman (本文 CS 字型)" w:hint="eastAsia"/>
          <w:color w:val="000000" w:themeColor="text1"/>
        </w:rPr>
        <w:t>損失</w:t>
      </w:r>
      <w:r w:rsidR="00E10DB1" w:rsidRPr="005004D5">
        <w:rPr>
          <w:rFonts w:cs="Times New Roman (本文 CS 字型)" w:hint="eastAsia"/>
          <w:color w:val="000000" w:themeColor="text1"/>
        </w:rPr>
        <w:t>的值</w:t>
      </w:r>
      <w:r w:rsidR="002A412D" w:rsidRPr="005004D5">
        <w:rPr>
          <w:rFonts w:cs="Times New Roman (本文 CS 字型)" w:hint="eastAsia"/>
          <w:color w:val="000000" w:themeColor="text1"/>
        </w:rPr>
        <w:t>。</w:t>
      </w:r>
    </w:p>
    <w:p w14:paraId="174CF3E4" w14:textId="73C0AFBD" w:rsidR="001E442E" w:rsidRPr="005004D5" w:rsidRDefault="002C7C2D" w:rsidP="00594C4F">
      <w:pPr>
        <w:overflowPunct w:val="0"/>
        <w:adjustRightInd w:val="0"/>
        <w:snapToGrid w:val="0"/>
        <w:spacing w:line="360" w:lineRule="auto"/>
        <w:ind w:left="360" w:hangingChars="150" w:hanging="360"/>
        <w:jc w:val="both"/>
        <w:rPr>
          <w:rFonts w:cs="Times New Roman (本文 CS 字型)"/>
          <w:color w:val="000000" w:themeColor="text1"/>
        </w:rPr>
      </w:pPr>
      <w:r w:rsidRPr="005004D5">
        <w:rPr>
          <w:rFonts w:cs="Times New Roman (本文 CS 字型)" w:hint="eastAsia"/>
          <w:color w:val="000000" w:themeColor="text1"/>
        </w:rPr>
        <w:lastRenderedPageBreak/>
        <w:t>(</w:t>
      </w:r>
      <w:r w:rsidR="00952043" w:rsidRPr="005004D5">
        <w:rPr>
          <w:rFonts w:cs="Times New Roman (本文 CS 字型)"/>
          <w:color w:val="000000" w:themeColor="text1"/>
        </w:rPr>
        <w:t>3</w:t>
      </w:r>
      <w:r w:rsidRPr="005004D5">
        <w:rPr>
          <w:rFonts w:cs="Times New Roman (本文 CS 字型)"/>
          <w:color w:val="000000" w:themeColor="text1"/>
        </w:rPr>
        <w:t>)</w:t>
      </w:r>
      <w:r w:rsidR="00594C4F" w:rsidRPr="005004D5">
        <w:rPr>
          <w:rFonts w:cs="Times New Roman (本文 CS 字型)"/>
          <w:color w:val="000000" w:themeColor="text1"/>
        </w:rPr>
        <w:t xml:space="preserve"> </w:t>
      </w:r>
      <w:r w:rsidR="00842B72" w:rsidRPr="005004D5">
        <w:rPr>
          <w:rFonts w:cs="Times New Roman (本文 CS 字型)" w:hint="eastAsia"/>
          <w:color w:val="000000" w:themeColor="text1"/>
        </w:rPr>
        <w:t>模組調整，在</w:t>
      </w:r>
      <w:r w:rsidR="000725EA">
        <w:rPr>
          <w:rFonts w:cs="Times New Roman (本文 CS 字型)"/>
          <w:color w:val="000000" w:themeColor="text1"/>
        </w:rPr>
        <w:t>The Nested QR Code</w:t>
      </w:r>
      <w:r w:rsidR="000725EA">
        <w:rPr>
          <w:rFonts w:cs="Times New Roman (本文 CS 字型)" w:hint="eastAsia"/>
          <w:color w:val="000000" w:themeColor="text1"/>
        </w:rPr>
        <w:t>論文中</w:t>
      </w:r>
      <w:r w:rsidR="00842B72" w:rsidRPr="005004D5">
        <w:rPr>
          <w:rFonts w:cs="Times New Roman (本文 CS 字型)" w:hint="eastAsia"/>
          <w:color w:val="000000" w:themeColor="text1"/>
        </w:rPr>
        <w:t>所提出的方法，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nested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r w:rsidR="00842B72" w:rsidRPr="005004D5">
        <w:rPr>
          <w:rFonts w:cs="Times New Roman (本文 CS 字型)" w:hint="eastAsia"/>
          <w:color w:val="000000" w:themeColor="text1"/>
        </w:rPr>
        <w:t>模組的大小是相同的，都等同於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的大小。設定一個</w:t>
      </w:r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r w:rsidR="00842B72" w:rsidRPr="005004D5">
        <w:rPr>
          <w:rFonts w:cs="Times New Roman (本文 CS 字型)" w:hint="eastAsia"/>
          <w:color w:val="000000" w:themeColor="text1"/>
        </w:rPr>
        <w:t>模組和其中心三分之一區域為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in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r w:rsidR="00842B72" w:rsidRPr="005004D5">
        <w:rPr>
          <w:rFonts w:cs="Times New Roman (本文 CS 字型)" w:hint="eastAsia"/>
          <w:color w:val="000000" w:themeColor="text1"/>
        </w:rPr>
        <w:t>模組，設計了兩種</w:t>
      </w:r>
      <w:r w:rsidR="00842B72" w:rsidRPr="005004D5">
        <w:rPr>
          <w:rFonts w:cs="Times New Roman (本文 CS 字型)" w:hint="eastAsia"/>
          <w:color w:val="000000" w:themeColor="text1"/>
        </w:rPr>
        <w:t xml:space="preserve"> QR C</w:t>
      </w:r>
      <w:r w:rsidR="00842B72" w:rsidRPr="005004D5">
        <w:rPr>
          <w:rFonts w:cs="Times New Roman (本文 CS 字型)"/>
          <w:color w:val="000000" w:themeColor="text1"/>
        </w:rPr>
        <w:t>ode</w:t>
      </w:r>
      <w:r w:rsidR="00842B72" w:rsidRPr="005004D5">
        <w:rPr>
          <w:rFonts w:cs="Times New Roman (本文 CS 字型)" w:hint="eastAsia"/>
          <w:color w:val="000000" w:themeColor="text1"/>
        </w:rPr>
        <w:t>模組的構造方法，以顯示</w:t>
      </w:r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in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r w:rsidR="00842B72" w:rsidRPr="005004D5">
        <w:rPr>
          <w:rFonts w:cs="Times New Roman (本文 CS 字型)" w:hint="eastAsia"/>
          <w:color w:val="000000" w:themeColor="text1"/>
        </w:rPr>
        <w:t>和</w:t>
      </w:r>
      <w:r w:rsidR="00842B72" w:rsidRPr="005004D5">
        <w:rPr>
          <w:rFonts w:cs="Times New Roman (本文 CS 字型)" w:hint="eastAsia"/>
          <w:color w:val="000000" w:themeColor="text1"/>
        </w:rPr>
        <w:t xml:space="preserve"> 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不同的值，如</w:t>
      </w:r>
      <w:r w:rsidR="007A35C5">
        <w:rPr>
          <w:rFonts w:cs="Times New Roman (本文 CS 字型)"/>
          <w:color w:val="000000" w:themeColor="text1"/>
        </w:rPr>
        <w:fldChar w:fldCharType="begin"/>
      </w:r>
      <w:r w:rsidR="007A35C5">
        <w:rPr>
          <w:rFonts w:cs="Times New Roman (本文 CS 字型)"/>
          <w:color w:val="000000" w:themeColor="text1"/>
        </w:rPr>
        <w:instrText xml:space="preserve"> REF _Ref109649924 \h </w:instrText>
      </w:r>
      <w:r w:rsidR="007A35C5">
        <w:rPr>
          <w:rFonts w:cs="Times New Roman (本文 CS 字型)"/>
          <w:color w:val="000000" w:themeColor="text1"/>
        </w:rPr>
      </w:r>
      <w:r w:rsidR="007A35C5">
        <w:rPr>
          <w:rFonts w:cs="Times New Roman (本文 CS 字型)"/>
          <w:color w:val="000000" w:themeColor="text1"/>
        </w:rPr>
        <w:fldChar w:fldCharType="separate"/>
      </w:r>
      <w:r w:rsidR="007A35C5" w:rsidRPr="005004D5">
        <w:rPr>
          <w:rFonts w:cs="Times New Roman (本文 CS 字型)"/>
          <w:color w:val="000000" w:themeColor="text1"/>
        </w:rPr>
        <w:t>表</w:t>
      </w:r>
      <w:r w:rsidR="007A35C5" w:rsidRPr="005004D5">
        <w:rPr>
          <w:rFonts w:cs="Times New Roman (本文 CS 字型)"/>
          <w:color w:val="000000" w:themeColor="text1"/>
        </w:rPr>
        <w:t xml:space="preserve"> </w:t>
      </w:r>
      <w:r w:rsidR="007A35C5">
        <w:rPr>
          <w:rFonts w:cs="Times New Roman (本文 CS 字型)"/>
          <w:noProof/>
          <w:color w:val="000000" w:themeColor="text1"/>
        </w:rPr>
        <w:t>3</w:t>
      </w:r>
      <w:r w:rsidR="007A35C5">
        <w:rPr>
          <w:rFonts w:cs="Times New Roman (本文 CS 字型)"/>
          <w:color w:val="000000" w:themeColor="text1"/>
        </w:rPr>
        <w:fldChar w:fldCharType="end"/>
      </w:r>
      <w:r w:rsidR="00842B72" w:rsidRPr="005004D5">
        <w:rPr>
          <w:rFonts w:cs="Times New Roman (本文 CS 字型)" w:hint="eastAsia"/>
          <w:color w:val="000000" w:themeColor="text1"/>
        </w:rPr>
        <w:t>的模組設計所示。若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</w:t>
      </w:r>
      <w:r w:rsidR="00842B72" w:rsidRPr="005004D5">
        <w:rPr>
          <w:rFonts w:cs="Times New Roman (本文 CS 字型)"/>
          <w:color w:val="000000" w:themeColor="text1"/>
        </w:rPr>
        <w:t>R</w:t>
      </w:r>
      <w:r w:rsidR="00842B72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值與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</w:t>
      </w:r>
      <w:r w:rsidR="00842B72" w:rsidRPr="005004D5">
        <w:rPr>
          <w:rFonts w:cs="Times New Roman (本文 CS 字型)"/>
          <w:color w:val="000000" w:themeColor="text1"/>
        </w:rPr>
        <w:t>R</w:t>
      </w:r>
      <w:r w:rsidR="00842B72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值相同時，則模組不變。若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值</w:t>
      </w:r>
      <w:r w:rsidR="00842B72" w:rsidRPr="005004D5">
        <w:rPr>
          <w:rFonts w:cs="Times New Roman (本文 CS 字型)"/>
          <w:color w:val="000000" w:themeColor="text1"/>
        </w:rPr>
        <w:t>=0</w:t>
      </w:r>
      <w:r w:rsidR="00842B72" w:rsidRPr="005004D5">
        <w:rPr>
          <w:rFonts w:cs="Times New Roman (本文 CS 字型)" w:hint="eastAsia"/>
          <w:color w:val="000000" w:themeColor="text1"/>
        </w:rPr>
        <w:t>，而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值</w:t>
      </w:r>
      <w:r w:rsidR="00842B72" w:rsidRPr="005004D5">
        <w:rPr>
          <w:rFonts w:cs="Times New Roman (本文 CS 字型)" w:hint="eastAsia"/>
          <w:color w:val="000000" w:themeColor="text1"/>
        </w:rPr>
        <w:t>=</w:t>
      </w:r>
      <w:r w:rsidR="00842B72" w:rsidRPr="005004D5">
        <w:rPr>
          <w:rFonts w:cs="Times New Roman (本文 CS 字型)"/>
          <w:color w:val="000000" w:themeColor="text1"/>
        </w:rPr>
        <w:t>1</w:t>
      </w:r>
      <w:r w:rsidR="00842B72" w:rsidRPr="005004D5">
        <w:rPr>
          <w:rFonts w:cs="Times New Roman (本文 CS 字型)" w:hint="eastAsia"/>
          <w:color w:val="000000" w:themeColor="text1"/>
        </w:rPr>
        <w:t>時，則是將</w:t>
      </w:r>
      <w:proofErr w:type="spellStart"/>
      <w:r w:rsidR="00842B72" w:rsidRPr="005004D5">
        <w:rPr>
          <w:rFonts w:cs="Times New Roman (本文 CS 字型)"/>
          <w:color w:val="000000" w:themeColor="text1"/>
        </w:rPr>
        <w:t>QR</w:t>
      </w:r>
      <w:r w:rsidR="00842B72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中心三分之一處改變成黑色。若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 w:hint="eastAsia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值</w:t>
      </w:r>
      <w:r w:rsidR="00842B72" w:rsidRPr="005004D5">
        <w:rPr>
          <w:rFonts w:cs="Times New Roman (本文 CS 字型)"/>
          <w:color w:val="000000" w:themeColor="text1"/>
        </w:rPr>
        <w:t>=</w:t>
      </w:r>
      <w:r w:rsidR="00842B72" w:rsidRPr="005004D5">
        <w:rPr>
          <w:rFonts w:cs="Times New Roman (本文 CS 字型)" w:hint="eastAsia"/>
          <w:color w:val="000000" w:themeColor="text1"/>
        </w:rPr>
        <w:t>1</w:t>
      </w:r>
      <w:r w:rsidR="00842B72" w:rsidRPr="005004D5">
        <w:rPr>
          <w:rFonts w:cs="Times New Roman (本文 CS 字型)" w:hint="eastAsia"/>
          <w:color w:val="000000" w:themeColor="text1"/>
        </w:rPr>
        <w:t>，而</w:t>
      </w:r>
      <w:proofErr w:type="spellStart"/>
      <w:r w:rsidR="00842B72" w:rsidRPr="005004D5">
        <w:rPr>
          <w:rFonts w:cs="Times New Roman (本文 CS 字型)" w:hint="eastAsia"/>
          <w:color w:val="000000" w:themeColor="text1"/>
        </w:rPr>
        <w:t>QR</w:t>
      </w:r>
      <w:r w:rsidR="00842B72" w:rsidRPr="005004D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模組值</w:t>
      </w:r>
      <w:r w:rsidR="00842B72" w:rsidRPr="005004D5">
        <w:rPr>
          <w:rFonts w:cs="Times New Roman (本文 CS 字型)" w:hint="eastAsia"/>
          <w:color w:val="000000" w:themeColor="text1"/>
        </w:rPr>
        <w:t>=</w:t>
      </w:r>
      <w:r w:rsidR="00842B72" w:rsidRPr="005004D5">
        <w:rPr>
          <w:rFonts w:cs="Times New Roman (本文 CS 字型)"/>
          <w:color w:val="000000" w:themeColor="text1"/>
        </w:rPr>
        <w:t>0</w:t>
      </w:r>
      <w:r w:rsidR="00842B72" w:rsidRPr="005004D5">
        <w:rPr>
          <w:rFonts w:cs="Times New Roman (本文 CS 字型)" w:hint="eastAsia"/>
          <w:color w:val="000000" w:themeColor="text1"/>
        </w:rPr>
        <w:t>時，則是將</w:t>
      </w:r>
      <w:proofErr w:type="spellStart"/>
      <w:r w:rsidR="00842B72" w:rsidRPr="005004D5">
        <w:rPr>
          <w:rFonts w:cs="Times New Roman (本文 CS 字型)"/>
          <w:color w:val="000000" w:themeColor="text1"/>
        </w:rPr>
        <w:t>QR</w:t>
      </w:r>
      <w:r w:rsidR="00842B72" w:rsidRPr="005004D5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842B72" w:rsidRPr="005004D5">
        <w:rPr>
          <w:rFonts w:cs="Times New Roman (本文 CS 字型)" w:hint="eastAsia"/>
          <w:color w:val="000000" w:themeColor="text1"/>
        </w:rPr>
        <w:t>中心三分之一處改變成白色。</w:t>
      </w:r>
    </w:p>
    <w:p w14:paraId="028DA90A" w14:textId="77777777" w:rsidR="001E442E" w:rsidRPr="00C95C67" w:rsidRDefault="001E442E" w:rsidP="000E1FF7">
      <w:pPr>
        <w:overflowPunct w:val="0"/>
        <w:adjustRightInd w:val="0"/>
        <w:snapToGrid w:val="0"/>
        <w:spacing w:line="360" w:lineRule="auto"/>
        <w:ind w:firstLineChars="200" w:firstLine="480"/>
        <w:jc w:val="both"/>
        <w:rPr>
          <w:rFonts w:cs="Times New Roman (本文 CS 字型)"/>
        </w:rPr>
      </w:pPr>
    </w:p>
    <w:p w14:paraId="54DC1FD4" w14:textId="78F96FA8" w:rsidR="001E442E" w:rsidRPr="005004D5" w:rsidRDefault="001E442E" w:rsidP="000E1FF7">
      <w:pPr>
        <w:pStyle w:val="af5"/>
        <w:keepNext/>
        <w:spacing w:line="360" w:lineRule="auto"/>
        <w:jc w:val="both"/>
        <w:rPr>
          <w:rFonts w:cs="Times New Roman (本文 CS 字型)"/>
          <w:color w:val="000000" w:themeColor="text1"/>
          <w:sz w:val="24"/>
          <w:szCs w:val="24"/>
        </w:rPr>
      </w:pPr>
      <w:bookmarkStart w:id="37" w:name="_Ref109649924"/>
      <w:bookmarkStart w:id="38" w:name="_Toc109633396"/>
      <w:bookmarkStart w:id="39" w:name="_Ref109649920"/>
      <w:r w:rsidRPr="005004D5">
        <w:rPr>
          <w:rFonts w:cs="Times New Roman (本文 CS 字型)"/>
          <w:color w:val="000000" w:themeColor="text1"/>
          <w:sz w:val="24"/>
          <w:szCs w:val="24"/>
        </w:rPr>
        <w:t>表</w:t>
      </w:r>
      <w:r w:rsidRPr="005004D5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5004D5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5004D5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5004D5">
        <w:rPr>
          <w:rFonts w:cs="Times New Roman (本文 CS 字型)"/>
          <w:color w:val="000000" w:themeColor="text1"/>
          <w:sz w:val="24"/>
          <w:szCs w:val="24"/>
        </w:rPr>
        <w:instrText>表</w:instrText>
      </w:r>
      <w:r w:rsidRPr="005004D5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5004D5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3</w:t>
      </w:r>
      <w:r w:rsidRPr="005004D5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37"/>
      <w:r w:rsidRPr="005004D5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proofErr w:type="spellStart"/>
      <w:r w:rsidR="00BC5C58" w:rsidRPr="005004D5">
        <w:rPr>
          <w:rFonts w:cs="Times New Roman (本文 CS 字型)"/>
          <w:color w:val="000000" w:themeColor="text1"/>
          <w:sz w:val="24"/>
          <w:szCs w:val="24"/>
        </w:rPr>
        <w:t>QR</w:t>
      </w:r>
      <w:r w:rsidR="00BC5C58" w:rsidRPr="005004D5">
        <w:rPr>
          <w:rFonts w:cs="Times New Roman (本文 CS 字型)"/>
          <w:color w:val="000000" w:themeColor="text1"/>
          <w:sz w:val="24"/>
          <w:szCs w:val="24"/>
          <w:vertAlign w:val="subscript"/>
        </w:rPr>
        <w:t>nested</w:t>
      </w:r>
      <w:proofErr w:type="spellEnd"/>
      <w:r w:rsidR="00BC5C58" w:rsidRPr="005004D5">
        <w:rPr>
          <w:rFonts w:cs="Times New Roman (本文 CS 字型)" w:hint="eastAsia"/>
          <w:color w:val="000000" w:themeColor="text1"/>
          <w:sz w:val="24"/>
          <w:szCs w:val="24"/>
        </w:rPr>
        <w:t>的模組設計</w:t>
      </w:r>
      <w:bookmarkEnd w:id="38"/>
      <w:bookmarkEnd w:id="39"/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1838"/>
        <w:gridCol w:w="1480"/>
        <w:gridCol w:w="1659"/>
        <w:gridCol w:w="1659"/>
        <w:gridCol w:w="1660"/>
      </w:tblGrid>
      <w:tr w:rsidR="001E442E" w:rsidRPr="00452235" w14:paraId="0DB822F6" w14:textId="77777777" w:rsidTr="00BC5C58">
        <w:tc>
          <w:tcPr>
            <w:tcW w:w="1838" w:type="dxa"/>
          </w:tcPr>
          <w:p w14:paraId="1BBDF5B7" w14:textId="2365A1A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proofErr w:type="spellStart"/>
            <w:r w:rsidRPr="00452235">
              <w:rPr>
                <w:rFonts w:cs="Times New Roman (本文 CS 字型)" w:hint="eastAsia"/>
                <w:color w:val="000000" w:themeColor="text1"/>
              </w:rPr>
              <w:t>Q</w:t>
            </w:r>
            <w:r w:rsidRPr="00452235">
              <w:rPr>
                <w:rFonts w:cs="Times New Roman (本文 CS 字型)"/>
                <w:color w:val="000000" w:themeColor="text1"/>
              </w:rPr>
              <w:t>R</w:t>
            </w:r>
            <w:r w:rsidRPr="00452235">
              <w:rPr>
                <w:rFonts w:cs="Times New Roman (本文 CS 字型)"/>
                <w:color w:val="000000" w:themeColor="text1"/>
                <w:vertAlign w:val="subscript"/>
              </w:rPr>
              <w:t>out</w:t>
            </w:r>
            <w:proofErr w:type="spellEnd"/>
            <w:r w:rsidR="00BC5C58" w:rsidRPr="00BC5C58">
              <w:rPr>
                <w:rFonts w:cs="Times New Roman (本文 CS 字型)" w:hint="eastAsia"/>
                <w:color w:val="000000" w:themeColor="text1"/>
              </w:rPr>
              <w:t>模組值</w:t>
            </w:r>
          </w:p>
        </w:tc>
        <w:tc>
          <w:tcPr>
            <w:tcW w:w="1480" w:type="dxa"/>
          </w:tcPr>
          <w:p w14:paraId="61881DF5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0</w:t>
            </w:r>
          </w:p>
        </w:tc>
        <w:tc>
          <w:tcPr>
            <w:tcW w:w="1659" w:type="dxa"/>
          </w:tcPr>
          <w:p w14:paraId="3DF22DD9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0</w:t>
            </w:r>
          </w:p>
        </w:tc>
        <w:tc>
          <w:tcPr>
            <w:tcW w:w="1659" w:type="dxa"/>
          </w:tcPr>
          <w:p w14:paraId="0ED5C29D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1</w:t>
            </w:r>
          </w:p>
        </w:tc>
        <w:tc>
          <w:tcPr>
            <w:tcW w:w="1660" w:type="dxa"/>
          </w:tcPr>
          <w:p w14:paraId="3997C046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1</w:t>
            </w:r>
          </w:p>
        </w:tc>
      </w:tr>
      <w:tr w:rsidR="001E442E" w:rsidRPr="00452235" w14:paraId="1AC6302D" w14:textId="77777777" w:rsidTr="00BC5C58">
        <w:tc>
          <w:tcPr>
            <w:tcW w:w="1838" w:type="dxa"/>
          </w:tcPr>
          <w:p w14:paraId="6C21EF90" w14:textId="6CFB13B1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proofErr w:type="spellStart"/>
            <w:r w:rsidRPr="00452235">
              <w:rPr>
                <w:rFonts w:cs="Times New Roman (本文 CS 字型)" w:hint="eastAsia"/>
                <w:color w:val="000000" w:themeColor="text1"/>
              </w:rPr>
              <w:t>Q</w:t>
            </w:r>
            <w:r w:rsidRPr="00452235">
              <w:rPr>
                <w:rFonts w:cs="Times New Roman (本文 CS 字型)"/>
                <w:color w:val="000000" w:themeColor="text1"/>
              </w:rPr>
              <w:t>R</w:t>
            </w:r>
            <w:r w:rsidRPr="00452235">
              <w:rPr>
                <w:rFonts w:cs="Times New Roman (本文 CS 字型)"/>
                <w:color w:val="000000" w:themeColor="text1"/>
                <w:vertAlign w:val="subscript"/>
              </w:rPr>
              <w:t>in</w:t>
            </w:r>
            <w:proofErr w:type="spellEnd"/>
            <w:r w:rsidRPr="00452235">
              <w:rPr>
                <w:rFonts w:cs="Times New Roman (本文 CS 字型)"/>
                <w:color w:val="000000" w:themeColor="text1"/>
              </w:rPr>
              <w:t xml:space="preserve"> </w:t>
            </w:r>
            <w:r w:rsidR="00362D95">
              <w:rPr>
                <w:rFonts w:cs="Times New Roman (本文 CS 字型)"/>
                <w:color w:val="000000" w:themeColor="text1"/>
              </w:rPr>
              <w:t xml:space="preserve"> </w:t>
            </w:r>
            <w:r w:rsidR="00BC5C58" w:rsidRPr="00BC5C58">
              <w:rPr>
                <w:rFonts w:cs="Times New Roman (本文 CS 字型)" w:hint="eastAsia"/>
                <w:color w:val="000000" w:themeColor="text1"/>
              </w:rPr>
              <w:t>模組值</w:t>
            </w:r>
          </w:p>
        </w:tc>
        <w:tc>
          <w:tcPr>
            <w:tcW w:w="1480" w:type="dxa"/>
          </w:tcPr>
          <w:p w14:paraId="6CF049FE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0</w:t>
            </w:r>
          </w:p>
        </w:tc>
        <w:tc>
          <w:tcPr>
            <w:tcW w:w="1659" w:type="dxa"/>
          </w:tcPr>
          <w:p w14:paraId="595377A7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1</w:t>
            </w:r>
          </w:p>
        </w:tc>
        <w:tc>
          <w:tcPr>
            <w:tcW w:w="1659" w:type="dxa"/>
          </w:tcPr>
          <w:p w14:paraId="72222E89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0</w:t>
            </w:r>
          </w:p>
        </w:tc>
        <w:tc>
          <w:tcPr>
            <w:tcW w:w="1660" w:type="dxa"/>
          </w:tcPr>
          <w:p w14:paraId="24603B0D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 w:rsidRPr="00452235">
              <w:rPr>
                <w:rFonts w:cs="Times New Roman (本文 CS 字型)" w:hint="eastAsia"/>
                <w:color w:val="000000" w:themeColor="text1"/>
              </w:rPr>
              <w:t>1</w:t>
            </w:r>
          </w:p>
        </w:tc>
      </w:tr>
      <w:tr w:rsidR="001E442E" w:rsidRPr="00452235" w14:paraId="7F45D3E7" w14:textId="77777777" w:rsidTr="00BC5C58">
        <w:trPr>
          <w:trHeight w:val="1038"/>
        </w:trPr>
        <w:tc>
          <w:tcPr>
            <w:tcW w:w="1838" w:type="dxa"/>
          </w:tcPr>
          <w:p w14:paraId="4032E8A4" w14:textId="77777777" w:rsidR="001E442E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</w:p>
          <w:p w14:paraId="7C13C18D" w14:textId="5AC03BDA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proofErr w:type="spellStart"/>
            <w:r w:rsidRPr="00452235">
              <w:rPr>
                <w:rFonts w:cs="Times New Roman (本文 CS 字型)" w:hint="eastAsia"/>
                <w:color w:val="000000" w:themeColor="text1"/>
              </w:rPr>
              <w:t>Q</w:t>
            </w:r>
            <w:r w:rsidRPr="00452235">
              <w:rPr>
                <w:rFonts w:cs="Times New Roman (本文 CS 字型)"/>
                <w:color w:val="000000" w:themeColor="text1"/>
              </w:rPr>
              <w:t>R</w:t>
            </w:r>
            <w:r w:rsidRPr="00452235">
              <w:rPr>
                <w:rFonts w:cs="Times New Roman (本文 CS 字型)"/>
                <w:color w:val="000000" w:themeColor="text1"/>
                <w:vertAlign w:val="subscript"/>
              </w:rPr>
              <w:t>nested</w:t>
            </w:r>
            <w:proofErr w:type="spellEnd"/>
            <w:r w:rsidRPr="00452235">
              <w:rPr>
                <w:rFonts w:cs="Times New Roman (本文 CS 字型)"/>
                <w:color w:val="000000" w:themeColor="text1"/>
              </w:rPr>
              <w:t xml:space="preserve"> </w:t>
            </w:r>
            <w:r w:rsidR="00BC5C58" w:rsidRPr="00BC5C58">
              <w:rPr>
                <w:rFonts w:cs="Times New Roman (本文 CS 字型)" w:hint="eastAsia"/>
                <w:color w:val="000000" w:themeColor="text1"/>
              </w:rPr>
              <w:t>模組</w:t>
            </w:r>
          </w:p>
        </w:tc>
        <w:tc>
          <w:tcPr>
            <w:tcW w:w="1480" w:type="dxa"/>
          </w:tcPr>
          <w:p w14:paraId="1CF54698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34DF48B8" wp14:editId="74F581CC">
                  <wp:extent cx="745715" cy="720000"/>
                  <wp:effectExtent l="0" t="0" r="3810" b="4445"/>
                  <wp:docPr id="45" name="圖片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圖片 45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5715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59" w:type="dxa"/>
          </w:tcPr>
          <w:p w14:paraId="08A1FF2D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09816FD7" wp14:editId="45AC40FB">
                  <wp:extent cx="720000" cy="720000"/>
                  <wp:effectExtent l="0" t="0" r="4445" b="4445"/>
                  <wp:docPr id="46" name="圖片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" name="圖片 46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59" w:type="dxa"/>
          </w:tcPr>
          <w:p w14:paraId="49C71F8A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7C45A7A9" wp14:editId="173DED5E">
                  <wp:extent cx="738947" cy="720000"/>
                  <wp:effectExtent l="0" t="0" r="0" b="4445"/>
                  <wp:docPr id="47" name="圖片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" name="圖片 47"/>
                          <pic:cNvPicPr/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38947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0" w:type="dxa"/>
          </w:tcPr>
          <w:p w14:paraId="7711C1D4" w14:textId="77777777" w:rsidR="001E442E" w:rsidRPr="00452235" w:rsidRDefault="001E442E" w:rsidP="000E1FF7">
            <w:pPr>
              <w:spacing w:line="360" w:lineRule="auto"/>
              <w:jc w:val="both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3DC7E313" wp14:editId="385F2506">
                  <wp:extent cx="753882" cy="720000"/>
                  <wp:effectExtent l="0" t="0" r="0" b="4445"/>
                  <wp:docPr id="48" name="圖片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圖片 48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3882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C732AF" w14:textId="77777777" w:rsidR="00452235" w:rsidRPr="00452235" w:rsidRDefault="00452235" w:rsidP="000E1FF7">
      <w:pPr>
        <w:spacing w:line="360" w:lineRule="auto"/>
        <w:jc w:val="both"/>
      </w:pPr>
    </w:p>
    <w:p w14:paraId="3E756343" w14:textId="27CBB577" w:rsidR="00775899" w:rsidRPr="00775899" w:rsidRDefault="000E07D3" w:rsidP="0024756D">
      <w:pPr>
        <w:pStyle w:val="2"/>
      </w:pPr>
      <w:bookmarkStart w:id="40" w:name="_Toc108611738"/>
      <w:r w:rsidRPr="00F15BFF">
        <w:t>3.2</w:t>
      </w:r>
      <w:r w:rsidRPr="00F15BFF">
        <w:rPr>
          <w:rFonts w:hint="eastAsia"/>
        </w:rPr>
        <w:t xml:space="preserve"> </w:t>
      </w:r>
      <w:r w:rsidR="00E10DB1">
        <w:rPr>
          <w:rFonts w:hint="eastAsia"/>
        </w:rPr>
        <w:t>所提方法流程</w:t>
      </w:r>
      <w:bookmarkEnd w:id="40"/>
    </w:p>
    <w:p w14:paraId="0DB5DBA7" w14:textId="09F0505B" w:rsidR="00C75875" w:rsidRPr="00C75875" w:rsidRDefault="00C75875" w:rsidP="000E1FF7">
      <w:pPr>
        <w:spacing w:line="360" w:lineRule="auto"/>
        <w:ind w:firstLine="425"/>
        <w:jc w:val="both"/>
        <w:rPr>
          <w:color w:val="000000" w:themeColor="text1"/>
        </w:rPr>
      </w:pPr>
      <w:r w:rsidRPr="00C75875">
        <w:rPr>
          <w:rFonts w:hint="eastAsia"/>
          <w:color w:val="000000" w:themeColor="text1"/>
        </w:rPr>
        <w:t>本論文所提之</w:t>
      </w:r>
      <w:r w:rsidRPr="00C75875">
        <w:rPr>
          <w:rFonts w:cs="Times New Roman" w:hint="eastAsia"/>
          <w:color w:val="000000" w:themeColor="text1"/>
          <w:lang w:val="de-DE"/>
        </w:rPr>
        <w:t>具彩色圖案背景的巢狀</w:t>
      </w:r>
      <w:r w:rsidRPr="00C75875">
        <w:rPr>
          <w:rFonts w:cs="Times New Roman"/>
          <w:color w:val="000000" w:themeColor="text1"/>
          <w:lang w:val="de-DE"/>
        </w:rPr>
        <w:t xml:space="preserve">QR </w:t>
      </w:r>
      <w:r w:rsidRPr="00C75875">
        <w:rPr>
          <w:rFonts w:cs="Times New Roman" w:hint="eastAsia"/>
          <w:color w:val="000000" w:themeColor="text1"/>
          <w:lang w:val="de-DE"/>
        </w:rPr>
        <w:t>c</w:t>
      </w:r>
      <w:r w:rsidRPr="00C75875">
        <w:rPr>
          <w:rFonts w:cs="Times New Roman"/>
          <w:color w:val="000000" w:themeColor="text1"/>
          <w:lang w:val="de-DE"/>
        </w:rPr>
        <w:t>ode</w:t>
      </w:r>
      <w:r w:rsidRPr="00C75875">
        <w:rPr>
          <w:rFonts w:cs="Times New Roman" w:hint="eastAsia"/>
          <w:color w:val="000000" w:themeColor="text1"/>
          <w:lang w:val="de-DE"/>
        </w:rPr>
        <w:t>分法製作流程如</w:t>
      </w:r>
      <w:r w:rsidR="007A35C5">
        <w:rPr>
          <w:rFonts w:cs="Times New Roman"/>
          <w:color w:val="000000" w:themeColor="text1"/>
          <w:lang w:val="de-DE"/>
        </w:rPr>
        <w:fldChar w:fldCharType="begin"/>
      </w:r>
      <w:r w:rsidR="007A35C5">
        <w:rPr>
          <w:rFonts w:cs="Times New Roman"/>
          <w:color w:val="000000" w:themeColor="text1"/>
          <w:lang w:val="de-DE"/>
        </w:rPr>
        <w:instrText xml:space="preserve"> </w:instrText>
      </w:r>
      <w:r w:rsidR="007A35C5">
        <w:rPr>
          <w:rFonts w:cs="Times New Roman" w:hint="eastAsia"/>
          <w:color w:val="000000" w:themeColor="text1"/>
          <w:lang w:val="de-DE"/>
        </w:rPr>
        <w:instrText>REF _Ref109649959 \h</w:instrText>
      </w:r>
      <w:r w:rsidR="007A35C5">
        <w:rPr>
          <w:rFonts w:cs="Times New Roman"/>
          <w:color w:val="000000" w:themeColor="text1"/>
          <w:lang w:val="de-DE"/>
        </w:rPr>
        <w:instrText xml:space="preserve"> </w:instrText>
      </w:r>
      <w:r w:rsidR="007A35C5">
        <w:rPr>
          <w:rFonts w:cs="Times New Roman"/>
          <w:color w:val="000000" w:themeColor="text1"/>
          <w:lang w:val="de-DE"/>
        </w:rPr>
      </w:r>
      <w:r w:rsidR="007A35C5">
        <w:rPr>
          <w:rFonts w:cs="Times New Roman"/>
          <w:color w:val="000000" w:themeColor="text1"/>
          <w:lang w:val="de-DE"/>
        </w:rPr>
        <w:fldChar w:fldCharType="separate"/>
      </w:r>
      <w:r w:rsidR="007A35C5" w:rsidRPr="0002744B">
        <w:rPr>
          <w:rFonts w:cs="Times New Roman (本文 CS 字型)" w:hint="eastAsia"/>
        </w:rPr>
        <w:t>圖</w:t>
      </w:r>
      <w:r w:rsidR="007A35C5" w:rsidRPr="0002744B">
        <w:rPr>
          <w:rFonts w:cs="Times New Roman (本文 CS 字型)" w:hint="eastAsia"/>
        </w:rPr>
        <w:t xml:space="preserve"> </w:t>
      </w:r>
      <w:r w:rsidR="007A35C5">
        <w:rPr>
          <w:rFonts w:cs="Times New Roman (本文 CS 字型)"/>
          <w:noProof/>
        </w:rPr>
        <w:t>8</w:t>
      </w:r>
      <w:r w:rsidR="007A35C5">
        <w:rPr>
          <w:rFonts w:cs="Times New Roman"/>
          <w:color w:val="000000" w:themeColor="text1"/>
          <w:lang w:val="de-DE"/>
        </w:rPr>
        <w:fldChar w:fldCharType="end"/>
      </w:r>
      <w:r w:rsidRPr="00C75875">
        <w:rPr>
          <w:rFonts w:cs="Times New Roman" w:hint="eastAsia"/>
          <w:color w:val="000000" w:themeColor="text1"/>
          <w:lang w:val="de-DE"/>
        </w:rPr>
        <w:t>所示。輸入</w:t>
      </w:r>
      <w:r>
        <w:rPr>
          <w:rFonts w:cs="Times New Roman" w:hint="eastAsia"/>
          <w:color w:val="000000" w:themeColor="text1"/>
          <w:lang w:val="de-DE"/>
        </w:rPr>
        <w:t>包括</w:t>
      </w:r>
      <w:r w:rsidRPr="00C75875">
        <w:rPr>
          <w:rFonts w:cs="Times New Roman" w:hint="eastAsia"/>
          <w:color w:val="000000" w:themeColor="text1"/>
          <w:lang w:val="de-DE"/>
        </w:rPr>
        <w:t>兩個要編碼進</w:t>
      </w:r>
      <w:r w:rsidRPr="00C75875">
        <w:rPr>
          <w:rFonts w:cs="Times New Roman" w:hint="eastAsia"/>
          <w:color w:val="000000" w:themeColor="text1"/>
          <w:lang w:val="de-DE"/>
        </w:rPr>
        <w:t>QR code</w:t>
      </w:r>
      <w:r w:rsidRPr="00C75875">
        <w:rPr>
          <w:rFonts w:cs="Times New Roman" w:hint="eastAsia"/>
          <w:color w:val="000000" w:themeColor="text1"/>
          <w:lang w:val="de-DE"/>
        </w:rPr>
        <w:t>的</w:t>
      </w:r>
      <w:r w:rsidR="00E44DA9">
        <w:rPr>
          <w:rFonts w:cs="Times New Roman" w:hint="eastAsia"/>
          <w:color w:val="000000" w:themeColor="text1"/>
          <w:lang w:val="de-DE"/>
        </w:rPr>
        <w:t>訊息</w:t>
      </w:r>
      <w:r w:rsidRPr="00C75875">
        <w:rPr>
          <w:rFonts w:cs="Times New Roman" w:hint="eastAsia"/>
          <w:color w:val="000000" w:themeColor="text1"/>
          <w:lang w:val="de-DE"/>
        </w:rPr>
        <w:t>MSG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cs="Times New Roman" w:hint="eastAsia"/>
          <w:color w:val="000000" w:themeColor="text1"/>
          <w:lang w:val="de-DE"/>
        </w:rPr>
        <w:t>與</w:t>
      </w:r>
      <w:proofErr w:type="spellStart"/>
      <w:r w:rsidRPr="00C75875">
        <w:rPr>
          <w:color w:val="000000" w:themeColor="text1"/>
        </w:rPr>
        <w:t>MSG</w:t>
      </w:r>
      <w:r w:rsidRPr="00C75875">
        <w:rPr>
          <w:color w:val="000000" w:themeColor="text1"/>
          <w:vertAlign w:val="subscript"/>
        </w:rPr>
        <w:t>out</w:t>
      </w:r>
      <w:proofErr w:type="spellEnd"/>
      <w:r w:rsidRPr="00C75875">
        <w:rPr>
          <w:rFonts w:cs="Times New Roman" w:hint="eastAsia"/>
          <w:color w:val="000000" w:themeColor="text1"/>
          <w:lang w:val="de-DE"/>
        </w:rPr>
        <w:t>，與要呈現在</w:t>
      </w:r>
      <w:r w:rsidRPr="00C75875">
        <w:rPr>
          <w:rFonts w:cs="Times New Roman" w:hint="eastAsia"/>
          <w:color w:val="000000" w:themeColor="text1"/>
          <w:lang w:val="de-DE"/>
        </w:rPr>
        <w:t>QR c</w:t>
      </w:r>
      <w:r w:rsidRPr="00C75875">
        <w:rPr>
          <w:rFonts w:cs="Times New Roman"/>
          <w:color w:val="000000" w:themeColor="text1"/>
          <w:lang w:val="de-DE"/>
        </w:rPr>
        <w:t>ode</w:t>
      </w:r>
      <w:r w:rsidRPr="00C75875">
        <w:rPr>
          <w:rFonts w:cs="Times New Roman" w:hint="eastAsia"/>
          <w:color w:val="000000" w:themeColor="text1"/>
          <w:lang w:val="de-DE"/>
        </w:rPr>
        <w:t>上的背景圖像</w:t>
      </w:r>
      <w:r w:rsidRPr="00C75875">
        <w:rPr>
          <w:rFonts w:cs="Times New Roman" w:hint="eastAsia"/>
          <w:color w:val="000000" w:themeColor="text1"/>
          <w:lang w:val="de-DE"/>
        </w:rPr>
        <w:t>BG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cs="Times New Roman" w:hint="eastAsia"/>
          <w:color w:val="000000" w:themeColor="text1"/>
          <w:lang w:val="de-DE"/>
        </w:rPr>
        <w:t>與</w:t>
      </w:r>
      <w:proofErr w:type="spellStart"/>
      <w:r w:rsidRPr="00C75875">
        <w:rPr>
          <w:rFonts w:hint="eastAsia"/>
          <w:color w:val="000000" w:themeColor="text1"/>
        </w:rPr>
        <w:t>B</w:t>
      </w:r>
      <w:r w:rsidRPr="00C75875">
        <w:rPr>
          <w:color w:val="000000" w:themeColor="text1"/>
        </w:rPr>
        <w:t>G</w:t>
      </w:r>
      <w:r w:rsidRPr="00C75875">
        <w:rPr>
          <w:color w:val="000000" w:themeColor="text1"/>
          <w:vertAlign w:val="subscript"/>
        </w:rPr>
        <w:t>out</w:t>
      </w:r>
      <w:proofErr w:type="spellEnd"/>
      <w:r w:rsidRPr="00C75875">
        <w:rPr>
          <w:rFonts w:cs="Times New Roman" w:hint="eastAsia"/>
          <w:color w:val="000000" w:themeColor="text1"/>
          <w:lang w:val="de-DE"/>
        </w:rPr>
        <w:t>。首先會利用標準的</w:t>
      </w:r>
      <w:r w:rsidRPr="00C75875">
        <w:rPr>
          <w:rFonts w:cs="Times New Roman" w:hint="eastAsia"/>
          <w:color w:val="000000" w:themeColor="text1"/>
          <w:lang w:val="de-DE"/>
        </w:rPr>
        <w:t>QR code</w:t>
      </w:r>
      <w:r w:rsidRPr="00C75875">
        <w:rPr>
          <w:rFonts w:cs="Times New Roman" w:hint="eastAsia"/>
          <w:color w:val="000000" w:themeColor="text1"/>
          <w:lang w:val="de-DE"/>
        </w:rPr>
        <w:t>編碼演算法將</w:t>
      </w:r>
      <w:r w:rsidRPr="00C75875">
        <w:rPr>
          <w:rFonts w:cs="Times New Roman" w:hint="eastAsia"/>
          <w:color w:val="000000" w:themeColor="text1"/>
          <w:lang w:val="de-DE"/>
        </w:rPr>
        <w:t>MSG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cs="Times New Roman" w:hint="eastAsia"/>
          <w:color w:val="000000" w:themeColor="text1"/>
          <w:lang w:val="de-DE"/>
        </w:rPr>
        <w:t>編碼得到</w:t>
      </w:r>
      <w:r w:rsidRPr="00C75875">
        <w:rPr>
          <w:rFonts w:cs="Times New Roman"/>
          <w:color w:val="000000" w:themeColor="text1"/>
          <w:lang w:val="de-DE"/>
        </w:rPr>
        <w:t>QR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hint="eastAsia"/>
          <w:color w:val="000000" w:themeColor="text1"/>
        </w:rPr>
        <w:t>，並將模組大小為</w:t>
      </w:r>
      <w:r w:rsidRPr="00C75875">
        <w:rPr>
          <w:rFonts w:hint="eastAsia"/>
          <w:color w:val="000000" w:themeColor="text1"/>
        </w:rPr>
        <w:t>M</w:t>
      </w:r>
      <w:r w:rsidRPr="00C75875">
        <w:rPr>
          <w:rFonts w:ascii="標楷體" w:hAnsi="標楷體" w:hint="eastAsia"/>
          <w:color w:val="000000" w:themeColor="text1"/>
        </w:rPr>
        <w:t>×</w:t>
      </w:r>
      <w:r w:rsidRPr="00C75875">
        <w:rPr>
          <w:rFonts w:hint="eastAsia"/>
          <w:color w:val="000000" w:themeColor="text1"/>
        </w:rPr>
        <w:t>M</w:t>
      </w:r>
      <w:r w:rsidRPr="00C75875">
        <w:rPr>
          <w:rFonts w:hint="eastAsia"/>
          <w:color w:val="000000" w:themeColor="text1"/>
        </w:rPr>
        <w:t>個像素；同時</w:t>
      </w:r>
      <w:r w:rsidRPr="00C75875">
        <w:rPr>
          <w:rFonts w:cs="Times New Roman" w:hint="eastAsia"/>
          <w:color w:val="000000" w:themeColor="text1"/>
          <w:lang w:val="de-DE"/>
        </w:rPr>
        <w:t>將</w:t>
      </w:r>
      <w:r w:rsidRPr="00C75875">
        <w:rPr>
          <w:rFonts w:cs="Times New Roman" w:hint="eastAsia"/>
          <w:color w:val="000000" w:themeColor="text1"/>
          <w:lang w:val="de-DE"/>
        </w:rPr>
        <w:t>MSG</w:t>
      </w:r>
      <w:r w:rsidRPr="00C75875">
        <w:rPr>
          <w:rFonts w:hint="eastAsia"/>
          <w:color w:val="000000" w:themeColor="text1"/>
          <w:vertAlign w:val="subscript"/>
        </w:rPr>
        <w:t>o</w:t>
      </w:r>
      <w:r w:rsidRPr="00C75875">
        <w:rPr>
          <w:color w:val="000000" w:themeColor="text1"/>
          <w:vertAlign w:val="subscript"/>
        </w:rPr>
        <w:t>ut</w:t>
      </w:r>
      <w:r w:rsidRPr="00C75875">
        <w:rPr>
          <w:rFonts w:cs="Times New Roman" w:hint="eastAsia"/>
          <w:color w:val="000000" w:themeColor="text1"/>
          <w:lang w:val="de-DE"/>
        </w:rPr>
        <w:t>編碼得到</w:t>
      </w:r>
      <w:r w:rsidRPr="00C75875">
        <w:rPr>
          <w:rFonts w:cs="Times New Roman"/>
          <w:color w:val="000000" w:themeColor="text1"/>
          <w:lang w:val="de-DE"/>
        </w:rPr>
        <w:t>QR</w:t>
      </w:r>
      <w:r w:rsidRPr="00C75875">
        <w:rPr>
          <w:color w:val="000000" w:themeColor="text1"/>
          <w:vertAlign w:val="subscript"/>
        </w:rPr>
        <w:t>out</w:t>
      </w:r>
      <w:r w:rsidRPr="00C75875">
        <w:rPr>
          <w:rFonts w:hint="eastAsia"/>
          <w:color w:val="000000" w:themeColor="text1"/>
        </w:rPr>
        <w:t>，並將模組大小為</w:t>
      </w:r>
      <w:r w:rsidRPr="00C75875">
        <w:rPr>
          <w:rFonts w:hint="eastAsia"/>
          <w:color w:val="000000" w:themeColor="text1"/>
        </w:rPr>
        <w:t>3M</w:t>
      </w:r>
      <w:r w:rsidRPr="00C75875">
        <w:rPr>
          <w:rFonts w:ascii="標楷體" w:hAnsi="標楷體" w:hint="eastAsia"/>
          <w:color w:val="000000" w:themeColor="text1"/>
        </w:rPr>
        <w:t>×</w:t>
      </w:r>
      <w:r>
        <w:rPr>
          <w:rFonts w:ascii="標楷體" w:hAnsi="標楷體"/>
          <w:color w:val="000000" w:themeColor="text1"/>
        </w:rPr>
        <w:t>3</w:t>
      </w:r>
      <w:r w:rsidRPr="00C75875">
        <w:rPr>
          <w:rFonts w:hint="eastAsia"/>
          <w:color w:val="000000" w:themeColor="text1"/>
        </w:rPr>
        <w:t>M</w:t>
      </w:r>
      <w:r w:rsidRPr="00C75875">
        <w:rPr>
          <w:rFonts w:hint="eastAsia"/>
          <w:color w:val="000000" w:themeColor="text1"/>
        </w:rPr>
        <w:t>個像素。接著會利用</w:t>
      </w:r>
      <w:r w:rsidRPr="00C75875">
        <w:rPr>
          <w:rFonts w:hint="eastAsia"/>
          <w:color w:val="000000" w:themeColor="text1"/>
        </w:rPr>
        <w:t>T</w:t>
      </w:r>
      <w:r w:rsidRPr="00C75875">
        <w:rPr>
          <w:color w:val="000000" w:themeColor="text1"/>
        </w:rPr>
        <w:t xml:space="preserve">he </w:t>
      </w:r>
      <w:r w:rsidRPr="00C75875">
        <w:rPr>
          <w:rFonts w:hint="eastAsia"/>
          <w:color w:val="000000" w:themeColor="text1"/>
        </w:rPr>
        <w:t>N</w:t>
      </w:r>
      <w:r w:rsidRPr="00C75875">
        <w:rPr>
          <w:color w:val="000000" w:themeColor="text1"/>
        </w:rPr>
        <w:t>ested QR Code</w:t>
      </w:r>
      <w:r w:rsidRPr="00C75875">
        <w:rPr>
          <w:rFonts w:hint="eastAsia"/>
          <w:color w:val="000000" w:themeColor="text1"/>
        </w:rPr>
        <w:t>計算</w:t>
      </w:r>
      <w:r w:rsidRPr="00C75875">
        <w:rPr>
          <w:rFonts w:cs="Times New Roman"/>
          <w:color w:val="000000" w:themeColor="text1"/>
          <w:lang w:val="de-DE"/>
        </w:rPr>
        <w:t>QR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hint="eastAsia"/>
          <w:color w:val="000000" w:themeColor="text1"/>
        </w:rPr>
        <w:t>置放在</w:t>
      </w:r>
      <w:proofErr w:type="spellStart"/>
      <w:r w:rsidRPr="00C75875">
        <w:rPr>
          <w:rFonts w:hint="eastAsia"/>
          <w:color w:val="000000" w:themeColor="text1"/>
        </w:rPr>
        <w:t>QR</w:t>
      </w:r>
      <w:r w:rsidRPr="00C75875">
        <w:rPr>
          <w:rFonts w:hint="eastAsia"/>
          <w:color w:val="000000" w:themeColor="text1"/>
          <w:vertAlign w:val="subscript"/>
        </w:rPr>
        <w:t>out</w:t>
      </w:r>
      <w:proofErr w:type="spellEnd"/>
      <w:r w:rsidRPr="00C75875">
        <w:rPr>
          <w:rFonts w:hint="eastAsia"/>
          <w:color w:val="000000" w:themeColor="text1"/>
        </w:rPr>
        <w:t>的最佳位置</w:t>
      </w:r>
      <w:r w:rsidR="00E44DA9">
        <w:rPr>
          <w:rFonts w:hint="eastAsia"/>
          <w:color w:val="000000" w:themeColor="text1"/>
        </w:rPr>
        <w:t>，將</w:t>
      </w:r>
      <w:proofErr w:type="spellStart"/>
      <w:r w:rsidR="00E44DA9">
        <w:rPr>
          <w:color w:val="000000" w:themeColor="text1"/>
        </w:rPr>
        <w:t>QR</w:t>
      </w:r>
      <w:r w:rsidR="00E44DA9" w:rsidRPr="00E44DA9">
        <w:rPr>
          <w:color w:val="000000" w:themeColor="text1"/>
          <w:vertAlign w:val="subscript"/>
        </w:rPr>
        <w:t>in</w:t>
      </w:r>
      <w:proofErr w:type="spellEnd"/>
      <w:r w:rsidR="00E44DA9">
        <w:rPr>
          <w:rFonts w:hint="eastAsia"/>
          <w:color w:val="000000" w:themeColor="text1"/>
        </w:rPr>
        <w:t>置放在</w:t>
      </w:r>
      <w:proofErr w:type="spellStart"/>
      <w:r w:rsidR="00E44DA9">
        <w:rPr>
          <w:color w:val="000000" w:themeColor="text1"/>
        </w:rPr>
        <w:t>QR</w:t>
      </w:r>
      <w:r w:rsidR="00E44DA9" w:rsidRPr="00E44DA9">
        <w:rPr>
          <w:color w:val="000000" w:themeColor="text1"/>
          <w:vertAlign w:val="subscript"/>
        </w:rPr>
        <w:t>out</w:t>
      </w:r>
      <w:proofErr w:type="spellEnd"/>
      <w:r w:rsidR="00E44DA9">
        <w:rPr>
          <w:rFonts w:hint="eastAsia"/>
          <w:color w:val="000000" w:themeColor="text1"/>
        </w:rPr>
        <w:t>內部中。</w:t>
      </w:r>
      <w:r w:rsidRPr="00C75875">
        <w:rPr>
          <w:rFonts w:hint="eastAsia"/>
          <w:color w:val="000000" w:themeColor="text1"/>
        </w:rPr>
        <w:t>我們設計一個利用圖像化模組繪製程序，將</w:t>
      </w:r>
      <w:r w:rsidRPr="00C75875">
        <w:rPr>
          <w:rFonts w:cs="Times New Roman" w:hint="eastAsia"/>
          <w:color w:val="000000" w:themeColor="text1"/>
          <w:lang w:val="de-DE"/>
        </w:rPr>
        <w:t>背景圖像</w:t>
      </w:r>
      <w:r w:rsidRPr="00C75875">
        <w:rPr>
          <w:rFonts w:cs="Times New Roman" w:hint="eastAsia"/>
          <w:color w:val="000000" w:themeColor="text1"/>
          <w:lang w:val="de-DE"/>
        </w:rPr>
        <w:t>BG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hint="eastAsia"/>
          <w:color w:val="000000" w:themeColor="text1"/>
        </w:rPr>
        <w:t>和</w:t>
      </w:r>
      <w:r w:rsidRPr="00C75875">
        <w:rPr>
          <w:rFonts w:cs="Times New Roman"/>
          <w:color w:val="000000" w:themeColor="text1"/>
          <w:lang w:val="de-DE"/>
        </w:rPr>
        <w:t>QR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cs="Times New Roman" w:hint="eastAsia"/>
          <w:color w:val="000000" w:themeColor="text1"/>
        </w:rPr>
        <w:t>做合成運算，同時</w:t>
      </w:r>
      <w:proofErr w:type="spellStart"/>
      <w:r w:rsidRPr="00C75875">
        <w:rPr>
          <w:rFonts w:hint="eastAsia"/>
          <w:color w:val="000000" w:themeColor="text1"/>
        </w:rPr>
        <w:t>B</w:t>
      </w:r>
      <w:r w:rsidRPr="00C75875">
        <w:rPr>
          <w:color w:val="000000" w:themeColor="text1"/>
        </w:rPr>
        <w:t>G</w:t>
      </w:r>
      <w:r w:rsidRPr="00C75875">
        <w:rPr>
          <w:color w:val="000000" w:themeColor="text1"/>
          <w:vertAlign w:val="subscript"/>
        </w:rPr>
        <w:t>out</w:t>
      </w:r>
      <w:proofErr w:type="spellEnd"/>
      <w:r w:rsidRPr="00C75875">
        <w:rPr>
          <w:rFonts w:cs="Times New Roman" w:hint="eastAsia"/>
          <w:color w:val="000000" w:themeColor="text1"/>
          <w:lang w:val="de-DE"/>
        </w:rPr>
        <w:t>與</w:t>
      </w:r>
      <w:proofErr w:type="spellStart"/>
      <w:r w:rsidRPr="00C75875">
        <w:rPr>
          <w:rFonts w:hint="eastAsia"/>
          <w:color w:val="000000" w:themeColor="text1"/>
        </w:rPr>
        <w:t>QR</w:t>
      </w:r>
      <w:r w:rsidRPr="00C75875">
        <w:rPr>
          <w:color w:val="000000" w:themeColor="text1"/>
          <w:vertAlign w:val="subscript"/>
        </w:rPr>
        <w:t>out</w:t>
      </w:r>
      <w:proofErr w:type="spellEnd"/>
      <w:r w:rsidRPr="00C75875">
        <w:rPr>
          <w:rFonts w:cs="Times New Roman" w:hint="eastAsia"/>
          <w:color w:val="000000" w:themeColor="text1"/>
        </w:rPr>
        <w:t>做合成運算，得到</w:t>
      </w:r>
      <w:r w:rsidRPr="00C75875">
        <w:rPr>
          <w:rFonts w:cs="Times New Roman" w:hint="eastAsia"/>
          <w:color w:val="000000" w:themeColor="text1"/>
          <w:lang w:val="de-DE"/>
        </w:rPr>
        <w:t>具彩色圖案背景的巢狀</w:t>
      </w:r>
      <w:r w:rsidRPr="00C75875">
        <w:rPr>
          <w:rFonts w:cs="Times New Roman"/>
          <w:color w:val="000000" w:themeColor="text1"/>
          <w:lang w:val="de-DE"/>
        </w:rPr>
        <w:t xml:space="preserve">QR </w:t>
      </w:r>
      <w:r w:rsidRPr="00C75875">
        <w:rPr>
          <w:rFonts w:cs="Times New Roman" w:hint="eastAsia"/>
          <w:color w:val="000000" w:themeColor="text1"/>
          <w:lang w:val="de-DE"/>
        </w:rPr>
        <w:t>c</w:t>
      </w:r>
      <w:r w:rsidRPr="00C75875">
        <w:rPr>
          <w:rFonts w:cs="Times New Roman"/>
          <w:color w:val="000000" w:themeColor="text1"/>
          <w:lang w:val="de-DE"/>
        </w:rPr>
        <w:t>ode</w:t>
      </w:r>
      <w:r w:rsidRPr="00C75875">
        <w:rPr>
          <w:rFonts w:cs="Times New Roman" w:hint="eastAsia"/>
          <w:color w:val="000000" w:themeColor="text1"/>
          <w:lang w:val="de-DE"/>
        </w:rPr>
        <w:t>，</w:t>
      </w:r>
      <w:r w:rsidRPr="00C75875">
        <w:rPr>
          <w:rFonts w:cs="Times New Roman" w:hint="eastAsia"/>
          <w:color w:val="000000" w:themeColor="text1"/>
          <w:lang w:val="de-DE"/>
        </w:rPr>
        <w:t>V</w:t>
      </w:r>
      <w:proofErr w:type="spellStart"/>
      <w:r w:rsidRPr="00C75875">
        <w:rPr>
          <w:rFonts w:hint="eastAsia"/>
          <w:color w:val="000000" w:themeColor="text1"/>
        </w:rPr>
        <w:t>Q</w:t>
      </w:r>
      <w:r w:rsidRPr="00C75875">
        <w:rPr>
          <w:color w:val="000000" w:themeColor="text1"/>
        </w:rPr>
        <w:t>R</w:t>
      </w:r>
      <w:r w:rsidRPr="00C75875">
        <w:rPr>
          <w:color w:val="000000" w:themeColor="text1"/>
          <w:vertAlign w:val="subscript"/>
        </w:rPr>
        <w:t>nested</w:t>
      </w:r>
      <w:proofErr w:type="spellEnd"/>
      <w:r w:rsidRPr="00C75875">
        <w:rPr>
          <w:rFonts w:cs="Times New Roman" w:hint="eastAsia"/>
          <w:color w:val="000000" w:themeColor="text1"/>
        </w:rPr>
        <w:t>。</w:t>
      </w:r>
      <w:r w:rsidRPr="00C75875">
        <w:rPr>
          <w:rFonts w:cs="Times New Roman" w:hint="eastAsia"/>
          <w:color w:val="000000" w:themeColor="text1"/>
          <w:lang w:val="de-DE"/>
        </w:rPr>
        <w:t>V</w:t>
      </w:r>
      <w:proofErr w:type="spellStart"/>
      <w:r w:rsidRPr="00C75875">
        <w:rPr>
          <w:rFonts w:hint="eastAsia"/>
          <w:color w:val="000000" w:themeColor="text1"/>
        </w:rPr>
        <w:t>Q</w:t>
      </w:r>
      <w:r w:rsidRPr="00C75875">
        <w:rPr>
          <w:color w:val="000000" w:themeColor="text1"/>
        </w:rPr>
        <w:t>R</w:t>
      </w:r>
      <w:r w:rsidRPr="00C75875">
        <w:rPr>
          <w:color w:val="000000" w:themeColor="text1"/>
          <w:vertAlign w:val="subscript"/>
        </w:rPr>
        <w:t>nested</w:t>
      </w:r>
      <w:proofErr w:type="spellEnd"/>
      <w:r w:rsidRPr="00C75875">
        <w:rPr>
          <w:rFonts w:cs="Times New Roman" w:hint="eastAsia"/>
          <w:color w:val="000000" w:themeColor="text1"/>
        </w:rPr>
        <w:t>除保留</w:t>
      </w:r>
      <w:r w:rsidRPr="00C75875">
        <w:rPr>
          <w:rFonts w:cs="Times New Roman"/>
          <w:color w:val="000000" w:themeColor="text1"/>
          <w:lang w:val="de-DE"/>
        </w:rPr>
        <w:t>QR</w:t>
      </w:r>
      <w:r w:rsidRPr="00C75875">
        <w:rPr>
          <w:rFonts w:hint="eastAsia"/>
          <w:color w:val="000000" w:themeColor="text1"/>
          <w:vertAlign w:val="subscript"/>
        </w:rPr>
        <w:t>i</w:t>
      </w:r>
      <w:r w:rsidRPr="00C75875">
        <w:rPr>
          <w:color w:val="000000" w:themeColor="text1"/>
          <w:vertAlign w:val="subscript"/>
        </w:rPr>
        <w:t>n</w:t>
      </w:r>
      <w:r w:rsidRPr="00C75875">
        <w:rPr>
          <w:rFonts w:cs="Times New Roman" w:hint="eastAsia"/>
          <w:color w:val="000000" w:themeColor="text1"/>
          <w:lang w:val="de-DE"/>
        </w:rPr>
        <w:t>與</w:t>
      </w:r>
      <w:proofErr w:type="spellStart"/>
      <w:r w:rsidRPr="00C75875">
        <w:rPr>
          <w:rFonts w:hint="eastAsia"/>
          <w:color w:val="000000" w:themeColor="text1"/>
        </w:rPr>
        <w:t>QR</w:t>
      </w:r>
      <w:r w:rsidRPr="00C75875">
        <w:rPr>
          <w:color w:val="000000" w:themeColor="text1"/>
          <w:vertAlign w:val="subscript"/>
        </w:rPr>
        <w:t>out</w:t>
      </w:r>
      <w:proofErr w:type="spellEnd"/>
      <w:r w:rsidRPr="00C75875">
        <w:rPr>
          <w:rFonts w:cs="Times New Roman" w:hint="eastAsia"/>
          <w:color w:val="000000" w:themeColor="text1"/>
        </w:rPr>
        <w:t>可被一般</w:t>
      </w:r>
      <w:r w:rsidRPr="00C75875">
        <w:rPr>
          <w:rFonts w:cs="Times New Roman" w:hint="eastAsia"/>
          <w:color w:val="000000" w:themeColor="text1"/>
        </w:rPr>
        <w:t>Q</w:t>
      </w:r>
      <w:r w:rsidRPr="00C75875">
        <w:rPr>
          <w:rFonts w:cs="Times New Roman"/>
          <w:color w:val="000000" w:themeColor="text1"/>
        </w:rPr>
        <w:t xml:space="preserve">R </w:t>
      </w:r>
      <w:r w:rsidRPr="00C75875">
        <w:rPr>
          <w:rFonts w:cs="Times New Roman" w:hint="eastAsia"/>
          <w:color w:val="000000" w:themeColor="text1"/>
        </w:rPr>
        <w:t>c</w:t>
      </w:r>
      <w:r w:rsidRPr="00C75875">
        <w:rPr>
          <w:rFonts w:cs="Times New Roman"/>
          <w:color w:val="000000" w:themeColor="text1"/>
        </w:rPr>
        <w:t>ode</w:t>
      </w:r>
      <w:r w:rsidRPr="00C75875">
        <w:rPr>
          <w:rFonts w:cs="Times New Roman" w:hint="eastAsia"/>
          <w:color w:val="000000" w:themeColor="text1"/>
        </w:rPr>
        <w:t>應用程式解碼內容讀取，其表面所呈現的背景圖案可以讓使用者觀看，識別</w:t>
      </w:r>
      <w:r w:rsidRPr="00C75875">
        <w:rPr>
          <w:rFonts w:cs="Times New Roman" w:hint="eastAsia"/>
          <w:color w:val="000000" w:themeColor="text1"/>
        </w:rPr>
        <w:t>QR  code</w:t>
      </w:r>
      <w:r w:rsidRPr="00C75875">
        <w:rPr>
          <w:rFonts w:cs="Times New Roman" w:hint="eastAsia"/>
          <w:color w:val="000000" w:themeColor="text1"/>
        </w:rPr>
        <w:t>的主題或相關資訊。</w:t>
      </w:r>
    </w:p>
    <w:p w14:paraId="6E602086" w14:textId="0E32AA9B" w:rsidR="00E10DB1" w:rsidRDefault="00024F45" w:rsidP="00D51A69">
      <w:pPr>
        <w:spacing w:line="360" w:lineRule="auto"/>
        <w:jc w:val="center"/>
        <w:rPr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 wp14:anchorId="48C7AE83" wp14:editId="28066386">
            <wp:extent cx="5274310" cy="2966720"/>
            <wp:effectExtent l="0" t="0" r="0" b="5080"/>
            <wp:docPr id="465" name="圖片 4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5" name="圖片 465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6892E7" w14:textId="146B8810" w:rsidR="00E70A4B" w:rsidRDefault="00E70A4B" w:rsidP="00D51A69">
      <w:pPr>
        <w:overflowPunct w:val="0"/>
        <w:adjustRightInd w:val="0"/>
        <w:snapToGrid w:val="0"/>
        <w:spacing w:line="360" w:lineRule="auto"/>
        <w:ind w:firstLineChars="200" w:firstLine="480"/>
        <w:jc w:val="center"/>
        <w:rPr>
          <w:rFonts w:cs="Times New Roman (本文 CS 字型)"/>
        </w:rPr>
      </w:pPr>
      <w:bookmarkStart w:id="41" w:name="_Ref109649959"/>
      <w:bookmarkStart w:id="42" w:name="_Toc109633292"/>
      <w:r w:rsidRPr="0002744B">
        <w:rPr>
          <w:rFonts w:cs="Times New Roman (本文 CS 字型)" w:hint="eastAsia"/>
        </w:rPr>
        <w:t>圖</w:t>
      </w:r>
      <w:r w:rsidRPr="0002744B">
        <w:rPr>
          <w:rFonts w:cs="Times New Roman (本文 CS 字型)" w:hint="eastAsia"/>
        </w:rPr>
        <w:t xml:space="preserve"> </w:t>
      </w:r>
      <w:r w:rsidRPr="0002744B">
        <w:rPr>
          <w:rFonts w:cs="Times New Roman (本文 CS 字型)"/>
        </w:rPr>
        <w:fldChar w:fldCharType="begin"/>
      </w:r>
      <w:r w:rsidRPr="0002744B">
        <w:rPr>
          <w:rFonts w:cs="Times New Roman (本文 CS 字型)"/>
        </w:rPr>
        <w:instrText xml:space="preserve"> </w:instrText>
      </w:r>
      <w:r w:rsidRPr="0002744B">
        <w:rPr>
          <w:rFonts w:cs="Times New Roman (本文 CS 字型)" w:hint="eastAsia"/>
        </w:rPr>
        <w:instrText xml:space="preserve">SEQ </w:instrText>
      </w:r>
      <w:r w:rsidRPr="0002744B">
        <w:rPr>
          <w:rFonts w:cs="Times New Roman (本文 CS 字型)" w:hint="eastAsia"/>
        </w:rPr>
        <w:instrText>圖</w:instrText>
      </w:r>
      <w:r w:rsidRPr="0002744B">
        <w:rPr>
          <w:rFonts w:cs="Times New Roman (本文 CS 字型)" w:hint="eastAsia"/>
        </w:rPr>
        <w:instrText xml:space="preserve"> \* ARABIC</w:instrText>
      </w:r>
      <w:r w:rsidRPr="0002744B">
        <w:rPr>
          <w:rFonts w:cs="Times New Roman (本文 CS 字型)"/>
        </w:rPr>
        <w:instrText xml:space="preserve"> </w:instrText>
      </w:r>
      <w:r w:rsidRPr="0002744B">
        <w:rPr>
          <w:rFonts w:cs="Times New Roman (本文 CS 字型)"/>
        </w:rPr>
        <w:fldChar w:fldCharType="separate"/>
      </w:r>
      <w:r w:rsidR="00D35CAE">
        <w:rPr>
          <w:rFonts w:cs="Times New Roman (本文 CS 字型)"/>
          <w:noProof/>
        </w:rPr>
        <w:t>8</w:t>
      </w:r>
      <w:r w:rsidRPr="0002744B">
        <w:rPr>
          <w:rFonts w:cs="Times New Roman (本文 CS 字型)"/>
        </w:rPr>
        <w:fldChar w:fldCharType="end"/>
      </w:r>
      <w:bookmarkEnd w:id="41"/>
      <w:r>
        <w:rPr>
          <w:rFonts w:cs="Times New Roman (本文 CS 字型)"/>
        </w:rPr>
        <w:t xml:space="preserve"> </w:t>
      </w:r>
      <w:r w:rsidR="00574D4E">
        <w:rPr>
          <w:rFonts w:cs="Times New Roman (本文 CS 字型)"/>
        </w:rPr>
        <w:t xml:space="preserve"> </w:t>
      </w:r>
      <w:r w:rsidR="002E2D40">
        <w:rPr>
          <w:rFonts w:cs="Times New Roman (本文 CS 字型)" w:hint="eastAsia"/>
        </w:rPr>
        <w:t>本論文所提方法流程</w:t>
      </w:r>
      <w:bookmarkEnd w:id="42"/>
    </w:p>
    <w:p w14:paraId="17C7C841" w14:textId="5425A444" w:rsidR="00775899" w:rsidRPr="00D90C7A" w:rsidRDefault="00775899" w:rsidP="000E1FF7">
      <w:pPr>
        <w:spacing w:line="360" w:lineRule="auto"/>
        <w:jc w:val="both"/>
        <w:rPr>
          <w:color w:val="FF0000"/>
        </w:rPr>
      </w:pPr>
    </w:p>
    <w:p w14:paraId="40EFF9BB" w14:textId="30DAC3BB" w:rsidR="00180A54" w:rsidRPr="00180A54" w:rsidRDefault="00E10DB1" w:rsidP="0024756D">
      <w:pPr>
        <w:pStyle w:val="2"/>
      </w:pPr>
      <w:bookmarkStart w:id="43" w:name="_Toc108611739"/>
      <w:r>
        <w:t xml:space="preserve">3.3 </w:t>
      </w:r>
      <w:r w:rsidR="003E4050">
        <w:rPr>
          <w:rFonts w:hint="eastAsia"/>
        </w:rPr>
        <w:t>T</w:t>
      </w:r>
      <w:r w:rsidR="003E4050">
        <w:t xml:space="preserve">he </w:t>
      </w:r>
      <w:r w:rsidR="00F15BFF" w:rsidRPr="00F15BFF">
        <w:rPr>
          <w:rFonts w:hint="eastAsia"/>
        </w:rPr>
        <w:t>N</w:t>
      </w:r>
      <w:r w:rsidR="00F15BFF" w:rsidRPr="00F15BFF">
        <w:t>ested QR Code</w:t>
      </w:r>
      <w:r w:rsidR="00F15BFF" w:rsidRPr="00F15BFF">
        <w:rPr>
          <w:rFonts w:hint="eastAsia"/>
        </w:rPr>
        <w:t>圖像化模組繪製程序</w:t>
      </w:r>
      <w:bookmarkEnd w:id="43"/>
    </w:p>
    <w:p w14:paraId="7852BC6B" w14:textId="3C5123CC" w:rsidR="006B4A1D" w:rsidRPr="00572540" w:rsidRDefault="00572540" w:rsidP="000E1FF7">
      <w:pPr>
        <w:spacing w:line="360" w:lineRule="auto"/>
        <w:ind w:firstLine="425"/>
        <w:jc w:val="both"/>
        <w:rPr>
          <w:rFonts w:cs="Times New Roman (本文 CS 字型)"/>
          <w:color w:val="000000" w:themeColor="text1"/>
        </w:rPr>
      </w:pPr>
      <w:r w:rsidRPr="00180A54">
        <w:rPr>
          <w:rFonts w:cs="Times New Roman (本文 CS 字型)" w:hint="eastAsia"/>
          <w:color w:val="000000" w:themeColor="text1"/>
        </w:rPr>
        <w:t>為了將圖像與</w:t>
      </w:r>
      <w:r w:rsidRPr="00180A54">
        <w:rPr>
          <w:rFonts w:cs="Times New Roman (本文 CS 字型)"/>
          <w:color w:val="000000" w:themeColor="text1"/>
        </w:rPr>
        <w:t>QR Code</w:t>
      </w:r>
      <w:r w:rsidRPr="00180A54">
        <w:rPr>
          <w:rFonts w:cs="Times New Roman (本文 CS 字型)" w:hint="eastAsia"/>
          <w:color w:val="000000" w:themeColor="text1"/>
        </w:rPr>
        <w:t>結合，同時也保證</w:t>
      </w:r>
      <w:r w:rsidRPr="00180A54">
        <w:rPr>
          <w:rFonts w:cs="Times New Roman (本文 CS 字型)"/>
          <w:color w:val="000000" w:themeColor="text1"/>
        </w:rPr>
        <w:t>QR Code</w:t>
      </w:r>
      <w:r w:rsidRPr="00180A54">
        <w:rPr>
          <w:rFonts w:cs="Times New Roman (本文 CS 字型)" w:hint="eastAsia"/>
          <w:color w:val="000000" w:themeColor="text1"/>
        </w:rPr>
        <w:t>能夠成功被</w:t>
      </w:r>
      <w:r w:rsidRPr="00180A54">
        <w:rPr>
          <w:rFonts w:cs="Times New Roman (本文 CS 字型)"/>
          <w:color w:val="000000" w:themeColor="text1"/>
        </w:rPr>
        <w:t>QR Code</w:t>
      </w:r>
      <w:r w:rsidRPr="00180A54">
        <w:rPr>
          <w:rFonts w:cs="Times New Roman (本文 CS 字型)" w:hint="eastAsia"/>
          <w:color w:val="000000" w:themeColor="text1"/>
        </w:rPr>
        <w:t>閱讀器掃描，首先必須先確保定位標記、校正標記與</w:t>
      </w:r>
      <w:r w:rsidR="00D97072" w:rsidRPr="00180A54">
        <w:rPr>
          <w:rFonts w:cs="Times New Roman (本文 CS 字型)" w:hint="eastAsia"/>
          <w:color w:val="000000" w:themeColor="text1"/>
        </w:rPr>
        <w:t>校正標記等</w:t>
      </w:r>
      <w:r w:rsidR="00180A54">
        <w:rPr>
          <w:rFonts w:cs="Times New Roman (本文 CS 字型)" w:hint="eastAsia"/>
          <w:color w:val="000000" w:themeColor="text1"/>
        </w:rPr>
        <w:t>的功能模組清晰，讓</w:t>
      </w:r>
      <w:r w:rsidR="00180A54">
        <w:rPr>
          <w:rFonts w:cs="Times New Roman (本文 CS 字型)"/>
          <w:color w:val="000000" w:themeColor="text1"/>
        </w:rPr>
        <w:t>QR Code</w:t>
      </w:r>
      <w:r w:rsidR="00180A54">
        <w:rPr>
          <w:rFonts w:cs="Times New Roman (本文 CS 字型)" w:hint="eastAsia"/>
          <w:color w:val="000000" w:themeColor="text1"/>
        </w:rPr>
        <w:t>能夠被</w:t>
      </w:r>
      <w:r w:rsidR="003B0A62" w:rsidRPr="00180A54">
        <w:rPr>
          <w:rFonts w:cs="Times New Roman (本文 CS 字型)" w:hint="eastAsia"/>
          <w:color w:val="000000" w:themeColor="text1"/>
        </w:rPr>
        <w:t>閱讀器所識別。然後就是資料模組，如同</w:t>
      </w:r>
      <w:r w:rsidR="003B0A62" w:rsidRPr="00180A54">
        <w:rPr>
          <w:rFonts w:cs="Times New Roman (本文 CS 字型)"/>
          <w:color w:val="000000" w:themeColor="text1"/>
        </w:rPr>
        <w:fldChar w:fldCharType="begin"/>
      </w:r>
      <w:r w:rsidR="00F3644A">
        <w:rPr>
          <w:rFonts w:cs="Times New Roman (本文 CS 字型)"/>
          <w:color w:val="000000" w:themeColor="text1"/>
        </w:rPr>
        <w:instrText xml:space="preserve"> ADDIN EN.CITE &lt;EndNote&gt;&lt;Cite&gt;&lt;Author&gt;Chou&lt;/Author&gt;&lt;Year&gt;2020&lt;/Year&gt;&lt;RecNum&gt;3&lt;/RecNum&gt;&lt;DisplayText&gt;[4]&lt;/DisplayText&gt;&lt;record&gt;&lt;rec-number&gt;3&lt;/rec-number&gt;&lt;foreign-keys&gt;&lt;key app="EN" db-id="dz0wr0pscaxx5sesdfpve0wo0f9tafaarvp9" timestamp="1641634084"&gt;3&lt;/key&gt;&lt;/foreign-keys&gt;&lt;ref-type name="Journal Article"&gt;17&lt;/ref-type&gt;&lt;contributors&gt;&lt;authors&gt;&lt;author&gt;Chou, Guo Jian,&lt;/author&gt;&lt;author&gt;Wang, Ran Zan&lt;/author&gt;&lt;/authors&gt;&lt;/contributors&gt;&lt;titles&gt;&lt;title&gt;The Nested QR Code&lt;/title&gt;&lt;secondary-title&gt;IEEE Signal Processing Letters&lt;/secondary-title&gt;&lt;/titles&gt;&lt;periodical&gt;&lt;full-title&gt;IEEE Signal Processing Letters&lt;/full-title&gt;&lt;/periodical&gt;&lt;pages&gt;1230-1234&lt;/pages&gt;&lt;volume&gt;27&lt;/volume&gt;&lt;dates&gt;&lt;year&gt;2020&lt;/year&gt;&lt;/dates&gt;&lt;isbn&gt;1070-9908&lt;/isbn&gt;&lt;urls&gt;&lt;/urls&gt;&lt;/record&gt;&lt;/Cite&gt;&lt;/EndNote&gt;</w:instrText>
      </w:r>
      <w:r w:rsidR="003B0A62" w:rsidRPr="00180A54">
        <w:rPr>
          <w:rFonts w:cs="Times New Roman (本文 CS 字型)"/>
          <w:color w:val="000000" w:themeColor="text1"/>
        </w:rPr>
        <w:fldChar w:fldCharType="separate"/>
      </w:r>
      <w:r w:rsidR="00F3644A">
        <w:rPr>
          <w:rFonts w:cs="Times New Roman (本文 CS 字型)"/>
          <w:noProof/>
          <w:color w:val="000000" w:themeColor="text1"/>
        </w:rPr>
        <w:t>[4]</w:t>
      </w:r>
      <w:r w:rsidR="003B0A62" w:rsidRPr="00180A54">
        <w:rPr>
          <w:rFonts w:cs="Times New Roman (本文 CS 字型)"/>
          <w:color w:val="000000" w:themeColor="text1"/>
        </w:rPr>
        <w:fldChar w:fldCharType="end"/>
      </w:r>
      <w:r w:rsidR="003B0A62" w:rsidRPr="00180A54">
        <w:rPr>
          <w:rFonts w:cs="Times New Roman (本文 CS 字型)" w:hint="eastAsia"/>
          <w:color w:val="000000" w:themeColor="text1"/>
        </w:rPr>
        <w:t>相同概念，為了讓閱讀器能夠閱讀資料模組的資料，模組的正中央就是辨識</w:t>
      </w:r>
      <w:r w:rsidR="003B0A62" w:rsidRPr="00180A54">
        <w:rPr>
          <w:rFonts w:cs="Times New Roman (本文 CS 字型)"/>
          <w:color w:val="000000" w:themeColor="text1"/>
        </w:rPr>
        <w:t>QR Code</w:t>
      </w:r>
      <w:r w:rsidR="003B0A62" w:rsidRPr="00180A54">
        <w:rPr>
          <w:rFonts w:cs="Times New Roman (本文 CS 字型)" w:hint="eastAsia"/>
          <w:color w:val="000000" w:themeColor="text1"/>
        </w:rPr>
        <w:t>模組屬性的重要區域。於是以下方法提出各種不同的模組，對每個模組的辨識屬性的方法做出相應的處理</w:t>
      </w:r>
      <w:r w:rsidR="00DF46FE" w:rsidRPr="00DF46FE">
        <w:rPr>
          <w:rFonts w:cs="Times New Roman (本文 CS 字型)" w:hint="eastAsia"/>
          <w:color w:val="000000" w:themeColor="text1"/>
        </w:rPr>
        <w:t>。</w:t>
      </w:r>
    </w:p>
    <w:p w14:paraId="69376859" w14:textId="50EECA62" w:rsidR="00F15BFF" w:rsidRDefault="00F15BFF" w:rsidP="000E1FF7">
      <w:pPr>
        <w:pStyle w:val="3"/>
        <w:numPr>
          <w:ilvl w:val="0"/>
          <w:numId w:val="0"/>
        </w:numPr>
        <w:ind w:left="480" w:hanging="480"/>
      </w:pPr>
      <w:bookmarkStart w:id="44" w:name="_Toc108611740"/>
      <w:r w:rsidRPr="00F15BFF">
        <w:t>3.</w:t>
      </w:r>
      <w:r w:rsidR="00E10DB1">
        <w:t>3</w:t>
      </w:r>
      <w:r w:rsidRPr="00F15BFF">
        <w:t>.1</w:t>
      </w:r>
      <w:r>
        <w:t xml:space="preserve"> </w:t>
      </w:r>
      <w:r w:rsidR="005C19B4">
        <w:rPr>
          <w:rFonts w:hint="eastAsia"/>
        </w:rPr>
        <w:t>調整輸入</w:t>
      </w:r>
      <w:r>
        <w:rPr>
          <w:rFonts w:hint="eastAsia"/>
        </w:rPr>
        <w:t>圖像大小</w:t>
      </w:r>
      <w:bookmarkEnd w:id="44"/>
    </w:p>
    <w:p w14:paraId="03A15891" w14:textId="5D7DC4DE" w:rsidR="00E3710E" w:rsidRPr="00E33B3A" w:rsidRDefault="008E1D64" w:rsidP="00D51A69">
      <w:pPr>
        <w:spacing w:line="360" w:lineRule="auto"/>
        <w:ind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為了將所輸入的兩個圖像能夠與</w:t>
      </w:r>
      <w:r>
        <w:rPr>
          <w:rFonts w:cs="Times New Roman (本文 CS 字型)"/>
          <w:color w:val="000000" w:themeColor="text1"/>
        </w:rPr>
        <w:t>The Nested QR Code</w:t>
      </w:r>
      <w:r>
        <w:rPr>
          <w:rFonts w:cs="Times New Roman (本文 CS 字型)" w:hint="eastAsia"/>
          <w:color w:val="000000" w:themeColor="text1"/>
        </w:rPr>
        <w:t>中的兩個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做融合，</w:t>
      </w:r>
      <w:r w:rsidR="005C19B4">
        <w:rPr>
          <w:rFonts w:cs="Times New Roman (本文 CS 字型)" w:hint="eastAsia"/>
          <w:color w:val="000000" w:themeColor="text1"/>
        </w:rPr>
        <w:t>本論文方法是將與</w:t>
      </w:r>
      <w:proofErr w:type="spellStart"/>
      <w:r w:rsidR="005C19B4">
        <w:rPr>
          <w:rFonts w:cs="Times New Roman (本文 CS 字型)"/>
          <w:color w:val="000000" w:themeColor="text1"/>
        </w:rPr>
        <w:t>QR</w:t>
      </w:r>
      <w:r w:rsidR="005C19B4" w:rsidRPr="005C19B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5C19B4">
        <w:rPr>
          <w:rFonts w:cs="Times New Roman (本文 CS 字型)" w:hint="eastAsia"/>
          <w:color w:val="000000" w:themeColor="text1"/>
        </w:rPr>
        <w:t>融合的</w:t>
      </w:r>
      <w:proofErr w:type="spellStart"/>
      <w:r w:rsidR="005C19B4">
        <w:rPr>
          <w:rFonts w:cs="Times New Roman (本文 CS 字型)"/>
          <w:color w:val="000000" w:themeColor="text1"/>
        </w:rPr>
        <w:t>BG</w:t>
      </w:r>
      <w:r w:rsidR="005C19B4" w:rsidRPr="005C19B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5C19B4">
        <w:rPr>
          <w:rFonts w:cs="Times New Roman (本文 CS 字型)" w:hint="eastAsia"/>
          <w:color w:val="000000" w:themeColor="text1"/>
        </w:rPr>
        <w:t>以及</w:t>
      </w:r>
      <w:proofErr w:type="spellStart"/>
      <w:r w:rsidR="005C19B4">
        <w:rPr>
          <w:rFonts w:cs="Times New Roman (本文 CS 字型)"/>
          <w:color w:val="000000" w:themeColor="text1"/>
        </w:rPr>
        <w:t>QR</w:t>
      </w:r>
      <w:r w:rsidR="005C19B4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5C19B4">
        <w:rPr>
          <w:rFonts w:cs="Times New Roman (本文 CS 字型)" w:hint="eastAsia"/>
          <w:color w:val="000000" w:themeColor="text1"/>
        </w:rPr>
        <w:t>融合的</w:t>
      </w:r>
      <w:proofErr w:type="spellStart"/>
      <w:r w:rsidR="005C19B4">
        <w:rPr>
          <w:rFonts w:cs="Times New Roman (本文 CS 字型)"/>
          <w:color w:val="000000" w:themeColor="text1"/>
        </w:rPr>
        <w:t>BG</w:t>
      </w:r>
      <w:r w:rsidR="005C19B4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5C19B4">
        <w:rPr>
          <w:rFonts w:cs="Times New Roman (本文 CS 字型)" w:hint="eastAsia"/>
          <w:color w:val="000000" w:themeColor="text1"/>
        </w:rPr>
        <w:t>，將圖像的大小調整為相對應的</w:t>
      </w:r>
      <w:r w:rsidR="005C19B4">
        <w:rPr>
          <w:rFonts w:cs="Times New Roman (本文 CS 字型)"/>
          <w:color w:val="000000" w:themeColor="text1"/>
        </w:rPr>
        <w:t>QR Code</w:t>
      </w:r>
      <w:r w:rsidR="005C19B4">
        <w:rPr>
          <w:rFonts w:cs="Times New Roman (本文 CS 字型)" w:hint="eastAsia"/>
          <w:color w:val="000000" w:themeColor="text1"/>
        </w:rPr>
        <w:t>大小。首先，</w:t>
      </w:r>
      <w:r w:rsidR="001C17A0" w:rsidRPr="001C17A0">
        <w:rPr>
          <w:rFonts w:cs="Times New Roman (本文 CS 字型)" w:hint="eastAsia"/>
          <w:color w:val="000000" w:themeColor="text1"/>
        </w:rPr>
        <w:t>從</w:t>
      </w:r>
      <w:r>
        <w:rPr>
          <w:rFonts w:cs="Times New Roman (本文 CS 字型)" w:hint="eastAsia"/>
          <w:color w:val="000000" w:themeColor="text1"/>
        </w:rPr>
        <w:t>T</w:t>
      </w:r>
      <w:r>
        <w:rPr>
          <w:rFonts w:cs="Times New Roman (本文 CS 字型)"/>
          <w:color w:val="000000" w:themeColor="text1"/>
        </w:rPr>
        <w:t>he Nested QR Code</w:t>
      </w:r>
      <w:r>
        <w:rPr>
          <w:rFonts w:cs="Times New Roman (本文 CS 字型)" w:hint="eastAsia"/>
          <w:color w:val="000000" w:themeColor="text1"/>
        </w:rPr>
        <w:t>方法所得出</w:t>
      </w:r>
      <w:r w:rsidR="0025320D">
        <w:rPr>
          <w:rFonts w:cs="Times New Roman (本文 CS 字型)" w:hint="eastAsia"/>
          <w:color w:val="000000" w:themeColor="text1"/>
        </w:rPr>
        <w:t>的</w:t>
      </w:r>
      <w:proofErr w:type="spellStart"/>
      <w:r w:rsidR="001C17A0" w:rsidRPr="001C17A0">
        <w:rPr>
          <w:rFonts w:cs="Times New Roman (本文 CS 字型)"/>
          <w:color w:val="000000" w:themeColor="text1"/>
        </w:rPr>
        <w:t>QR</w:t>
      </w:r>
      <w:r w:rsidR="0025320D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>
        <w:rPr>
          <w:rFonts w:cs="Times New Roman (本文 CS 字型)" w:hint="eastAsia"/>
          <w:color w:val="000000" w:themeColor="text1"/>
        </w:rPr>
        <w:t>，得</w:t>
      </w:r>
      <w:r w:rsidR="001C17A0" w:rsidRPr="001C17A0">
        <w:rPr>
          <w:rFonts w:cs="Times New Roman (本文 CS 字型)" w:hint="eastAsia"/>
          <w:color w:val="000000" w:themeColor="text1"/>
        </w:rPr>
        <w:t>知</w:t>
      </w:r>
      <w:r>
        <w:rPr>
          <w:rFonts w:cs="Times New Roman (本文 CS 字型)" w:hint="eastAsia"/>
          <w:color w:val="000000" w:themeColor="text1"/>
        </w:rPr>
        <w:t>整個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符號</w:t>
      </w:r>
      <w:r w:rsidR="001C17A0" w:rsidRPr="001C17A0">
        <w:rPr>
          <w:rFonts w:cs="Times New Roman (本文 CS 字型)" w:hint="eastAsia"/>
          <w:color w:val="000000" w:themeColor="text1"/>
        </w:rPr>
        <w:t>圖</w:t>
      </w:r>
      <w:r w:rsidR="004B23B9">
        <w:rPr>
          <w:rFonts w:cs="Times New Roman (本文 CS 字型)" w:hint="eastAsia"/>
          <w:color w:val="000000" w:themeColor="text1"/>
        </w:rPr>
        <w:t>型</w:t>
      </w:r>
      <w:r w:rsidR="001C17A0" w:rsidRPr="001C17A0">
        <w:rPr>
          <w:rFonts w:cs="Times New Roman (本文 CS 字型)" w:hint="eastAsia"/>
          <w:color w:val="000000" w:themeColor="text1"/>
        </w:rPr>
        <w:t>兩</w:t>
      </w:r>
      <w:r>
        <w:rPr>
          <w:rFonts w:cs="Times New Roman (本文 CS 字型)" w:hint="eastAsia"/>
          <w:color w:val="000000" w:themeColor="text1"/>
        </w:rPr>
        <w:t>個</w:t>
      </w:r>
      <w:r w:rsidR="001C17A0" w:rsidRPr="001C17A0">
        <w:rPr>
          <w:rFonts w:cs="Times New Roman (本文 CS 字型)" w:hint="eastAsia"/>
          <w:color w:val="000000" w:themeColor="text1"/>
        </w:rPr>
        <w:t>邊長大小為</w:t>
      </w:r>
      <m:oMath>
        <m:r>
          <m:rPr>
            <m:sty m:val="p"/>
          </m:rPr>
          <w:rPr>
            <w:rFonts w:ascii="Cambria Math" w:hAnsi="Cambria Math" w:cs="Times New Roman (本文 CS 字型)"/>
            <w:color w:val="000000" w:themeColor="text1"/>
          </w:rPr>
          <m:t>3</m:t>
        </m:r>
        <m:r>
          <w:rPr>
            <w:rFonts w:ascii="Cambria Math" w:hAnsi="Cambria Math" w:cs="Times New Roman (本文 CS 字型)"/>
            <w:color w:val="000000" w:themeColor="text1"/>
          </w:rPr>
          <m:t>M</m:t>
        </m:r>
        <m:r>
          <m:rPr>
            <m:sty m:val="p"/>
          </m:rPr>
          <w:rPr>
            <w:rFonts w:ascii="Cambria Math" w:hAnsi="Cambria Math" w:cs="Times New Roman (本文 CS 字型)" w:hint="eastAsia"/>
            <w:color w:val="000000" w:themeColor="text1"/>
          </w:rPr>
          <m:t>×</m:t>
        </m:r>
        <m:d>
          <m:dPr>
            <m:ctrlPr>
              <w:rPr>
                <w:rFonts w:ascii="Cambria Math" w:hAnsi="Cambria Math" w:cs="Times New Roman (本文 CS 字型)"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17+4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V</m:t>
            </m:r>
          </m:e>
        </m:d>
      </m:oMath>
      <w:r w:rsidR="005C19B4">
        <w:rPr>
          <w:rFonts w:cs="Times New Roman (本文 CS 字型)" w:hint="eastAsia"/>
          <w:color w:val="000000" w:themeColor="text1"/>
        </w:rPr>
        <w:t>，而所輸入的</w:t>
      </w:r>
      <w:r w:rsidR="0025320D">
        <w:rPr>
          <w:rFonts w:cs="Times New Roman (本文 CS 字型)" w:hint="eastAsia"/>
          <w:color w:val="000000" w:themeColor="text1"/>
        </w:rPr>
        <w:t>如圖</w:t>
      </w:r>
      <w:r w:rsidR="004B23B9">
        <w:rPr>
          <w:rFonts w:cs="Times New Roman (本文 CS 字型)"/>
          <w:color w:val="000000" w:themeColor="text1"/>
        </w:rPr>
        <w:t>9</w:t>
      </w:r>
      <w:r w:rsidR="0025320D">
        <w:rPr>
          <w:rFonts w:cs="Times New Roman (本文 CS 字型)" w:hint="eastAsia"/>
          <w:color w:val="000000" w:themeColor="text1"/>
        </w:rPr>
        <w:t>(</w:t>
      </w:r>
      <w:r w:rsidR="0025320D">
        <w:rPr>
          <w:rFonts w:cs="Times New Roman (本文 CS 字型)"/>
          <w:color w:val="000000" w:themeColor="text1"/>
        </w:rPr>
        <w:t>b)</w:t>
      </w:r>
      <w:r w:rsidR="005C19B4">
        <w:rPr>
          <w:rFonts w:cs="Times New Roman (本文 CS 字型)" w:hint="eastAsia"/>
          <w:color w:val="000000" w:themeColor="text1"/>
        </w:rPr>
        <w:t>圖像</w:t>
      </w:r>
      <w:proofErr w:type="spellStart"/>
      <w:r w:rsidR="005C19B4">
        <w:rPr>
          <w:rFonts w:cs="Times New Roman (本文 CS 字型)"/>
          <w:color w:val="000000" w:themeColor="text1"/>
        </w:rPr>
        <w:t>BG</w:t>
      </w:r>
      <w:r w:rsidR="005C19B4" w:rsidRPr="005C19B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5C19B4">
        <w:rPr>
          <w:rFonts w:cs="Times New Roman (本文 CS 字型)" w:hint="eastAsia"/>
          <w:color w:val="000000" w:themeColor="text1"/>
        </w:rPr>
        <w:t>則直接將它變更成與</w:t>
      </w:r>
      <w:r w:rsidR="004B23B9">
        <w:rPr>
          <w:rFonts w:cs="Times New Roman (本文 CS 字型)" w:hint="eastAsia"/>
          <w:color w:val="000000" w:themeColor="text1"/>
        </w:rPr>
        <w:t>圖</w:t>
      </w:r>
      <w:r w:rsidR="004B23B9">
        <w:rPr>
          <w:rFonts w:cs="Times New Roman (本文 CS 字型)"/>
          <w:color w:val="000000" w:themeColor="text1"/>
        </w:rPr>
        <w:t>9(a)</w:t>
      </w:r>
      <w:r w:rsidR="005C19B4">
        <w:rPr>
          <w:rFonts w:cs="Times New Roman (本文 CS 字型)" w:hint="eastAsia"/>
          <w:color w:val="000000" w:themeColor="text1"/>
        </w:rPr>
        <w:t>一樣的大小</w:t>
      </w:r>
      <w:r w:rsidR="001C17A0" w:rsidRPr="001C17A0">
        <w:rPr>
          <w:rFonts w:cs="Times New Roman (本文 CS 字型)" w:hint="eastAsia"/>
          <w:color w:val="000000" w:themeColor="text1"/>
        </w:rPr>
        <w:t>。</w:t>
      </w:r>
      <w:r w:rsidR="00180A54">
        <w:rPr>
          <w:rFonts w:cs="Times New Roman (本文 CS 字型)" w:hint="eastAsia"/>
          <w:color w:val="000000" w:themeColor="text1"/>
        </w:rPr>
        <w:t>圖</w:t>
      </w:r>
      <w:r w:rsidR="00180A54">
        <w:rPr>
          <w:rFonts w:cs="Times New Roman (本文 CS 字型)"/>
          <w:color w:val="000000" w:themeColor="text1"/>
        </w:rPr>
        <w:t>9(a)</w:t>
      </w:r>
      <w:r w:rsidR="00180A54">
        <w:rPr>
          <w:rFonts w:cs="Times New Roman (本文 CS 字型)" w:hint="eastAsia"/>
          <w:color w:val="000000" w:themeColor="text1"/>
        </w:rPr>
        <w:t>的</w:t>
      </w:r>
      <w:proofErr w:type="spellStart"/>
      <w:r w:rsidR="00180A54">
        <w:rPr>
          <w:rFonts w:cs="Times New Roman (本文 CS 字型)"/>
          <w:color w:val="000000" w:themeColor="text1"/>
        </w:rPr>
        <w:t>QR</w:t>
      </w:r>
      <w:r w:rsidR="00180A54" w:rsidRPr="00180A5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E3710E" w:rsidRPr="00E3710E">
        <w:rPr>
          <w:rFonts w:cs="Times New Roman (本文 CS 字型)" w:hint="eastAsia"/>
          <w:color w:val="000000" w:themeColor="text1"/>
        </w:rPr>
        <w:t>編碼內容</w:t>
      </w:r>
      <w:r w:rsidR="00E3710E">
        <w:rPr>
          <w:rFonts w:cs="Times New Roman (本文 CS 字型)" w:hint="eastAsia"/>
          <w:color w:val="000000" w:themeColor="text1"/>
        </w:rPr>
        <w:t>是元智大學的官方網站</w:t>
      </w:r>
      <w:r w:rsidR="00E3710E">
        <w:rPr>
          <w:rFonts w:cs="Times New Roman (本文 CS 字型)"/>
          <w:color w:val="000000" w:themeColor="text1"/>
        </w:rPr>
        <w:t>(</w:t>
      </w:r>
      <w:hyperlink r:id="rId31" w:history="1">
        <w:r w:rsidR="00E3710E" w:rsidRPr="00535AFE">
          <w:rPr>
            <w:rStyle w:val="a4"/>
            <w:rFonts w:cs="Times New Roman (本文 CS 字型)"/>
          </w:rPr>
          <w:t>https://www.yzu.edu.tw/index.php/tw/</w:t>
        </w:r>
      </w:hyperlink>
      <w:r w:rsidR="00E3710E">
        <w:rPr>
          <w:rFonts w:cs="Times New Roman (本文 CS 字型)"/>
          <w:color w:val="000000" w:themeColor="text1"/>
        </w:rPr>
        <w:t>)</w:t>
      </w:r>
      <w:r w:rsidR="00E3710E">
        <w:rPr>
          <w:rFonts w:cs="Times New Roman (本文 CS 字型)" w:hint="eastAsia"/>
          <w:color w:val="000000" w:themeColor="text1"/>
        </w:rPr>
        <w:t>，</w:t>
      </w:r>
      <w:r w:rsidR="006F404A">
        <w:rPr>
          <w:rFonts w:cs="Times New Roman (本文 CS 字型)" w:hint="eastAsia"/>
          <w:color w:val="000000" w:themeColor="text1"/>
        </w:rPr>
        <w:t>版本</w:t>
      </w:r>
      <w:r w:rsidR="00E3710E">
        <w:rPr>
          <w:rFonts w:cs="Times New Roman (本文 CS 字型)" w:hint="eastAsia"/>
          <w:color w:val="000000" w:themeColor="text1"/>
        </w:rPr>
        <w:t>為</w:t>
      </w:r>
      <w:r w:rsidR="006F404A">
        <w:rPr>
          <w:rFonts w:cs="Times New Roman (本文 CS 字型)"/>
          <w:color w:val="000000" w:themeColor="text1"/>
        </w:rPr>
        <w:t>4</w:t>
      </w:r>
      <w:r w:rsidR="00E33B3A">
        <w:rPr>
          <w:rFonts w:cs="Times New Roman (本文 CS 字型)" w:hint="eastAsia"/>
          <w:color w:val="000000" w:themeColor="text1"/>
        </w:rPr>
        <w:t>，</w:t>
      </w:r>
      <w:r w:rsidR="00E33B3A">
        <w:rPr>
          <w:rFonts w:cs="Times New Roman (本文 CS 字型)" w:hint="eastAsia"/>
          <w:color w:val="000000" w:themeColor="text1"/>
        </w:rPr>
        <w:lastRenderedPageBreak/>
        <w:t>模組像素邊長為</w:t>
      </w:r>
      <w:r w:rsidR="0007093A">
        <w:rPr>
          <w:rFonts w:cs="Times New Roman (本文 CS 字型)"/>
          <w:color w:val="000000" w:themeColor="text1"/>
        </w:rPr>
        <w:t>18</w:t>
      </w:r>
      <w:r w:rsidR="00E33B3A" w:rsidRPr="00180A54">
        <w:rPr>
          <w:rFonts w:cs="Times New Roman (本文 CS 字型)" w:hint="eastAsia"/>
          <w:color w:val="000000" w:themeColor="text1"/>
        </w:rPr>
        <w:t>×</w:t>
      </w:r>
      <w:r w:rsidR="0007093A">
        <w:rPr>
          <w:rFonts w:cs="Times New Roman (本文 CS 字型)"/>
          <w:color w:val="000000" w:themeColor="text1"/>
        </w:rPr>
        <w:t>18</w:t>
      </w:r>
      <w:r w:rsidR="00E33B3A">
        <w:rPr>
          <w:rFonts w:cs="Times New Roman (本文 CS 字型)"/>
          <w:color w:val="000000" w:themeColor="text1"/>
        </w:rPr>
        <w:t xml:space="preserve"> </w:t>
      </w:r>
      <w:r w:rsidR="00E33B3A">
        <w:rPr>
          <w:rFonts w:cs="Times New Roman (本文 CS 字型)" w:hint="eastAsia"/>
          <w:color w:val="000000" w:themeColor="text1"/>
        </w:rPr>
        <w:t>，則</w:t>
      </w:r>
      <w:proofErr w:type="spellStart"/>
      <w:r w:rsidR="00E33B3A">
        <w:rPr>
          <w:rFonts w:cs="Times New Roman (本文 CS 字型)"/>
          <w:color w:val="000000" w:themeColor="text1"/>
        </w:rPr>
        <w:t>QR</w:t>
      </w:r>
      <w:r w:rsidR="00E33B3A" w:rsidRPr="00E33B3A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180A54">
        <w:rPr>
          <w:rFonts w:cs="Times New Roman (本文 CS 字型)" w:hint="eastAsia"/>
          <w:color w:val="000000" w:themeColor="text1"/>
        </w:rPr>
        <w:t>大小為</w:t>
      </w:r>
      <w:bookmarkStart w:id="45" w:name="OLE_LINK1"/>
      <w:r w:rsidR="008E1981">
        <w:rPr>
          <w:rFonts w:cs="Times New Roman (本文 CS 字型)"/>
          <w:color w:val="000000" w:themeColor="text1"/>
        </w:rPr>
        <w:t>594</w:t>
      </w:r>
      <w:r w:rsidR="00180A54" w:rsidRPr="00180A54">
        <w:rPr>
          <w:rFonts w:cs="Times New Roman (本文 CS 字型)" w:hint="eastAsia"/>
          <w:color w:val="000000" w:themeColor="text1"/>
        </w:rPr>
        <w:t>×</w:t>
      </w:r>
      <w:r w:rsidR="008E1981">
        <w:rPr>
          <w:rFonts w:cs="Times New Roman (本文 CS 字型)"/>
          <w:color w:val="000000" w:themeColor="text1"/>
        </w:rPr>
        <w:t>594</w:t>
      </w:r>
      <w:r w:rsidR="00180A54" w:rsidRPr="00180A54">
        <w:rPr>
          <w:rFonts w:cs="Times New Roman (本文 CS 字型)"/>
          <w:color w:val="000000" w:themeColor="text1"/>
        </w:rPr>
        <w:t xml:space="preserve"> </w:t>
      </w:r>
      <w:bookmarkEnd w:id="45"/>
      <w:r w:rsidR="00E33B3A">
        <w:rPr>
          <w:rFonts w:cs="Times New Roman (本文 CS 字型)" w:hint="eastAsia"/>
          <w:color w:val="000000" w:themeColor="text1"/>
        </w:rPr>
        <w:t>。其中我們要預計呈現在</w:t>
      </w:r>
      <w:proofErr w:type="spellStart"/>
      <w:r w:rsidR="00E33B3A">
        <w:rPr>
          <w:rFonts w:cs="Times New Roman (本文 CS 字型)"/>
          <w:color w:val="000000" w:themeColor="text1"/>
        </w:rPr>
        <w:t>QR</w:t>
      </w:r>
      <w:r w:rsidR="00E33B3A" w:rsidRPr="00E33B3A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E33B3A">
        <w:rPr>
          <w:rFonts w:cs="Times New Roman (本文 CS 字型)" w:hint="eastAsia"/>
          <w:color w:val="000000" w:themeColor="text1"/>
        </w:rPr>
        <w:t>上</w:t>
      </w:r>
      <w:r w:rsidR="00E3710E">
        <w:rPr>
          <w:rFonts w:cs="Times New Roman (本文 CS 字型)" w:hint="eastAsia"/>
          <w:color w:val="000000" w:themeColor="text1"/>
        </w:rPr>
        <w:t>代表元智大學的裝置藝術</w:t>
      </w:r>
      <w:proofErr w:type="spellStart"/>
      <w:r w:rsidR="00E33B3A">
        <w:rPr>
          <w:rFonts w:cs="Times New Roman (本文 CS 字型)"/>
          <w:color w:val="000000" w:themeColor="text1"/>
        </w:rPr>
        <w:t>BG</w:t>
      </w:r>
      <w:r w:rsidR="00E33B3A" w:rsidRPr="00E33B3A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E3710E">
        <w:rPr>
          <w:rFonts w:cs="Times New Roman (本文 CS 字型)" w:hint="eastAsia"/>
          <w:color w:val="000000" w:themeColor="text1"/>
        </w:rPr>
        <w:t>，如圖</w:t>
      </w:r>
      <w:r w:rsidR="000B31FA">
        <w:rPr>
          <w:rFonts w:cs="Times New Roman (本文 CS 字型)" w:hint="eastAsia"/>
          <w:color w:val="000000" w:themeColor="text1"/>
        </w:rPr>
        <w:t>9</w:t>
      </w:r>
      <w:r w:rsidR="00E3710E">
        <w:rPr>
          <w:rFonts w:cs="Times New Roman (本文 CS 字型)"/>
          <w:color w:val="000000" w:themeColor="text1"/>
        </w:rPr>
        <w:t>(b)</w:t>
      </w:r>
      <w:r w:rsidR="00E3710E" w:rsidRPr="00E3710E">
        <w:rPr>
          <w:rFonts w:cs="Times New Roman (本文 CS 字型)" w:hint="eastAsia"/>
          <w:color w:val="000000" w:themeColor="text1"/>
        </w:rPr>
        <w:t>，</w:t>
      </w:r>
      <w:r w:rsidR="00E33B3A">
        <w:rPr>
          <w:rFonts w:cs="Times New Roman (本文 CS 字型)" w:hint="eastAsia"/>
          <w:color w:val="000000" w:themeColor="text1"/>
        </w:rPr>
        <w:t>原始大小</w:t>
      </w:r>
      <w:r w:rsidR="00E33B3A">
        <w:rPr>
          <w:rFonts w:cs="Times New Roman (本文 CS 字型)"/>
          <w:color w:val="000000" w:themeColor="text1"/>
        </w:rPr>
        <w:t>1786</w:t>
      </w:r>
      <w:r w:rsidR="00E33B3A">
        <w:rPr>
          <w:rFonts w:cs="Times New Roman (本文 CS 字型)" w:hint="eastAsia"/>
          <w:color w:val="000000" w:themeColor="text1"/>
        </w:rPr>
        <w:t>×</w:t>
      </w:r>
      <w:r w:rsidR="00E33B3A">
        <w:rPr>
          <w:rFonts w:cs="Times New Roman (本文 CS 字型)"/>
          <w:color w:val="000000" w:themeColor="text1"/>
        </w:rPr>
        <w:t>1719 pixel</w:t>
      </w:r>
      <w:r w:rsidR="00E33B3A">
        <w:rPr>
          <w:rFonts w:cs="Times New Roman (本文 CS 字型)" w:hint="eastAsia"/>
          <w:color w:val="000000" w:themeColor="text1"/>
        </w:rPr>
        <w:t>，變更改整個圖片大小改為與</w:t>
      </w:r>
      <w:proofErr w:type="spellStart"/>
      <w:r w:rsidR="00E33B3A">
        <w:rPr>
          <w:rFonts w:cs="Times New Roman (本文 CS 字型)"/>
          <w:color w:val="000000" w:themeColor="text1"/>
        </w:rPr>
        <w:t>QR</w:t>
      </w:r>
      <w:r w:rsidR="00E33B3A" w:rsidRPr="00180A5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E33B3A">
        <w:rPr>
          <w:rFonts w:cs="Times New Roman (本文 CS 字型)" w:hint="eastAsia"/>
          <w:color w:val="000000" w:themeColor="text1"/>
        </w:rPr>
        <w:t>相同大小的</w:t>
      </w:r>
      <w:r w:rsidR="00E33B3A" w:rsidRPr="00180A54">
        <w:rPr>
          <w:rFonts w:cs="Times New Roman (本文 CS 字型)"/>
          <w:color w:val="000000" w:themeColor="text1"/>
        </w:rPr>
        <w:t>61</w:t>
      </w:r>
      <w:r w:rsidR="00E33B3A">
        <w:rPr>
          <w:rFonts w:cs="Times New Roman (本文 CS 字型)"/>
          <w:color w:val="000000" w:themeColor="text1"/>
        </w:rPr>
        <w:t>2</w:t>
      </w:r>
      <w:r w:rsidR="00E33B3A" w:rsidRPr="00180A54">
        <w:rPr>
          <w:rFonts w:cs="Times New Roman (本文 CS 字型)" w:hint="eastAsia"/>
          <w:color w:val="000000" w:themeColor="text1"/>
        </w:rPr>
        <w:t>×</w:t>
      </w:r>
      <w:r w:rsidR="00E33B3A" w:rsidRPr="00180A54">
        <w:rPr>
          <w:rFonts w:cs="Times New Roman (本文 CS 字型)"/>
          <w:color w:val="000000" w:themeColor="text1"/>
        </w:rPr>
        <w:t>61</w:t>
      </w:r>
      <w:r w:rsidR="00E33B3A">
        <w:rPr>
          <w:rFonts w:cs="Times New Roman (本文 CS 字型)"/>
          <w:color w:val="000000" w:themeColor="text1"/>
        </w:rPr>
        <w:t>2</w:t>
      </w:r>
      <w:r w:rsidR="00E33B3A" w:rsidRPr="00180A54">
        <w:rPr>
          <w:rFonts w:cs="Times New Roman (本文 CS 字型)"/>
          <w:color w:val="000000" w:themeColor="text1"/>
        </w:rPr>
        <w:t xml:space="preserve"> pixel</w:t>
      </w:r>
      <w:r w:rsidR="000B31FA">
        <w:rPr>
          <w:rFonts w:cs="Times New Roman (本文 CS 字型)" w:hint="eastAsia"/>
          <w:color w:val="000000" w:themeColor="text1"/>
        </w:rPr>
        <w:t>如</w:t>
      </w:r>
      <w:r w:rsidR="007A35C5">
        <w:rPr>
          <w:rFonts w:cs="Times New Roman (本文 CS 字型)"/>
          <w:color w:val="000000" w:themeColor="text1"/>
        </w:rPr>
        <w:fldChar w:fldCharType="begin"/>
      </w:r>
      <w:r w:rsidR="007A35C5">
        <w:rPr>
          <w:rFonts w:cs="Times New Roman (本文 CS 字型)"/>
          <w:color w:val="000000" w:themeColor="text1"/>
        </w:rPr>
        <w:instrText xml:space="preserve"> </w:instrText>
      </w:r>
      <w:r w:rsidR="007A35C5">
        <w:rPr>
          <w:rFonts w:cs="Times New Roman (本文 CS 字型)" w:hint="eastAsia"/>
          <w:color w:val="000000" w:themeColor="text1"/>
        </w:rPr>
        <w:instrText>REF _Ref109649980 \h</w:instrText>
      </w:r>
      <w:r w:rsidR="007A35C5">
        <w:rPr>
          <w:rFonts w:cs="Times New Roman (本文 CS 字型)"/>
          <w:color w:val="000000" w:themeColor="text1"/>
        </w:rPr>
        <w:instrText xml:space="preserve"> </w:instrText>
      </w:r>
      <w:r w:rsidR="007A35C5">
        <w:rPr>
          <w:rFonts w:cs="Times New Roman (本文 CS 字型)"/>
          <w:color w:val="000000" w:themeColor="text1"/>
        </w:rPr>
      </w:r>
      <w:r w:rsidR="007A35C5">
        <w:rPr>
          <w:rFonts w:cs="Times New Roman (本文 CS 字型)"/>
          <w:color w:val="000000" w:themeColor="text1"/>
        </w:rPr>
        <w:fldChar w:fldCharType="separate"/>
      </w:r>
      <w:r w:rsidR="007A35C5" w:rsidRPr="00CE7798">
        <w:rPr>
          <w:rFonts w:cs="Times New Roman (本文 CS 字型)"/>
          <w:color w:val="000000" w:themeColor="text1"/>
        </w:rPr>
        <w:t>圖</w:t>
      </w:r>
      <w:r w:rsidR="007A35C5" w:rsidRPr="00CE7798">
        <w:rPr>
          <w:rFonts w:cs="Times New Roman (本文 CS 字型)"/>
          <w:color w:val="000000" w:themeColor="text1"/>
        </w:rPr>
        <w:t xml:space="preserve"> </w:t>
      </w:r>
      <w:r w:rsidR="007A35C5">
        <w:rPr>
          <w:rFonts w:cs="Times New Roman (本文 CS 字型)"/>
          <w:noProof/>
          <w:color w:val="000000" w:themeColor="text1"/>
        </w:rPr>
        <w:t>9</w:t>
      </w:r>
      <w:r w:rsidR="007A35C5">
        <w:rPr>
          <w:rFonts w:cs="Times New Roman (本文 CS 字型)"/>
          <w:color w:val="000000" w:themeColor="text1"/>
        </w:rPr>
        <w:fldChar w:fldCharType="end"/>
      </w:r>
      <w:r w:rsidR="000B31FA">
        <w:rPr>
          <w:rFonts w:cs="Times New Roman (本文 CS 字型)"/>
          <w:color w:val="000000" w:themeColor="text1"/>
        </w:rPr>
        <w:t>(c)</w:t>
      </w:r>
      <w:r w:rsidR="00E33B3A">
        <w:rPr>
          <w:rFonts w:cs="Times New Roman (本文 CS 字型)" w:hint="eastAsia"/>
          <w:color w:val="000000" w:themeColor="text1"/>
        </w:rPr>
        <w:t>。</w:t>
      </w:r>
      <w:r w:rsidR="00A73675">
        <w:rPr>
          <w:rFonts w:cs="Times New Roman (本文 CS 字型)" w:hint="eastAsia"/>
          <w:color w:val="000000" w:themeColor="text1"/>
        </w:rPr>
        <w:t>而其中在</w:t>
      </w:r>
      <w:r w:rsidR="00A73675">
        <w:rPr>
          <w:rFonts w:cs="Times New Roman (本文 CS 字型)"/>
          <w:color w:val="000000" w:themeColor="text1"/>
        </w:rPr>
        <w:t>The Nested QR Code</w:t>
      </w:r>
      <w:r w:rsidR="00A73675">
        <w:rPr>
          <w:rFonts w:cs="Times New Roman (本文 CS 字型)" w:hint="eastAsia"/>
          <w:color w:val="000000" w:themeColor="text1"/>
        </w:rPr>
        <w:t>的</w:t>
      </w:r>
      <w:proofErr w:type="spellStart"/>
      <w:r w:rsidR="00A73675">
        <w:rPr>
          <w:rFonts w:cs="Times New Roman (本文 CS 字型)"/>
          <w:color w:val="000000" w:themeColor="text1"/>
        </w:rPr>
        <w:t>QR</w:t>
      </w:r>
      <w:r w:rsidR="00A73675" w:rsidRPr="008E1D64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A73675">
        <w:rPr>
          <w:rFonts w:cs="Times New Roman (本文 CS 字型)" w:hint="eastAsia"/>
          <w:color w:val="000000" w:themeColor="text1"/>
        </w:rPr>
        <w:t>的符號圖片兩個邊長大小為</w:t>
      </w:r>
      <m:oMath>
        <m:r>
          <w:rPr>
            <w:rFonts w:ascii="Cambria Math" w:hAnsi="Cambria Math" w:cs="Times New Roman (本文 CS 字型)"/>
            <w:color w:val="000000" w:themeColor="text1"/>
          </w:rPr>
          <m:t>M</m:t>
        </m:r>
        <m:r>
          <m:rPr>
            <m:sty m:val="p"/>
          </m:rPr>
          <w:rPr>
            <w:rFonts w:ascii="Cambria Math" w:hAnsi="Cambria Math" w:cs="Times New Roman (本文 CS 字型)" w:hint="eastAsia"/>
            <w:color w:val="000000" w:themeColor="text1"/>
          </w:rPr>
          <m:t>×</m:t>
        </m:r>
        <m:d>
          <m:dPr>
            <m:ctrlPr>
              <w:rPr>
                <w:rFonts w:ascii="Cambria Math" w:hAnsi="Cambria Math" w:cs="Times New Roman (本文 CS 字型)"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17+4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V</m:t>
            </m:r>
          </m:e>
        </m:d>
      </m:oMath>
      <w:r w:rsidR="00A73675">
        <w:rPr>
          <w:rFonts w:cs="Times New Roman (本文 CS 字型)" w:hint="eastAsia"/>
          <w:color w:val="000000" w:themeColor="text1"/>
        </w:rPr>
        <w:t>，則輸入的圖像</w:t>
      </w:r>
      <w:proofErr w:type="spellStart"/>
      <w:r w:rsidR="00A73675">
        <w:rPr>
          <w:rFonts w:cs="Times New Roman (本文 CS 字型)"/>
          <w:color w:val="000000" w:themeColor="text1"/>
        </w:rPr>
        <w:t>BG</w:t>
      </w:r>
      <w:r w:rsidR="00A73675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A73675">
        <w:rPr>
          <w:rFonts w:cs="Times New Roman (本文 CS 字型)" w:hint="eastAsia"/>
          <w:color w:val="000000" w:themeColor="text1"/>
        </w:rPr>
        <w:t>則直接將它變更成與</w:t>
      </w:r>
      <w:proofErr w:type="spellStart"/>
      <w:r w:rsidR="00A73675">
        <w:rPr>
          <w:rFonts w:cs="Times New Roman (本文 CS 字型)" w:hint="eastAsia"/>
          <w:color w:val="000000" w:themeColor="text1"/>
        </w:rPr>
        <w:t>Q</w:t>
      </w:r>
      <w:r w:rsidR="00A73675">
        <w:rPr>
          <w:rFonts w:cs="Times New Roman (本文 CS 字型)"/>
          <w:color w:val="000000" w:themeColor="text1"/>
        </w:rPr>
        <w:t>R</w:t>
      </w:r>
      <w:r w:rsidR="00A73675" w:rsidRPr="005C19B4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A73675">
        <w:rPr>
          <w:rFonts w:cs="Times New Roman (本文 CS 字型)" w:hint="eastAsia"/>
          <w:color w:val="000000" w:themeColor="text1"/>
        </w:rPr>
        <w:t>一樣的大小。</w:t>
      </w:r>
      <w:r w:rsidR="000B31FA">
        <w:rPr>
          <w:rFonts w:cs="Times New Roman (本文 CS 字型)" w:hint="eastAsia"/>
          <w:color w:val="000000" w:themeColor="text1"/>
        </w:rPr>
        <w:t>圖</w:t>
      </w:r>
      <w:r w:rsidR="000B31FA">
        <w:rPr>
          <w:rFonts w:cs="Times New Roman (本文 CS 字型)"/>
          <w:color w:val="000000" w:themeColor="text1"/>
        </w:rPr>
        <w:t>10</w:t>
      </w:r>
      <w:r w:rsidR="000B31FA">
        <w:rPr>
          <w:rFonts w:cs="Times New Roman (本文 CS 字型)" w:hint="eastAsia"/>
          <w:color w:val="000000" w:themeColor="text1"/>
        </w:rPr>
        <w:t>(</w:t>
      </w:r>
      <w:r w:rsidR="000B31FA">
        <w:rPr>
          <w:rFonts w:cs="Times New Roman (本文 CS 字型)"/>
          <w:color w:val="000000" w:themeColor="text1"/>
        </w:rPr>
        <w:t>a)</w:t>
      </w:r>
      <w:r w:rsidR="000B31FA">
        <w:rPr>
          <w:rFonts w:cs="Times New Roman (本文 CS 字型)" w:hint="eastAsia"/>
          <w:color w:val="000000" w:themeColor="text1"/>
        </w:rPr>
        <w:t>的</w:t>
      </w:r>
      <w:proofErr w:type="spellStart"/>
      <w:r w:rsidR="000B31FA">
        <w:rPr>
          <w:rFonts w:cs="Times New Roman (本文 CS 字型)"/>
          <w:color w:val="000000" w:themeColor="text1"/>
        </w:rPr>
        <w:t>QR</w:t>
      </w:r>
      <w:r w:rsidR="000B31FA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0B31FA" w:rsidRPr="000B31FA">
        <w:rPr>
          <w:rFonts w:cs="Times New Roman (本文 CS 字型)" w:hint="eastAsia"/>
          <w:color w:val="000000" w:themeColor="text1"/>
        </w:rPr>
        <w:t>中</w:t>
      </w:r>
      <w:r w:rsidR="000B31FA">
        <w:rPr>
          <w:rFonts w:cs="Times New Roman (本文 CS 字型)" w:hint="eastAsia"/>
          <w:color w:val="000000" w:themeColor="text1"/>
        </w:rPr>
        <w:t>，</w:t>
      </w:r>
      <w:r w:rsidR="000B31FA" w:rsidRPr="00E3710E">
        <w:rPr>
          <w:rFonts w:cs="Times New Roman (本文 CS 字型)" w:hint="eastAsia"/>
          <w:color w:val="000000" w:themeColor="text1"/>
        </w:rPr>
        <w:t>編碼內容</w:t>
      </w:r>
      <w:r w:rsidR="000B31FA">
        <w:rPr>
          <w:rFonts w:cs="Times New Roman (本文 CS 字型)" w:hint="eastAsia"/>
          <w:color w:val="000000" w:themeColor="text1"/>
        </w:rPr>
        <w:t>為元智大學資訊傳播系的官方網站（</w:t>
      </w:r>
      <w:r w:rsidR="000B31FA" w:rsidRPr="000B31FA">
        <w:rPr>
          <w:rFonts w:cs="Times New Roman (本文 CS 字型)"/>
          <w:color w:val="000000" w:themeColor="text1"/>
        </w:rPr>
        <w:t>http://www.infocom.yzu.edu.tw/index.php/zh-tw/</w:t>
      </w:r>
      <w:r w:rsidR="000B31FA">
        <w:rPr>
          <w:rFonts w:cs="Times New Roman (本文 CS 字型)" w:hint="eastAsia"/>
          <w:color w:val="000000" w:themeColor="text1"/>
        </w:rPr>
        <w:t>），版本為</w:t>
      </w:r>
      <w:r w:rsidR="000B31FA">
        <w:rPr>
          <w:rFonts w:cs="Times New Roman (本文 CS 字型)"/>
          <w:color w:val="000000" w:themeColor="text1"/>
        </w:rPr>
        <w:t>4</w:t>
      </w:r>
      <w:r w:rsidR="000B31FA">
        <w:rPr>
          <w:rFonts w:cs="Times New Roman (本文 CS 字型)" w:hint="eastAsia"/>
          <w:color w:val="000000" w:themeColor="text1"/>
        </w:rPr>
        <w:t>，模組像素邊長為</w:t>
      </w:r>
      <w:r w:rsidR="0007093A">
        <w:rPr>
          <w:rFonts w:cs="Times New Roman (本文 CS 字型)"/>
          <w:color w:val="000000" w:themeColor="text1"/>
        </w:rPr>
        <w:t>6</w:t>
      </w:r>
      <w:r w:rsidR="000B31FA" w:rsidRPr="00180A54">
        <w:rPr>
          <w:rFonts w:cs="Times New Roman (本文 CS 字型)" w:hint="eastAsia"/>
          <w:color w:val="000000" w:themeColor="text1"/>
        </w:rPr>
        <w:t>×</w:t>
      </w:r>
      <w:r w:rsidR="0007093A">
        <w:rPr>
          <w:rFonts w:cs="Times New Roman (本文 CS 字型)"/>
          <w:color w:val="000000" w:themeColor="text1"/>
        </w:rPr>
        <w:t>6</w:t>
      </w:r>
      <w:r w:rsidR="000B31FA">
        <w:rPr>
          <w:rFonts w:cs="Times New Roman (本文 CS 字型)"/>
          <w:color w:val="000000" w:themeColor="text1"/>
        </w:rPr>
        <w:t xml:space="preserve"> pixel</w:t>
      </w:r>
      <w:r w:rsidR="000B31FA">
        <w:rPr>
          <w:rFonts w:cs="Times New Roman (本文 CS 字型)" w:hint="eastAsia"/>
          <w:color w:val="000000" w:themeColor="text1"/>
        </w:rPr>
        <w:t>，則</w:t>
      </w:r>
      <w:proofErr w:type="spellStart"/>
      <w:r w:rsidR="000B31FA">
        <w:rPr>
          <w:rFonts w:cs="Times New Roman (本文 CS 字型)"/>
          <w:color w:val="000000" w:themeColor="text1"/>
        </w:rPr>
        <w:t>QR</w:t>
      </w:r>
      <w:r w:rsidR="0007093A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0B31FA">
        <w:rPr>
          <w:rFonts w:cs="Times New Roman (本文 CS 字型)" w:hint="eastAsia"/>
          <w:color w:val="000000" w:themeColor="text1"/>
        </w:rPr>
        <w:t>大小為</w:t>
      </w:r>
      <w:r w:rsidR="00900FD8">
        <w:rPr>
          <w:rFonts w:cs="Times New Roman (本文 CS 字型)"/>
          <w:color w:val="000000" w:themeColor="text1"/>
        </w:rPr>
        <w:t>210</w:t>
      </w:r>
      <w:r w:rsidR="000B31FA" w:rsidRPr="00180A54">
        <w:rPr>
          <w:rFonts w:cs="Times New Roman (本文 CS 字型)" w:hint="eastAsia"/>
          <w:color w:val="000000" w:themeColor="text1"/>
        </w:rPr>
        <w:t>×</w:t>
      </w:r>
      <w:r w:rsidR="00900FD8">
        <w:rPr>
          <w:rFonts w:cs="Times New Roman (本文 CS 字型)"/>
          <w:color w:val="000000" w:themeColor="text1"/>
        </w:rPr>
        <w:t>210</w:t>
      </w:r>
      <w:r w:rsidR="000B31FA" w:rsidRPr="00180A54">
        <w:rPr>
          <w:rFonts w:cs="Times New Roman (本文 CS 字型)"/>
          <w:color w:val="000000" w:themeColor="text1"/>
        </w:rPr>
        <w:t xml:space="preserve"> pixel</w:t>
      </w:r>
      <w:r w:rsidR="000B31FA">
        <w:rPr>
          <w:rFonts w:cs="Times New Roman (本文 CS 字型)" w:hint="eastAsia"/>
          <w:color w:val="000000" w:themeColor="text1"/>
        </w:rPr>
        <w:t>。其中我們要預計呈現在</w:t>
      </w:r>
      <w:proofErr w:type="spellStart"/>
      <w:r w:rsidR="000B31FA">
        <w:rPr>
          <w:rFonts w:cs="Times New Roman (本文 CS 字型)"/>
          <w:color w:val="000000" w:themeColor="text1"/>
        </w:rPr>
        <w:t>QR</w:t>
      </w:r>
      <w:r w:rsidR="0007093A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0B31FA">
        <w:rPr>
          <w:rFonts w:cs="Times New Roman (本文 CS 字型)" w:hint="eastAsia"/>
          <w:color w:val="000000" w:themeColor="text1"/>
        </w:rPr>
        <w:t>上代表元智大學</w:t>
      </w:r>
      <w:r w:rsidR="0007093A">
        <w:rPr>
          <w:rFonts w:cs="Times New Roman (本文 CS 字型)" w:hint="eastAsia"/>
          <w:color w:val="000000" w:themeColor="text1"/>
        </w:rPr>
        <w:t>資傳系</w:t>
      </w:r>
      <w:r w:rsidR="000B31FA">
        <w:rPr>
          <w:rFonts w:cs="Times New Roman (本文 CS 字型)" w:hint="eastAsia"/>
          <w:color w:val="000000" w:themeColor="text1"/>
        </w:rPr>
        <w:t>的</w:t>
      </w:r>
      <w:r w:rsidR="0007093A">
        <w:rPr>
          <w:rFonts w:cs="Times New Roman (本文 CS 字型)"/>
          <w:color w:val="000000" w:themeColor="text1"/>
        </w:rPr>
        <w:t>Logo</w:t>
      </w:r>
      <w:r w:rsidR="0007093A">
        <w:rPr>
          <w:rFonts w:cs="Times New Roman (本文 CS 字型)" w:hint="eastAsia"/>
          <w:color w:val="000000" w:themeColor="text1"/>
        </w:rPr>
        <w:t>，</w:t>
      </w:r>
      <w:r w:rsidR="000B31FA">
        <w:rPr>
          <w:rFonts w:cs="Times New Roman (本文 CS 字型)" w:hint="eastAsia"/>
          <w:color w:val="000000" w:themeColor="text1"/>
        </w:rPr>
        <w:t>如</w:t>
      </w:r>
      <w:r w:rsidR="007A35C5">
        <w:rPr>
          <w:rFonts w:cs="Times New Roman (本文 CS 字型)"/>
          <w:color w:val="000000" w:themeColor="text1"/>
        </w:rPr>
        <w:fldChar w:fldCharType="begin"/>
      </w:r>
      <w:r w:rsidR="007A35C5">
        <w:rPr>
          <w:rFonts w:cs="Times New Roman (本文 CS 字型)"/>
          <w:color w:val="000000" w:themeColor="text1"/>
        </w:rPr>
        <w:instrText xml:space="preserve"> </w:instrText>
      </w:r>
      <w:r w:rsidR="007A35C5">
        <w:rPr>
          <w:rFonts w:cs="Times New Roman (本文 CS 字型)" w:hint="eastAsia"/>
          <w:color w:val="000000" w:themeColor="text1"/>
        </w:rPr>
        <w:instrText>REF _Ref109649994 \h</w:instrText>
      </w:r>
      <w:r w:rsidR="007A35C5">
        <w:rPr>
          <w:rFonts w:cs="Times New Roman (本文 CS 字型)"/>
          <w:color w:val="000000" w:themeColor="text1"/>
        </w:rPr>
        <w:instrText xml:space="preserve"> </w:instrText>
      </w:r>
      <w:r w:rsidR="007A35C5">
        <w:rPr>
          <w:rFonts w:cs="Times New Roman (本文 CS 字型)"/>
          <w:color w:val="000000" w:themeColor="text1"/>
        </w:rPr>
      </w:r>
      <w:r w:rsidR="007A35C5">
        <w:rPr>
          <w:rFonts w:cs="Times New Roman (本文 CS 字型)"/>
          <w:color w:val="000000" w:themeColor="text1"/>
        </w:rPr>
        <w:fldChar w:fldCharType="separate"/>
      </w:r>
      <w:r w:rsidR="007A35C5" w:rsidRPr="00CE7798">
        <w:rPr>
          <w:rFonts w:cs="Times New Roman (本文 CS 字型)"/>
          <w:color w:val="000000" w:themeColor="text1"/>
        </w:rPr>
        <w:t>圖</w:t>
      </w:r>
      <w:r w:rsidR="007A35C5" w:rsidRPr="00CE7798">
        <w:rPr>
          <w:rFonts w:cs="Times New Roman (本文 CS 字型)"/>
          <w:color w:val="000000" w:themeColor="text1"/>
        </w:rPr>
        <w:t xml:space="preserve"> </w:t>
      </w:r>
      <w:r w:rsidR="007A35C5">
        <w:rPr>
          <w:rFonts w:cs="Times New Roman (本文 CS 字型)"/>
          <w:noProof/>
          <w:color w:val="000000" w:themeColor="text1"/>
        </w:rPr>
        <w:t>10</w:t>
      </w:r>
      <w:r w:rsidR="007A35C5">
        <w:rPr>
          <w:rFonts w:cs="Times New Roman (本文 CS 字型)"/>
          <w:color w:val="000000" w:themeColor="text1"/>
        </w:rPr>
        <w:fldChar w:fldCharType="end"/>
      </w:r>
      <w:r w:rsidR="000B31FA">
        <w:rPr>
          <w:rFonts w:cs="Times New Roman (本文 CS 字型)"/>
          <w:color w:val="000000" w:themeColor="text1"/>
        </w:rPr>
        <w:t>(b)</w:t>
      </w:r>
      <w:r w:rsidR="0007093A">
        <w:rPr>
          <w:rFonts w:cs="Times New Roman (本文 CS 字型)" w:hint="eastAsia"/>
          <w:color w:val="000000" w:themeColor="text1"/>
        </w:rPr>
        <w:t>的</w:t>
      </w:r>
      <w:proofErr w:type="spellStart"/>
      <w:r w:rsidR="0007093A">
        <w:rPr>
          <w:rFonts w:cs="Times New Roman (本文 CS 字型)"/>
          <w:color w:val="000000" w:themeColor="text1"/>
        </w:rPr>
        <w:t>BG</w:t>
      </w:r>
      <w:r w:rsidR="0007093A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0B31FA" w:rsidRPr="00E3710E">
        <w:rPr>
          <w:rFonts w:cs="Times New Roman (本文 CS 字型)" w:hint="eastAsia"/>
          <w:color w:val="000000" w:themeColor="text1"/>
        </w:rPr>
        <w:t>，</w:t>
      </w:r>
      <w:r w:rsidR="000B31FA">
        <w:rPr>
          <w:rFonts w:cs="Times New Roman (本文 CS 字型)" w:hint="eastAsia"/>
          <w:color w:val="000000" w:themeColor="text1"/>
        </w:rPr>
        <w:t>原始大小</w:t>
      </w:r>
      <w:r w:rsidR="000B31FA">
        <w:rPr>
          <w:rFonts w:cs="Times New Roman (本文 CS 字型)"/>
          <w:color w:val="000000" w:themeColor="text1"/>
        </w:rPr>
        <w:t>1786</w:t>
      </w:r>
      <w:r w:rsidR="000B31FA">
        <w:rPr>
          <w:rFonts w:cs="Times New Roman (本文 CS 字型)" w:hint="eastAsia"/>
          <w:color w:val="000000" w:themeColor="text1"/>
        </w:rPr>
        <w:t>×</w:t>
      </w:r>
      <w:r w:rsidR="000B31FA">
        <w:rPr>
          <w:rFonts w:cs="Times New Roman (本文 CS 字型)"/>
          <w:color w:val="000000" w:themeColor="text1"/>
        </w:rPr>
        <w:t>1719 pixel</w:t>
      </w:r>
      <w:r w:rsidR="000B31FA">
        <w:rPr>
          <w:rFonts w:cs="Times New Roman (本文 CS 字型)" w:hint="eastAsia"/>
          <w:color w:val="000000" w:themeColor="text1"/>
        </w:rPr>
        <w:t>，變更改整個圖片大小改為與</w:t>
      </w:r>
      <w:proofErr w:type="spellStart"/>
      <w:r w:rsidR="000B31FA">
        <w:rPr>
          <w:rFonts w:cs="Times New Roman (本文 CS 字型)"/>
          <w:color w:val="000000" w:themeColor="text1"/>
        </w:rPr>
        <w:t>QR</w:t>
      </w:r>
      <w:r w:rsidR="000B31FA" w:rsidRPr="00180A5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0B31FA">
        <w:rPr>
          <w:rFonts w:cs="Times New Roman (本文 CS 字型)" w:hint="eastAsia"/>
          <w:color w:val="000000" w:themeColor="text1"/>
        </w:rPr>
        <w:t>相同大小的</w:t>
      </w:r>
      <w:r w:rsidR="000B31FA" w:rsidRPr="00180A54">
        <w:rPr>
          <w:rFonts w:cs="Times New Roman (本文 CS 字型)"/>
          <w:color w:val="000000" w:themeColor="text1"/>
        </w:rPr>
        <w:t>61</w:t>
      </w:r>
      <w:r w:rsidR="000B31FA">
        <w:rPr>
          <w:rFonts w:cs="Times New Roman (本文 CS 字型)"/>
          <w:color w:val="000000" w:themeColor="text1"/>
        </w:rPr>
        <w:t>2</w:t>
      </w:r>
      <w:r w:rsidR="000B31FA" w:rsidRPr="00180A54">
        <w:rPr>
          <w:rFonts w:cs="Times New Roman (本文 CS 字型)" w:hint="eastAsia"/>
          <w:color w:val="000000" w:themeColor="text1"/>
        </w:rPr>
        <w:t>×</w:t>
      </w:r>
      <w:r w:rsidR="000B31FA" w:rsidRPr="00180A54">
        <w:rPr>
          <w:rFonts w:cs="Times New Roman (本文 CS 字型)"/>
          <w:color w:val="000000" w:themeColor="text1"/>
        </w:rPr>
        <w:t>61</w:t>
      </w:r>
      <w:r w:rsidR="000B31FA">
        <w:rPr>
          <w:rFonts w:cs="Times New Roman (本文 CS 字型)"/>
          <w:color w:val="000000" w:themeColor="text1"/>
        </w:rPr>
        <w:t>2</w:t>
      </w:r>
      <w:r w:rsidR="000B31FA" w:rsidRPr="00180A54">
        <w:rPr>
          <w:rFonts w:cs="Times New Roman (本文 CS 字型)"/>
          <w:color w:val="000000" w:themeColor="text1"/>
        </w:rPr>
        <w:t xml:space="preserve"> pixel</w:t>
      </w:r>
      <w:r w:rsidR="000B31FA">
        <w:rPr>
          <w:rFonts w:cs="Times New Roman (本文 CS 字型)" w:hint="eastAsia"/>
          <w:color w:val="000000" w:themeColor="text1"/>
        </w:rPr>
        <w:t>如圖</w:t>
      </w:r>
      <w:r w:rsidR="00A73675">
        <w:rPr>
          <w:rFonts w:cs="Times New Roman (本文 CS 字型)"/>
          <w:color w:val="000000" w:themeColor="text1"/>
        </w:rPr>
        <w:t>10</w:t>
      </w:r>
      <w:r w:rsidR="000B31FA">
        <w:rPr>
          <w:rFonts w:cs="Times New Roman (本文 CS 字型)"/>
          <w:color w:val="000000" w:themeColor="text1"/>
        </w:rPr>
        <w:t>(c)</w:t>
      </w:r>
      <w:r w:rsidR="000B31FA">
        <w:rPr>
          <w:rFonts w:cs="Times New Roman (本文 CS 字型)" w:hint="eastAsia"/>
          <w:color w:val="000000" w:themeColor="text1"/>
        </w:rPr>
        <w:t>。</w:t>
      </w:r>
    </w:p>
    <w:p w14:paraId="51769AC5" w14:textId="5FCF68FF" w:rsidR="001C17A0" w:rsidRPr="00E3710E" w:rsidRDefault="001C17A0" w:rsidP="000E1FF7">
      <w:pPr>
        <w:spacing w:line="360" w:lineRule="auto"/>
        <w:ind w:firstLine="480"/>
        <w:jc w:val="both"/>
        <w:rPr>
          <w:rFonts w:cs="Times New Roman (本文 CS 字型)"/>
          <w:color w:val="000000" w:themeColor="text1"/>
        </w:rPr>
      </w:pPr>
    </w:p>
    <w:p w14:paraId="243295A6" w14:textId="0596538B" w:rsidR="001C17A0" w:rsidRDefault="003D252C" w:rsidP="000E1FF7">
      <w:pPr>
        <w:spacing w:line="360" w:lineRule="auto"/>
        <w:ind w:firstLineChars="250" w:firstLine="60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/>
          <w:color w:val="000000" w:themeColor="text1"/>
        </w:rPr>
        <w:t xml:space="preserve"> </w:t>
      </w:r>
    </w:p>
    <w:tbl>
      <w:tblPr>
        <w:tblStyle w:val="af2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74"/>
        <w:gridCol w:w="2768"/>
        <w:gridCol w:w="2764"/>
      </w:tblGrid>
      <w:tr w:rsidR="00A57FF4" w14:paraId="36089FB1" w14:textId="77777777" w:rsidTr="00A57FF4">
        <w:trPr>
          <w:trHeight w:val="2224"/>
          <w:jc w:val="center"/>
        </w:trPr>
        <w:tc>
          <w:tcPr>
            <w:tcW w:w="2787" w:type="dxa"/>
          </w:tcPr>
          <w:p w14:paraId="69CFD4C1" w14:textId="288ED628" w:rsidR="00A57FF4" w:rsidRDefault="00A57FF4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 w:rsidRPr="001E442E">
              <w:rPr>
                <w:rFonts w:cs="Times New Roman" w:hint="eastAsia"/>
                <w:noProof/>
              </w:rPr>
              <w:drawing>
                <wp:inline distT="0" distB="0" distL="0" distR="0" wp14:anchorId="0ABA801F" wp14:editId="2FD1D298">
                  <wp:extent cx="1310054" cy="1310054"/>
                  <wp:effectExtent l="0" t="0" r="0" b="0"/>
                  <wp:docPr id="167" name="圖片 1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" name="圖片 167"/>
                          <pic:cNvPicPr/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14706" cy="13147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87" w:type="dxa"/>
          </w:tcPr>
          <w:p w14:paraId="6521CF45" w14:textId="5D2470A5" w:rsidR="00A57FF4" w:rsidRDefault="00A57FF4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 w:rsidRPr="001E442E">
              <w:rPr>
                <w:rFonts w:cs="Times New Roman"/>
                <w:noProof/>
              </w:rPr>
              <w:drawing>
                <wp:inline distT="0" distB="0" distL="0" distR="0" wp14:anchorId="5A025C95" wp14:editId="12C36BBE">
                  <wp:extent cx="1197597" cy="1152000"/>
                  <wp:effectExtent l="0" t="0" r="0" b="3810"/>
                  <wp:docPr id="153" name="圖片 1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" name="圖片 153"/>
                          <pic:cNvPicPr/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97597" cy="115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88" w:type="dxa"/>
          </w:tcPr>
          <w:p w14:paraId="5D197E21" w14:textId="23A0A4E4" w:rsidR="00A57FF4" w:rsidRDefault="00A57FF4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 w:rsidRPr="001E442E">
              <w:rPr>
                <w:rFonts w:cs="Times New Roman"/>
                <w:noProof/>
              </w:rPr>
              <w:drawing>
                <wp:inline distT="0" distB="0" distL="0" distR="0" wp14:anchorId="64E28BB4" wp14:editId="6216602A">
                  <wp:extent cx="1080000" cy="1080000"/>
                  <wp:effectExtent l="0" t="0" r="0" b="0"/>
                  <wp:docPr id="152" name="圖片 15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" name="圖片 152"/>
                          <pic:cNvPicPr/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57FF4" w14:paraId="7EBB4C09" w14:textId="77777777" w:rsidTr="00A57FF4">
        <w:trPr>
          <w:jc w:val="center"/>
        </w:trPr>
        <w:tc>
          <w:tcPr>
            <w:tcW w:w="2787" w:type="dxa"/>
          </w:tcPr>
          <w:p w14:paraId="03E30BC4" w14:textId="660BE429" w:rsidR="00A57FF4" w:rsidRPr="00A57FF4" w:rsidRDefault="00A57FF4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(</w:t>
            </w:r>
            <w:r>
              <w:rPr>
                <w:rFonts w:cs="Times New Roman (本文 CS 字型)"/>
                <w:color w:val="000000" w:themeColor="text1"/>
              </w:rPr>
              <w:t xml:space="preserve">a) </w:t>
            </w:r>
            <w:proofErr w:type="spellStart"/>
            <w:r>
              <w:rPr>
                <w:rFonts w:cs="Times New Roman (本文 CS 字型)"/>
                <w:color w:val="000000" w:themeColor="text1"/>
              </w:rPr>
              <w:t>QR</w:t>
            </w:r>
            <w:r w:rsidRPr="00A57FF4">
              <w:rPr>
                <w:rFonts w:cs="Times New Roman (本文 CS 字型)"/>
                <w:color w:val="000000" w:themeColor="text1"/>
                <w:vertAlign w:val="subscript"/>
              </w:rPr>
              <w:t>out</w:t>
            </w:r>
            <w:proofErr w:type="spellEnd"/>
            <w:r>
              <w:rPr>
                <w:rFonts w:cs="Times New Roman (本文 CS 字型)"/>
                <w:color w:val="000000" w:themeColor="text1"/>
              </w:rPr>
              <w:t xml:space="preserve"> : </w:t>
            </w:r>
            <w:r w:rsidR="00900FD8">
              <w:rPr>
                <w:rFonts w:cs="Times New Roman (本文 CS 字型)"/>
                <w:color w:val="000000" w:themeColor="text1"/>
              </w:rPr>
              <w:t>594</w:t>
            </w:r>
            <w:r>
              <w:rPr>
                <w:rFonts w:cs="Times New Roman (本文 CS 字型)" w:hint="eastAsia"/>
                <w:color w:val="000000" w:themeColor="text1"/>
              </w:rPr>
              <w:t>×</w:t>
            </w:r>
            <w:r w:rsidR="00900FD8">
              <w:rPr>
                <w:rFonts w:cs="Times New Roman (本文 CS 字型)"/>
                <w:color w:val="000000" w:themeColor="text1"/>
              </w:rPr>
              <w:t>594</w:t>
            </w:r>
            <w:r>
              <w:rPr>
                <w:rFonts w:cs="Times New Roman (本文 CS 字型)"/>
                <w:color w:val="000000" w:themeColor="text1"/>
              </w:rPr>
              <w:t xml:space="preserve"> pixel</w:t>
            </w:r>
          </w:p>
        </w:tc>
        <w:tc>
          <w:tcPr>
            <w:tcW w:w="2787" w:type="dxa"/>
          </w:tcPr>
          <w:p w14:paraId="3847161A" w14:textId="556B4972" w:rsidR="00A57FF4" w:rsidRPr="00A57FF4" w:rsidRDefault="00A57FF4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/>
                <w:color w:val="000000" w:themeColor="text1"/>
              </w:rPr>
              <w:t>(b)BG</w:t>
            </w:r>
            <w:r w:rsidRPr="00A57FF4">
              <w:rPr>
                <w:rFonts w:cs="Times New Roman (本文 CS 字型)"/>
                <w:color w:val="000000" w:themeColor="text1"/>
                <w:vertAlign w:val="subscript"/>
              </w:rPr>
              <w:t>out</w:t>
            </w:r>
            <w:r w:rsidRPr="00A57FF4">
              <w:rPr>
                <w:rFonts w:cs="Times New Roman (本文 CS 字型)"/>
                <w:color w:val="000000" w:themeColor="text1"/>
              </w:rPr>
              <w:t>:</w:t>
            </w:r>
            <w:r w:rsidR="00207EC5">
              <w:rPr>
                <w:rFonts w:cs="Times New Roman (本文 CS 字型)"/>
                <w:color w:val="000000" w:themeColor="text1"/>
              </w:rPr>
              <w:t>1786</w:t>
            </w:r>
            <w:r>
              <w:rPr>
                <w:rFonts w:cs="Times New Roman (本文 CS 字型)" w:hint="eastAsia"/>
                <w:color w:val="000000" w:themeColor="text1"/>
              </w:rPr>
              <w:t>×</w:t>
            </w:r>
            <w:r>
              <w:rPr>
                <w:rFonts w:cs="Times New Roman (本文 CS 字型)"/>
                <w:color w:val="000000" w:themeColor="text1"/>
              </w:rPr>
              <w:t>1</w:t>
            </w:r>
            <w:r w:rsidR="00207EC5">
              <w:rPr>
                <w:rFonts w:cs="Times New Roman (本文 CS 字型)"/>
                <w:color w:val="000000" w:themeColor="text1"/>
              </w:rPr>
              <w:t>719</w:t>
            </w:r>
            <w:r>
              <w:rPr>
                <w:rFonts w:cs="Times New Roman (本文 CS 字型)"/>
                <w:color w:val="000000" w:themeColor="text1"/>
              </w:rPr>
              <w:t xml:space="preserve"> pixel</w:t>
            </w:r>
          </w:p>
        </w:tc>
        <w:tc>
          <w:tcPr>
            <w:tcW w:w="2788" w:type="dxa"/>
          </w:tcPr>
          <w:p w14:paraId="1A27AA41" w14:textId="1F24A599" w:rsidR="00A57FF4" w:rsidRDefault="00A57FF4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/>
                <w:color w:val="000000" w:themeColor="text1"/>
              </w:rPr>
              <w:t>(c) BG</w:t>
            </w:r>
            <w:r w:rsidRPr="00A57FF4">
              <w:rPr>
                <w:rFonts w:cs="Times New Roman (本文 CS 字型)"/>
                <w:color w:val="000000" w:themeColor="text1"/>
                <w:vertAlign w:val="subscript"/>
              </w:rPr>
              <w:t>out</w:t>
            </w:r>
            <w:r>
              <w:rPr>
                <w:rFonts w:cs="Times New Roman (本文 CS 字型)"/>
                <w:color w:val="000000" w:themeColor="text1"/>
              </w:rPr>
              <w:t>:</w:t>
            </w:r>
            <w:r w:rsidR="00900FD8">
              <w:rPr>
                <w:rFonts w:cs="Times New Roman (本文 CS 字型)"/>
                <w:color w:val="000000" w:themeColor="text1"/>
              </w:rPr>
              <w:t>594</w:t>
            </w:r>
            <w:r>
              <w:rPr>
                <w:rFonts w:cs="Times New Roman (本文 CS 字型)" w:hint="eastAsia"/>
                <w:color w:val="000000" w:themeColor="text1"/>
              </w:rPr>
              <w:t>×</w:t>
            </w:r>
            <w:r w:rsidR="00900FD8">
              <w:rPr>
                <w:rFonts w:cs="Times New Roman (本文 CS 字型)"/>
                <w:color w:val="000000" w:themeColor="text1"/>
              </w:rPr>
              <w:t>594</w:t>
            </w:r>
            <w:r>
              <w:rPr>
                <w:rFonts w:cs="Times New Roman (本文 CS 字型)"/>
                <w:color w:val="000000" w:themeColor="text1"/>
              </w:rPr>
              <w:t xml:space="preserve"> pixel</w:t>
            </w:r>
          </w:p>
        </w:tc>
      </w:tr>
    </w:tbl>
    <w:p w14:paraId="2A41360B" w14:textId="3571234C" w:rsidR="003D252C" w:rsidRDefault="00CE7798" w:rsidP="00D51A69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46" w:name="_Ref109649980"/>
      <w:bookmarkStart w:id="47" w:name="_Toc109633293"/>
      <w:r w:rsidRPr="00CE7798">
        <w:rPr>
          <w:rFonts w:cs="Times New Roman (本文 CS 字型)"/>
          <w:color w:val="000000" w:themeColor="text1"/>
          <w:sz w:val="24"/>
          <w:szCs w:val="24"/>
        </w:rPr>
        <w:t>圖</w:t>
      </w:r>
      <w:r w:rsidRPr="00CE7798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9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46"/>
      <w:r w:rsidR="00A2047D">
        <w:rPr>
          <w:rFonts w:cs="Times New Roman (本文 CS 字型)"/>
          <w:color w:val="000000" w:themeColor="text1"/>
          <w:sz w:val="24"/>
          <w:szCs w:val="24"/>
        </w:rPr>
        <w:t xml:space="preserve">  </w:t>
      </w:r>
      <w:r w:rsidR="003D252C" w:rsidRPr="00CE7798">
        <w:rPr>
          <w:rFonts w:cs="Times New Roman (本文 CS 字型)" w:hint="eastAsia"/>
          <w:color w:val="000000" w:themeColor="text1"/>
          <w:sz w:val="24"/>
          <w:szCs w:val="24"/>
        </w:rPr>
        <w:t>調整</w:t>
      </w:r>
      <w:proofErr w:type="spellStart"/>
      <w:r w:rsidR="0025320D" w:rsidRPr="00CE7798">
        <w:rPr>
          <w:rFonts w:cs="Times New Roman (本文 CS 字型)"/>
          <w:color w:val="000000" w:themeColor="text1"/>
          <w:sz w:val="24"/>
          <w:szCs w:val="24"/>
        </w:rPr>
        <w:t>QR</w:t>
      </w:r>
      <w:r w:rsidR="0025320D" w:rsidRPr="00DD7373">
        <w:rPr>
          <w:rFonts w:cs="Times New Roman (本文 CS 字型)"/>
          <w:color w:val="000000" w:themeColor="text1"/>
          <w:sz w:val="24"/>
          <w:szCs w:val="24"/>
          <w:vertAlign w:val="subscript"/>
        </w:rPr>
        <w:t>out</w:t>
      </w:r>
      <w:proofErr w:type="spellEnd"/>
      <w:r w:rsidR="0025320D" w:rsidRPr="00CE7798">
        <w:rPr>
          <w:rFonts w:cs="Times New Roman (本文 CS 字型)" w:hint="eastAsia"/>
          <w:color w:val="000000" w:themeColor="text1"/>
          <w:sz w:val="24"/>
          <w:szCs w:val="24"/>
        </w:rPr>
        <w:t>的</w:t>
      </w:r>
      <w:r w:rsidR="003D252C" w:rsidRPr="00CE7798">
        <w:rPr>
          <w:rFonts w:cs="Times New Roman (本文 CS 字型)" w:hint="eastAsia"/>
          <w:color w:val="000000" w:themeColor="text1"/>
          <w:sz w:val="24"/>
          <w:szCs w:val="24"/>
        </w:rPr>
        <w:t>輸入圖像大小</w:t>
      </w:r>
      <w:bookmarkEnd w:id="47"/>
    </w:p>
    <w:p w14:paraId="5E855883" w14:textId="77777777" w:rsidR="00C75875" w:rsidRPr="00C75875" w:rsidRDefault="00C75875" w:rsidP="000E1FF7">
      <w:pPr>
        <w:spacing w:line="360" w:lineRule="auto"/>
        <w:jc w:val="both"/>
      </w:pPr>
    </w:p>
    <w:p w14:paraId="3D46F604" w14:textId="7911A868" w:rsidR="00E3710E" w:rsidRDefault="00E3710E" w:rsidP="000E1FF7">
      <w:pPr>
        <w:spacing w:line="360" w:lineRule="auto"/>
        <w:jc w:val="both"/>
      </w:pPr>
    </w:p>
    <w:p w14:paraId="3576A45A" w14:textId="77777777" w:rsidR="004B23B9" w:rsidRDefault="004B23B9" w:rsidP="000E1FF7">
      <w:pPr>
        <w:spacing w:line="360" w:lineRule="auto"/>
        <w:jc w:val="both"/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2765"/>
        <w:gridCol w:w="2772"/>
        <w:gridCol w:w="2769"/>
      </w:tblGrid>
      <w:tr w:rsidR="00E3710E" w14:paraId="3AC63379" w14:textId="77777777" w:rsidTr="00C758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7" w:type="dxa"/>
            <w:shd w:val="clear" w:color="auto" w:fill="auto"/>
          </w:tcPr>
          <w:p w14:paraId="03A8C8D0" w14:textId="0E6C01CD" w:rsidR="00E3710E" w:rsidRDefault="00A73675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 w:rsidRPr="00A73675">
              <w:rPr>
                <w:rFonts w:cs="Times New Roman (本文 CS 字型)"/>
                <w:noProof/>
                <w:color w:val="000000" w:themeColor="text1"/>
              </w:rPr>
              <w:drawing>
                <wp:inline distT="0" distB="0" distL="0" distR="0" wp14:anchorId="27372E75" wp14:editId="723CEACC">
                  <wp:extent cx="422847" cy="432000"/>
                  <wp:effectExtent l="0" t="0" r="0" b="0"/>
                  <wp:docPr id="65" name="圖片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2847" cy="43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87" w:type="dxa"/>
            <w:shd w:val="clear" w:color="auto" w:fill="auto"/>
          </w:tcPr>
          <w:p w14:paraId="7D2C8742" w14:textId="18F0E790" w:rsidR="00E3710E" w:rsidRDefault="00A73675" w:rsidP="00D51A6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/>
                <w:noProof/>
                <w:color w:val="000000" w:themeColor="text1"/>
              </w:rPr>
              <w:drawing>
                <wp:inline distT="0" distB="0" distL="0" distR="0" wp14:anchorId="6CF03110" wp14:editId="224E0C11">
                  <wp:extent cx="812800" cy="812800"/>
                  <wp:effectExtent l="0" t="0" r="0" b="0"/>
                  <wp:docPr id="66" name="圖片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圖片 66"/>
                          <pic:cNvPicPr/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2800" cy="812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88" w:type="dxa"/>
            <w:shd w:val="clear" w:color="auto" w:fill="auto"/>
          </w:tcPr>
          <w:p w14:paraId="304DFBEB" w14:textId="0C9E61B8" w:rsidR="00E3710E" w:rsidRDefault="00A73675" w:rsidP="00D51A6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/>
                <w:noProof/>
                <w:color w:val="000000" w:themeColor="text1"/>
              </w:rPr>
              <w:drawing>
                <wp:inline distT="0" distB="0" distL="0" distR="0" wp14:anchorId="331783C5" wp14:editId="70D0E209">
                  <wp:extent cx="428400" cy="428400"/>
                  <wp:effectExtent l="0" t="0" r="3810" b="3810"/>
                  <wp:docPr id="67" name="圖片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圖片 66"/>
                          <pic:cNvPicPr/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8400" cy="428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75875" w14:paraId="2AF5700E" w14:textId="77777777" w:rsidTr="00C758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7" w:type="dxa"/>
            <w:shd w:val="clear" w:color="auto" w:fill="auto"/>
          </w:tcPr>
          <w:p w14:paraId="60B17F46" w14:textId="09A46675" w:rsidR="00E3710E" w:rsidRPr="004B23B9" w:rsidRDefault="00E3710E" w:rsidP="00D51A69">
            <w:pPr>
              <w:spacing w:line="360" w:lineRule="auto"/>
              <w:jc w:val="center"/>
              <w:rPr>
                <w:rFonts w:cs="Times New Roman (本文 CS 字型)"/>
                <w:b w:val="0"/>
                <w:bCs w:val="0"/>
                <w:color w:val="000000" w:themeColor="text1"/>
              </w:rPr>
            </w:pPr>
            <w:r w:rsidRPr="004B23B9">
              <w:rPr>
                <w:rFonts w:cs="Times New Roman (本文 CS 字型)" w:hint="eastAsia"/>
                <w:b w:val="0"/>
                <w:bCs w:val="0"/>
                <w:color w:val="000000" w:themeColor="text1"/>
              </w:rPr>
              <w:t>(</w:t>
            </w:r>
            <w:r w:rsidRPr="004B23B9">
              <w:rPr>
                <w:rFonts w:cs="Times New Roman (本文 CS 字型)"/>
                <w:b w:val="0"/>
                <w:bCs w:val="0"/>
                <w:color w:val="000000" w:themeColor="text1"/>
              </w:rPr>
              <w:t xml:space="preserve">a) </w:t>
            </w:r>
            <w:proofErr w:type="spellStart"/>
            <w:r w:rsidRPr="004B23B9">
              <w:rPr>
                <w:rFonts w:cs="Times New Roman (本文 CS 字型)"/>
                <w:b w:val="0"/>
                <w:bCs w:val="0"/>
                <w:color w:val="000000" w:themeColor="text1"/>
              </w:rPr>
              <w:t>QR</w:t>
            </w:r>
            <w:r w:rsidRPr="004B23B9">
              <w:rPr>
                <w:rFonts w:cs="Times New Roman (本文 CS 字型)"/>
                <w:b w:val="0"/>
                <w:bCs w:val="0"/>
                <w:color w:val="000000" w:themeColor="text1"/>
                <w:vertAlign w:val="subscript"/>
              </w:rPr>
              <w:t>out</w:t>
            </w:r>
            <w:proofErr w:type="spellEnd"/>
            <w:r w:rsidRPr="004B23B9">
              <w:rPr>
                <w:rFonts w:cs="Times New Roman (本文 CS 字型)"/>
                <w:b w:val="0"/>
                <w:bCs w:val="0"/>
                <w:color w:val="000000" w:themeColor="text1"/>
              </w:rPr>
              <w:t xml:space="preserve"> : </w:t>
            </w:r>
            <w:r w:rsidR="00A73675" w:rsidRPr="004B23B9">
              <w:rPr>
                <w:rFonts w:cs="Times New Roman (本文 CS 字型)"/>
                <w:b w:val="0"/>
                <w:bCs w:val="0"/>
                <w:color w:val="000000" w:themeColor="text1"/>
              </w:rPr>
              <w:t>198</w:t>
            </w:r>
            <w:r w:rsidRPr="004B23B9">
              <w:rPr>
                <w:rFonts w:cs="Times New Roman (本文 CS 字型)" w:hint="eastAsia"/>
                <w:b w:val="0"/>
                <w:bCs w:val="0"/>
                <w:color w:val="000000" w:themeColor="text1"/>
              </w:rPr>
              <w:t>×</w:t>
            </w:r>
            <w:r w:rsidR="00A73675" w:rsidRPr="004B23B9">
              <w:rPr>
                <w:rFonts w:cs="Times New Roman (本文 CS 字型)"/>
                <w:b w:val="0"/>
                <w:bCs w:val="0"/>
                <w:color w:val="000000" w:themeColor="text1"/>
              </w:rPr>
              <w:t>198</w:t>
            </w:r>
            <w:r w:rsidRPr="004B23B9">
              <w:rPr>
                <w:rFonts w:cs="Times New Roman (本文 CS 字型)"/>
                <w:b w:val="0"/>
                <w:bCs w:val="0"/>
                <w:color w:val="000000" w:themeColor="text1"/>
              </w:rPr>
              <w:t xml:space="preserve"> pixel</w:t>
            </w:r>
          </w:p>
        </w:tc>
        <w:tc>
          <w:tcPr>
            <w:tcW w:w="2787" w:type="dxa"/>
            <w:shd w:val="clear" w:color="auto" w:fill="auto"/>
          </w:tcPr>
          <w:p w14:paraId="146C83DD" w14:textId="695A17FB" w:rsidR="00E3710E" w:rsidRPr="00A57FF4" w:rsidRDefault="00E3710E" w:rsidP="00D51A6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/>
                <w:color w:val="000000" w:themeColor="text1"/>
              </w:rPr>
              <w:t>(b)BG</w:t>
            </w:r>
            <w:r w:rsidRPr="00A57FF4">
              <w:rPr>
                <w:rFonts w:cs="Times New Roman (本文 CS 字型)"/>
                <w:color w:val="000000" w:themeColor="text1"/>
                <w:vertAlign w:val="subscript"/>
              </w:rPr>
              <w:t>out</w:t>
            </w:r>
            <w:r w:rsidRPr="00A57FF4">
              <w:rPr>
                <w:rFonts w:cs="Times New Roman (本文 CS 字型)"/>
                <w:color w:val="000000" w:themeColor="text1"/>
              </w:rPr>
              <w:t>:</w:t>
            </w:r>
            <w:r w:rsidR="00A73675">
              <w:rPr>
                <w:rFonts w:cs="Times New Roman (本文 CS 字型)"/>
                <w:color w:val="000000" w:themeColor="text1"/>
              </w:rPr>
              <w:t>300</w:t>
            </w:r>
            <w:r>
              <w:rPr>
                <w:rFonts w:cs="Times New Roman (本文 CS 字型)" w:hint="eastAsia"/>
                <w:color w:val="000000" w:themeColor="text1"/>
              </w:rPr>
              <w:t>×</w:t>
            </w:r>
            <w:r w:rsidR="00A73675">
              <w:rPr>
                <w:rFonts w:cs="Times New Roman (本文 CS 字型)"/>
                <w:color w:val="000000" w:themeColor="text1"/>
              </w:rPr>
              <w:t>300</w:t>
            </w:r>
            <w:r>
              <w:rPr>
                <w:rFonts w:cs="Times New Roman (本文 CS 字型)"/>
                <w:color w:val="000000" w:themeColor="text1"/>
              </w:rPr>
              <w:t xml:space="preserve"> pixel</w:t>
            </w:r>
          </w:p>
        </w:tc>
        <w:tc>
          <w:tcPr>
            <w:tcW w:w="2788" w:type="dxa"/>
            <w:shd w:val="clear" w:color="auto" w:fill="auto"/>
          </w:tcPr>
          <w:p w14:paraId="220B6A30" w14:textId="30496804" w:rsidR="00E3710E" w:rsidRDefault="00E3710E" w:rsidP="00D51A6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/>
                <w:color w:val="000000" w:themeColor="text1"/>
              </w:rPr>
              <w:t>(c) BG</w:t>
            </w:r>
            <w:r w:rsidRPr="00A57FF4">
              <w:rPr>
                <w:rFonts w:cs="Times New Roman (本文 CS 字型)"/>
                <w:color w:val="000000" w:themeColor="text1"/>
                <w:vertAlign w:val="subscript"/>
              </w:rPr>
              <w:t>out</w:t>
            </w:r>
            <w:r>
              <w:rPr>
                <w:rFonts w:cs="Times New Roman (本文 CS 字型)"/>
                <w:color w:val="000000" w:themeColor="text1"/>
              </w:rPr>
              <w:t>:</w:t>
            </w:r>
            <w:r w:rsidR="00A73675">
              <w:rPr>
                <w:rFonts w:cs="Times New Roman (本文 CS 字型)"/>
                <w:color w:val="000000" w:themeColor="text1"/>
              </w:rPr>
              <w:t>198</w:t>
            </w:r>
            <w:r>
              <w:rPr>
                <w:rFonts w:cs="Times New Roman (本文 CS 字型)" w:hint="eastAsia"/>
                <w:color w:val="000000" w:themeColor="text1"/>
              </w:rPr>
              <w:t>×</w:t>
            </w:r>
            <w:r w:rsidR="00A73675">
              <w:rPr>
                <w:rFonts w:cs="Times New Roman (本文 CS 字型)"/>
                <w:color w:val="000000" w:themeColor="text1"/>
              </w:rPr>
              <w:t>198</w:t>
            </w:r>
            <w:r>
              <w:rPr>
                <w:rFonts w:cs="Times New Roman (本文 CS 字型)"/>
                <w:color w:val="000000" w:themeColor="text1"/>
              </w:rPr>
              <w:t xml:space="preserve"> pixel</w:t>
            </w:r>
          </w:p>
        </w:tc>
      </w:tr>
    </w:tbl>
    <w:p w14:paraId="24D8A0E7" w14:textId="1D1BBA5E" w:rsidR="00E3710E" w:rsidRPr="00CE7798" w:rsidRDefault="00E3710E" w:rsidP="00D51A69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48" w:name="_Ref109649994"/>
      <w:bookmarkStart w:id="49" w:name="_Toc109633294"/>
      <w:r w:rsidRPr="00CE7798">
        <w:rPr>
          <w:rFonts w:cs="Times New Roman (本文 CS 字型)"/>
          <w:color w:val="000000" w:themeColor="text1"/>
          <w:sz w:val="24"/>
          <w:szCs w:val="24"/>
        </w:rPr>
        <w:t>圖</w:t>
      </w:r>
      <w:r w:rsidRPr="00CE7798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0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48"/>
      <w:r w:rsidR="00574D4E">
        <w:rPr>
          <w:rFonts w:cs="Times New Roman (本文 CS 字型)"/>
          <w:color w:val="000000" w:themeColor="text1"/>
          <w:sz w:val="24"/>
          <w:szCs w:val="24"/>
        </w:rPr>
        <w:t xml:space="preserve">  </w:t>
      </w:r>
      <w:r w:rsidRPr="00CE7798">
        <w:rPr>
          <w:rFonts w:cs="Times New Roman (本文 CS 字型)" w:hint="eastAsia"/>
          <w:color w:val="000000" w:themeColor="text1"/>
          <w:sz w:val="24"/>
          <w:szCs w:val="24"/>
        </w:rPr>
        <w:t>調整</w:t>
      </w:r>
      <w:proofErr w:type="spellStart"/>
      <w:r w:rsidRPr="00CE7798">
        <w:rPr>
          <w:rFonts w:cs="Times New Roman (本文 CS 字型)"/>
          <w:color w:val="000000" w:themeColor="text1"/>
          <w:sz w:val="24"/>
          <w:szCs w:val="24"/>
        </w:rPr>
        <w:t>QR</w:t>
      </w:r>
      <w:r w:rsidR="00900FD8">
        <w:rPr>
          <w:rFonts w:cs="Times New Roman (本文 CS 字型)"/>
          <w:color w:val="000000" w:themeColor="text1"/>
          <w:sz w:val="24"/>
          <w:szCs w:val="24"/>
          <w:vertAlign w:val="subscript"/>
        </w:rPr>
        <w:t>in</w:t>
      </w:r>
      <w:proofErr w:type="spellEnd"/>
      <w:r w:rsidRPr="00CE7798">
        <w:rPr>
          <w:rFonts w:cs="Times New Roman (本文 CS 字型)" w:hint="eastAsia"/>
          <w:color w:val="000000" w:themeColor="text1"/>
          <w:sz w:val="24"/>
          <w:szCs w:val="24"/>
        </w:rPr>
        <w:t>的輸入圖像大小</w:t>
      </w:r>
      <w:bookmarkEnd w:id="49"/>
    </w:p>
    <w:p w14:paraId="7765074C" w14:textId="77777777" w:rsidR="00E3710E" w:rsidRPr="00E3710E" w:rsidRDefault="00E3710E" w:rsidP="000E1FF7">
      <w:pPr>
        <w:spacing w:line="360" w:lineRule="auto"/>
        <w:jc w:val="both"/>
      </w:pPr>
    </w:p>
    <w:p w14:paraId="689AC0B0" w14:textId="3DC060C4" w:rsidR="005C19B4" w:rsidRDefault="00BD0134" w:rsidP="000E1FF7">
      <w:pPr>
        <w:pStyle w:val="3"/>
        <w:numPr>
          <w:ilvl w:val="0"/>
          <w:numId w:val="0"/>
        </w:numPr>
        <w:ind w:left="480" w:hanging="480"/>
      </w:pPr>
      <w:bookmarkStart w:id="50" w:name="_Toc108611741"/>
      <w:r w:rsidRPr="00F15BFF">
        <w:t>3.2.</w:t>
      </w:r>
      <w:r>
        <w:t>2</w:t>
      </w:r>
      <w:r w:rsidR="00486D57" w:rsidRPr="00486D57">
        <w:rPr>
          <w:rFonts w:cs="Times New Roman (本文 CS 字型)"/>
          <w:color w:val="000000" w:themeColor="text1"/>
        </w:rPr>
        <w:t xml:space="preserve"> </w:t>
      </w:r>
      <w:proofErr w:type="spellStart"/>
      <w:r w:rsidR="00486D57">
        <w:rPr>
          <w:rFonts w:cs="Times New Roman (本文 CS 字型)"/>
          <w:color w:val="000000" w:themeColor="text1"/>
        </w:rPr>
        <w:t>QR</w:t>
      </w:r>
      <w:r w:rsidR="00486D57" w:rsidRPr="00A57FF4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AE7C21" w:rsidRPr="00F15BFF">
        <w:rPr>
          <w:rFonts w:hint="eastAsia"/>
        </w:rPr>
        <w:t>功</w:t>
      </w:r>
      <w:r w:rsidR="00AE7C21" w:rsidRPr="00F15BFF">
        <w:t>能模組半透明</w:t>
      </w:r>
      <w:r w:rsidR="00AE7C21">
        <w:rPr>
          <w:rFonts w:hint="eastAsia"/>
        </w:rPr>
        <w:t>化</w:t>
      </w:r>
      <w:bookmarkEnd w:id="50"/>
    </w:p>
    <w:p w14:paraId="6EB3943D" w14:textId="6D684B94" w:rsidR="00AE7C21" w:rsidRDefault="00AE7C21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 w:rsidRPr="0025320D">
        <w:rPr>
          <w:rFonts w:cs="Times New Roman (本文 CS 字型)" w:hint="eastAsia"/>
          <w:color w:val="000000" w:themeColor="text1"/>
        </w:rPr>
        <w:t>功能模組是閱讀器辨識</w:t>
      </w:r>
      <w:r w:rsidRPr="0025320D">
        <w:rPr>
          <w:rFonts w:cs="Times New Roman (本文 CS 字型)"/>
          <w:color w:val="000000" w:themeColor="text1"/>
        </w:rPr>
        <w:t>QR Code</w:t>
      </w:r>
      <w:r w:rsidRPr="0025320D">
        <w:rPr>
          <w:rFonts w:cs="Times New Roman (本文 CS 字型)" w:hint="eastAsia"/>
          <w:color w:val="000000" w:themeColor="text1"/>
        </w:rPr>
        <w:t>外型的數個重要特徵，</w:t>
      </w:r>
      <w:r>
        <w:rPr>
          <w:rFonts w:cs="Times New Roman (本文 CS 字型)" w:hint="eastAsia"/>
          <w:color w:val="000000" w:themeColor="text1"/>
        </w:rPr>
        <w:t>為了讓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閱讀器快速且能識別出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的外型，則需要將功能模組的外型特徵盡可能保留下來</w:t>
      </w:r>
      <w:r w:rsidRPr="0025320D">
        <w:rPr>
          <w:rFonts w:cs="Times New Roman (本文 CS 字型)" w:hint="eastAsia"/>
          <w:color w:val="000000" w:themeColor="text1"/>
        </w:rPr>
        <w:t>，</w:t>
      </w:r>
      <w:r>
        <w:rPr>
          <w:rFonts w:cs="Times New Roman (本文 CS 字型)" w:hint="eastAsia"/>
          <w:color w:val="000000" w:themeColor="text1"/>
        </w:rPr>
        <w:t>為此目的，本論文</w:t>
      </w:r>
      <w:r w:rsidR="00BB1D25">
        <w:rPr>
          <w:rFonts w:cs="Times New Roman (本文 CS 字型)" w:hint="eastAsia"/>
          <w:color w:val="000000" w:themeColor="text1"/>
        </w:rPr>
        <w:t>提出更改</w:t>
      </w:r>
      <w:r w:rsidRPr="0025320D">
        <w:rPr>
          <w:rFonts w:cs="Times New Roman (本文 CS 字型)"/>
          <w:color w:val="000000" w:themeColor="text1"/>
        </w:rPr>
        <w:t>QR Code</w:t>
      </w:r>
      <w:r w:rsidRPr="0025320D">
        <w:rPr>
          <w:rFonts w:cs="Times New Roman (本文 CS 字型)" w:hint="eastAsia"/>
          <w:color w:val="000000" w:themeColor="text1"/>
        </w:rPr>
        <w:t>功能模組</w:t>
      </w:r>
      <w:r w:rsidR="00BB1D25">
        <w:rPr>
          <w:rFonts w:cs="Times New Roman (本文 CS 字型)" w:hint="eastAsia"/>
          <w:color w:val="000000" w:themeColor="text1"/>
        </w:rPr>
        <w:t>顏色</w:t>
      </w:r>
      <w:r w:rsidRPr="0025320D">
        <w:rPr>
          <w:rFonts w:cs="Times New Roman (本文 CS 字型)" w:hint="eastAsia"/>
          <w:color w:val="000000" w:themeColor="text1"/>
        </w:rPr>
        <w:t>的透明度</w:t>
      </w:r>
      <w:r w:rsidRPr="0025320D">
        <w:rPr>
          <w:rFonts w:cs="Times New Roman (本文 CS 字型)"/>
          <w:color w:val="000000" w:themeColor="text1"/>
        </w:rPr>
        <w:t>Alpha</w:t>
      </w:r>
      <w:r w:rsidRPr="0025320D">
        <w:rPr>
          <w:rFonts w:cs="Times New Roman (本文 CS 字型)" w:hint="eastAsia"/>
          <w:color w:val="000000" w:themeColor="text1"/>
        </w:rPr>
        <w:t>值參數</w:t>
      </w:r>
      <m:oMath>
        <m:r>
          <w:rPr>
            <w:rFonts w:ascii="Cambria Math" w:hAnsi="Cambria Math" w:cs="Times New Roman (本文 CS 字型)"/>
            <w:color w:val="000000" w:themeColor="text1"/>
          </w:rPr>
          <m:t>α</m:t>
        </m:r>
      </m:oMath>
      <w:r w:rsidRPr="0025320D">
        <w:rPr>
          <w:rFonts w:cs="Times New Roman (本文 CS 字型)" w:hint="eastAsia"/>
          <w:color w:val="000000" w:themeColor="text1"/>
        </w:rPr>
        <w:t>，</w:t>
      </w:r>
      <w:r w:rsidR="00BB1D25">
        <w:rPr>
          <w:rFonts w:cs="Times New Roman (本文 CS 字型)" w:hint="eastAsia"/>
          <w:color w:val="000000" w:themeColor="text1"/>
        </w:rPr>
        <w:t>使用</w:t>
      </w:r>
      <m:oMath>
        <m:r>
          <w:rPr>
            <w:rFonts w:ascii="Cambria Math" w:hAnsi="Cambria Math" w:cs="Times New Roman (本文 CS 字型)"/>
            <w:color w:val="000000" w:themeColor="text1"/>
          </w:rPr>
          <m:t>α</m:t>
        </m:r>
      </m:oMath>
      <w:r w:rsidR="00BB1D25">
        <w:rPr>
          <w:rFonts w:cs="Times New Roman (本文 CS 字型)" w:hint="eastAsia"/>
          <w:color w:val="000000" w:themeColor="text1"/>
        </w:rPr>
        <w:t>值</w:t>
      </w:r>
      <w:r w:rsidRPr="0025320D">
        <w:rPr>
          <w:rFonts w:cs="Times New Roman (本文 CS 字型)" w:hint="eastAsia"/>
          <w:color w:val="000000" w:themeColor="text1"/>
        </w:rPr>
        <w:t>調</w:t>
      </w:r>
      <w:r w:rsidR="0017756D">
        <w:rPr>
          <w:rFonts w:cs="Times New Roman (本文 CS 字型)" w:hint="eastAsia"/>
          <w:color w:val="000000" w:themeColor="text1"/>
        </w:rPr>
        <w:t>整</w:t>
      </w:r>
      <w:proofErr w:type="spellStart"/>
      <w:r w:rsidR="00BB1D25">
        <w:rPr>
          <w:rFonts w:cs="Times New Roman (本文 CS 字型)"/>
          <w:color w:val="000000" w:themeColor="text1"/>
        </w:rPr>
        <w:t>QR</w:t>
      </w:r>
      <w:r w:rsidRPr="0025320D">
        <w:rPr>
          <w:rFonts w:cs="Times New Roman (本文 CS 字型)" w:hint="eastAsia"/>
          <w:color w:val="000000" w:themeColor="text1"/>
          <w:vertAlign w:val="subscript"/>
        </w:rPr>
        <w:t>o</w:t>
      </w:r>
      <w:r w:rsidRPr="0025320D">
        <w:rPr>
          <w:rFonts w:cs="Times New Roman (本文 CS 字型)"/>
          <w:color w:val="000000" w:themeColor="text1"/>
          <w:vertAlign w:val="subscript"/>
        </w:rPr>
        <w:t>ut</w:t>
      </w:r>
      <w:proofErr w:type="spellEnd"/>
      <w:r w:rsidRPr="0025320D">
        <w:rPr>
          <w:rFonts w:cs="Times New Roman (本文 CS 字型)" w:hint="eastAsia"/>
          <w:color w:val="000000" w:themeColor="text1"/>
        </w:rPr>
        <w:t>每個</w:t>
      </w:r>
      <w:r w:rsidR="00BB1D25">
        <w:rPr>
          <w:rFonts w:cs="Times New Roman (本文 CS 字型)" w:hint="eastAsia"/>
          <w:color w:val="000000" w:themeColor="text1"/>
        </w:rPr>
        <w:t>模組的每個</w:t>
      </w:r>
      <w:r w:rsidRPr="0025320D">
        <w:rPr>
          <w:rFonts w:cs="Times New Roman (本文 CS 字型)" w:hint="eastAsia"/>
          <w:color w:val="000000" w:themeColor="text1"/>
        </w:rPr>
        <w:t>像素模組的顏色</w:t>
      </w:r>
      <m:oMath>
        <m:sSubSup>
          <m:sSubSupPr>
            <m:ctrlPr>
              <w:rPr>
                <w:rFonts w:ascii="Cambria Math" w:hAnsi="Cambria Math" w:cs="Times New Roman (本文 CS 字型)"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 (本文 CS 字型)"/>
                <w:color w:val="000000" w:themeColor="text1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 (本文 CS 字型)" w:hint="eastAsia"/>
                <w:color w:val="000000" w:themeColor="text1"/>
              </w:rPr>
              <m:t>(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 xml:space="preserve"> 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 xml:space="preserve">,  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y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)</m:t>
            </m:r>
          </m:sub>
          <m:sup>
            <m:r>
              <w:rPr>
                <w:rFonts w:ascii="Cambria Math" w:hAnsi="Cambria Math" w:cs="Times New Roman (本文 CS 字型)"/>
                <w:color w:val="000000" w:themeColor="text1"/>
              </w:rPr>
              <m:t>BG</m:t>
            </m:r>
          </m:sup>
        </m:sSubSup>
      </m:oMath>
      <w:r w:rsidRPr="0025320D">
        <w:rPr>
          <w:rFonts w:cs="Times New Roman (本文 CS 字型)" w:hint="eastAsia"/>
          <w:color w:val="000000" w:themeColor="text1"/>
        </w:rPr>
        <w:t>。</w:t>
      </w:r>
      <w:r w:rsidR="005A51E3">
        <w:rPr>
          <w:rFonts w:cs="Times New Roman (本文 CS 字型)" w:hint="eastAsia"/>
          <w:color w:val="000000" w:themeColor="text1"/>
        </w:rPr>
        <w:t>為了</w:t>
      </w:r>
      <w:r w:rsidRPr="0025320D">
        <w:rPr>
          <w:rFonts w:cs="Times New Roman (本文 CS 字型)" w:hint="eastAsia"/>
          <w:color w:val="000000" w:themeColor="text1"/>
        </w:rPr>
        <w:t>讓功能模組的特徵盡可能保留，</w:t>
      </w:r>
      <w:r w:rsidRPr="00544C2F">
        <w:rPr>
          <w:rFonts w:cs="Times New Roman (本文 CS 字型)" w:hint="eastAsia"/>
          <w:color w:val="000000" w:themeColor="text1"/>
        </w:rPr>
        <w:t>於是將</w:t>
      </w:r>
      <w:proofErr w:type="spellStart"/>
      <w:r w:rsidRPr="00544C2F">
        <w:rPr>
          <w:rFonts w:cs="Times New Roman (本文 CS 字型)"/>
          <w:color w:val="000000" w:themeColor="text1"/>
        </w:rPr>
        <w:t>QR</w:t>
      </w:r>
      <w:r w:rsidR="00BB1D25" w:rsidRPr="00544C2F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Pr="00544C2F">
        <w:rPr>
          <w:rFonts w:cs="Times New Roman (本文 CS 字型)"/>
          <w:color w:val="000000" w:themeColor="text1"/>
        </w:rPr>
        <w:t>(x, y</w:t>
      </w:r>
      <w:r w:rsidRPr="00544C2F">
        <w:rPr>
          <w:rFonts w:cs="Times New Roman (本文 CS 字型)" w:hint="eastAsia"/>
          <w:color w:val="000000" w:themeColor="text1"/>
        </w:rPr>
        <w:t>)</w:t>
      </w:r>
      <w:r w:rsidRPr="00544C2F">
        <w:rPr>
          <w:rFonts w:cs="Times New Roman (本文 CS 字型)" w:hint="eastAsia"/>
          <w:color w:val="000000" w:themeColor="text1"/>
        </w:rPr>
        <w:t>位置功能模組的白與黑，分別</w:t>
      </w:r>
      <w:r w:rsidR="00E548D8" w:rsidRPr="00544C2F">
        <w:rPr>
          <w:rFonts w:cs="Times New Roman (本文 CS 字型)" w:hint="eastAsia"/>
          <w:color w:val="000000" w:themeColor="text1"/>
        </w:rPr>
        <w:t>設定</w:t>
      </w:r>
      <w:r w:rsidRPr="00544C2F">
        <w:rPr>
          <w:rFonts w:cs="Times New Roman (本文 CS 字型)" w:hint="eastAsia"/>
          <w:color w:val="000000" w:themeColor="text1"/>
        </w:rPr>
        <w:t>為</w:t>
      </w:r>
      <m:oMath>
        <m:sSub>
          <m:sSubPr>
            <m:ctrlPr>
              <w:rPr>
                <w:rFonts w:ascii="Cambria Math" w:hAnsi="Cambria Math" w:cs="Times New Roman (本文 CS 字型)"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 (本文 CS 字型)"/>
                <w:color w:val="000000" w:themeColor="text1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(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,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y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)</m:t>
            </m:r>
          </m:sub>
        </m:sSub>
        <m:r>
          <m:rPr>
            <m:sty m:val="p"/>
          </m:rPr>
          <w:rPr>
            <w:rFonts w:ascii="Cambria Math" w:hAnsi="Cambria Math" w:cs="Times New Roman (本文 CS 字型)"/>
            <w:color w:val="000000" w:themeColor="text1"/>
          </w:rPr>
          <m:t>=0</m:t>
        </m:r>
      </m:oMath>
      <w:r w:rsidRPr="00544C2F">
        <w:rPr>
          <w:rFonts w:cs="Times New Roman (本文 CS 字型)" w:hint="eastAsia"/>
          <w:color w:val="000000" w:themeColor="text1"/>
        </w:rPr>
        <w:t>與</w:t>
      </w:r>
      <m:oMath>
        <m:sSub>
          <m:sSubPr>
            <m:ctrlPr>
              <w:rPr>
                <w:rFonts w:ascii="Cambria Math" w:hAnsi="Cambria Math" w:cs="Times New Roman (本文 CS 字型)"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 (本文 CS 字型)"/>
                <w:color w:val="000000" w:themeColor="text1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(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,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y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)</m:t>
            </m:r>
          </m:sub>
        </m:sSub>
        <m:r>
          <m:rPr>
            <m:sty m:val="p"/>
          </m:rPr>
          <w:rPr>
            <w:rFonts w:ascii="Cambria Math" w:hAnsi="Cambria Math" w:cs="Times New Roman (本文 CS 字型)"/>
            <w:color w:val="000000" w:themeColor="text1"/>
          </w:rPr>
          <m:t>=1</m:t>
        </m:r>
      </m:oMath>
      <w:r w:rsidRPr="00544C2F">
        <w:rPr>
          <w:rFonts w:cs="Times New Roman (本文 CS 字型)" w:hint="eastAsia"/>
          <w:color w:val="000000" w:themeColor="text1"/>
        </w:rPr>
        <w:t>，</w:t>
      </w:r>
      <w:r w:rsidRPr="0025320D">
        <w:rPr>
          <w:rFonts w:cs="Times New Roman (本文 CS 字型)" w:hint="eastAsia"/>
          <w:color w:val="000000" w:themeColor="text1"/>
        </w:rPr>
        <w:t>製作半透明的效果所得每個像素為</w:t>
      </w:r>
      <m:oMath>
        <m:sSubSup>
          <m:sSubSupPr>
            <m:ctrlPr>
              <w:rPr>
                <w:rFonts w:ascii="Cambria Math" w:hAnsi="Cambria Math" w:cs="Times New Roman (本文 CS 字型)"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 (本文 CS 字型)"/>
                <w:color w:val="000000" w:themeColor="text1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(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 xml:space="preserve">,  </m:t>
            </m:r>
            <m:r>
              <w:rPr>
                <w:rFonts w:ascii="Cambria Math" w:hAnsi="Cambria Math" w:cs="Times New Roman (本文 CS 字型)"/>
                <w:color w:val="000000" w:themeColor="text1"/>
              </w:rPr>
              <m:t>y</m:t>
            </m:r>
            <m:r>
              <m:rPr>
                <m:sty m:val="p"/>
              </m:rPr>
              <w:rPr>
                <w:rFonts w:ascii="Cambria Math" w:hAnsi="Cambria Math" w:cs="Times New Roman (本文 CS 字型)"/>
                <w:color w:val="000000" w:themeColor="text1"/>
              </w:rPr>
              <m:t>)</m:t>
            </m:r>
          </m:sub>
          <m:sup>
            <m:r>
              <w:rPr>
                <w:rFonts w:ascii="Cambria Math" w:hAnsi="Cambria Math" w:cs="Times New Roman (本文 CS 字型)"/>
                <w:color w:val="000000" w:themeColor="text1"/>
              </w:rPr>
              <m:t>VQR</m:t>
            </m:r>
          </m:sup>
        </m:sSubSup>
      </m:oMath>
      <w:r w:rsidRPr="0025320D">
        <w:rPr>
          <w:rFonts w:cs="Times New Roman (本文 CS 字型)" w:hint="eastAsia"/>
          <w:color w:val="000000" w:themeColor="text1"/>
        </w:rPr>
        <w:t>。</w:t>
      </w:r>
      <w:r>
        <w:rPr>
          <w:rFonts w:cs="Times New Roman (本文 CS 字型)" w:hint="eastAsia"/>
          <w:color w:val="000000" w:themeColor="text1"/>
        </w:rPr>
        <w:t>如式子</w:t>
      </w:r>
      <w:r>
        <w:rPr>
          <w:rFonts w:cs="Times New Roman (本文 CS 字型)"/>
          <w:color w:val="000000" w:themeColor="text1"/>
        </w:rPr>
        <w:t>(</w:t>
      </w:r>
      <w:r w:rsidR="00024F45">
        <w:rPr>
          <w:rFonts w:cs="Times New Roman (本文 CS 字型)"/>
          <w:color w:val="000000" w:themeColor="text1"/>
        </w:rPr>
        <w:t>2</w:t>
      </w:r>
      <w:r>
        <w:rPr>
          <w:rFonts w:cs="Times New Roman (本文 CS 字型)"/>
          <w:color w:val="000000" w:themeColor="text1"/>
        </w:rPr>
        <w:t>)</w:t>
      </w:r>
      <w:r>
        <w:rPr>
          <w:rFonts w:cs="Times New Roman (本文 CS 字型)" w:hint="eastAsia"/>
          <w:color w:val="000000" w:themeColor="text1"/>
        </w:rPr>
        <w:t>所表示，將每個像素點進行半透明處理。</w:t>
      </w:r>
      <w:r w:rsidR="00BB1D25">
        <w:rPr>
          <w:rFonts w:cs="Times New Roman (本文 CS 字型)" w:hint="eastAsia"/>
          <w:color w:val="000000" w:themeColor="text1"/>
        </w:rPr>
        <w:t>如</w:t>
      </w:r>
      <w:r w:rsidR="007A35C5">
        <w:rPr>
          <w:rFonts w:cs="Times New Roman (本文 CS 字型)"/>
          <w:color w:val="000000" w:themeColor="text1"/>
        </w:rPr>
        <w:fldChar w:fldCharType="begin"/>
      </w:r>
      <w:r w:rsidR="007A35C5">
        <w:rPr>
          <w:rFonts w:cs="Times New Roman (本文 CS 字型)"/>
          <w:color w:val="000000" w:themeColor="text1"/>
        </w:rPr>
        <w:instrText xml:space="preserve"> </w:instrText>
      </w:r>
      <w:r w:rsidR="007A35C5">
        <w:rPr>
          <w:rFonts w:cs="Times New Roman (本文 CS 字型)" w:hint="eastAsia"/>
          <w:color w:val="000000" w:themeColor="text1"/>
        </w:rPr>
        <w:instrText>REF _Ref109650055 \h</w:instrText>
      </w:r>
      <w:r w:rsidR="007A35C5">
        <w:rPr>
          <w:rFonts w:cs="Times New Roman (本文 CS 字型)"/>
          <w:color w:val="000000" w:themeColor="text1"/>
        </w:rPr>
        <w:instrText xml:space="preserve"> </w:instrText>
      </w:r>
      <w:r w:rsidR="007A35C5">
        <w:rPr>
          <w:rFonts w:cs="Times New Roman (本文 CS 字型)"/>
          <w:color w:val="000000" w:themeColor="text1"/>
        </w:rPr>
      </w:r>
      <w:r w:rsidR="007A35C5">
        <w:rPr>
          <w:rFonts w:cs="Times New Roman (本文 CS 字型)"/>
          <w:color w:val="000000" w:themeColor="text1"/>
        </w:rPr>
        <w:fldChar w:fldCharType="separate"/>
      </w:r>
      <w:r w:rsidR="007A35C5" w:rsidRPr="00CE7798">
        <w:rPr>
          <w:rFonts w:cs="Times New Roman (本文 CS 字型)"/>
          <w:color w:val="000000" w:themeColor="text1"/>
        </w:rPr>
        <w:t>圖</w:t>
      </w:r>
      <w:r w:rsidR="007A35C5" w:rsidRPr="00CE7798">
        <w:rPr>
          <w:rFonts w:cs="Times New Roman (本文 CS 字型)"/>
          <w:color w:val="000000" w:themeColor="text1"/>
        </w:rPr>
        <w:t xml:space="preserve"> </w:t>
      </w:r>
      <w:r w:rsidR="007A35C5">
        <w:rPr>
          <w:rFonts w:cs="Times New Roman (本文 CS 字型)"/>
          <w:noProof/>
          <w:color w:val="000000" w:themeColor="text1"/>
        </w:rPr>
        <w:t>11</w:t>
      </w:r>
      <w:r w:rsidR="007A35C5">
        <w:rPr>
          <w:rFonts w:cs="Times New Roman (本文 CS 字型)"/>
          <w:color w:val="000000" w:themeColor="text1"/>
        </w:rPr>
        <w:fldChar w:fldCharType="end"/>
      </w:r>
      <w:r w:rsidR="00BB1D25">
        <w:rPr>
          <w:rFonts w:cs="Times New Roman (本文 CS 字型)" w:hint="eastAsia"/>
          <w:color w:val="000000" w:themeColor="text1"/>
        </w:rPr>
        <w:t>所示，當</w:t>
      </w:r>
      <w:r w:rsidR="00BB1D25" w:rsidRPr="00BB1D25">
        <w:rPr>
          <w:rFonts w:cs="Times New Roman (本文 CS 字型)"/>
          <w:color w:val="000000" w:themeColor="text1"/>
        </w:rPr>
        <w:t>α</w:t>
      </w:r>
      <w:r w:rsidR="00953560">
        <w:rPr>
          <w:rFonts w:cs="Times New Roman (本文 CS 字型)" w:hint="eastAsia"/>
          <w:color w:val="000000" w:themeColor="text1"/>
        </w:rPr>
        <w:t>＝</w:t>
      </w:r>
      <w:r w:rsidR="00953560">
        <w:rPr>
          <w:rFonts w:cs="Times New Roman (本文 CS 字型)"/>
          <w:color w:val="000000" w:themeColor="text1"/>
        </w:rPr>
        <w:t>0.5</w:t>
      </w:r>
      <w:r w:rsidR="00953560">
        <w:rPr>
          <w:rFonts w:cs="Times New Roman (本文 CS 字型)" w:hint="eastAsia"/>
          <w:color w:val="000000" w:themeColor="text1"/>
        </w:rPr>
        <w:t>時，則功能模組更接近透明。</w:t>
      </w:r>
    </w:p>
    <w:p w14:paraId="5361BDF0" w14:textId="310317BD" w:rsidR="009E1130" w:rsidRDefault="009E1130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2939"/>
        <w:gridCol w:w="2871"/>
        <w:gridCol w:w="2496"/>
      </w:tblGrid>
      <w:tr w:rsidR="009E1130" w14:paraId="59B98449" w14:textId="0D1D4B08" w:rsidTr="001477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9" w:type="dxa"/>
            <w:shd w:val="clear" w:color="auto" w:fill="auto"/>
          </w:tcPr>
          <w:p w14:paraId="5CE91272" w14:textId="02C3E9F1" w:rsidR="009E1130" w:rsidRDefault="00A41EB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30F27EF2" wp14:editId="2103454A">
                  <wp:extent cx="1116000" cy="1116000"/>
                  <wp:effectExtent l="0" t="0" r="1905" b="1905"/>
                  <wp:docPr id="519" name="圖片 5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9" name="圖片 519"/>
                          <pic:cNvPicPr/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16000" cy="111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71" w:type="dxa"/>
            <w:shd w:val="clear" w:color="auto" w:fill="auto"/>
          </w:tcPr>
          <w:p w14:paraId="74757940" w14:textId="77756CB3" w:rsidR="009E1130" w:rsidRDefault="00A41EBA" w:rsidP="00D51A6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6ED819F1" wp14:editId="651B251C">
                  <wp:extent cx="1116000" cy="1116000"/>
                  <wp:effectExtent l="0" t="0" r="1905" b="1905"/>
                  <wp:docPr id="518" name="圖片 5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8" name="圖片 518"/>
                          <pic:cNvPicPr/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16000" cy="111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96" w:type="dxa"/>
            <w:shd w:val="clear" w:color="auto" w:fill="auto"/>
          </w:tcPr>
          <w:p w14:paraId="37D43A5D" w14:textId="54E85E92" w:rsidR="009E1130" w:rsidRDefault="00A41EBA" w:rsidP="00D51A6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 (本文 CS 字型)"/>
                <w:noProof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7180EB5E" wp14:editId="0EE5BE8D">
                  <wp:extent cx="1116000" cy="1116000"/>
                  <wp:effectExtent l="0" t="0" r="1905" b="1905"/>
                  <wp:docPr id="515" name="圖片 5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5" name="圖片 515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16000" cy="111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E1130" w14:paraId="3532478C" w14:textId="63CFCE0F" w:rsidTr="00147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9" w:type="dxa"/>
            <w:shd w:val="clear" w:color="auto" w:fill="auto"/>
          </w:tcPr>
          <w:p w14:paraId="3D14BE0F" w14:textId="4C955F3E" w:rsidR="009E1130" w:rsidRPr="00E548D8" w:rsidRDefault="00E548D8" w:rsidP="00D51A69">
            <w:pPr>
              <w:pStyle w:val="a3"/>
              <w:numPr>
                <w:ilvl w:val="0"/>
                <w:numId w:val="5"/>
              </w:numPr>
              <w:spacing w:line="360" w:lineRule="auto"/>
              <w:ind w:leftChars="0"/>
              <w:jc w:val="center"/>
              <w:rPr>
                <w:rFonts w:cs="Times New Roman (本文 CS 字型)"/>
                <w:b w:val="0"/>
                <w:bCs w:val="0"/>
                <w:color w:val="000000" w:themeColor="text1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 (本文 CS 字型)"/>
                  <w:color w:val="000000" w:themeColor="text1"/>
                </w:rPr>
                <m:t>α=0</m:t>
              </m:r>
            </m:oMath>
          </w:p>
        </w:tc>
        <w:tc>
          <w:tcPr>
            <w:tcW w:w="2871" w:type="dxa"/>
            <w:shd w:val="clear" w:color="auto" w:fill="auto"/>
          </w:tcPr>
          <w:p w14:paraId="5FCC219C" w14:textId="681A6F3D" w:rsidR="009E1130" w:rsidRPr="001477EC" w:rsidRDefault="001477EC" w:rsidP="00D51A69">
            <w:pPr>
              <w:pStyle w:val="a3"/>
              <w:numPr>
                <w:ilvl w:val="0"/>
                <w:numId w:val="5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m:oMath>
              <m:r>
                <w:rPr>
                  <w:rFonts w:ascii="Cambria Math" w:hAnsi="Cambria Math" w:cs="Times New Roman (本文 CS 字型)"/>
                  <w:color w:val="000000" w:themeColor="text1"/>
                </w:rPr>
                <m:t>α=0.75</m:t>
              </m:r>
            </m:oMath>
          </w:p>
        </w:tc>
        <w:tc>
          <w:tcPr>
            <w:tcW w:w="2496" w:type="dxa"/>
            <w:shd w:val="clear" w:color="auto" w:fill="auto"/>
          </w:tcPr>
          <w:p w14:paraId="36211235" w14:textId="476B4C57" w:rsidR="009E1130" w:rsidRPr="001477EC" w:rsidRDefault="001477EC" w:rsidP="00D51A69">
            <w:pPr>
              <w:pStyle w:val="a3"/>
              <w:numPr>
                <w:ilvl w:val="0"/>
                <w:numId w:val="5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 (本文 CS 字型)"/>
                <w:color w:val="000000" w:themeColor="text1"/>
              </w:rPr>
            </w:pPr>
            <m:oMath>
              <m:r>
                <w:rPr>
                  <w:rFonts w:ascii="Cambria Math" w:hAnsi="Cambria Math" w:cs="Times New Roman (本文 CS 字型)"/>
                  <w:color w:val="000000" w:themeColor="text1"/>
                </w:rPr>
                <m:t>α=0.5</m:t>
              </m:r>
            </m:oMath>
          </w:p>
        </w:tc>
      </w:tr>
    </w:tbl>
    <w:p w14:paraId="0659A27F" w14:textId="42B7F633" w:rsidR="00662C0A" w:rsidRDefault="001477EC" w:rsidP="00D51A69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51" w:name="_Ref109650055"/>
      <w:bookmarkStart w:id="52" w:name="_Toc109633295"/>
      <w:r w:rsidRPr="00CE7798">
        <w:rPr>
          <w:rFonts w:cs="Times New Roman (本文 CS 字型)"/>
          <w:color w:val="000000" w:themeColor="text1"/>
          <w:sz w:val="24"/>
          <w:szCs w:val="24"/>
        </w:rPr>
        <w:t>圖</w:t>
      </w:r>
      <w:r w:rsidRPr="00CE7798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1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51"/>
      <w:r>
        <w:rPr>
          <w:rFonts w:cs="Times New Roman (本文 CS 字型)"/>
          <w:color w:val="000000" w:themeColor="text1"/>
          <w:sz w:val="24"/>
          <w:szCs w:val="24"/>
        </w:rPr>
        <w:t xml:space="preserve">  </w:t>
      </w:r>
      <w:r w:rsidRPr="00CE7798">
        <w:rPr>
          <w:rFonts w:cs="Times New Roman (本文 CS 字型)" w:hint="eastAsia"/>
          <w:color w:val="000000" w:themeColor="text1"/>
          <w:sz w:val="24"/>
          <w:szCs w:val="24"/>
        </w:rPr>
        <w:t>調整</w:t>
      </w:r>
      <w:proofErr w:type="spellStart"/>
      <w:r w:rsidRPr="00CE7798">
        <w:rPr>
          <w:rFonts w:cs="Times New Roman (本文 CS 字型)"/>
          <w:color w:val="000000" w:themeColor="text1"/>
          <w:sz w:val="24"/>
          <w:szCs w:val="24"/>
        </w:rPr>
        <w:t>QR</w:t>
      </w:r>
      <w:r>
        <w:rPr>
          <w:rFonts w:cs="Times New Roman (本文 CS 字型)"/>
          <w:color w:val="000000" w:themeColor="text1"/>
          <w:sz w:val="24"/>
          <w:szCs w:val="24"/>
          <w:vertAlign w:val="subscript"/>
        </w:rPr>
        <w:t>in</w:t>
      </w:r>
      <w:proofErr w:type="spellEnd"/>
      <w:r w:rsidRPr="00CE7798">
        <w:rPr>
          <w:rFonts w:cs="Times New Roman (本文 CS 字型)" w:hint="eastAsia"/>
          <w:color w:val="000000" w:themeColor="text1"/>
          <w:sz w:val="24"/>
          <w:szCs w:val="24"/>
        </w:rPr>
        <w:t>的</w:t>
      </w:r>
      <w:r>
        <w:rPr>
          <w:rFonts w:cs="Times New Roman (本文 CS 字型)" w:hint="eastAsia"/>
          <w:color w:val="000000" w:themeColor="text1"/>
          <w:sz w:val="24"/>
          <w:szCs w:val="24"/>
        </w:rPr>
        <w:t>功能模組的</w:t>
      </w:r>
      <w:r w:rsidR="00E81E4D" w:rsidRPr="00E81E4D">
        <w:rPr>
          <w:rFonts w:cs="Times New Roman (本文 CS 字型)"/>
          <w:i/>
          <w:iCs/>
          <w:color w:val="000000" w:themeColor="text1"/>
          <w:sz w:val="24"/>
          <w:szCs w:val="24"/>
          <w:lang w:val="el-GR"/>
        </w:rPr>
        <w:t>α</w:t>
      </w:r>
      <w:r>
        <w:rPr>
          <w:rFonts w:cs="Times New Roman (本文 CS 字型)" w:hint="eastAsia"/>
          <w:color w:val="000000" w:themeColor="text1"/>
          <w:sz w:val="24"/>
          <w:szCs w:val="24"/>
        </w:rPr>
        <w:t>值</w:t>
      </w:r>
      <w:bookmarkEnd w:id="52"/>
    </w:p>
    <w:p w14:paraId="08851849" w14:textId="77777777" w:rsidR="00662C0A" w:rsidRPr="00662C0A" w:rsidRDefault="00662C0A" w:rsidP="00662C0A"/>
    <w:p w14:paraId="09120DD3" w14:textId="0A066BF5" w:rsidR="00662C0A" w:rsidRDefault="00000000" w:rsidP="0007632F">
      <w:pPr>
        <w:tabs>
          <w:tab w:val="right" w:pos="6663"/>
        </w:tabs>
        <w:jc w:val="right"/>
        <w:rPr>
          <w:iCs/>
          <w:color w:val="000000" w:themeColor="text1"/>
        </w:rPr>
      </w:pPr>
      <m:oMath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iCs/>
                <w:color w:val="000000" w:themeColor="text1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</w:rPr>
              <m:t xml:space="preserve">    </m:t>
            </m:r>
            <m:eqArr>
              <m:eqArrPr>
                <m:ctrlPr>
                  <w:rPr>
                    <w:rFonts w:ascii="Cambria Math" w:hAnsi="Cambria Math" w:cs="Times New Roman"/>
                    <w:i/>
                    <w:iCs/>
                    <w:color w:val="000000" w:themeColor="text1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 xml:space="preserve">if  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(x,y)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=0,                          p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x,y</m:t>
                        </m:r>
                      </m:e>
                    </m:d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VQR</m:t>
                    </m:r>
                  </m:sup>
                </m:sSubSup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=(</m:t>
                </m:r>
                <m:r>
                  <w:rPr>
                    <w:rFonts w:ascii="Cambria Math" w:hAnsi="Cambria Math" w:cs="Times New Roman"/>
                    <w:color w:val="000000" w:themeColor="text1"/>
                  </w:rPr>
                  <m:t>α</m:t>
                </m:r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×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  <w:vertAlign w:val="subscript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255)+(1-</m:t>
                    </m:r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α</m:t>
                    </m:r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)×p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  <w:vertAlign w:val="subscript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x,y</m:t>
                        </m:r>
                      </m:e>
                    </m:d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B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out</m:t>
                        </m:r>
                      </m:sub>
                    </m:sSub>
                  </m:sup>
                </m:sSubSup>
                <m:ctrlPr>
                  <w:rPr>
                    <w:rFonts w:ascii="Cambria Math" w:hAnsi="Cambria Math" w:cs="Times New Roman"/>
                    <w:i/>
                    <w:iCs/>
                    <w:color w:val="000000" w:themeColor="text1"/>
                    <w:vertAlign w:val="subscript"/>
                  </w:rPr>
                </m:ctrlPr>
              </m:e>
              <m:e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if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(x,y)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=1,  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 xml:space="preserve">                                               p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x,y</m:t>
                        </m:r>
                      </m:e>
                    </m:d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VQR</m:t>
                    </m:r>
                  </m:sup>
                </m:sSubSup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=(1 -</m:t>
                </m:r>
                <m:r>
                  <w:rPr>
                    <w:rFonts w:ascii="Cambria Math" w:hAnsi="Cambria Math" w:cs="Times New Roman"/>
                    <w:color w:val="000000" w:themeColor="text1"/>
                  </w:rPr>
                  <m:t>α</m:t>
                </m:r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)×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  <w:vertAlign w:val="subscript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(x,y)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B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out</m:t>
                        </m:r>
                      </m:sub>
                    </m:sSub>
                  </m:sup>
                </m:sSubSup>
                <m:ctrlPr>
                  <w:rPr>
                    <w:rFonts w:ascii="Cambria Math" w:hAnsi="Cambria Math" w:cs="Times New Roman"/>
                    <w:i/>
                    <w:iCs/>
                    <w:color w:val="000000" w:themeColor="text1"/>
                    <w:vertAlign w:val="subscript"/>
                  </w:rPr>
                </m:ctrlPr>
              </m:e>
            </m:eqArr>
          </m:e>
        </m:d>
      </m:oMath>
      <w:r w:rsidR="003C1217">
        <w:rPr>
          <w:iCs/>
          <w:color w:val="000000" w:themeColor="text1"/>
        </w:rPr>
        <w:tab/>
      </w:r>
      <w:r w:rsidR="00662C0A" w:rsidRPr="00662C0A">
        <w:rPr>
          <w:rFonts w:hint="eastAsia"/>
          <w:iCs/>
          <w:color w:val="000000" w:themeColor="text1"/>
        </w:rPr>
        <w:t>(</w:t>
      </w:r>
      <w:r w:rsidR="0007632F">
        <w:rPr>
          <w:iCs/>
          <w:color w:val="000000" w:themeColor="text1"/>
        </w:rPr>
        <w:t>2</w:t>
      </w:r>
      <w:r w:rsidR="00662C0A" w:rsidRPr="00662C0A">
        <w:rPr>
          <w:rFonts w:hint="eastAsia"/>
          <w:iCs/>
          <w:color w:val="000000" w:themeColor="text1"/>
        </w:rPr>
        <w:t>)</w:t>
      </w:r>
    </w:p>
    <w:p w14:paraId="777B9861" w14:textId="5B91A890" w:rsidR="00906CD2" w:rsidRDefault="00906CD2" w:rsidP="00662C0A">
      <w:pPr>
        <w:tabs>
          <w:tab w:val="right" w:pos="6663"/>
        </w:tabs>
        <w:jc w:val="right"/>
        <w:rPr>
          <w:iCs/>
          <w:color w:val="000000" w:themeColor="text1"/>
        </w:rPr>
      </w:pPr>
    </w:p>
    <w:p w14:paraId="7DFC88BB" w14:textId="0DC962A9" w:rsidR="00906CD2" w:rsidRDefault="00000000" w:rsidP="0007632F">
      <w:pPr>
        <w:tabs>
          <w:tab w:val="center" w:pos="6663"/>
        </w:tabs>
        <w:wordWrap w:val="0"/>
        <w:rPr>
          <w:iCs/>
          <w:color w:val="000000" w:themeColor="text1"/>
        </w:rPr>
      </w:pPr>
      <m:oMath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iCs/>
                <w:color w:val="000000" w:themeColor="text1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</w:rPr>
              <m:t xml:space="preserve">  </m:t>
            </m:r>
            <m:eqArr>
              <m:eqArrPr>
                <m:ctrlPr>
                  <w:rPr>
                    <w:rFonts w:ascii="Cambria Math" w:hAnsi="Cambria Math" w:cs="Times New Roman"/>
                    <w:i/>
                    <w:iCs/>
                    <w:color w:val="000000" w:themeColor="text1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 xml:space="preserve">if  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(x,y)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=0,                 p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x,y</m:t>
                        </m:r>
                      </m:e>
                    </m:d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VQR</m:t>
                    </m:r>
                  </m:sup>
                </m:sSubSup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=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QR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alpha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×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  <w:vertAlign w:val="subscript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255)+(1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Q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alph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)×p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  <w:vertAlign w:val="subscript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x,y</m:t>
                        </m:r>
                      </m:e>
                    </m:d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B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out</m:t>
                        </m:r>
                      </m:sub>
                    </m:sSub>
                  </m:sup>
                </m:sSubSup>
                <m:ctrlPr>
                  <w:rPr>
                    <w:rFonts w:ascii="Cambria Math" w:hAnsi="Cambria Math" w:cs="Times New Roman"/>
                    <w:i/>
                    <w:iCs/>
                    <w:color w:val="000000" w:themeColor="text1"/>
                    <w:vertAlign w:val="subscript"/>
                  </w:rPr>
                </m:ctrlPr>
              </m:e>
              <m:e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if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(x,y)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=1,  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 xml:space="preserve">                                               p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x,y</m:t>
                        </m:r>
                      </m:e>
                    </m:d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VQR</m:t>
                    </m:r>
                  </m:sup>
                </m:sSubSup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=(1 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QR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alpha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vertAlign w:val="subscript"/>
                  </w:rPr>
                  <m:t>)×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color w:val="000000" w:themeColor="text1"/>
                        <w:vertAlign w:val="subscript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bscript"/>
                      </w:rPr>
                      <m:t>(x,y)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color w:val="000000" w:themeColor="text1"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B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bscript"/>
                          </w:rPr>
                          <m:t>out</m:t>
                        </m:r>
                      </m:sub>
                    </m:sSub>
                  </m:sup>
                </m:sSubSup>
                <m:ctrlPr>
                  <w:rPr>
                    <w:rFonts w:ascii="Cambria Math" w:hAnsi="Cambria Math" w:cs="Times New Roman"/>
                    <w:i/>
                    <w:iCs/>
                    <w:color w:val="000000" w:themeColor="text1"/>
                    <w:vertAlign w:val="subscript"/>
                  </w:rPr>
                </m:ctrlPr>
              </m:e>
            </m:eqArr>
          </m:e>
        </m:d>
        <m:r>
          <w:rPr>
            <w:rFonts w:ascii="Cambria Math" w:hAnsi="Cambria Math"/>
            <w:color w:val="000000" w:themeColor="text1"/>
          </w:rPr>
          <m:t xml:space="preserve">        </m:t>
        </m:r>
      </m:oMath>
      <w:r w:rsidR="003C1217">
        <w:rPr>
          <w:iCs/>
          <w:color w:val="000000" w:themeColor="text1"/>
        </w:rPr>
        <w:t>(</w:t>
      </w:r>
      <w:r w:rsidR="0007632F">
        <w:rPr>
          <w:iCs/>
          <w:color w:val="000000" w:themeColor="text1"/>
        </w:rPr>
        <w:t>3</w:t>
      </w:r>
      <w:r w:rsidR="003C1217">
        <w:rPr>
          <w:iCs/>
          <w:color w:val="000000" w:themeColor="text1"/>
        </w:rPr>
        <w:t>)</w:t>
      </w:r>
    </w:p>
    <w:p w14:paraId="0D856954" w14:textId="77777777" w:rsidR="00906CD2" w:rsidRPr="003C1217" w:rsidRDefault="00906CD2" w:rsidP="00662C0A">
      <w:pPr>
        <w:tabs>
          <w:tab w:val="right" w:pos="6663"/>
        </w:tabs>
        <w:jc w:val="right"/>
      </w:pPr>
    </w:p>
    <w:p w14:paraId="6946D97E" w14:textId="01C3E0BE" w:rsidR="00BD0134" w:rsidRPr="00A271A0" w:rsidRDefault="00A271A0" w:rsidP="000E1FF7">
      <w:pPr>
        <w:pStyle w:val="3"/>
        <w:numPr>
          <w:ilvl w:val="0"/>
          <w:numId w:val="0"/>
        </w:numPr>
        <w:ind w:left="480" w:hanging="480"/>
      </w:pPr>
      <w:bookmarkStart w:id="53" w:name="_Toc108611742"/>
      <w:r w:rsidRPr="00F15BFF">
        <w:lastRenderedPageBreak/>
        <w:t>3</w:t>
      </w:r>
      <w:r w:rsidRPr="00192230">
        <w:t>.2.</w:t>
      </w:r>
      <w:r>
        <w:t>3</w:t>
      </w:r>
      <w:r w:rsidR="00F5518C">
        <w:rPr>
          <w:rFonts w:hint="eastAsia"/>
        </w:rPr>
        <w:t>資料模組</w:t>
      </w:r>
      <w:r>
        <w:rPr>
          <w:rFonts w:hint="eastAsia"/>
        </w:rPr>
        <w:t>的</w:t>
      </w:r>
      <w:r w:rsidRPr="00192230">
        <w:t>中央位置顏色進行</w:t>
      </w:r>
      <w:r w:rsidR="00E44DA9" w:rsidRPr="00C75875">
        <w:rPr>
          <w:rFonts w:cs="Times New Roman" w:hint="eastAsia"/>
          <w:color w:val="000000" w:themeColor="text1"/>
        </w:rPr>
        <w:t>合成運算</w:t>
      </w:r>
      <w:bookmarkEnd w:id="53"/>
    </w:p>
    <w:p w14:paraId="6D5C741C" w14:textId="49500D04" w:rsidR="00220D1B" w:rsidRDefault="00F5518C" w:rsidP="000E1FF7">
      <w:pPr>
        <w:spacing w:line="360" w:lineRule="auto"/>
        <w:ind w:firstLineChars="236" w:firstLine="566"/>
        <w:jc w:val="both"/>
      </w:pPr>
      <w:r>
        <w:rPr>
          <w:rFonts w:hint="eastAsia"/>
        </w:rPr>
        <w:t>資料模組</w:t>
      </w:r>
      <w:r w:rsidR="005A51E3" w:rsidRPr="003C6AA8">
        <w:rPr>
          <w:rFonts w:hint="eastAsia"/>
        </w:rPr>
        <w:t>主要是乘載版本資訊、糾錯碼與資料等資訊。</w:t>
      </w:r>
      <w:r w:rsidR="007B62D1" w:rsidRPr="003C6AA8">
        <w:rPr>
          <w:rFonts w:cs="Times New Roman (本文 CS 字型)" w:hint="eastAsia"/>
          <w:color w:val="000000" w:themeColor="text1"/>
        </w:rPr>
        <w:t>為了達到使</w:t>
      </w:r>
      <w:proofErr w:type="spellStart"/>
      <w:r w:rsidR="007B62D1" w:rsidRPr="003C6AA8">
        <w:rPr>
          <w:rFonts w:cs="Times New Roman (本文 CS 字型)"/>
          <w:color w:val="000000" w:themeColor="text1"/>
        </w:rPr>
        <w:t>BG</w:t>
      </w:r>
      <w:r w:rsidR="007B62D1" w:rsidRPr="003C6AA8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7B62D1" w:rsidRPr="003C6AA8">
        <w:rPr>
          <w:rFonts w:cs="Times New Roman (本文 CS 字型)" w:hint="eastAsia"/>
          <w:color w:val="000000" w:themeColor="text1"/>
        </w:rPr>
        <w:t>能夠更清楚的讓人眼識別，同時能讓</w:t>
      </w:r>
      <w:r w:rsidR="007B62D1" w:rsidRPr="003C6AA8">
        <w:rPr>
          <w:rFonts w:cs="Times New Roman (本文 CS 字型)"/>
          <w:color w:val="000000" w:themeColor="text1"/>
        </w:rPr>
        <w:t>QR Code</w:t>
      </w:r>
      <w:r w:rsidR="007B62D1" w:rsidRPr="003C6AA8">
        <w:rPr>
          <w:rFonts w:cs="Times New Roman (本文 CS 字型)" w:hint="eastAsia"/>
          <w:color w:val="000000" w:themeColor="text1"/>
        </w:rPr>
        <w:t>閱讀器讀取，依照</w:t>
      </w:r>
      <w:r w:rsidR="007B62D1" w:rsidRPr="003C6AA8">
        <w:rPr>
          <w:rFonts w:cs="Times New Roman (本文 CS 字型)"/>
          <w:color w:val="000000" w:themeColor="text1"/>
        </w:rPr>
        <w:t>The Neste QR Code</w:t>
      </w:r>
      <w:r w:rsidR="007B62D1" w:rsidRPr="003C6AA8">
        <w:rPr>
          <w:rFonts w:cs="Times New Roman (本文 CS 字型)" w:hint="eastAsia"/>
          <w:color w:val="000000" w:themeColor="text1"/>
        </w:rPr>
        <w:t>的結果</w:t>
      </w:r>
      <w:r w:rsidR="001F6A22">
        <w:rPr>
          <w:rFonts w:cs="Times New Roman (本文 CS 字型)" w:hint="eastAsia"/>
          <w:color w:val="000000" w:themeColor="text1"/>
        </w:rPr>
        <w:t>所</w:t>
      </w:r>
      <w:r w:rsidR="007B62D1" w:rsidRPr="003C6AA8">
        <w:rPr>
          <w:rFonts w:cs="Times New Roman (本文 CS 字型)" w:hint="eastAsia"/>
          <w:color w:val="000000" w:themeColor="text1"/>
        </w:rPr>
        <w:t>示，閱讀器會讀取每個模組的中央</w:t>
      </w:r>
      <w:r w:rsidR="007B62D1" w:rsidRPr="003C6AA8">
        <w:rPr>
          <w:rFonts w:cs="Times New Roman (本文 CS 字型)" w:hint="eastAsia"/>
          <w:color w:val="000000" w:themeColor="text1"/>
        </w:rPr>
        <w:t>1</w:t>
      </w:r>
      <w:r w:rsidR="007B62D1" w:rsidRPr="003C6AA8">
        <w:rPr>
          <w:rFonts w:cs="Times New Roman (本文 CS 字型)"/>
          <w:color w:val="000000" w:themeColor="text1"/>
        </w:rPr>
        <w:t>/3</w:t>
      </w:r>
      <w:r w:rsidR="007B62D1" w:rsidRPr="003C6AA8">
        <w:rPr>
          <w:rFonts w:cs="Times New Roman (本文 CS 字型)" w:hint="eastAsia"/>
          <w:color w:val="000000" w:themeColor="text1"/>
        </w:rPr>
        <w:t>處的</w:t>
      </w:r>
      <w:r w:rsidR="00DF46FE">
        <w:rPr>
          <w:rFonts w:cs="Times New Roman (本文 CS 字型)" w:hint="eastAsia"/>
          <w:color w:val="000000" w:themeColor="text1"/>
        </w:rPr>
        <w:t>平均</w:t>
      </w:r>
      <w:r w:rsidR="007B62D1" w:rsidRPr="003C6AA8">
        <w:rPr>
          <w:rFonts w:cs="Times New Roman (本文 CS 字型)" w:hint="eastAsia"/>
          <w:color w:val="000000" w:themeColor="text1"/>
        </w:rPr>
        <w:t>顏色，判斷</w:t>
      </w:r>
      <w:r w:rsidR="007F5263" w:rsidRPr="003C6AA8">
        <w:rPr>
          <w:rFonts w:cs="Times New Roman (本文 CS 字型)" w:hint="eastAsia"/>
          <w:color w:val="000000" w:themeColor="text1"/>
        </w:rPr>
        <w:t>其</w:t>
      </w:r>
      <w:r w:rsidR="007B62D1" w:rsidRPr="003C6AA8">
        <w:rPr>
          <w:rFonts w:cs="Times New Roman (本文 CS 字型)" w:hint="eastAsia"/>
          <w:color w:val="000000" w:themeColor="text1"/>
        </w:rPr>
        <w:t>資料</w:t>
      </w:r>
      <w:r w:rsidR="007F5263" w:rsidRPr="003C6AA8">
        <w:rPr>
          <w:rFonts w:cs="Times New Roman (本文 CS 字型)" w:hint="eastAsia"/>
          <w:color w:val="000000" w:themeColor="text1"/>
        </w:rPr>
        <w:t>模組</w:t>
      </w:r>
      <w:r w:rsidR="001F6A22">
        <w:rPr>
          <w:rFonts w:cs="Times New Roman (本文 CS 字型)" w:hint="eastAsia"/>
          <w:color w:val="000000" w:themeColor="text1"/>
        </w:rPr>
        <w:t>資訊</w:t>
      </w:r>
      <w:r w:rsidR="007B62D1" w:rsidRPr="003C6AA8">
        <w:rPr>
          <w:rFonts w:cs="Times New Roman (本文 CS 字型)" w:hint="eastAsia"/>
          <w:color w:val="000000" w:themeColor="text1"/>
        </w:rPr>
        <w:t>為黑或白，因此本論文方法便會更動</w:t>
      </w:r>
      <w:proofErr w:type="spellStart"/>
      <w:r w:rsidR="007B62D1" w:rsidRPr="003C6AA8">
        <w:rPr>
          <w:rFonts w:cs="Times New Roman (本文 CS 字型)"/>
          <w:color w:val="000000" w:themeColor="text1"/>
        </w:rPr>
        <w:t>QR</w:t>
      </w:r>
      <w:r w:rsidR="007F5263" w:rsidRPr="003C6AA8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7B62D1" w:rsidRPr="003C6AA8">
        <w:rPr>
          <w:rFonts w:cs="Times New Roman (本文 CS 字型)" w:hint="eastAsia"/>
          <w:color w:val="000000" w:themeColor="text1"/>
        </w:rPr>
        <w:t>的資料模組中央</w:t>
      </w:r>
      <w:r w:rsidR="007B62D1" w:rsidRPr="003C6AA8">
        <w:rPr>
          <w:rFonts w:cs="Times New Roman (本文 CS 字型)"/>
          <w:color w:val="000000" w:themeColor="text1"/>
        </w:rPr>
        <w:t>1/3</w:t>
      </w:r>
      <w:r w:rsidR="007B62D1" w:rsidRPr="003C6AA8">
        <w:rPr>
          <w:rFonts w:cs="Times New Roman (本文 CS 字型)" w:hint="eastAsia"/>
          <w:color w:val="000000" w:themeColor="text1"/>
        </w:rPr>
        <w:t>位置的顏色</w:t>
      </w:r>
      <w:r w:rsidR="00B746A9">
        <w:rPr>
          <w:rFonts w:cs="Times New Roman (本文 CS 字型)" w:hint="eastAsia"/>
          <w:color w:val="000000" w:themeColor="text1"/>
        </w:rPr>
        <w:t>與</w:t>
      </w:r>
      <w:proofErr w:type="spellStart"/>
      <w:r w:rsidR="00B746A9" w:rsidRPr="003C6AA8">
        <w:rPr>
          <w:rFonts w:cs="Times New Roman (本文 CS 字型)"/>
          <w:color w:val="000000" w:themeColor="text1"/>
        </w:rPr>
        <w:t>QR</w:t>
      </w:r>
      <w:r w:rsidR="00B746A9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B746A9" w:rsidRPr="00B746A9">
        <w:rPr>
          <w:rFonts w:cs="Times New Roman (本文 CS 字型)" w:hint="eastAsia"/>
          <w:color w:val="000000" w:themeColor="text1"/>
        </w:rPr>
        <w:t>的</w:t>
      </w:r>
      <w:r w:rsidR="00B746A9">
        <w:rPr>
          <w:rFonts w:cs="Times New Roman (本文 CS 字型)" w:hint="eastAsia"/>
          <w:color w:val="000000" w:themeColor="text1"/>
        </w:rPr>
        <w:t>資料模組</w:t>
      </w:r>
      <w:r w:rsidR="007B62D1" w:rsidRPr="003C6AA8">
        <w:rPr>
          <w:rFonts w:cs="Times New Roman (本文 CS 字型)" w:hint="eastAsia"/>
          <w:color w:val="000000" w:themeColor="text1"/>
        </w:rPr>
        <w:t>，同時為了減少人眼對於圖像的失真影響，</w:t>
      </w:r>
      <w:r w:rsidR="007F5263" w:rsidRPr="003C6AA8">
        <w:rPr>
          <w:rFonts w:cs="Times New Roman (本文 CS 字型)" w:hint="eastAsia"/>
          <w:color w:val="000000" w:themeColor="text1"/>
        </w:rPr>
        <w:t>於是在</w:t>
      </w:r>
      <w:r w:rsidR="007F5263" w:rsidRPr="003C6AA8">
        <w:rPr>
          <w:rFonts w:cs="Times New Roman (本文 CS 字型)"/>
          <w:color w:val="000000" w:themeColor="text1"/>
        </w:rPr>
        <w:t>1/3</w:t>
      </w:r>
      <w:r w:rsidR="007F5263" w:rsidRPr="003C6AA8">
        <w:rPr>
          <w:rFonts w:cs="Times New Roman (本文 CS 字型)" w:hint="eastAsia"/>
          <w:color w:val="000000" w:themeColor="text1"/>
        </w:rPr>
        <w:t>的模組</w:t>
      </w:r>
      <w:r w:rsidR="00B746A9">
        <w:rPr>
          <w:rFonts w:cs="Times New Roman (本文 CS 字型)" w:hint="eastAsia"/>
          <w:color w:val="000000" w:themeColor="text1"/>
        </w:rPr>
        <w:t>中</w:t>
      </w:r>
      <w:r w:rsidR="007F5263" w:rsidRPr="003C6AA8">
        <w:rPr>
          <w:rFonts w:cs="Times New Roman (本文 CS 字型)" w:hint="eastAsia"/>
          <w:color w:val="000000" w:themeColor="text1"/>
        </w:rPr>
        <w:t>，</w:t>
      </w:r>
      <w:r w:rsidR="00AC0762">
        <w:rPr>
          <w:rFonts w:cs="Times New Roman (本文 CS 字型)" w:hint="eastAsia"/>
          <w:color w:val="000000" w:themeColor="text1"/>
        </w:rPr>
        <w:t>將</w:t>
      </w:r>
      <w:proofErr w:type="spellStart"/>
      <w:r w:rsidR="00AC0762" w:rsidRPr="003C6AA8">
        <w:rPr>
          <w:rFonts w:cs="Times New Roman (本文 CS 字型)"/>
          <w:color w:val="000000" w:themeColor="text1"/>
        </w:rPr>
        <w:t>QR</w:t>
      </w:r>
      <w:r w:rsidR="00AC0762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 w:rsidR="00AC0762" w:rsidRPr="00B746A9">
        <w:rPr>
          <w:rFonts w:cs="Times New Roman (本文 CS 字型)" w:hint="eastAsia"/>
          <w:color w:val="000000" w:themeColor="text1"/>
        </w:rPr>
        <w:t>的</w:t>
      </w:r>
      <w:r w:rsidR="00AC0762">
        <w:rPr>
          <w:rFonts w:cs="Times New Roman (本文 CS 字型)" w:hint="eastAsia"/>
          <w:color w:val="000000" w:themeColor="text1"/>
        </w:rPr>
        <w:t>資料模組與</w:t>
      </w:r>
      <w:proofErr w:type="spellStart"/>
      <w:r w:rsidR="00AC0762">
        <w:rPr>
          <w:rFonts w:cs="Times New Roman (本文 CS 字型)"/>
          <w:color w:val="000000" w:themeColor="text1"/>
        </w:rPr>
        <w:t>BG</w:t>
      </w:r>
      <w:r w:rsidR="00AC0762" w:rsidRPr="00AC0762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="00AC0762" w:rsidRPr="00AC0762">
        <w:rPr>
          <w:rFonts w:cs="Times New Roman (本文 CS 字型)" w:hint="eastAsia"/>
          <w:color w:val="000000" w:themeColor="text1"/>
        </w:rPr>
        <w:t>對應</w:t>
      </w:r>
      <w:r w:rsidR="00AC0762">
        <w:rPr>
          <w:rFonts w:cs="Times New Roman (本文 CS 字型)" w:hint="eastAsia"/>
          <w:color w:val="000000" w:themeColor="text1"/>
        </w:rPr>
        <w:t>的像素顏色值進行合成運算，同時變更</w:t>
      </w:r>
      <m:oMath>
        <m:r>
          <w:rPr>
            <w:rFonts w:ascii="Cambria Math" w:hAnsi="Cambria Math" w:cs="Times New Roman (本文 CS 字型)"/>
            <w:color w:val="000000" w:themeColor="text1"/>
          </w:rPr>
          <m:t>α</m:t>
        </m:r>
      </m:oMath>
      <w:r w:rsidR="00AC0762">
        <w:rPr>
          <w:rFonts w:cs="Times New Roman (本文 CS 字型)" w:hint="eastAsia"/>
          <w:color w:val="000000" w:themeColor="text1"/>
        </w:rPr>
        <w:t>值，</w:t>
      </w:r>
      <w:r w:rsidR="003A4BCB">
        <w:rPr>
          <w:rFonts w:hint="eastAsia"/>
          <w:color w:val="000000" w:themeColor="text1"/>
        </w:rPr>
        <w:t>合成</w:t>
      </w:r>
      <w:r w:rsidR="007B62D1" w:rsidRPr="003C6AA8">
        <w:rPr>
          <w:rFonts w:hint="eastAsia"/>
        </w:rPr>
        <w:t>一個透明漸層的模組</w:t>
      </w:r>
      <w:r w:rsidR="007F5263" w:rsidRPr="003C6AA8">
        <w:rPr>
          <w:rFonts w:hint="eastAsia"/>
        </w:rPr>
        <w:t>，漸層</w:t>
      </w:r>
      <w:r w:rsidR="003A4BCB">
        <w:rPr>
          <w:rFonts w:hint="eastAsia"/>
        </w:rPr>
        <w:t>的</w:t>
      </w:r>
      <w:r w:rsidR="00A271A0" w:rsidRPr="003C6AA8">
        <w:rPr>
          <w:rFonts w:hint="eastAsia"/>
        </w:rPr>
        <w:t>數</w:t>
      </w:r>
      <w:r w:rsidR="007F5263" w:rsidRPr="003C6AA8">
        <w:rPr>
          <w:rFonts w:hint="eastAsia"/>
        </w:rPr>
        <w:t>量</w:t>
      </w:r>
      <w:r w:rsidR="00451EC0" w:rsidRPr="003C6AA8">
        <w:t>L</w:t>
      </w:r>
      <w:r w:rsidR="003A4BCB">
        <w:rPr>
          <w:rFonts w:hint="eastAsia"/>
        </w:rPr>
        <w:t>，是根據每個模組的大小而有不同</w:t>
      </w:r>
      <w:r w:rsidR="00967385">
        <w:rPr>
          <w:rFonts w:hint="eastAsia"/>
        </w:rPr>
        <w:t>，</w:t>
      </w:r>
      <w:r w:rsidR="005005DE">
        <w:rPr>
          <w:rFonts w:hint="eastAsia"/>
        </w:rPr>
        <w:t>如</w:t>
      </w:r>
      <w:r w:rsidR="005005DE" w:rsidRPr="003C6AA8">
        <w:rPr>
          <w:rFonts w:hint="eastAsia"/>
        </w:rPr>
        <w:t>式</w:t>
      </w:r>
      <w:r w:rsidR="005005DE" w:rsidRPr="003C6AA8">
        <w:t>(2)</w:t>
      </w:r>
      <w:r w:rsidR="005005DE">
        <w:rPr>
          <w:rFonts w:hint="eastAsia"/>
        </w:rPr>
        <w:t>所示，</w:t>
      </w:r>
      <w:r w:rsidR="00967385">
        <w:rPr>
          <w:rFonts w:hint="eastAsia"/>
        </w:rPr>
        <w:t>Ｌ數量會是</w:t>
      </w:r>
      <w:proofErr w:type="spellStart"/>
      <w:r w:rsidR="00967385">
        <w:t>QR</w:t>
      </w:r>
      <w:r w:rsidR="00967385" w:rsidRPr="003A4BCB">
        <w:rPr>
          <w:vertAlign w:val="subscript"/>
        </w:rPr>
        <w:t>nested</w:t>
      </w:r>
      <w:proofErr w:type="spellEnd"/>
      <w:r w:rsidR="00967385">
        <w:rPr>
          <w:rFonts w:hint="eastAsia"/>
        </w:rPr>
        <w:t>的模組大小</w:t>
      </w:r>
      <w:r w:rsidR="00D777A2">
        <w:rPr>
          <w:rFonts w:hint="eastAsia"/>
        </w:rPr>
        <w:t>，即為</w:t>
      </w:r>
      <w:proofErr w:type="spellStart"/>
      <w:r w:rsidR="00967385">
        <w:rPr>
          <w:rFonts w:hint="eastAsia"/>
        </w:rPr>
        <w:t>Q</w:t>
      </w:r>
      <w:r w:rsidR="00967385">
        <w:t>R</w:t>
      </w:r>
      <w:r w:rsidR="00967385" w:rsidRPr="00967385">
        <w:rPr>
          <w:vertAlign w:val="subscript"/>
        </w:rPr>
        <w:t>size</w:t>
      </w:r>
      <w:proofErr w:type="spellEnd"/>
      <w:r w:rsidR="00967385">
        <w:rPr>
          <w:rFonts w:hint="eastAsia"/>
        </w:rPr>
        <w:t>的一半</w:t>
      </w:r>
      <w:r w:rsidR="003A4BCB">
        <w:rPr>
          <w:rFonts w:hint="eastAsia"/>
        </w:rPr>
        <w:t>。</w:t>
      </w:r>
      <w:r w:rsidR="005005DE">
        <w:rPr>
          <w:rFonts w:hint="eastAsia"/>
        </w:rPr>
        <w:t>例如圖</w:t>
      </w:r>
      <w:r w:rsidR="005005DE">
        <w:t>12</w:t>
      </w:r>
      <w:r w:rsidR="003A4BCB">
        <w:rPr>
          <w:rFonts w:hint="eastAsia"/>
        </w:rPr>
        <w:t>，若</w:t>
      </w:r>
      <w:proofErr w:type="spellStart"/>
      <w:r w:rsidR="003A4BCB">
        <w:t>QR</w:t>
      </w:r>
      <w:r w:rsidR="003A4BCB" w:rsidRPr="003A4BCB">
        <w:rPr>
          <w:vertAlign w:val="subscript"/>
        </w:rPr>
        <w:t>nested</w:t>
      </w:r>
      <w:proofErr w:type="spellEnd"/>
      <w:r w:rsidR="003A4BCB">
        <w:rPr>
          <w:rFonts w:hint="eastAsia"/>
        </w:rPr>
        <w:t>的模組大小為</w:t>
      </w:r>
      <w:r w:rsidR="003A4BCB">
        <w:t>18</w:t>
      </w:r>
      <m:oMath>
        <m:r>
          <m:rPr>
            <m:sty m:val="p"/>
          </m:rPr>
          <w:rPr>
            <w:rFonts w:ascii="Cambria Math" w:hAnsi="Cambria Math"/>
          </w:rPr>
          <m:t>×</m:t>
        </m:r>
      </m:oMath>
      <w:r w:rsidR="005005DE">
        <w:rPr>
          <w:rFonts w:hint="eastAsia"/>
        </w:rPr>
        <w:t>1</w:t>
      </w:r>
      <w:r w:rsidR="005005DE">
        <w:t>8 pixel</w:t>
      </w:r>
      <w:r w:rsidR="003A4BCB">
        <w:rPr>
          <w:rFonts w:hint="eastAsia"/>
        </w:rPr>
        <w:t>時，</w:t>
      </w:r>
      <w:r w:rsidR="005005DE">
        <w:rPr>
          <w:rFonts w:hint="eastAsia"/>
        </w:rPr>
        <w:t>三分之一處的位置的大小則是</w:t>
      </w:r>
      <w:r w:rsidR="005005DE">
        <w:t>6</w:t>
      </w:r>
      <m:oMath>
        <m:r>
          <m:rPr>
            <m:sty m:val="p"/>
          </m:rPr>
          <w:rPr>
            <w:rFonts w:ascii="Cambria Math" w:hAnsi="Cambria Math"/>
          </w:rPr>
          <m:t>×</m:t>
        </m:r>
      </m:oMath>
      <w:r w:rsidR="005005DE">
        <w:rPr>
          <w:rFonts w:hint="eastAsia"/>
        </w:rPr>
        <w:t>6</w:t>
      </w:r>
      <w:r w:rsidR="005005DE">
        <w:t xml:space="preserve"> pixel</w:t>
      </w:r>
      <w:r w:rsidR="005005DE">
        <w:rPr>
          <w:rFonts w:hint="eastAsia"/>
        </w:rPr>
        <w:t>，根據式</w:t>
      </w:r>
      <w:r w:rsidR="005005DE">
        <w:t>(</w:t>
      </w:r>
      <w:r w:rsidR="00975C8B">
        <w:t>4</w:t>
      </w:r>
      <w:r w:rsidR="005005DE">
        <w:t>)</w:t>
      </w:r>
      <w:r w:rsidR="00220D1B">
        <w:rPr>
          <w:rFonts w:hint="eastAsia"/>
        </w:rPr>
        <w:t>得出，</w:t>
      </w:r>
      <w:r w:rsidR="00220D1B" w:rsidRPr="003C6AA8">
        <w:rPr>
          <w:rFonts w:hint="eastAsia"/>
        </w:rPr>
        <w:t>漸層</w:t>
      </w:r>
      <w:r w:rsidR="00220D1B">
        <w:rPr>
          <w:rFonts w:hint="eastAsia"/>
        </w:rPr>
        <w:t>的</w:t>
      </w:r>
      <w:r w:rsidR="00220D1B" w:rsidRPr="003C6AA8">
        <w:rPr>
          <w:rFonts w:hint="eastAsia"/>
        </w:rPr>
        <w:t>數量</w:t>
      </w:r>
      <w:r w:rsidR="00220D1B" w:rsidRPr="003C6AA8">
        <w:t>L</w:t>
      </w:r>
      <w:r w:rsidR="00220D1B">
        <w:rPr>
          <w:rFonts w:hint="eastAsia"/>
        </w:rPr>
        <w:t>則為</w:t>
      </w:r>
      <w:r w:rsidR="00220D1B">
        <w:t>3</w:t>
      </w:r>
      <w:r w:rsidR="00220D1B">
        <w:rPr>
          <w:rFonts w:hint="eastAsia"/>
        </w:rPr>
        <w:t>層</w:t>
      </w:r>
      <w:r w:rsidR="003A4BCB">
        <w:rPr>
          <w:rFonts w:hint="eastAsia"/>
        </w:rPr>
        <w:t>。</w:t>
      </w:r>
    </w:p>
    <w:p w14:paraId="78C5B1E6" w14:textId="0D2F87C3" w:rsidR="005B67AA" w:rsidRPr="00403C0C" w:rsidRDefault="00C07D94" w:rsidP="000E1FF7">
      <w:pPr>
        <w:spacing w:line="360" w:lineRule="auto"/>
        <w:ind w:firstLineChars="236" w:firstLine="566"/>
        <w:jc w:val="both"/>
        <w:rPr>
          <w:color w:val="000000" w:themeColor="text1"/>
        </w:rPr>
      </w:pPr>
      <w:proofErr w:type="spellStart"/>
      <w:r w:rsidRPr="00C07D94">
        <w:rPr>
          <w:rFonts w:hint="eastAsia"/>
        </w:rPr>
        <w:t>QR</w:t>
      </w:r>
      <w:r w:rsidRPr="00C07D94">
        <w:rPr>
          <w:rFonts w:hint="eastAsia"/>
          <w:vertAlign w:val="subscript"/>
        </w:rPr>
        <w:t>in</w:t>
      </w:r>
      <w:proofErr w:type="spellEnd"/>
      <w:r>
        <w:rPr>
          <w:rFonts w:hint="eastAsia"/>
        </w:rPr>
        <w:t>與</w:t>
      </w:r>
      <w:proofErr w:type="spellStart"/>
      <w:r w:rsidRPr="00C07D94">
        <w:rPr>
          <w:rFonts w:hint="eastAsia"/>
        </w:rPr>
        <w:t>QR</w:t>
      </w:r>
      <w:r>
        <w:rPr>
          <w:vertAlign w:val="subscript"/>
        </w:rPr>
        <w:t>out</w:t>
      </w:r>
      <w:proofErr w:type="spellEnd"/>
      <w:r w:rsidRPr="00C07D94">
        <w:rPr>
          <w:rFonts w:hint="eastAsia"/>
        </w:rPr>
        <w:t>的</w:t>
      </w:r>
      <w:r w:rsidR="00EE58DF">
        <w:rPr>
          <w:rFonts w:hint="eastAsia"/>
        </w:rPr>
        <w:t>資料模組設定為正確模組值的中心區域比例，也就是保留</w:t>
      </w:r>
      <w:r w:rsidR="00451EC0" w:rsidRPr="003C6AA8">
        <w:rPr>
          <w:rFonts w:hint="eastAsia"/>
        </w:rPr>
        <w:t>黑或白</w:t>
      </w:r>
      <w:r w:rsidR="006A4A7B" w:rsidRPr="003C6AA8">
        <w:rPr>
          <w:rFonts w:hint="eastAsia"/>
        </w:rPr>
        <w:t>資訊</w:t>
      </w:r>
      <w:r w:rsidR="00451EC0" w:rsidRPr="003C6AA8">
        <w:rPr>
          <w:rFonts w:hint="eastAsia"/>
        </w:rPr>
        <w:t>的</w:t>
      </w:r>
      <w:r w:rsidR="007B62D1" w:rsidRPr="003C6AA8">
        <w:rPr>
          <w:rFonts w:hint="eastAsia"/>
        </w:rPr>
        <w:t>面積</w:t>
      </w:r>
      <w:r w:rsidR="006A4A7B" w:rsidRPr="003C6AA8">
        <w:rPr>
          <w:rFonts w:hint="eastAsia"/>
        </w:rPr>
        <w:t>比例</w:t>
      </w:r>
      <w:r>
        <w:rPr>
          <w:rFonts w:hint="eastAsia"/>
        </w:rPr>
        <w:t>分別</w:t>
      </w:r>
      <w:r w:rsidR="006A4A7B" w:rsidRPr="003C6AA8">
        <w:rPr>
          <w:rFonts w:hint="eastAsia"/>
        </w:rPr>
        <w:t>稱為</w:t>
      </w:r>
      <w:proofErr w:type="spellStart"/>
      <w:r w:rsidRPr="007E73F1">
        <w:rPr>
          <w:i/>
          <w:iCs/>
        </w:rPr>
        <w:t>QR</w:t>
      </w:r>
      <w:r w:rsidRPr="007E73F1">
        <w:rPr>
          <w:i/>
          <w:iCs/>
          <w:vertAlign w:val="subscript"/>
        </w:rPr>
        <w:t>ino</w:t>
      </w:r>
      <w:proofErr w:type="spellEnd"/>
      <w:r>
        <w:rPr>
          <w:rFonts w:hint="eastAsia"/>
        </w:rPr>
        <w:t>與</w:t>
      </w:r>
      <w:proofErr w:type="spellStart"/>
      <w:r w:rsidRPr="007E73F1">
        <w:rPr>
          <w:i/>
          <w:iCs/>
        </w:rPr>
        <w:t>QR</w:t>
      </w:r>
      <w:r w:rsidRPr="007E73F1">
        <w:rPr>
          <w:i/>
          <w:iCs/>
          <w:vertAlign w:val="subscript"/>
        </w:rPr>
        <w:t>outo</w:t>
      </w:r>
      <w:proofErr w:type="spellEnd"/>
      <w:r w:rsidR="00446CD5" w:rsidRPr="003C6AA8">
        <w:rPr>
          <w:rFonts w:hint="eastAsia"/>
        </w:rPr>
        <w:t>，</w:t>
      </w:r>
      <w:r w:rsidR="00F83534">
        <w:rPr>
          <w:rFonts w:hint="eastAsia"/>
        </w:rPr>
        <w:t>其</w:t>
      </w:r>
      <w:r w:rsidR="00446CD5" w:rsidRPr="003C6AA8">
        <w:rPr>
          <w:rFonts w:hint="eastAsia"/>
        </w:rPr>
        <w:t>與漸層會使用到的面積互為反比</w:t>
      </w:r>
      <w:r w:rsidR="007B62D1" w:rsidRPr="003C6AA8">
        <w:rPr>
          <w:rFonts w:hint="eastAsia"/>
        </w:rPr>
        <w:t>。</w:t>
      </w:r>
      <w:r w:rsidR="00960A2A" w:rsidRPr="003C6AA8">
        <w:rPr>
          <w:rFonts w:hint="eastAsia"/>
        </w:rPr>
        <w:t>如</w:t>
      </w:r>
      <w:r w:rsidR="00F83534">
        <w:rPr>
          <w:rFonts w:hint="eastAsia"/>
        </w:rPr>
        <w:t>圖</w:t>
      </w:r>
      <w:r w:rsidR="00F83534">
        <w:t>13</w:t>
      </w:r>
      <w:r w:rsidR="00F83534">
        <w:rPr>
          <w:rFonts w:hint="eastAsia"/>
        </w:rPr>
        <w:t>所示</w:t>
      </w:r>
      <w:r w:rsidR="00960A2A" w:rsidRPr="003C6AA8">
        <w:rPr>
          <w:rFonts w:hint="eastAsia"/>
        </w:rPr>
        <w:t>，</w:t>
      </w:r>
      <w:r w:rsidR="00F83534">
        <w:t>1/3</w:t>
      </w:r>
      <w:r w:rsidR="003575A6" w:rsidRPr="003C6AA8">
        <w:rPr>
          <w:rFonts w:hint="eastAsia"/>
        </w:rPr>
        <w:t>模組</w:t>
      </w:r>
      <w:r w:rsidR="003C6AA8" w:rsidRPr="003C6AA8">
        <w:rPr>
          <w:rFonts w:hint="eastAsia"/>
        </w:rPr>
        <w:t>長寬為</w:t>
      </w:r>
      <w:r w:rsidR="00F83534">
        <w:t>6</w:t>
      </w:r>
      <m:oMath>
        <m:r>
          <m:rPr>
            <m:sty m:val="p"/>
          </m:rPr>
          <w:rPr>
            <w:rFonts w:ascii="Cambria Math" w:hAnsi="Cambria Math"/>
          </w:rPr>
          <m:t>×</m:t>
        </m:r>
      </m:oMath>
      <w:r w:rsidR="00F83534">
        <w:t>6</w:t>
      </w:r>
      <w:r w:rsidR="003C6AA8" w:rsidRPr="003C6AA8">
        <w:rPr>
          <w:rFonts w:hint="eastAsia"/>
        </w:rPr>
        <w:t>，</w:t>
      </w:r>
      <w:proofErr w:type="spellStart"/>
      <w:r w:rsidRPr="007E73F1">
        <w:rPr>
          <w:i/>
          <w:iCs/>
        </w:rPr>
        <w:t>QR</w:t>
      </w:r>
      <w:r w:rsidRPr="007E73F1">
        <w:rPr>
          <w:i/>
          <w:iCs/>
          <w:vertAlign w:val="subscript"/>
        </w:rPr>
        <w:t>ino</w:t>
      </w:r>
      <w:proofErr w:type="spellEnd"/>
      <w:r w:rsidR="00960A2A" w:rsidRPr="003C6AA8">
        <w:rPr>
          <w:rFonts w:hint="eastAsia"/>
        </w:rPr>
        <w:t>為</w:t>
      </w:r>
      <w:r w:rsidR="00F83534">
        <w:t>80</w:t>
      </w:r>
      <w:r w:rsidR="00960A2A" w:rsidRPr="003C6AA8">
        <w:t>%</w:t>
      </w:r>
      <w:r w:rsidR="003575A6" w:rsidRPr="003C6AA8">
        <w:rPr>
          <w:rFonts w:hint="eastAsia"/>
        </w:rPr>
        <w:t>時，</w:t>
      </w:r>
      <w:r w:rsidR="003575A6" w:rsidRPr="00403C0C">
        <w:rPr>
          <w:rFonts w:hint="eastAsia"/>
          <w:color w:val="000000" w:themeColor="text1"/>
        </w:rPr>
        <w:t>並且</w:t>
      </w:r>
      <w:r w:rsidR="00403C0C" w:rsidRPr="00403C0C">
        <w:rPr>
          <w:color w:val="000000" w:themeColor="text1"/>
        </w:rPr>
        <w:t>α</w:t>
      </w:r>
      <w:r w:rsidR="003575A6" w:rsidRPr="00403C0C">
        <w:rPr>
          <w:rFonts w:hint="eastAsia"/>
          <w:color w:val="000000" w:themeColor="text1"/>
        </w:rPr>
        <w:t>=</w:t>
      </w:r>
      <w:r w:rsidR="003575A6" w:rsidRPr="00403C0C">
        <w:rPr>
          <w:color w:val="000000" w:themeColor="text1"/>
        </w:rPr>
        <w:t>0%</w:t>
      </w:r>
      <w:r w:rsidR="003575A6" w:rsidRPr="00403C0C">
        <w:rPr>
          <w:rFonts w:hint="eastAsia"/>
          <w:color w:val="000000" w:themeColor="text1"/>
        </w:rPr>
        <w:t>的</w:t>
      </w:r>
      <w:r w:rsidR="00F83534" w:rsidRPr="00403C0C">
        <w:rPr>
          <w:rFonts w:hint="eastAsia"/>
          <w:color w:val="000000" w:themeColor="text1"/>
        </w:rPr>
        <w:t>白</w:t>
      </w:r>
      <w:r w:rsidR="003575A6" w:rsidRPr="00403C0C">
        <w:rPr>
          <w:rFonts w:hint="eastAsia"/>
          <w:color w:val="000000" w:themeColor="text1"/>
        </w:rPr>
        <w:t>色時</w:t>
      </w:r>
      <w:r w:rsidR="003C6AA8" w:rsidRPr="00403C0C">
        <w:rPr>
          <w:rFonts w:hint="eastAsia"/>
          <w:color w:val="000000" w:themeColor="text1"/>
        </w:rPr>
        <w:t>，</w:t>
      </w:r>
      <w:r w:rsidR="00F83534" w:rsidRPr="00403C0C">
        <w:rPr>
          <w:rFonts w:hint="eastAsia"/>
          <w:color w:val="000000" w:themeColor="text1"/>
        </w:rPr>
        <w:t>原始顏色的白色所佔的面積為</w:t>
      </w:r>
      <w:r w:rsidR="00F83534" w:rsidRPr="00403C0C">
        <w:rPr>
          <w:color w:val="000000" w:themeColor="text1"/>
        </w:rPr>
        <w:t>4.8</w:t>
      </w:r>
      <m:oMath>
        <m:r>
          <m:rPr>
            <m:sty m:val="p"/>
          </m:rPr>
          <w:rPr>
            <w:rFonts w:ascii="Cambria Math" w:hAnsi="Cambria Math" w:hint="eastAsia"/>
            <w:color w:val="000000" w:themeColor="text1"/>
          </w:rPr>
          <m:t>×</m:t>
        </m:r>
      </m:oMath>
      <w:r w:rsidR="00F83534" w:rsidRPr="00403C0C">
        <w:rPr>
          <w:color w:val="000000" w:themeColor="text1"/>
        </w:rPr>
        <w:t>4.8</w:t>
      </w:r>
      <w:r w:rsidR="00F83534" w:rsidRPr="00403C0C">
        <w:rPr>
          <w:rFonts w:hint="eastAsia"/>
          <w:color w:val="000000" w:themeColor="text1"/>
        </w:rPr>
        <w:t>，其餘的</w:t>
      </w:r>
      <w:r w:rsidR="00F83534" w:rsidRPr="00403C0C">
        <w:rPr>
          <w:color w:val="000000" w:themeColor="text1"/>
        </w:rPr>
        <w:t>1.2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×</m:t>
        </m:r>
      </m:oMath>
      <w:r w:rsidR="005B67AA" w:rsidRPr="00403C0C">
        <w:rPr>
          <w:color w:val="000000" w:themeColor="text1"/>
        </w:rPr>
        <w:t>1.2</w:t>
      </w:r>
      <w:r w:rsidR="005B67AA" w:rsidRPr="00403C0C">
        <w:rPr>
          <w:rFonts w:hint="eastAsia"/>
          <w:color w:val="000000" w:themeColor="text1"/>
        </w:rPr>
        <w:t>面積將平均分配依照式</w:t>
      </w:r>
      <w:r w:rsidR="005B67AA" w:rsidRPr="00403C0C">
        <w:rPr>
          <w:color w:val="000000" w:themeColor="text1"/>
        </w:rPr>
        <w:t>(2)</w:t>
      </w:r>
      <w:r w:rsidR="005B67AA" w:rsidRPr="00403C0C">
        <w:rPr>
          <w:rFonts w:hint="eastAsia"/>
          <w:color w:val="000000" w:themeColor="text1"/>
        </w:rPr>
        <w:t>所得的</w:t>
      </w:r>
      <w:r w:rsidR="005B67AA" w:rsidRPr="00403C0C">
        <w:rPr>
          <w:rFonts w:hint="eastAsia"/>
          <w:color w:val="000000" w:themeColor="text1"/>
        </w:rPr>
        <w:t>3</w:t>
      </w:r>
      <w:r w:rsidR="005B67AA" w:rsidRPr="00403C0C">
        <w:rPr>
          <w:rFonts w:hint="eastAsia"/>
          <w:color w:val="000000" w:themeColor="text1"/>
        </w:rPr>
        <w:t>層面積，作為漸層合成顏色處理空間</w:t>
      </w:r>
      <w:r w:rsidR="003C6AA8" w:rsidRPr="00403C0C">
        <w:rPr>
          <w:rFonts w:hint="eastAsia"/>
          <w:color w:val="000000" w:themeColor="text1"/>
        </w:rPr>
        <w:t>。</w:t>
      </w:r>
    </w:p>
    <w:p w14:paraId="6016E54A" w14:textId="7F8693D2" w:rsidR="00151E0B" w:rsidRPr="0085314E" w:rsidRDefault="00C87055" w:rsidP="000E1FF7">
      <w:pPr>
        <w:spacing w:line="360" w:lineRule="auto"/>
        <w:ind w:firstLineChars="236" w:firstLine="566"/>
        <w:jc w:val="both"/>
        <w:rPr>
          <w:color w:val="000000" w:themeColor="text1"/>
        </w:rPr>
      </w:pPr>
      <w:r>
        <w:rPr>
          <w:rFonts w:hint="eastAsia"/>
        </w:rPr>
        <w:t>在顏色漸層運算上，是</w:t>
      </w:r>
      <w:r w:rsidR="003C6AA8" w:rsidRPr="003C6AA8">
        <w:rPr>
          <w:rFonts w:hint="eastAsia"/>
        </w:rPr>
        <w:t>依照式</w:t>
      </w:r>
      <w:r w:rsidR="005B67AA">
        <w:rPr>
          <w:rFonts w:hint="eastAsia"/>
        </w:rPr>
        <w:t>子</w:t>
      </w:r>
      <w:r w:rsidR="003C6AA8" w:rsidRPr="003C6AA8">
        <w:t>(</w:t>
      </w:r>
      <w:r w:rsidR="00975C8B">
        <w:t>5</w:t>
      </w:r>
      <w:r w:rsidR="003C6AA8" w:rsidRPr="003C6AA8">
        <w:t>)</w:t>
      </w:r>
      <w:r w:rsidR="00B36A74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QR</m:t>
            </m:r>
          </m:e>
          <m:sub>
            <m:r>
              <w:rPr>
                <w:rFonts w:ascii="Cambria Math" w:hAnsi="Cambria Math" w:cs="Times New Roman"/>
              </w:rPr>
              <m:t>alpha</m:t>
            </m:r>
          </m:sub>
        </m:sSub>
      </m:oMath>
      <w:r w:rsidR="00B36A74">
        <w:rPr>
          <w:rFonts w:hint="eastAsia"/>
        </w:rPr>
        <w:t>表示每個Ｌ的對應背景圖的透明度進行計算。</w:t>
      </w:r>
      <w:r w:rsidR="005B67AA">
        <w:rPr>
          <w:rFonts w:hint="eastAsia"/>
        </w:rPr>
        <w:t>與上個例子所示，</w:t>
      </w:r>
      <w:r w:rsidR="003C6AA8" w:rsidRPr="003C6AA8">
        <w:rPr>
          <w:rFonts w:hint="eastAsia"/>
        </w:rPr>
        <w:t>該模組共會有</w:t>
      </w:r>
      <w:r w:rsidR="005B67AA">
        <w:t>3</w:t>
      </w:r>
      <w:r w:rsidR="003C6AA8" w:rsidRPr="003C6AA8">
        <w:rPr>
          <w:rFonts w:hint="eastAsia"/>
        </w:rPr>
        <w:t>層漸層。再減去</w:t>
      </w:r>
      <w:proofErr w:type="spellStart"/>
      <w:r w:rsidR="00C07D94" w:rsidRPr="007E73F1">
        <w:rPr>
          <w:i/>
          <w:iCs/>
        </w:rPr>
        <w:t>QR</w:t>
      </w:r>
      <w:r w:rsidR="00C07D94" w:rsidRPr="007E73F1">
        <w:rPr>
          <w:i/>
          <w:iCs/>
          <w:vertAlign w:val="subscript"/>
        </w:rPr>
        <w:t>ino</w:t>
      </w:r>
      <w:proofErr w:type="spellEnd"/>
      <w:r w:rsidR="003575A6" w:rsidRPr="003C6AA8">
        <w:rPr>
          <w:rFonts w:hint="eastAsia"/>
        </w:rPr>
        <w:t>周邊漸層的距離是從外層到中央</w:t>
      </w:r>
      <w:r w:rsidR="00151E0B">
        <w:rPr>
          <w:rFonts w:hint="eastAsia"/>
        </w:rPr>
        <w:t>的距離</w:t>
      </w:r>
      <w:r w:rsidR="003575A6" w:rsidRPr="003C6AA8">
        <w:rPr>
          <w:rFonts w:hint="eastAsia"/>
        </w:rPr>
        <w:t>，</w:t>
      </w:r>
      <w:r w:rsidR="00151E0B">
        <w:rPr>
          <w:rFonts w:hint="eastAsia"/>
        </w:rPr>
        <w:t>便更改為</w:t>
      </w:r>
      <w:r w:rsidR="001B1F1E">
        <w:t>4</w:t>
      </w:r>
      <w:r w:rsidR="00151E0B">
        <w:rPr>
          <w:rFonts w:hint="eastAsia"/>
        </w:rPr>
        <w:t>層。</w:t>
      </w:r>
      <w:r w:rsidR="00151E0B" w:rsidRPr="0085314E">
        <w:rPr>
          <w:rFonts w:hint="eastAsia"/>
          <w:color w:val="000000" w:themeColor="text1"/>
        </w:rPr>
        <w:t>而</w:t>
      </w:r>
      <w:r w:rsidR="003575A6" w:rsidRPr="0085314E">
        <w:rPr>
          <w:rFonts w:hint="eastAsia"/>
          <w:color w:val="000000" w:themeColor="text1"/>
        </w:rPr>
        <w:t>外層到</w:t>
      </w:r>
      <w:r w:rsidR="00151E0B" w:rsidRPr="0085314E">
        <w:rPr>
          <w:rFonts w:hint="eastAsia"/>
          <w:color w:val="000000" w:themeColor="text1"/>
        </w:rPr>
        <w:t>中央需要</w:t>
      </w:r>
      <w:r w:rsidR="003575A6" w:rsidRPr="0085314E">
        <w:rPr>
          <w:rFonts w:hint="eastAsia"/>
          <w:color w:val="000000" w:themeColor="text1"/>
        </w:rPr>
        <w:t>從</w:t>
      </w:r>
      <w:r w:rsidR="0085314E" w:rsidRPr="0085314E">
        <w:rPr>
          <w:color w:val="000000" w:themeColor="text1"/>
        </w:rPr>
        <w:t>α</w:t>
      </w:r>
      <w:r w:rsidR="003575A6" w:rsidRPr="0085314E">
        <w:rPr>
          <w:color w:val="000000" w:themeColor="text1"/>
        </w:rPr>
        <w:t>=100%</w:t>
      </w:r>
      <w:r w:rsidR="00151E0B" w:rsidRPr="0085314E">
        <w:rPr>
          <w:rFonts w:hint="eastAsia"/>
          <w:color w:val="000000" w:themeColor="text1"/>
        </w:rPr>
        <w:t>減至</w:t>
      </w:r>
      <w:r w:rsidR="0085314E" w:rsidRPr="0085314E">
        <w:rPr>
          <w:color w:val="000000" w:themeColor="text1"/>
        </w:rPr>
        <w:t>α</w:t>
      </w:r>
      <w:r w:rsidR="00151E0B" w:rsidRPr="0085314E">
        <w:rPr>
          <w:color w:val="000000" w:themeColor="text1"/>
        </w:rPr>
        <w:t>=0%</w:t>
      </w:r>
      <w:r w:rsidR="00151E0B" w:rsidRPr="0085314E">
        <w:rPr>
          <w:rFonts w:hint="eastAsia"/>
          <w:color w:val="000000" w:themeColor="text1"/>
        </w:rPr>
        <w:t>，</w:t>
      </w:r>
      <w:r w:rsidR="001B1F1E" w:rsidRPr="0085314E">
        <w:rPr>
          <w:rFonts w:hint="eastAsia"/>
          <w:color w:val="000000" w:themeColor="text1"/>
        </w:rPr>
        <w:t>我們預設最內層</w:t>
      </w:r>
      <w:r w:rsidR="0085314E" w:rsidRPr="0085314E">
        <w:rPr>
          <w:color w:val="000000" w:themeColor="text1"/>
        </w:rPr>
        <w:t>α</w:t>
      </w:r>
      <w:r w:rsidR="001B1F1E" w:rsidRPr="0085314E">
        <w:rPr>
          <w:rFonts w:hint="eastAsia"/>
          <w:color w:val="000000" w:themeColor="text1"/>
        </w:rPr>
        <w:t>＝</w:t>
      </w:r>
      <w:r w:rsidR="001B1F1E" w:rsidRPr="0085314E">
        <w:rPr>
          <w:color w:val="000000" w:themeColor="text1"/>
        </w:rPr>
        <w:t>0</w:t>
      </w:r>
      <w:r w:rsidR="001B1F1E" w:rsidRPr="0085314E">
        <w:rPr>
          <w:rFonts w:hint="eastAsia"/>
          <w:color w:val="000000" w:themeColor="text1"/>
        </w:rPr>
        <w:t>%</w:t>
      </w:r>
      <w:r w:rsidR="001B1F1E" w:rsidRPr="0085314E">
        <w:rPr>
          <w:rFonts w:hint="eastAsia"/>
          <w:color w:val="000000" w:themeColor="text1"/>
        </w:rPr>
        <w:t>，</w:t>
      </w:r>
      <w:r w:rsidR="00151E0B" w:rsidRPr="0085314E">
        <w:rPr>
          <w:rFonts w:hint="eastAsia"/>
          <w:color w:val="000000" w:themeColor="text1"/>
        </w:rPr>
        <w:t>每一層階的</w:t>
      </w:r>
      <w:r w:rsidR="00232A83" w:rsidRPr="0085314E">
        <w:rPr>
          <w:color w:val="000000" w:themeColor="text1"/>
        </w:rPr>
        <w:t>α</w:t>
      </w:r>
      <w:r w:rsidR="00151E0B" w:rsidRPr="0085314E">
        <w:rPr>
          <w:rFonts w:hint="eastAsia"/>
          <w:color w:val="000000" w:themeColor="text1"/>
        </w:rPr>
        <w:t>會減少</w:t>
      </w:r>
      <w:r w:rsidR="00D777A2" w:rsidRPr="0085314E">
        <w:rPr>
          <w:rFonts w:hint="eastAsia"/>
          <w:color w:val="000000" w:themeColor="text1"/>
        </w:rPr>
        <w:t>約</w:t>
      </w:r>
      <w:r w:rsidR="00D777A2" w:rsidRPr="0085314E">
        <w:rPr>
          <w:color w:val="000000" w:themeColor="text1"/>
        </w:rPr>
        <w:t>33.3</w:t>
      </w:r>
      <w:r w:rsidR="00151E0B" w:rsidRPr="0085314E">
        <w:rPr>
          <w:color w:val="000000" w:themeColor="text1"/>
        </w:rPr>
        <w:t>%</w:t>
      </w:r>
      <w:r w:rsidR="001B1F1E" w:rsidRPr="0085314E">
        <w:rPr>
          <w:rFonts w:hint="eastAsia"/>
          <w:color w:val="000000" w:themeColor="text1"/>
        </w:rPr>
        <w:t>，分別為</w:t>
      </w:r>
      <w:r w:rsidR="001B1F1E" w:rsidRPr="0085314E">
        <w:rPr>
          <w:color w:val="000000" w:themeColor="text1"/>
        </w:rPr>
        <w:t>100%</w:t>
      </w:r>
      <w:r w:rsidR="00EF72E6" w:rsidRPr="0085314E">
        <w:rPr>
          <w:rFonts w:hint="eastAsia"/>
          <w:color w:val="000000" w:themeColor="text1"/>
        </w:rPr>
        <w:t>、</w:t>
      </w:r>
      <w:r w:rsidR="00EF72E6" w:rsidRPr="0085314E">
        <w:rPr>
          <w:color w:val="000000" w:themeColor="text1"/>
        </w:rPr>
        <w:t>6</w:t>
      </w:r>
      <w:r w:rsidRPr="0085314E">
        <w:rPr>
          <w:color w:val="000000" w:themeColor="text1"/>
        </w:rPr>
        <w:t>6.6</w:t>
      </w:r>
      <w:r w:rsidR="00EF72E6" w:rsidRPr="0085314E">
        <w:rPr>
          <w:rFonts w:hint="eastAsia"/>
          <w:color w:val="000000" w:themeColor="text1"/>
        </w:rPr>
        <w:t>%</w:t>
      </w:r>
      <w:r w:rsidR="00EF72E6" w:rsidRPr="0085314E">
        <w:rPr>
          <w:rFonts w:hint="eastAsia"/>
          <w:color w:val="000000" w:themeColor="text1"/>
        </w:rPr>
        <w:t>與</w:t>
      </w:r>
      <w:r w:rsidR="00EF72E6" w:rsidRPr="0085314E">
        <w:rPr>
          <w:color w:val="000000" w:themeColor="text1"/>
        </w:rPr>
        <w:t>33</w:t>
      </w:r>
      <w:r w:rsidRPr="0085314E">
        <w:rPr>
          <w:color w:val="000000" w:themeColor="text1"/>
        </w:rPr>
        <w:t>.3</w:t>
      </w:r>
      <w:r w:rsidR="00EF72E6" w:rsidRPr="0085314E">
        <w:rPr>
          <w:color w:val="000000" w:themeColor="text1"/>
        </w:rPr>
        <w:t>%</w:t>
      </w:r>
      <w:r w:rsidR="00EF72E6" w:rsidRPr="0085314E">
        <w:rPr>
          <w:rFonts w:hint="eastAsia"/>
          <w:color w:val="000000" w:themeColor="text1"/>
        </w:rPr>
        <w:t>。公式可套用到各種不同的</w:t>
      </w:r>
      <w:proofErr w:type="spellStart"/>
      <w:r w:rsidR="00EF72E6" w:rsidRPr="0085314E">
        <w:rPr>
          <w:i/>
          <w:iCs/>
          <w:color w:val="000000" w:themeColor="text1"/>
        </w:rPr>
        <w:t>QR</w:t>
      </w:r>
      <w:r w:rsidR="00EF72E6" w:rsidRPr="0085314E">
        <w:rPr>
          <w:i/>
          <w:iCs/>
          <w:color w:val="000000" w:themeColor="text1"/>
          <w:vertAlign w:val="subscript"/>
        </w:rPr>
        <w:t>size</w:t>
      </w:r>
      <w:proofErr w:type="spellEnd"/>
      <w:r w:rsidR="00EF72E6" w:rsidRPr="0085314E">
        <w:rPr>
          <w:rFonts w:hint="eastAsia"/>
          <w:color w:val="000000" w:themeColor="text1"/>
        </w:rPr>
        <w:t>，</w:t>
      </w:r>
      <w:r w:rsidR="00151E0B" w:rsidRPr="0085314E">
        <w:rPr>
          <w:rFonts w:hint="eastAsia"/>
          <w:color w:val="000000" w:themeColor="text1"/>
        </w:rPr>
        <w:t>最終結果如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148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85314E">
        <w:rPr>
          <w:rFonts w:cs="Times New Roman (本文 CS 字型)"/>
          <w:color w:val="000000" w:themeColor="text1"/>
        </w:rPr>
        <w:t>表</w:t>
      </w:r>
      <w:r w:rsidR="00975C8B" w:rsidRPr="0085314E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4</w:t>
      </w:r>
      <w:r w:rsidR="00975C8B">
        <w:rPr>
          <w:color w:val="000000" w:themeColor="text1"/>
        </w:rPr>
        <w:fldChar w:fldCharType="end"/>
      </w:r>
      <w:r w:rsidR="00151E0B" w:rsidRPr="0085314E">
        <w:rPr>
          <w:rFonts w:hint="eastAsia"/>
          <w:color w:val="000000" w:themeColor="text1"/>
        </w:rPr>
        <w:t>所示。</w:t>
      </w:r>
    </w:p>
    <w:p w14:paraId="4D1CB913" w14:textId="742370EB" w:rsidR="001A727E" w:rsidRDefault="005005DE" w:rsidP="00D51A69">
      <w:pPr>
        <w:spacing w:line="360" w:lineRule="auto"/>
        <w:ind w:firstLineChars="200" w:firstLine="480"/>
        <w:jc w:val="center"/>
      </w:pPr>
      <w:r>
        <w:rPr>
          <w:noProof/>
        </w:rPr>
        <w:lastRenderedPageBreak/>
        <w:drawing>
          <wp:inline distT="0" distB="0" distL="0" distR="0" wp14:anchorId="66DBE67B" wp14:editId="20345880">
            <wp:extent cx="2976113" cy="3152475"/>
            <wp:effectExtent l="0" t="0" r="0" b="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圖片 69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0250" cy="3199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934E2">
        <w:rPr>
          <w:rFonts w:hint="eastAsia"/>
        </w:rPr>
        <w:t xml:space="preserve"> </w:t>
      </w:r>
      <w:r w:rsidR="007934E2">
        <w:t xml:space="preserve">   </w:t>
      </w:r>
    </w:p>
    <w:p w14:paraId="308896A6" w14:textId="3A531CED" w:rsidR="005005DE" w:rsidRDefault="005005DE" w:rsidP="00D51A69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54" w:name="_Toc109633296"/>
      <w:r w:rsidRPr="00CE7798">
        <w:rPr>
          <w:rFonts w:cs="Times New Roman (本文 CS 字型)"/>
          <w:color w:val="000000" w:themeColor="text1"/>
          <w:sz w:val="24"/>
          <w:szCs w:val="24"/>
        </w:rPr>
        <w:t>圖</w:t>
      </w:r>
      <w:r w:rsidRPr="00CE7798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2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r>
        <w:rPr>
          <w:rFonts w:cs="Times New Roman (本文 CS 字型)"/>
          <w:color w:val="000000" w:themeColor="text1"/>
          <w:sz w:val="24"/>
          <w:szCs w:val="24"/>
        </w:rPr>
        <w:t xml:space="preserve">  </w:t>
      </w:r>
      <w:r w:rsidRPr="00CE7798">
        <w:rPr>
          <w:rFonts w:cs="Times New Roman (本文 CS 字型)" w:hint="eastAsia"/>
          <w:color w:val="000000" w:themeColor="text1"/>
          <w:sz w:val="24"/>
          <w:szCs w:val="24"/>
        </w:rPr>
        <w:t>調整</w:t>
      </w:r>
      <w:proofErr w:type="spellStart"/>
      <w:r w:rsidRPr="00CE7798">
        <w:rPr>
          <w:rFonts w:cs="Times New Roman (本文 CS 字型)"/>
          <w:color w:val="000000" w:themeColor="text1"/>
          <w:sz w:val="24"/>
          <w:szCs w:val="24"/>
        </w:rPr>
        <w:t>QR</w:t>
      </w:r>
      <w:r>
        <w:rPr>
          <w:rFonts w:cs="Times New Roman (本文 CS 字型)"/>
          <w:color w:val="000000" w:themeColor="text1"/>
          <w:sz w:val="24"/>
          <w:szCs w:val="24"/>
          <w:vertAlign w:val="subscript"/>
        </w:rPr>
        <w:t>in</w:t>
      </w:r>
      <w:proofErr w:type="spellEnd"/>
      <w:r w:rsidRPr="00CE7798">
        <w:rPr>
          <w:rFonts w:cs="Times New Roman (本文 CS 字型)" w:hint="eastAsia"/>
          <w:color w:val="000000" w:themeColor="text1"/>
          <w:sz w:val="24"/>
          <w:szCs w:val="24"/>
        </w:rPr>
        <w:t>的</w:t>
      </w:r>
      <w:r>
        <w:rPr>
          <w:rFonts w:cs="Times New Roman (本文 CS 字型)" w:hint="eastAsia"/>
          <w:color w:val="000000" w:themeColor="text1"/>
          <w:sz w:val="24"/>
          <w:szCs w:val="24"/>
        </w:rPr>
        <w:t>功能模組的</w:t>
      </w:r>
      <w:r w:rsidRPr="001477EC">
        <w:rPr>
          <w:rFonts w:cs="Times New Roman (本文 CS 字型)"/>
          <w:color w:val="000000" w:themeColor="text1"/>
          <w:sz w:val="24"/>
          <w:szCs w:val="24"/>
        </w:rPr>
        <w:t>α</w:t>
      </w:r>
      <w:r>
        <w:rPr>
          <w:rFonts w:cs="Times New Roman (本文 CS 字型)" w:hint="eastAsia"/>
          <w:color w:val="000000" w:themeColor="text1"/>
          <w:sz w:val="24"/>
          <w:szCs w:val="24"/>
        </w:rPr>
        <w:t>值</w:t>
      </w:r>
      <w:bookmarkEnd w:id="54"/>
    </w:p>
    <w:p w14:paraId="3B21A46F" w14:textId="3ABF6735" w:rsidR="00B92F4B" w:rsidRDefault="00B92F4B" w:rsidP="000E1FF7">
      <w:pPr>
        <w:jc w:val="both"/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B92F4B" w14:paraId="1031A814" w14:textId="77777777" w:rsidTr="00F83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5C4FFC61" w14:textId="17BC9A2F" w:rsidR="00B92F4B" w:rsidRDefault="00B92F4B" w:rsidP="00D51A69">
            <w:pPr>
              <w:jc w:val="center"/>
            </w:pPr>
            <w:r>
              <w:rPr>
                <w:rFonts w:ascii="Cambria Math" w:hAnsi="Cambria Math" w:cs="Times New Roman (本文 CS 字型)"/>
                <w:iCs/>
                <w:noProof/>
                <w:color w:val="000000" w:themeColor="text1"/>
              </w:rPr>
              <w:drawing>
                <wp:inline distT="0" distB="0" distL="0" distR="0" wp14:anchorId="6BD4A2DE" wp14:editId="57791423">
                  <wp:extent cx="1605831" cy="1800000"/>
                  <wp:effectExtent l="0" t="0" r="0" b="3810"/>
                  <wp:docPr id="99" name="圖片 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" name="圖片 99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05831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885364">
              <w:rPr>
                <w:rFonts w:hint="eastAsia"/>
              </w:rPr>
              <w:t xml:space="preserve"> </w:t>
            </w:r>
            <w:r w:rsidR="00885364">
              <w:t xml:space="preserve">  </w:t>
            </w:r>
          </w:p>
        </w:tc>
        <w:tc>
          <w:tcPr>
            <w:tcW w:w="4148" w:type="dxa"/>
            <w:shd w:val="clear" w:color="auto" w:fill="auto"/>
          </w:tcPr>
          <w:p w14:paraId="0391ECAF" w14:textId="37D41BE0" w:rsidR="00B92F4B" w:rsidRDefault="00B92F4B" w:rsidP="00D51A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1E62D573" wp14:editId="595935C5">
                  <wp:extent cx="1603791" cy="1800000"/>
                  <wp:effectExtent l="0" t="0" r="0" b="3810"/>
                  <wp:docPr id="100" name="圖片 10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" name="圖片 100"/>
                          <pic:cNvPicPr/>
                        </pic:nvPicPr>
                        <pic:blipFill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03791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885364">
              <w:rPr>
                <w:rFonts w:hint="eastAsia"/>
              </w:rPr>
              <w:t xml:space="preserve"> </w:t>
            </w:r>
            <w:r w:rsidR="00885364">
              <w:t xml:space="preserve">  </w:t>
            </w:r>
          </w:p>
        </w:tc>
      </w:tr>
      <w:tr w:rsidR="00B92F4B" w14:paraId="3A0E9E38" w14:textId="77777777" w:rsidTr="00F83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5C09CB13" w14:textId="5F1F63BB" w:rsidR="00B92F4B" w:rsidRPr="007E73F1" w:rsidRDefault="00F83534" w:rsidP="00D51A69">
            <w:pPr>
              <w:pStyle w:val="a3"/>
              <w:numPr>
                <w:ilvl w:val="0"/>
                <w:numId w:val="6"/>
              </w:numPr>
              <w:ind w:leftChars="0"/>
              <w:jc w:val="center"/>
              <w:rPr>
                <w:b w:val="0"/>
                <w:bCs w:val="0"/>
              </w:rPr>
            </w:pPr>
            <w:proofErr w:type="spellStart"/>
            <w:r w:rsidRPr="007E73F1">
              <w:rPr>
                <w:b w:val="0"/>
                <w:bCs w:val="0"/>
                <w:i/>
                <w:iCs/>
              </w:rPr>
              <w:t>QR</w:t>
            </w:r>
            <w:r w:rsidR="006D104D" w:rsidRPr="006D104D">
              <w:rPr>
                <w:b w:val="0"/>
                <w:bCs w:val="0"/>
                <w:i/>
                <w:iCs/>
                <w:vertAlign w:val="subscript"/>
              </w:rPr>
              <w:t>out</w:t>
            </w:r>
            <w:r w:rsidRPr="007E73F1">
              <w:rPr>
                <w:b w:val="0"/>
                <w:bCs w:val="0"/>
                <w:i/>
                <w:iCs/>
                <w:vertAlign w:val="subscript"/>
              </w:rPr>
              <w:t>o</w:t>
            </w:r>
            <w:proofErr w:type="spellEnd"/>
            <w:r w:rsidRPr="007E73F1">
              <w:rPr>
                <w:rFonts w:hint="eastAsia"/>
                <w:b w:val="0"/>
                <w:bCs w:val="0"/>
              </w:rPr>
              <w:t>或</w:t>
            </w:r>
            <w:proofErr w:type="spellStart"/>
            <w:r w:rsidRPr="007E73F1">
              <w:rPr>
                <w:b w:val="0"/>
                <w:bCs w:val="0"/>
                <w:i/>
                <w:iCs/>
              </w:rPr>
              <w:t>QR</w:t>
            </w:r>
            <w:r w:rsidRPr="007E73F1">
              <w:rPr>
                <w:b w:val="0"/>
                <w:bCs w:val="0"/>
                <w:i/>
                <w:iCs/>
                <w:vertAlign w:val="subscript"/>
              </w:rPr>
              <w:t>ino</w:t>
            </w:r>
            <w:proofErr w:type="spellEnd"/>
            <w:r w:rsidRPr="007E73F1">
              <w:rPr>
                <w:rFonts w:hint="eastAsia"/>
                <w:b w:val="0"/>
                <w:bCs w:val="0"/>
              </w:rPr>
              <w:t>＝</w:t>
            </w:r>
            <w:r w:rsidRPr="007E73F1">
              <w:rPr>
                <w:b w:val="0"/>
                <w:bCs w:val="0"/>
              </w:rPr>
              <w:t>80%</w:t>
            </w:r>
            <w:r w:rsidR="00885364">
              <w:rPr>
                <w:b w:val="0"/>
                <w:bCs w:val="0"/>
              </w:rPr>
              <w:t xml:space="preserve">   </w:t>
            </w:r>
          </w:p>
        </w:tc>
        <w:tc>
          <w:tcPr>
            <w:tcW w:w="4148" w:type="dxa"/>
            <w:shd w:val="clear" w:color="auto" w:fill="auto"/>
          </w:tcPr>
          <w:p w14:paraId="7EC08080" w14:textId="42B6BD27" w:rsidR="00B92F4B" w:rsidRDefault="006D104D" w:rsidP="00D51A69">
            <w:pPr>
              <w:pStyle w:val="a3"/>
              <w:numPr>
                <w:ilvl w:val="0"/>
                <w:numId w:val="6"/>
              </w:numPr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="00F83534" w:rsidRPr="00F83534">
              <w:rPr>
                <w:rFonts w:hint="eastAsia"/>
              </w:rPr>
              <w:t>或</w:t>
            </w:r>
            <w:proofErr w:type="spellStart"/>
            <w:r w:rsidR="00F83534" w:rsidRPr="007E73F1">
              <w:rPr>
                <w:i/>
                <w:iCs/>
              </w:rPr>
              <w:t>QR</w:t>
            </w:r>
            <w:r w:rsidR="00F83534" w:rsidRPr="007E73F1">
              <w:rPr>
                <w:i/>
                <w:iCs/>
                <w:vertAlign w:val="subscript"/>
              </w:rPr>
              <w:t>ino</w:t>
            </w:r>
            <w:proofErr w:type="spellEnd"/>
            <w:r w:rsidR="00F83534" w:rsidRPr="00F83534">
              <w:rPr>
                <w:rFonts w:hint="eastAsia"/>
              </w:rPr>
              <w:t>＝</w:t>
            </w:r>
            <w:r w:rsidR="00F83534">
              <w:rPr>
                <w:rFonts w:hint="eastAsia"/>
              </w:rPr>
              <w:t>6</w:t>
            </w:r>
            <w:r w:rsidR="00F83534">
              <w:t>0%</w:t>
            </w:r>
            <w:r w:rsidR="00885364">
              <w:t xml:space="preserve">   </w:t>
            </w:r>
          </w:p>
        </w:tc>
      </w:tr>
    </w:tbl>
    <w:p w14:paraId="21714B16" w14:textId="5D82286D" w:rsidR="00C50F15" w:rsidRDefault="00F83534" w:rsidP="00D51A69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55" w:name="_Toc109633297"/>
      <w:r w:rsidRPr="00CE7798">
        <w:rPr>
          <w:rFonts w:cs="Times New Roman (本文 CS 字型)"/>
          <w:color w:val="000000" w:themeColor="text1"/>
          <w:sz w:val="24"/>
          <w:szCs w:val="24"/>
        </w:rPr>
        <w:t>圖</w:t>
      </w:r>
      <w:r w:rsidRPr="00CE7798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3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r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="00574D4E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proofErr w:type="spellStart"/>
      <w:r w:rsidRPr="00A552E9">
        <w:rPr>
          <w:rFonts w:cs="Times New Roman (本文 CS 字型)" w:hint="eastAsia"/>
          <w:i/>
          <w:iCs/>
          <w:color w:val="000000" w:themeColor="text1"/>
          <w:sz w:val="24"/>
          <w:szCs w:val="24"/>
        </w:rPr>
        <w:t>QR</w:t>
      </w:r>
      <w:r w:rsidRPr="00A552E9">
        <w:rPr>
          <w:rFonts w:cs="Times New Roman (本文 CS 字型)" w:hint="eastAsia"/>
          <w:i/>
          <w:iCs/>
          <w:color w:val="000000" w:themeColor="text1"/>
          <w:sz w:val="24"/>
          <w:szCs w:val="24"/>
          <w:vertAlign w:val="subscript"/>
        </w:rPr>
        <w:t>ino</w:t>
      </w:r>
      <w:proofErr w:type="spellEnd"/>
      <w:r w:rsidRPr="00F83534">
        <w:rPr>
          <w:rFonts w:cs="Times New Roman (本文 CS 字型)" w:hint="eastAsia"/>
          <w:color w:val="000000" w:themeColor="text1"/>
          <w:sz w:val="24"/>
          <w:szCs w:val="24"/>
        </w:rPr>
        <w:t>或</w:t>
      </w:r>
      <w:proofErr w:type="spellStart"/>
      <w:r w:rsidRPr="00A552E9">
        <w:rPr>
          <w:rFonts w:cs="Times New Roman (本文 CS 字型)" w:hint="eastAsia"/>
          <w:i/>
          <w:iCs/>
          <w:color w:val="000000" w:themeColor="text1"/>
          <w:sz w:val="24"/>
          <w:szCs w:val="24"/>
        </w:rPr>
        <w:t>QR</w:t>
      </w:r>
      <w:r w:rsidRPr="00A552E9">
        <w:rPr>
          <w:rFonts w:cs="Times New Roman (本文 CS 字型)" w:hint="eastAsia"/>
          <w:i/>
          <w:iCs/>
          <w:color w:val="000000" w:themeColor="text1"/>
          <w:sz w:val="24"/>
          <w:szCs w:val="24"/>
          <w:vertAlign w:val="subscript"/>
        </w:rPr>
        <w:t>ino</w:t>
      </w:r>
      <w:proofErr w:type="spellEnd"/>
      <w:r>
        <w:rPr>
          <w:rFonts w:cs="Times New Roman (本文 CS 字型)" w:hint="eastAsia"/>
          <w:color w:val="000000" w:themeColor="text1"/>
          <w:sz w:val="24"/>
          <w:szCs w:val="24"/>
        </w:rPr>
        <w:t>比例漸層</w:t>
      </w:r>
      <w:bookmarkEnd w:id="55"/>
    </w:p>
    <w:p w14:paraId="6555D5B5" w14:textId="28F4611D" w:rsidR="007A35C5" w:rsidRDefault="007A35C5" w:rsidP="007A35C5"/>
    <w:p w14:paraId="423E5FA4" w14:textId="77777777" w:rsidR="007A35C5" w:rsidRPr="007A35C5" w:rsidRDefault="007A35C5" w:rsidP="007A35C5"/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D35CAE" w14:paraId="6932C452" w14:textId="77777777" w:rsidTr="00D35CAE">
        <w:tc>
          <w:tcPr>
            <w:tcW w:w="2765" w:type="dxa"/>
          </w:tcPr>
          <w:p w14:paraId="6A7D6A49" w14:textId="77777777" w:rsidR="00D35CAE" w:rsidRPr="00D35CAE" w:rsidRDefault="00D35CAE" w:rsidP="000E1FF7">
            <w:pPr>
              <w:jc w:val="both"/>
              <w:rPr>
                <w:rFonts w:cs="Times New Roman"/>
              </w:rPr>
            </w:pPr>
          </w:p>
        </w:tc>
        <w:tc>
          <w:tcPr>
            <w:tcW w:w="2765" w:type="dxa"/>
          </w:tcPr>
          <w:p w14:paraId="68635EB7" w14:textId="16DE0AD3" w:rsidR="00D35CAE" w:rsidRPr="00D35CAE" w:rsidRDefault="00000000" w:rsidP="000E1FF7">
            <w:pPr>
              <w:jc w:val="both"/>
              <w:rPr>
                <w:rFonts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</w:rPr>
                      <m:t>L=Q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</w:rPr>
                      <m:t>siz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</w:rPr>
                  <m:t>/2</m:t>
                </m:r>
              </m:oMath>
            </m:oMathPara>
          </w:p>
        </w:tc>
        <w:tc>
          <w:tcPr>
            <w:tcW w:w="2766" w:type="dxa"/>
          </w:tcPr>
          <w:p w14:paraId="47357769" w14:textId="7B5D7A3A" w:rsidR="00D35CAE" w:rsidRPr="00D35CAE" w:rsidRDefault="00D35CAE" w:rsidP="00D35CAE">
            <w:pPr>
              <w:tabs>
                <w:tab w:val="center" w:pos="1276"/>
                <w:tab w:val="left" w:pos="7820"/>
              </w:tabs>
              <w:jc w:val="right"/>
              <w:rPr>
                <w:rFonts w:cs="Times New Roman"/>
                <w:color w:val="000000" w:themeColor="text1"/>
              </w:rPr>
            </w:pPr>
            <w:r w:rsidRPr="0007632F">
              <w:rPr>
                <w:rFonts w:hint="eastAsia"/>
                <w:iCs/>
                <w:color w:val="000000" w:themeColor="text1"/>
              </w:rPr>
              <w:t>(</w:t>
            </w:r>
            <w:r w:rsidRPr="0007632F">
              <w:rPr>
                <w:iCs/>
                <w:color w:val="000000" w:themeColor="text1"/>
              </w:rPr>
              <w:t>4)</w:t>
            </w:r>
          </w:p>
        </w:tc>
      </w:tr>
    </w:tbl>
    <w:p w14:paraId="34017677" w14:textId="39E0C5DD" w:rsidR="0085314E" w:rsidRDefault="0085314E" w:rsidP="0085314E">
      <w:pPr>
        <w:tabs>
          <w:tab w:val="right" w:pos="1276"/>
          <w:tab w:val="left" w:pos="7820"/>
        </w:tabs>
      </w:pP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1"/>
        <w:gridCol w:w="4316"/>
        <w:gridCol w:w="2039"/>
      </w:tblGrid>
      <w:tr w:rsidR="00D35CAE" w14:paraId="380EF62C" w14:textId="77777777" w:rsidTr="00D35CAE">
        <w:tc>
          <w:tcPr>
            <w:tcW w:w="2765" w:type="dxa"/>
          </w:tcPr>
          <w:p w14:paraId="12F78FDF" w14:textId="77777777" w:rsidR="00D35CAE" w:rsidRPr="00D35CAE" w:rsidRDefault="00D35CAE" w:rsidP="0085314E">
            <w:pPr>
              <w:tabs>
                <w:tab w:val="right" w:pos="1276"/>
                <w:tab w:val="left" w:pos="7820"/>
              </w:tabs>
              <w:rPr>
                <w:rFonts w:cs="Times New Roman"/>
                <w:color w:val="000000" w:themeColor="text1"/>
              </w:rPr>
            </w:pPr>
          </w:p>
        </w:tc>
        <w:tc>
          <w:tcPr>
            <w:tcW w:w="2765" w:type="dxa"/>
          </w:tcPr>
          <w:p w14:paraId="3E572ABD" w14:textId="760CF32A" w:rsidR="00D35CAE" w:rsidRPr="00D35CAE" w:rsidRDefault="00000000" w:rsidP="0085314E">
            <w:pPr>
              <w:tabs>
                <w:tab w:val="right" w:pos="1276"/>
                <w:tab w:val="left" w:pos="7820"/>
              </w:tabs>
              <w:rPr>
                <w:rFonts w:cs="Times New Roman"/>
                <w:color w:val="000000" w:themeColor="text1"/>
              </w:rPr>
            </w:pPr>
            <m:oMath>
              <m:d>
                <m:dPr>
                  <m:begChr m:val="{"/>
                  <m:endChr m:val=""/>
                  <m:ctrlPr>
                    <w:rPr>
                      <w:rFonts w:ascii="Cambria Math" w:hAnsi="Cambria Math" w:cs="Times New Roman"/>
                      <w:color w:val="000000" w:themeColor="text1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 w:cs="Times New Roman"/>
                          <w:color w:val="000000" w:themeColor="text1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Q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alpha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=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</m:ctrlPr>
                        </m:naryPr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n=m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m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1/[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(QR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size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  <m:t>×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m:t>QR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m:t>outo</m:t>
                              </m:r>
                            </m:sub>
                          </m:sSub>
                        </m:e>
                      </m:nary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)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×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2]</m:t>
                      </m:r>
                    </m:e>
                    <m:e>
                      <m:ctrlPr>
                        <w:rPr>
                          <w:rFonts w:ascii="Cambria Math" w:eastAsia="Cambria Math" w:hAnsi="Cambria Math" w:cs="Cambria Math"/>
                          <w:i/>
                          <w:color w:val="000000" w:themeColor="text1"/>
                        </w:rPr>
                      </m:ctrlP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Q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alpha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=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</m:ctrlPr>
                        </m:naryPr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n=m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m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</w:rPr>
                            <m:t>1/[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(QR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size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  <m:t>×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m:t>QR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m:t>ino</m:t>
                              </m:r>
                            </m:sub>
                          </m:sSub>
                        </m:e>
                      </m:nary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)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×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2]</m:t>
                      </m:r>
                    </m:e>
                  </m:eqArr>
                </m:e>
              </m:d>
            </m:oMath>
            <w:r w:rsidR="00D35CAE" w:rsidRPr="00D35CAE">
              <w:rPr>
                <w:rFonts w:cs="Times New Roman"/>
                <w:color w:val="000000" w:themeColor="text1"/>
              </w:rPr>
              <w:t xml:space="preserve"> </w:t>
            </w:r>
            <w:r w:rsidR="00D35CAE" w:rsidRPr="00D35CAE">
              <w:rPr>
                <w:rFonts w:cs="Times New Roman"/>
                <w:color w:val="000000" w:themeColor="text1"/>
              </w:rPr>
              <w:tab/>
            </w:r>
          </w:p>
        </w:tc>
        <w:tc>
          <w:tcPr>
            <w:tcW w:w="2766" w:type="dxa"/>
          </w:tcPr>
          <w:p w14:paraId="63DB5ED4" w14:textId="77777777" w:rsidR="00D35CAE" w:rsidRDefault="00D35CAE" w:rsidP="00D35CAE">
            <w:pPr>
              <w:tabs>
                <w:tab w:val="right" w:pos="1276"/>
                <w:tab w:val="left" w:pos="7820"/>
              </w:tabs>
              <w:jc w:val="right"/>
              <w:rPr>
                <w:color w:val="000000" w:themeColor="text1"/>
              </w:rPr>
            </w:pPr>
          </w:p>
          <w:p w14:paraId="310F6E80" w14:textId="7E8C3508" w:rsidR="00D35CAE" w:rsidRPr="00D35CAE" w:rsidRDefault="00D35CAE" w:rsidP="00D35CAE">
            <w:pPr>
              <w:tabs>
                <w:tab w:val="right" w:pos="1276"/>
                <w:tab w:val="left" w:pos="7820"/>
              </w:tabs>
              <w:jc w:val="right"/>
              <w:rPr>
                <w:color w:val="000000" w:themeColor="text1"/>
              </w:rPr>
            </w:pPr>
            <w:r>
              <w:rPr>
                <w:color w:val="000000" w:themeColor="text1"/>
              </w:rPr>
              <w:t>(5)</w:t>
            </w:r>
          </w:p>
        </w:tc>
      </w:tr>
      <w:tr w:rsidR="00D35CAE" w14:paraId="6CEF652E" w14:textId="77777777" w:rsidTr="00D35CAE">
        <w:tc>
          <w:tcPr>
            <w:tcW w:w="2765" w:type="dxa"/>
          </w:tcPr>
          <w:p w14:paraId="6041F04E" w14:textId="77777777" w:rsidR="00D35CAE" w:rsidRPr="00D35CAE" w:rsidRDefault="00D35CAE" w:rsidP="0085314E">
            <w:pPr>
              <w:tabs>
                <w:tab w:val="right" w:pos="1276"/>
                <w:tab w:val="left" w:pos="7820"/>
              </w:tabs>
              <w:rPr>
                <w:rFonts w:cs="Times New Roman"/>
                <w:color w:val="000000" w:themeColor="text1"/>
              </w:rPr>
            </w:pPr>
          </w:p>
        </w:tc>
        <w:tc>
          <w:tcPr>
            <w:tcW w:w="2765" w:type="dxa"/>
          </w:tcPr>
          <w:p w14:paraId="5CACCC02" w14:textId="77777777" w:rsidR="00D35CAE" w:rsidRPr="00D35CAE" w:rsidRDefault="00D35CAE" w:rsidP="0085314E">
            <w:pPr>
              <w:tabs>
                <w:tab w:val="right" w:pos="1276"/>
                <w:tab w:val="left" w:pos="7820"/>
              </w:tabs>
              <w:rPr>
                <w:rFonts w:cs="Times New Roman"/>
                <w:color w:val="000000" w:themeColor="text1"/>
              </w:rPr>
            </w:pPr>
          </w:p>
        </w:tc>
        <w:tc>
          <w:tcPr>
            <w:tcW w:w="2766" w:type="dxa"/>
          </w:tcPr>
          <w:p w14:paraId="6C1B433D" w14:textId="77777777" w:rsidR="00D35CAE" w:rsidRPr="0085314E" w:rsidRDefault="00D35CAE" w:rsidP="00D35CAE">
            <w:pPr>
              <w:tabs>
                <w:tab w:val="right" w:pos="1276"/>
                <w:tab w:val="left" w:pos="7820"/>
              </w:tabs>
              <w:ind w:right="480"/>
              <w:rPr>
                <w:color w:val="000000" w:themeColor="text1"/>
              </w:rPr>
            </w:pPr>
          </w:p>
        </w:tc>
      </w:tr>
    </w:tbl>
    <w:p w14:paraId="5C968119" w14:textId="1E47C8C2" w:rsidR="00D35CAE" w:rsidRDefault="00D35CAE" w:rsidP="000E1FF7">
      <w:pPr>
        <w:jc w:val="both"/>
        <w:rPr>
          <w:rFonts w:cs="Times New Roman"/>
          <w:color w:val="000000" w:themeColor="text1"/>
        </w:rPr>
      </w:pPr>
    </w:p>
    <w:p w14:paraId="42ED6C01" w14:textId="77777777" w:rsidR="00D35CAE" w:rsidRDefault="00D35CAE" w:rsidP="00D35CAE">
      <w:pPr>
        <w:jc w:val="center"/>
        <w:rPr>
          <w:rFonts w:cs="Times New Roman"/>
          <w:color w:val="000000" w:themeColor="text1"/>
        </w:rPr>
      </w:pPr>
      <w:r>
        <w:rPr>
          <w:rFonts w:cs="Times New Roman"/>
          <w:color w:val="000000" w:themeColor="text1"/>
        </w:rPr>
        <w:br w:type="page"/>
      </w:r>
    </w:p>
    <w:p w14:paraId="37E9C56D" w14:textId="77777777" w:rsidR="0085314E" w:rsidRPr="00960A2A" w:rsidRDefault="0085314E" w:rsidP="000E1FF7">
      <w:pPr>
        <w:jc w:val="both"/>
      </w:pPr>
    </w:p>
    <w:p w14:paraId="0A507932" w14:textId="65EBDF0B" w:rsidR="001E2DC6" w:rsidRPr="0085314E" w:rsidRDefault="001E2DC6" w:rsidP="000E1FF7">
      <w:pPr>
        <w:pStyle w:val="af5"/>
        <w:keepNext/>
        <w:spacing w:line="360" w:lineRule="auto"/>
        <w:jc w:val="both"/>
        <w:rPr>
          <w:rFonts w:cs="Times New Roman (本文 CS 字型)"/>
          <w:color w:val="000000" w:themeColor="text1"/>
          <w:sz w:val="24"/>
          <w:szCs w:val="24"/>
        </w:rPr>
      </w:pPr>
      <w:bookmarkStart w:id="56" w:name="_Ref109650148"/>
      <w:bookmarkStart w:id="57" w:name="_Toc109633397"/>
      <w:r w:rsidRPr="0085314E">
        <w:rPr>
          <w:rFonts w:cs="Times New Roman (本文 CS 字型)"/>
          <w:color w:val="000000" w:themeColor="text1"/>
          <w:sz w:val="24"/>
          <w:szCs w:val="24"/>
        </w:rPr>
        <w:t>表</w:t>
      </w:r>
      <w:r w:rsidRPr="0085314E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85314E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85314E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85314E">
        <w:rPr>
          <w:rFonts w:cs="Times New Roman (本文 CS 字型)"/>
          <w:color w:val="000000" w:themeColor="text1"/>
          <w:sz w:val="24"/>
          <w:szCs w:val="24"/>
        </w:rPr>
        <w:instrText>表</w:instrText>
      </w:r>
      <w:r w:rsidRPr="0085314E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85314E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4</w:t>
      </w:r>
      <w:r w:rsidRPr="0085314E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56"/>
      <w:r w:rsidRPr="0085314E">
        <w:rPr>
          <w:rFonts w:cs="Times New Roman (本文 CS 字型)"/>
          <w:color w:val="000000" w:themeColor="text1"/>
          <w:sz w:val="24"/>
          <w:szCs w:val="24"/>
        </w:rPr>
        <w:t xml:space="preserve">  </w:t>
      </w:r>
      <w:r w:rsidR="006A4A7B" w:rsidRPr="0085314E">
        <w:rPr>
          <w:rFonts w:cs="Times New Roman (本文 CS 字型)" w:hint="eastAsia"/>
          <w:color w:val="000000" w:themeColor="text1"/>
          <w:sz w:val="24"/>
          <w:szCs w:val="24"/>
        </w:rPr>
        <w:t>模組顏色在漸層中保留比例圖形比對</w:t>
      </w:r>
      <w:bookmarkEnd w:id="57"/>
    </w:p>
    <w:tbl>
      <w:tblPr>
        <w:tblStyle w:val="af2"/>
        <w:tblW w:w="0" w:type="auto"/>
        <w:jc w:val="right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803CCA" w14:paraId="2D9FE397" w14:textId="77777777" w:rsidTr="00D51A69">
        <w:trPr>
          <w:jc w:val="right"/>
        </w:trPr>
        <w:tc>
          <w:tcPr>
            <w:tcW w:w="1659" w:type="dxa"/>
          </w:tcPr>
          <w:p w14:paraId="64B0037A" w14:textId="77777777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</w:p>
        </w:tc>
        <w:tc>
          <w:tcPr>
            <w:tcW w:w="1659" w:type="dxa"/>
          </w:tcPr>
          <w:p w14:paraId="4F825AF4" w14:textId="5D2FDECB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2</w:t>
            </w:r>
            <w:r>
              <w:rPr>
                <w:rFonts w:cs="Times New Roman (本文 CS 字型)"/>
                <w:color w:val="000000" w:themeColor="text1"/>
              </w:rPr>
              <w:t>0%</w:t>
            </w:r>
          </w:p>
        </w:tc>
        <w:tc>
          <w:tcPr>
            <w:tcW w:w="1659" w:type="dxa"/>
          </w:tcPr>
          <w:p w14:paraId="56E8113D" w14:textId="54CA3B81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4</w:t>
            </w:r>
            <w:r>
              <w:rPr>
                <w:rFonts w:cs="Times New Roman (本文 CS 字型)"/>
                <w:color w:val="000000" w:themeColor="text1"/>
              </w:rPr>
              <w:t>0%</w:t>
            </w:r>
          </w:p>
        </w:tc>
        <w:tc>
          <w:tcPr>
            <w:tcW w:w="1659" w:type="dxa"/>
          </w:tcPr>
          <w:p w14:paraId="1FEA3FC2" w14:textId="32BBC59D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6</w:t>
            </w:r>
            <w:r>
              <w:rPr>
                <w:rFonts w:cs="Times New Roman (本文 CS 字型)"/>
                <w:color w:val="000000" w:themeColor="text1"/>
              </w:rPr>
              <w:t>0%</w:t>
            </w:r>
          </w:p>
        </w:tc>
        <w:tc>
          <w:tcPr>
            <w:tcW w:w="1660" w:type="dxa"/>
          </w:tcPr>
          <w:p w14:paraId="789CACD8" w14:textId="40BADB9A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8</w:t>
            </w:r>
            <w:r>
              <w:rPr>
                <w:rFonts w:cs="Times New Roman (本文 CS 字型)"/>
                <w:color w:val="000000" w:themeColor="text1"/>
              </w:rPr>
              <w:t>0%</w:t>
            </w:r>
          </w:p>
        </w:tc>
      </w:tr>
      <w:tr w:rsidR="00803CCA" w14:paraId="632F6520" w14:textId="77777777" w:rsidTr="00D51A69">
        <w:trPr>
          <w:jc w:val="right"/>
        </w:trPr>
        <w:tc>
          <w:tcPr>
            <w:tcW w:w="1659" w:type="dxa"/>
          </w:tcPr>
          <w:p w14:paraId="69EADAEA" w14:textId="67C7B762" w:rsidR="00803CCA" w:rsidRDefault="003575A6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白色模組</w:t>
            </w:r>
          </w:p>
        </w:tc>
        <w:tc>
          <w:tcPr>
            <w:tcW w:w="1659" w:type="dxa"/>
          </w:tcPr>
          <w:p w14:paraId="71DD32A6" w14:textId="782AE459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20872644" wp14:editId="1FDAB08A">
                  <wp:extent cx="720000" cy="720000"/>
                  <wp:effectExtent l="0" t="0" r="4445" b="4445"/>
                  <wp:docPr id="138" name="圖片 1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" name="圖片 138"/>
                          <pic:cNvPicPr/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59" w:type="dxa"/>
          </w:tcPr>
          <w:p w14:paraId="4DECFCDF" w14:textId="667716E4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01B61F5E" wp14:editId="5E5CF917">
                  <wp:extent cx="720000" cy="720000"/>
                  <wp:effectExtent l="0" t="0" r="4445" b="4445"/>
                  <wp:docPr id="137" name="圖片 1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" name="圖片 137"/>
                          <pic:cNvPicPr/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59" w:type="dxa"/>
          </w:tcPr>
          <w:p w14:paraId="17ADC683" w14:textId="7E3B5C15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46489235" wp14:editId="3554B1EC">
                  <wp:extent cx="720000" cy="720000"/>
                  <wp:effectExtent l="0" t="0" r="4445" b="4445"/>
                  <wp:docPr id="136" name="圖片 1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" name="圖片 136"/>
                          <pic:cNvPicPr/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0" w:type="dxa"/>
          </w:tcPr>
          <w:p w14:paraId="00A55EB8" w14:textId="7989FD4D" w:rsidR="00803CCA" w:rsidRDefault="00803CCA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noProof/>
              </w:rPr>
              <w:drawing>
                <wp:inline distT="0" distB="0" distL="0" distR="0" wp14:anchorId="3DC76F21" wp14:editId="16926F26">
                  <wp:extent cx="720000" cy="720000"/>
                  <wp:effectExtent l="0" t="0" r="4445" b="4445"/>
                  <wp:docPr id="135" name="圖片 1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" name="圖片 135"/>
                          <pic:cNvPicPr/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03CCA" w14:paraId="5069E4F5" w14:textId="77777777" w:rsidTr="00D51A69">
        <w:trPr>
          <w:jc w:val="right"/>
        </w:trPr>
        <w:tc>
          <w:tcPr>
            <w:tcW w:w="1659" w:type="dxa"/>
          </w:tcPr>
          <w:p w14:paraId="2C4763E1" w14:textId="22D00A8F" w:rsidR="00803CCA" w:rsidRDefault="003575A6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color w:val="000000" w:themeColor="text1"/>
              </w:rPr>
              <w:t>黑色模組</w:t>
            </w:r>
          </w:p>
        </w:tc>
        <w:tc>
          <w:tcPr>
            <w:tcW w:w="1659" w:type="dxa"/>
          </w:tcPr>
          <w:p w14:paraId="49CF7937" w14:textId="132A1096" w:rsidR="00803CCA" w:rsidRDefault="001E2DC6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4FCB151F" wp14:editId="66F7E1DC">
                  <wp:extent cx="720000" cy="720000"/>
                  <wp:effectExtent l="0" t="0" r="4445" b="4445"/>
                  <wp:docPr id="154" name="圖片 1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" name="圖片 154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59" w:type="dxa"/>
          </w:tcPr>
          <w:p w14:paraId="376A21F3" w14:textId="06E34545" w:rsidR="00803CCA" w:rsidRDefault="001E2DC6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57E523DC" wp14:editId="636EC8C6">
                  <wp:extent cx="720000" cy="720000"/>
                  <wp:effectExtent l="0" t="0" r="4445" b="4445"/>
                  <wp:docPr id="155" name="圖片 1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" name="圖片 155"/>
                          <pic:cNvPicPr/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59" w:type="dxa"/>
          </w:tcPr>
          <w:p w14:paraId="7DA5417D" w14:textId="58C9F9F7" w:rsidR="00803CCA" w:rsidRDefault="001E2DC6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57874F46" wp14:editId="5D60292D">
                  <wp:extent cx="720000" cy="720000"/>
                  <wp:effectExtent l="0" t="0" r="4445" b="4445"/>
                  <wp:docPr id="156" name="圖片 1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" name="圖片 156"/>
                          <pic:cNvPicPr/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0" w:type="dxa"/>
          </w:tcPr>
          <w:p w14:paraId="47CE4CEC" w14:textId="32FC6BCD" w:rsidR="00803CCA" w:rsidRDefault="001E2DC6" w:rsidP="00D51A69">
            <w:pPr>
              <w:spacing w:line="360" w:lineRule="auto"/>
              <w:jc w:val="center"/>
              <w:rPr>
                <w:rFonts w:cs="Times New Roman (本文 CS 字型)"/>
                <w:color w:val="000000" w:themeColor="text1"/>
              </w:rPr>
            </w:pPr>
            <w:r>
              <w:rPr>
                <w:rFonts w:cs="Times New Roman (本文 CS 字型)" w:hint="eastAsia"/>
                <w:noProof/>
                <w:color w:val="000000" w:themeColor="text1"/>
              </w:rPr>
              <w:drawing>
                <wp:inline distT="0" distB="0" distL="0" distR="0" wp14:anchorId="18C0706A" wp14:editId="1D74B00C">
                  <wp:extent cx="720000" cy="720000"/>
                  <wp:effectExtent l="0" t="0" r="4445" b="4445"/>
                  <wp:docPr id="157" name="圖片 1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" name="圖片 157"/>
                          <pic:cNvPicPr/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7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05A18D" w14:textId="77777777" w:rsidR="00071274" w:rsidRPr="0025320D" w:rsidRDefault="00071274" w:rsidP="000E1FF7">
      <w:pPr>
        <w:spacing w:line="360" w:lineRule="auto"/>
        <w:jc w:val="both"/>
      </w:pPr>
    </w:p>
    <w:p w14:paraId="6813A0E5" w14:textId="325B615F" w:rsidR="00071274" w:rsidRDefault="00071274" w:rsidP="000E1FF7">
      <w:pPr>
        <w:pStyle w:val="3"/>
        <w:numPr>
          <w:ilvl w:val="0"/>
          <w:numId w:val="0"/>
        </w:numPr>
        <w:ind w:left="480" w:hanging="480"/>
      </w:pPr>
      <w:bookmarkStart w:id="58" w:name="_Toc108611743"/>
      <w:r w:rsidRPr="00F15BFF">
        <w:t>3.2.</w:t>
      </w:r>
      <w:r w:rsidR="00232A83">
        <w:t>4</w:t>
      </w:r>
      <w:r>
        <w:t xml:space="preserve"> </w:t>
      </w:r>
      <w:proofErr w:type="spellStart"/>
      <w:r>
        <w:t>BG</w:t>
      </w:r>
      <w:r w:rsidRPr="00BF2F42">
        <w:rPr>
          <w:vertAlign w:val="subscript"/>
        </w:rPr>
        <w:t>in</w:t>
      </w:r>
      <w:proofErr w:type="spellEnd"/>
      <w:r w:rsidRPr="00F15BFF">
        <w:rPr>
          <w:rFonts w:hint="eastAsia"/>
        </w:rPr>
        <w:t>的</w:t>
      </w:r>
      <w:r w:rsidRPr="00F15BFF">
        <w:t>資料模組</w:t>
      </w:r>
      <w:r w:rsidR="005051E7">
        <w:rPr>
          <w:rFonts w:hint="eastAsia"/>
        </w:rPr>
        <w:t>與</w:t>
      </w:r>
      <w:proofErr w:type="spellStart"/>
      <w:r w:rsidR="005051E7">
        <w:t>BG</w:t>
      </w:r>
      <w:r w:rsidR="005051E7" w:rsidRPr="005051E7">
        <w:rPr>
          <w:vertAlign w:val="subscript"/>
        </w:rPr>
        <w:t>in</w:t>
      </w:r>
      <w:proofErr w:type="spellEnd"/>
      <w:r w:rsidR="005051E7">
        <w:rPr>
          <w:rFonts w:hint="eastAsia"/>
        </w:rPr>
        <w:t>的功能模組</w:t>
      </w:r>
      <w:r w:rsidRPr="00F15BFF">
        <w:rPr>
          <w:rFonts w:hint="eastAsia"/>
        </w:rPr>
        <w:t>處</w:t>
      </w:r>
      <w:r w:rsidRPr="00F15BFF">
        <w:t>理</w:t>
      </w:r>
      <w:bookmarkEnd w:id="58"/>
    </w:p>
    <w:p w14:paraId="67DF4ED1" w14:textId="7819D247" w:rsidR="00EB26FE" w:rsidRPr="00544C2F" w:rsidRDefault="00E54476" w:rsidP="00A552E9">
      <w:pPr>
        <w:spacing w:line="360" w:lineRule="auto"/>
        <w:ind w:rightChars="35" w:right="84"/>
        <w:jc w:val="both"/>
        <w:rPr>
          <w:rFonts w:cs="Times New Roman"/>
          <w:color w:val="000000" w:themeColor="text1"/>
        </w:rPr>
      </w:pPr>
      <w:r>
        <w:tab/>
      </w:r>
      <w:proofErr w:type="spellStart"/>
      <w:r w:rsidRPr="00544C2F">
        <w:rPr>
          <w:color w:val="000000" w:themeColor="text1"/>
        </w:rPr>
        <w:t>QR</w:t>
      </w:r>
      <w:r w:rsidRPr="00544C2F">
        <w:rPr>
          <w:color w:val="000000" w:themeColor="text1"/>
          <w:vertAlign w:val="subscript"/>
        </w:rPr>
        <w:t>in</w:t>
      </w:r>
      <w:proofErr w:type="spellEnd"/>
      <w:r w:rsidRPr="00544C2F">
        <w:rPr>
          <w:rFonts w:hint="eastAsia"/>
          <w:color w:val="000000" w:themeColor="text1"/>
        </w:rPr>
        <w:t>資料模組主要目的，是為了讓閱讀器不只讓</w:t>
      </w:r>
      <w:proofErr w:type="spellStart"/>
      <w:r w:rsidRPr="00544C2F">
        <w:rPr>
          <w:color w:val="000000" w:themeColor="text1"/>
        </w:rPr>
        <w:t>QR</w:t>
      </w:r>
      <w:r w:rsidRPr="00544C2F">
        <w:rPr>
          <w:color w:val="000000" w:themeColor="text1"/>
          <w:vertAlign w:val="subscript"/>
        </w:rPr>
        <w:t>in</w:t>
      </w:r>
      <w:proofErr w:type="spellEnd"/>
      <w:r w:rsidRPr="00544C2F">
        <w:rPr>
          <w:rFonts w:hint="eastAsia"/>
          <w:color w:val="000000" w:themeColor="text1"/>
        </w:rPr>
        <w:t>所編碼的</w:t>
      </w:r>
      <w:proofErr w:type="spellStart"/>
      <w:r w:rsidRPr="00544C2F">
        <w:rPr>
          <w:color w:val="000000" w:themeColor="text1"/>
        </w:rPr>
        <w:t>MSG</w:t>
      </w:r>
      <w:r w:rsidRPr="00544C2F">
        <w:rPr>
          <w:color w:val="000000" w:themeColor="text1"/>
          <w:vertAlign w:val="subscript"/>
        </w:rPr>
        <w:t>in</w:t>
      </w:r>
      <w:proofErr w:type="spellEnd"/>
      <w:r w:rsidRPr="00544C2F">
        <w:rPr>
          <w:rFonts w:hint="eastAsia"/>
          <w:color w:val="000000" w:themeColor="text1"/>
        </w:rPr>
        <w:t>被讀取，</w:t>
      </w:r>
      <w:r w:rsidR="00046BE4" w:rsidRPr="00544C2F">
        <w:rPr>
          <w:rFonts w:hint="eastAsia"/>
          <w:color w:val="000000" w:themeColor="text1"/>
        </w:rPr>
        <w:t>更重要的目的</w:t>
      </w:r>
      <w:r w:rsidRPr="00544C2F">
        <w:rPr>
          <w:rFonts w:hint="eastAsia"/>
          <w:color w:val="000000" w:themeColor="text1"/>
        </w:rPr>
        <w:t>是</w:t>
      </w:r>
      <w:r w:rsidR="00046BE4" w:rsidRPr="00544C2F">
        <w:rPr>
          <w:rFonts w:hint="eastAsia"/>
          <w:color w:val="000000" w:themeColor="text1"/>
        </w:rPr>
        <w:t>為了讓</w:t>
      </w:r>
      <w:proofErr w:type="spellStart"/>
      <w:r w:rsidR="00046BE4" w:rsidRPr="00544C2F">
        <w:rPr>
          <w:color w:val="000000" w:themeColor="text1"/>
        </w:rPr>
        <w:t>QR</w:t>
      </w:r>
      <w:r w:rsidR="00046BE4" w:rsidRPr="00544C2F">
        <w:rPr>
          <w:color w:val="000000" w:themeColor="text1"/>
          <w:vertAlign w:val="subscript"/>
        </w:rPr>
        <w:t>out</w:t>
      </w:r>
      <w:proofErr w:type="spellEnd"/>
      <w:r w:rsidR="00046BE4" w:rsidRPr="00544C2F">
        <w:rPr>
          <w:rFonts w:hint="eastAsia"/>
          <w:color w:val="000000" w:themeColor="text1"/>
        </w:rPr>
        <w:t>所編碼的</w:t>
      </w:r>
      <w:proofErr w:type="spellStart"/>
      <w:r w:rsidR="00046BE4" w:rsidRPr="00544C2F">
        <w:rPr>
          <w:color w:val="000000" w:themeColor="text1"/>
        </w:rPr>
        <w:t>MSG</w:t>
      </w:r>
      <w:r w:rsidR="00046BE4" w:rsidRPr="00544C2F">
        <w:rPr>
          <w:color w:val="000000" w:themeColor="text1"/>
          <w:vertAlign w:val="subscript"/>
        </w:rPr>
        <w:t>out</w:t>
      </w:r>
      <w:proofErr w:type="spellEnd"/>
      <w:r w:rsidR="00046BE4" w:rsidRPr="00544C2F">
        <w:rPr>
          <w:rFonts w:hint="eastAsia"/>
          <w:color w:val="000000" w:themeColor="text1"/>
        </w:rPr>
        <w:t>也能夠順利解碼。</w:t>
      </w:r>
      <w:r w:rsidR="00C87055" w:rsidRPr="00544C2F">
        <w:rPr>
          <w:rFonts w:hint="eastAsia"/>
          <w:color w:val="000000" w:themeColor="text1"/>
        </w:rPr>
        <w:t>我們主要</w:t>
      </w:r>
      <w:r w:rsidR="003224F9" w:rsidRPr="00544C2F">
        <w:rPr>
          <w:rFonts w:hint="eastAsia"/>
          <w:color w:val="000000" w:themeColor="text1"/>
        </w:rPr>
        <w:t>的處理，是</w:t>
      </w:r>
      <w:r w:rsidR="00C87055" w:rsidRPr="00544C2F">
        <w:rPr>
          <w:rFonts w:hint="eastAsia"/>
          <w:color w:val="000000" w:themeColor="text1"/>
        </w:rPr>
        <w:t>將功能模組不做任何的改變，</w:t>
      </w:r>
      <w:r w:rsidR="003224F9" w:rsidRPr="00544C2F">
        <w:rPr>
          <w:rFonts w:hint="eastAsia"/>
          <w:color w:val="000000" w:themeColor="text1"/>
        </w:rPr>
        <w:t>目的是為了讓</w:t>
      </w:r>
      <w:proofErr w:type="spellStart"/>
      <w:r w:rsidR="00C87055" w:rsidRPr="00544C2F">
        <w:rPr>
          <w:color w:val="000000" w:themeColor="text1"/>
        </w:rPr>
        <w:t>QR</w:t>
      </w:r>
      <w:r w:rsidR="00C87055" w:rsidRPr="00544C2F">
        <w:rPr>
          <w:color w:val="000000" w:themeColor="text1"/>
          <w:vertAlign w:val="subscript"/>
        </w:rPr>
        <w:t>in</w:t>
      </w:r>
      <w:proofErr w:type="spellEnd"/>
      <w:r w:rsidR="00C87055" w:rsidRPr="00544C2F">
        <w:rPr>
          <w:rFonts w:hint="eastAsia"/>
          <w:color w:val="000000" w:themeColor="text1"/>
        </w:rPr>
        <w:t>更容易受到</w:t>
      </w:r>
      <w:r w:rsidR="00F44592" w:rsidRPr="00544C2F">
        <w:rPr>
          <w:rFonts w:hint="eastAsia"/>
          <w:color w:val="000000" w:themeColor="text1"/>
        </w:rPr>
        <w:t>閱讀器辨識</w:t>
      </w:r>
      <w:r w:rsidR="00C87055" w:rsidRPr="00544C2F">
        <w:rPr>
          <w:rFonts w:hint="eastAsia"/>
          <w:color w:val="000000" w:themeColor="text1"/>
        </w:rPr>
        <w:t>。</w:t>
      </w:r>
      <w:r w:rsidR="00F44592" w:rsidRPr="00544C2F">
        <w:rPr>
          <w:rFonts w:hint="eastAsia"/>
          <w:color w:val="000000" w:themeColor="text1"/>
        </w:rPr>
        <w:t>倘</w:t>
      </w:r>
      <w:r w:rsidR="00046BE4" w:rsidRPr="00544C2F">
        <w:rPr>
          <w:rFonts w:hint="eastAsia"/>
          <w:color w:val="000000" w:themeColor="text1"/>
        </w:rPr>
        <w:t>若</w:t>
      </w:r>
      <w:proofErr w:type="spellStart"/>
      <w:r w:rsidR="00046BE4" w:rsidRPr="00544C2F">
        <w:rPr>
          <w:color w:val="000000" w:themeColor="text1"/>
        </w:rPr>
        <w:t>QR</w:t>
      </w:r>
      <w:r w:rsidR="00046BE4" w:rsidRPr="00544C2F">
        <w:rPr>
          <w:color w:val="000000" w:themeColor="text1"/>
          <w:vertAlign w:val="subscript"/>
        </w:rPr>
        <w:t>in</w:t>
      </w:r>
      <w:proofErr w:type="spellEnd"/>
      <w:r w:rsidR="00046BE4" w:rsidRPr="00544C2F">
        <w:rPr>
          <w:rFonts w:hint="eastAsia"/>
          <w:color w:val="000000" w:themeColor="text1"/>
        </w:rPr>
        <w:t>與</w:t>
      </w:r>
      <w:proofErr w:type="spellStart"/>
      <w:r w:rsidR="00046BE4" w:rsidRPr="00544C2F">
        <w:rPr>
          <w:color w:val="000000" w:themeColor="text1"/>
        </w:rPr>
        <w:t>QR</w:t>
      </w:r>
      <w:r w:rsidR="00046BE4" w:rsidRPr="00544C2F">
        <w:rPr>
          <w:color w:val="000000" w:themeColor="text1"/>
          <w:vertAlign w:val="subscript"/>
        </w:rPr>
        <w:t>out</w:t>
      </w:r>
      <w:proofErr w:type="spellEnd"/>
      <w:r w:rsidR="00EB26FE" w:rsidRPr="00544C2F">
        <w:rPr>
          <w:rFonts w:hint="eastAsia"/>
          <w:color w:val="000000" w:themeColor="text1"/>
        </w:rPr>
        <w:t>的資料模組若不同時，將會與</w:t>
      </w:r>
      <w:r w:rsidR="00046BE4" w:rsidRPr="00544C2F">
        <w:rPr>
          <w:rFonts w:hint="eastAsia"/>
          <w:color w:val="000000" w:themeColor="text1"/>
        </w:rPr>
        <w:t>如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49924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5004D5">
        <w:rPr>
          <w:rFonts w:cs="Times New Roman (本文 CS 字型)"/>
          <w:color w:val="000000" w:themeColor="text1"/>
        </w:rPr>
        <w:t>表</w:t>
      </w:r>
      <w:r w:rsidR="00975C8B" w:rsidRPr="005004D5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3</w:t>
      </w:r>
      <w:r w:rsidR="00975C8B">
        <w:rPr>
          <w:color w:val="000000" w:themeColor="text1"/>
        </w:rPr>
        <w:fldChar w:fldCharType="end"/>
      </w:r>
      <w:r w:rsidR="00EB26FE" w:rsidRPr="00544C2F">
        <w:rPr>
          <w:rFonts w:hint="eastAsia"/>
          <w:color w:val="000000" w:themeColor="text1"/>
        </w:rPr>
        <w:t>的方式一樣進行</w:t>
      </w:r>
      <w:r w:rsidR="00EB26FE" w:rsidRPr="00544C2F">
        <w:rPr>
          <w:rFonts w:cs="Times New Roman (本文 CS 字型)" w:hint="eastAsia"/>
          <w:color w:val="000000" w:themeColor="text1"/>
        </w:rPr>
        <w:t>模組調整</w:t>
      </w:r>
      <w:r w:rsidR="00046BE4" w:rsidRPr="00544C2F">
        <w:rPr>
          <w:rFonts w:hint="eastAsia"/>
          <w:color w:val="000000" w:themeColor="text1"/>
        </w:rPr>
        <w:t>，</w:t>
      </w:r>
      <w:r w:rsidR="00EB26FE" w:rsidRPr="00544C2F">
        <w:rPr>
          <w:rFonts w:hint="eastAsia"/>
          <w:color w:val="000000" w:themeColor="text1"/>
        </w:rPr>
        <w:t>且不進行任何</w:t>
      </w:r>
      <w:r w:rsidR="00EB26FE" w:rsidRPr="00544C2F">
        <w:rPr>
          <w:color w:val="000000" w:themeColor="text1"/>
        </w:rPr>
        <w:t>顏色</w:t>
      </w:r>
      <w:r w:rsidR="00EB26FE" w:rsidRPr="00544C2F">
        <w:rPr>
          <w:rFonts w:cs="Times New Roman" w:hint="eastAsia"/>
          <w:color w:val="000000" w:themeColor="text1"/>
        </w:rPr>
        <w:t>合成運算，讓閱讀器能夠更順利掃描到兩個所輸入的字串內容。</w:t>
      </w:r>
    </w:p>
    <w:p w14:paraId="56BAE10F" w14:textId="4C034AD2" w:rsidR="00F44592" w:rsidRPr="00544C2F" w:rsidRDefault="00EB26FE" w:rsidP="00A552E9">
      <w:pPr>
        <w:spacing w:line="360" w:lineRule="auto"/>
        <w:ind w:rightChars="35" w:right="84"/>
        <w:jc w:val="both"/>
        <w:rPr>
          <w:color w:val="000000" w:themeColor="text1"/>
        </w:rPr>
      </w:pPr>
      <w:r w:rsidRPr="00544C2F">
        <w:rPr>
          <w:rFonts w:cs="Times New Roman"/>
          <w:color w:val="000000" w:themeColor="text1"/>
        </w:rPr>
        <w:tab/>
      </w:r>
      <w:r w:rsidR="008B220E" w:rsidRPr="00544C2F">
        <w:rPr>
          <w:rFonts w:cs="Times New Roman" w:hint="eastAsia"/>
          <w:color w:val="000000" w:themeColor="text1"/>
        </w:rPr>
        <w:t>由於</w:t>
      </w:r>
      <w:proofErr w:type="spellStart"/>
      <w:r w:rsidRPr="00544C2F">
        <w:rPr>
          <w:rFonts w:cs="Times New Roman"/>
          <w:color w:val="000000" w:themeColor="text1"/>
        </w:rPr>
        <w:t>QR</w:t>
      </w:r>
      <w:r w:rsidRPr="00544C2F">
        <w:rPr>
          <w:rFonts w:cs="Times New Roman"/>
          <w:color w:val="000000" w:themeColor="text1"/>
          <w:vertAlign w:val="subscript"/>
        </w:rPr>
        <w:t>nested</w:t>
      </w:r>
      <w:proofErr w:type="spellEnd"/>
      <w:r w:rsidRPr="00544C2F">
        <w:rPr>
          <w:rFonts w:cs="Times New Roman" w:hint="eastAsia"/>
          <w:color w:val="000000" w:themeColor="text1"/>
        </w:rPr>
        <w:t>的模組</w:t>
      </w:r>
      <w:r w:rsidRPr="00544C2F">
        <w:rPr>
          <w:rFonts w:cs="Times New Roman"/>
          <w:color w:val="000000" w:themeColor="text1"/>
        </w:rPr>
        <w:t>1/3</w:t>
      </w:r>
      <w:r w:rsidRPr="00544C2F">
        <w:rPr>
          <w:rFonts w:cs="Times New Roman" w:hint="eastAsia"/>
          <w:color w:val="000000" w:themeColor="text1"/>
        </w:rPr>
        <w:t>處大小等於</w:t>
      </w:r>
      <w:proofErr w:type="spellStart"/>
      <w:r w:rsidRPr="00544C2F">
        <w:rPr>
          <w:rFonts w:cs="Times New Roman"/>
          <w:color w:val="000000" w:themeColor="text1"/>
        </w:rPr>
        <w:t>QR</w:t>
      </w:r>
      <w:r w:rsidRPr="00544C2F">
        <w:rPr>
          <w:rFonts w:cs="Times New Roman"/>
          <w:color w:val="000000" w:themeColor="text1"/>
          <w:vertAlign w:val="subscript"/>
        </w:rPr>
        <w:t>in</w:t>
      </w:r>
      <w:proofErr w:type="spellEnd"/>
      <w:r w:rsidRPr="00544C2F">
        <w:rPr>
          <w:rFonts w:cs="Times New Roman" w:hint="eastAsia"/>
          <w:color w:val="000000" w:themeColor="text1"/>
        </w:rPr>
        <w:t>的模組大小</w:t>
      </w:r>
      <w:r w:rsidR="008B220E" w:rsidRPr="00544C2F">
        <w:rPr>
          <w:rFonts w:cs="Times New Roman" w:hint="eastAsia"/>
          <w:color w:val="000000" w:themeColor="text1"/>
        </w:rPr>
        <w:t>，所以我們的</w:t>
      </w:r>
      <w:proofErr w:type="spellStart"/>
      <w:r w:rsidR="008B220E" w:rsidRPr="00544C2F">
        <w:rPr>
          <w:rFonts w:cs="Times New Roman"/>
          <w:color w:val="000000" w:themeColor="text1"/>
        </w:rPr>
        <w:t>QR</w:t>
      </w:r>
      <w:r w:rsidR="008B220E" w:rsidRPr="00544C2F">
        <w:rPr>
          <w:rFonts w:cs="Times New Roman"/>
          <w:color w:val="000000" w:themeColor="text1"/>
          <w:vertAlign w:val="subscript"/>
        </w:rPr>
        <w:t>in</w:t>
      </w:r>
      <w:proofErr w:type="spellEnd"/>
      <w:r w:rsidR="008B220E" w:rsidRPr="00544C2F">
        <w:rPr>
          <w:rFonts w:cs="Times New Roman" w:hint="eastAsia"/>
          <w:color w:val="000000" w:themeColor="text1"/>
        </w:rPr>
        <w:t>可以直接在</w:t>
      </w:r>
      <w:proofErr w:type="spellStart"/>
      <w:r w:rsidR="008B220E" w:rsidRPr="00544C2F">
        <w:rPr>
          <w:rFonts w:cs="Times New Roman"/>
          <w:color w:val="000000" w:themeColor="text1"/>
        </w:rPr>
        <w:t>QR</w:t>
      </w:r>
      <w:r w:rsidR="008B220E" w:rsidRPr="00544C2F">
        <w:rPr>
          <w:rFonts w:cs="Times New Roman"/>
          <w:color w:val="000000" w:themeColor="text1"/>
          <w:vertAlign w:val="subscript"/>
        </w:rPr>
        <w:t>in</w:t>
      </w:r>
      <w:proofErr w:type="spellEnd"/>
      <w:r w:rsidR="008B220E" w:rsidRPr="00544C2F">
        <w:rPr>
          <w:rFonts w:cs="Times New Roman" w:hint="eastAsia"/>
          <w:color w:val="000000" w:themeColor="text1"/>
        </w:rPr>
        <w:t>的模組使用顏色合成運算方法，讓除了功能模組以及</w:t>
      </w:r>
      <w:proofErr w:type="spellStart"/>
      <w:r w:rsidR="008B220E" w:rsidRPr="00544C2F">
        <w:rPr>
          <w:color w:val="000000" w:themeColor="text1"/>
        </w:rPr>
        <w:t>QR</w:t>
      </w:r>
      <w:r w:rsidR="008B220E" w:rsidRPr="00544C2F">
        <w:rPr>
          <w:color w:val="000000" w:themeColor="text1"/>
          <w:vertAlign w:val="subscript"/>
        </w:rPr>
        <w:t>in</w:t>
      </w:r>
      <w:proofErr w:type="spellEnd"/>
      <w:r w:rsidR="008B220E" w:rsidRPr="00544C2F">
        <w:rPr>
          <w:rFonts w:hint="eastAsia"/>
          <w:color w:val="000000" w:themeColor="text1"/>
        </w:rPr>
        <w:t>與</w:t>
      </w:r>
      <w:proofErr w:type="spellStart"/>
      <w:r w:rsidR="008B220E" w:rsidRPr="00544C2F">
        <w:rPr>
          <w:color w:val="000000" w:themeColor="text1"/>
        </w:rPr>
        <w:t>QR</w:t>
      </w:r>
      <w:r w:rsidR="008B220E" w:rsidRPr="00544C2F">
        <w:rPr>
          <w:color w:val="000000" w:themeColor="text1"/>
          <w:vertAlign w:val="subscript"/>
        </w:rPr>
        <w:t>out</w:t>
      </w:r>
      <w:proofErr w:type="spellEnd"/>
      <w:r w:rsidR="00635322" w:rsidRPr="00544C2F">
        <w:rPr>
          <w:rFonts w:hint="eastAsia"/>
          <w:color w:val="000000" w:themeColor="text1"/>
        </w:rPr>
        <w:t>共用的</w:t>
      </w:r>
      <w:r w:rsidR="008B220E" w:rsidRPr="00544C2F">
        <w:rPr>
          <w:rFonts w:hint="eastAsia"/>
          <w:color w:val="000000" w:themeColor="text1"/>
        </w:rPr>
        <w:t>資料模組外，進行漸層合成顏色處理。同樣使用式子</w:t>
      </w:r>
      <w:r w:rsidR="008B220E" w:rsidRPr="00544C2F">
        <w:rPr>
          <w:color w:val="000000" w:themeColor="text1"/>
        </w:rPr>
        <w:t>(2)</w:t>
      </w:r>
      <w:r w:rsidR="008B220E" w:rsidRPr="00544C2F">
        <w:rPr>
          <w:rFonts w:hint="eastAsia"/>
          <w:color w:val="000000" w:themeColor="text1"/>
        </w:rPr>
        <w:t>的方式</w:t>
      </w:r>
      <w:r w:rsidR="00C87055" w:rsidRPr="00544C2F">
        <w:rPr>
          <w:rFonts w:hint="eastAsia"/>
          <w:color w:val="000000" w:themeColor="text1"/>
        </w:rPr>
        <w:t>得到每個模組的分層數Ｌ後，再使用式子</w:t>
      </w:r>
      <w:r w:rsidR="00C87055" w:rsidRPr="00544C2F">
        <w:rPr>
          <w:color w:val="000000" w:themeColor="text1"/>
        </w:rPr>
        <w:t>(3)</w:t>
      </w:r>
      <w:r w:rsidR="00C87055" w:rsidRPr="00544C2F">
        <w:rPr>
          <w:rFonts w:hint="eastAsia"/>
          <w:color w:val="000000" w:themeColor="text1"/>
        </w:rPr>
        <w:t>的方式進行顏色漸層運算，將指定的資料模組進行改動顏色。</w:t>
      </w:r>
      <w:r w:rsidR="00F44592" w:rsidRPr="00544C2F">
        <w:rPr>
          <w:rFonts w:hint="eastAsia"/>
          <w:color w:val="000000" w:themeColor="text1"/>
        </w:rPr>
        <w:t>如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246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CE7798">
        <w:rPr>
          <w:rFonts w:cs="Times New Roman (本文 CS 字型)"/>
          <w:color w:val="000000" w:themeColor="text1"/>
        </w:rPr>
        <w:t>圖</w:t>
      </w:r>
      <w:r w:rsidR="00975C8B" w:rsidRPr="00CE7798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14</w:t>
      </w:r>
      <w:r w:rsidR="00975C8B">
        <w:rPr>
          <w:color w:val="000000" w:themeColor="text1"/>
        </w:rPr>
        <w:fldChar w:fldCharType="end"/>
      </w:r>
      <w:r w:rsidR="00F44592" w:rsidRPr="00544C2F">
        <w:rPr>
          <w:rFonts w:hint="eastAsia"/>
          <w:color w:val="000000" w:themeColor="text1"/>
        </w:rPr>
        <w:t>所示，</w:t>
      </w:r>
      <w:proofErr w:type="spellStart"/>
      <w:r w:rsidR="00942DA8" w:rsidRPr="00544C2F">
        <w:rPr>
          <w:color w:val="000000" w:themeColor="text1"/>
        </w:rPr>
        <w:t>MSG</w:t>
      </w:r>
      <w:r w:rsidR="00942DA8" w:rsidRPr="00544C2F">
        <w:rPr>
          <w:color w:val="000000" w:themeColor="text1"/>
          <w:vertAlign w:val="subscript"/>
        </w:rPr>
        <w:t>in</w:t>
      </w:r>
      <w:proofErr w:type="spellEnd"/>
      <w:r w:rsidR="00942DA8" w:rsidRPr="00544C2F">
        <w:rPr>
          <w:rFonts w:hint="eastAsia"/>
          <w:color w:val="000000" w:themeColor="text1"/>
        </w:rPr>
        <w:t>字串內容為元智大學資傳系官方網站</w:t>
      </w:r>
      <w:r w:rsidR="00942DA8" w:rsidRPr="00544C2F">
        <w:rPr>
          <w:color w:val="000000" w:themeColor="text1"/>
        </w:rPr>
        <w:t>(http://www.infocom.yzu.edu.tw/index.php/zh-tw/)</w:t>
      </w:r>
      <w:r w:rsidR="00942DA8" w:rsidRPr="00544C2F">
        <w:rPr>
          <w:rFonts w:hint="eastAsia"/>
          <w:color w:val="000000" w:themeColor="text1"/>
        </w:rPr>
        <w:t>，</w:t>
      </w:r>
      <w:proofErr w:type="spellStart"/>
      <w:r w:rsidR="00F44592" w:rsidRPr="00544C2F">
        <w:rPr>
          <w:rFonts w:hint="eastAsia"/>
          <w:i/>
          <w:iCs/>
          <w:color w:val="000000" w:themeColor="text1"/>
        </w:rPr>
        <w:t>Q</w:t>
      </w:r>
      <w:r w:rsidR="00F44592" w:rsidRPr="00544C2F">
        <w:rPr>
          <w:i/>
          <w:iCs/>
          <w:color w:val="000000" w:themeColor="text1"/>
        </w:rPr>
        <w:t>R</w:t>
      </w:r>
      <w:r w:rsidR="00F44592" w:rsidRPr="00544C2F">
        <w:rPr>
          <w:i/>
          <w:iCs/>
          <w:color w:val="000000" w:themeColor="text1"/>
          <w:vertAlign w:val="subscript"/>
        </w:rPr>
        <w:t>ino</w:t>
      </w:r>
      <w:proofErr w:type="spellEnd"/>
      <w:r w:rsidR="00F44592" w:rsidRPr="00544C2F">
        <w:rPr>
          <w:rFonts w:hint="eastAsia"/>
          <w:color w:val="000000" w:themeColor="text1"/>
        </w:rPr>
        <w:t>為</w:t>
      </w:r>
      <w:r w:rsidR="00F44592" w:rsidRPr="00544C2F">
        <w:rPr>
          <w:color w:val="000000" w:themeColor="text1"/>
        </w:rPr>
        <w:t>80%</w:t>
      </w:r>
      <w:r w:rsidR="00F44592" w:rsidRPr="00544C2F">
        <w:rPr>
          <w:rFonts w:hint="eastAsia"/>
          <w:color w:val="000000" w:themeColor="text1"/>
        </w:rPr>
        <w:t>，</w:t>
      </w:r>
      <w:r w:rsidR="00635322" w:rsidRPr="00544C2F">
        <w:rPr>
          <w:color w:val="000000" w:themeColor="text1"/>
        </w:rPr>
        <w:t>QR Code</w:t>
      </w:r>
      <w:r w:rsidR="00F44592" w:rsidRPr="00544C2F">
        <w:rPr>
          <w:rFonts w:cs="Times New Roman (本文 CS 字型)" w:hint="eastAsia"/>
          <w:color w:val="000000" w:themeColor="text1"/>
        </w:rPr>
        <w:t>版本為</w:t>
      </w:r>
      <w:r w:rsidR="00F44592" w:rsidRPr="00544C2F">
        <w:rPr>
          <w:rFonts w:cs="Times New Roman (本文 CS 字型)"/>
          <w:color w:val="000000" w:themeColor="text1"/>
        </w:rPr>
        <w:t>4</w:t>
      </w:r>
      <w:r w:rsidR="00F44592" w:rsidRPr="00544C2F">
        <w:rPr>
          <w:rFonts w:cs="Times New Roman (本文 CS 字型)" w:hint="eastAsia"/>
          <w:color w:val="000000" w:themeColor="text1"/>
        </w:rPr>
        <w:t>，模組像素邊長為</w:t>
      </w:r>
      <w:r w:rsidR="00F44592" w:rsidRPr="00544C2F">
        <w:rPr>
          <w:rFonts w:cs="Times New Roman (本文 CS 字型)"/>
          <w:color w:val="000000" w:themeColor="text1"/>
        </w:rPr>
        <w:t>6</w:t>
      </w:r>
      <w:r w:rsidR="00F44592" w:rsidRPr="00544C2F">
        <w:rPr>
          <w:rFonts w:cs="Times New Roman (本文 CS 字型)" w:hint="eastAsia"/>
          <w:color w:val="000000" w:themeColor="text1"/>
        </w:rPr>
        <w:t>×</w:t>
      </w:r>
      <w:r w:rsidR="00F44592" w:rsidRPr="00544C2F">
        <w:rPr>
          <w:rFonts w:cs="Times New Roman (本文 CS 字型)"/>
          <w:color w:val="000000" w:themeColor="text1"/>
        </w:rPr>
        <w:t>6 pixel</w:t>
      </w:r>
      <w:r w:rsidR="00635322" w:rsidRPr="00544C2F">
        <w:rPr>
          <w:rFonts w:cs="Times New Roman (本文 CS 字型)" w:hint="eastAsia"/>
          <w:color w:val="000000" w:themeColor="text1"/>
        </w:rPr>
        <w:t>的設定</w:t>
      </w:r>
      <w:r w:rsidR="00F44592" w:rsidRPr="00544C2F">
        <w:rPr>
          <w:rFonts w:cs="Times New Roman (本文 CS 字型)" w:hint="eastAsia"/>
          <w:color w:val="000000" w:themeColor="text1"/>
        </w:rPr>
        <w:t>下，</w:t>
      </w:r>
      <w:r w:rsidR="00942DA8" w:rsidRPr="00544C2F">
        <w:rPr>
          <w:rFonts w:cs="Times New Roman (本文 CS 字型)" w:hint="eastAsia"/>
          <w:color w:val="000000" w:themeColor="text1"/>
        </w:rPr>
        <w:t>可以明顯地看到功能模組以及</w:t>
      </w:r>
      <w:proofErr w:type="spellStart"/>
      <w:r w:rsidR="00942DA8" w:rsidRPr="00544C2F">
        <w:rPr>
          <w:color w:val="000000" w:themeColor="text1"/>
        </w:rPr>
        <w:t>QR</w:t>
      </w:r>
      <w:r w:rsidR="00942DA8" w:rsidRPr="00544C2F">
        <w:rPr>
          <w:color w:val="000000" w:themeColor="text1"/>
          <w:vertAlign w:val="subscript"/>
        </w:rPr>
        <w:t>in</w:t>
      </w:r>
      <w:proofErr w:type="spellEnd"/>
      <w:r w:rsidR="00942DA8" w:rsidRPr="00544C2F">
        <w:rPr>
          <w:rFonts w:hint="eastAsia"/>
          <w:color w:val="000000" w:themeColor="text1"/>
        </w:rPr>
        <w:t>與</w:t>
      </w:r>
      <w:proofErr w:type="spellStart"/>
      <w:r w:rsidR="00942DA8" w:rsidRPr="00544C2F">
        <w:rPr>
          <w:color w:val="000000" w:themeColor="text1"/>
        </w:rPr>
        <w:t>QR</w:t>
      </w:r>
      <w:r w:rsidR="00942DA8" w:rsidRPr="00544C2F">
        <w:rPr>
          <w:color w:val="000000" w:themeColor="text1"/>
          <w:vertAlign w:val="subscript"/>
        </w:rPr>
        <w:t>out</w:t>
      </w:r>
      <w:proofErr w:type="spellEnd"/>
      <w:r w:rsidR="00942DA8" w:rsidRPr="00544C2F">
        <w:rPr>
          <w:rFonts w:hint="eastAsia"/>
          <w:color w:val="000000" w:themeColor="text1"/>
        </w:rPr>
        <w:t>不同的資料模組都</w:t>
      </w:r>
      <w:r w:rsidR="00942DA8" w:rsidRPr="00544C2F">
        <w:rPr>
          <w:rFonts w:cs="Times New Roman (本文 CS 字型)" w:hint="eastAsia"/>
          <w:color w:val="000000" w:themeColor="text1"/>
        </w:rPr>
        <w:t>非常清晰</w:t>
      </w:r>
      <w:r w:rsidR="00635322" w:rsidRPr="00544C2F">
        <w:rPr>
          <w:rFonts w:cs="Times New Roman (本文 CS 字型)" w:hint="eastAsia"/>
          <w:color w:val="000000" w:themeColor="text1"/>
        </w:rPr>
        <w:t>，且無任何變動</w:t>
      </w:r>
      <w:r w:rsidR="00942DA8" w:rsidRPr="00544C2F">
        <w:rPr>
          <w:rFonts w:cs="Times New Roman (本文 CS 字型)" w:hint="eastAsia"/>
          <w:color w:val="000000" w:themeColor="text1"/>
        </w:rPr>
        <w:t>，而其餘的資料模組則是保留了</w:t>
      </w:r>
      <w:r w:rsidR="00942DA8" w:rsidRPr="00544C2F">
        <w:rPr>
          <w:rFonts w:cs="Times New Roman (本文 CS 字型)"/>
          <w:color w:val="000000" w:themeColor="text1"/>
        </w:rPr>
        <w:t>80%</w:t>
      </w:r>
      <w:r w:rsidR="00942DA8" w:rsidRPr="00544C2F">
        <w:rPr>
          <w:rFonts w:cs="Times New Roman (本文 CS 字型)" w:hint="eastAsia"/>
          <w:color w:val="000000" w:themeColor="text1"/>
        </w:rPr>
        <w:t>的</w:t>
      </w:r>
      <w:r w:rsidR="00942DA8" w:rsidRPr="00544C2F">
        <w:rPr>
          <w:rFonts w:hint="eastAsia"/>
          <w:color w:val="000000" w:themeColor="text1"/>
        </w:rPr>
        <w:t>正確模組值的中心區域比例</w:t>
      </w:r>
      <w:r w:rsidR="00635322" w:rsidRPr="00544C2F">
        <w:rPr>
          <w:rFonts w:hint="eastAsia"/>
          <w:color w:val="000000" w:themeColor="text1"/>
        </w:rPr>
        <w:t>，進行了漸層合成顏色處理</w:t>
      </w:r>
      <w:r w:rsidR="00F44592" w:rsidRPr="00544C2F">
        <w:rPr>
          <w:rFonts w:cs="Times New Roman (本文 CS 字型)" w:hint="eastAsia"/>
          <w:color w:val="000000" w:themeColor="text1"/>
        </w:rPr>
        <w:t>。</w:t>
      </w:r>
    </w:p>
    <w:p w14:paraId="55BD73BC" w14:textId="041FE5AD" w:rsidR="00EB26FE" w:rsidRDefault="00F44592" w:rsidP="00D51A69">
      <w:pPr>
        <w:ind w:rightChars="35" w:right="84"/>
        <w:jc w:val="center"/>
      </w:pPr>
      <w:r>
        <w:rPr>
          <w:noProof/>
        </w:rPr>
        <w:lastRenderedPageBreak/>
        <w:drawing>
          <wp:inline distT="0" distB="0" distL="0" distR="0" wp14:anchorId="2CEFBDCC" wp14:editId="0A5BF22C">
            <wp:extent cx="1440000" cy="1440000"/>
            <wp:effectExtent l="0" t="0" r="0" b="0"/>
            <wp:docPr id="75" name="圖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圖片 75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37C50" w14:textId="6F24E5CA" w:rsidR="00F44592" w:rsidRPr="005B67AA" w:rsidRDefault="00F44592" w:rsidP="00D51A69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59" w:name="_Ref109650246"/>
      <w:bookmarkStart w:id="60" w:name="_Toc109633298"/>
      <w:r w:rsidRPr="00CE7798">
        <w:rPr>
          <w:rFonts w:cs="Times New Roman (本文 CS 字型)"/>
          <w:color w:val="000000" w:themeColor="text1"/>
          <w:sz w:val="24"/>
          <w:szCs w:val="24"/>
        </w:rPr>
        <w:t>圖</w:t>
      </w:r>
      <w:r w:rsidRPr="00CE7798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4</w:t>
      </w:r>
      <w:r w:rsidRPr="00CE7798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59"/>
      <w:r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="00574D4E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proofErr w:type="spellStart"/>
      <w:r w:rsidRPr="00F44592">
        <w:rPr>
          <w:rFonts w:cs="Times New Roman (本文 CS 字型)"/>
          <w:color w:val="000000" w:themeColor="text1"/>
          <w:sz w:val="24"/>
          <w:szCs w:val="24"/>
        </w:rPr>
        <w:t>BG</w:t>
      </w:r>
      <w:r w:rsidRPr="00F44592">
        <w:rPr>
          <w:rFonts w:cs="Times New Roman (本文 CS 字型)"/>
          <w:color w:val="000000" w:themeColor="text1"/>
          <w:sz w:val="24"/>
          <w:szCs w:val="24"/>
          <w:vertAlign w:val="subscript"/>
        </w:rPr>
        <w:t>in</w:t>
      </w:r>
      <w:proofErr w:type="spellEnd"/>
      <w:r>
        <w:rPr>
          <w:rFonts w:cs="Times New Roman (本文 CS 字型)" w:hint="eastAsia"/>
          <w:color w:val="000000" w:themeColor="text1"/>
          <w:sz w:val="24"/>
          <w:szCs w:val="24"/>
        </w:rPr>
        <w:t>圖例</w:t>
      </w:r>
      <w:bookmarkEnd w:id="60"/>
    </w:p>
    <w:p w14:paraId="193E4D09" w14:textId="77777777" w:rsidR="00F44592" w:rsidRPr="008B220E" w:rsidRDefault="00F44592" w:rsidP="000E1FF7">
      <w:pPr>
        <w:ind w:rightChars="35" w:right="84"/>
        <w:jc w:val="both"/>
        <w:rPr>
          <w:rFonts w:cs="Times New Roman"/>
          <w:color w:val="000000" w:themeColor="text1"/>
        </w:rPr>
      </w:pPr>
    </w:p>
    <w:p w14:paraId="14990FDA" w14:textId="560C0DFC" w:rsidR="00071274" w:rsidRDefault="00EB26FE" w:rsidP="0024756D">
      <w:pPr>
        <w:pStyle w:val="2"/>
      </w:pPr>
      <w:bookmarkStart w:id="61" w:name="_Toc108611744"/>
      <w:r>
        <w:t>3</w:t>
      </w:r>
      <w:r w:rsidRPr="00543586">
        <w:t>.</w:t>
      </w:r>
      <w:r w:rsidR="00594C4F">
        <w:t>4</w:t>
      </w:r>
      <w:r w:rsidRPr="00543586">
        <w:rPr>
          <w:rFonts w:hint="eastAsia"/>
        </w:rPr>
        <w:t xml:space="preserve"> </w:t>
      </w:r>
      <w:r>
        <w:rPr>
          <w:rFonts w:hint="eastAsia"/>
        </w:rPr>
        <w:t>演算法</w:t>
      </w:r>
      <w:bookmarkEnd w:id="61"/>
    </w:p>
    <w:p w14:paraId="4F01D26B" w14:textId="150BD2B3" w:rsidR="0007127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 w:rsidRPr="002349F4">
        <w:rPr>
          <w:rFonts w:cs="Times New Roman (本文 CS 字型)" w:hint="eastAsia"/>
          <w:color w:val="000000" w:themeColor="text1"/>
        </w:rPr>
        <w:t>綜合</w:t>
      </w:r>
      <w:r>
        <w:rPr>
          <w:rFonts w:cs="Times New Roman (本文 CS 字型)" w:hint="eastAsia"/>
          <w:color w:val="000000" w:themeColor="text1"/>
        </w:rPr>
        <w:t>上述小節所提到的方法步驟，本論文將視覺化</w:t>
      </w:r>
      <w:r w:rsidR="00D777A2">
        <w:rPr>
          <w:rFonts w:cs="Times New Roman (本文 CS 字型)" w:hint="eastAsia"/>
          <w:color w:val="000000" w:themeColor="text1"/>
        </w:rPr>
        <w:t>巢狀</w:t>
      </w:r>
      <w:r>
        <w:rPr>
          <w:rFonts w:cs="Times New Roman (本文 CS 字型)"/>
          <w:color w:val="000000" w:themeColor="text1"/>
        </w:rPr>
        <w:t xml:space="preserve"> QR Code</w:t>
      </w:r>
      <w:r>
        <w:rPr>
          <w:rFonts w:cs="Times New Roman (本文 CS 字型)" w:hint="eastAsia"/>
          <w:color w:val="000000" w:themeColor="text1"/>
        </w:rPr>
        <w:t>的演算法描述如下。</w:t>
      </w:r>
    </w:p>
    <w:p w14:paraId="13F243DE" w14:textId="77777777" w:rsidR="0007127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輸入：</w:t>
      </w:r>
      <w:r>
        <w:rPr>
          <w:rFonts w:cs="Times New Roman (本文 CS 字型)" w:hint="eastAsia"/>
          <w:color w:val="000000" w:themeColor="text1"/>
        </w:rPr>
        <w:t xml:space="preserve"> </w:t>
      </w:r>
      <w:r>
        <w:rPr>
          <w:rFonts w:cs="Times New Roman (本文 CS 字型)"/>
          <w:color w:val="000000" w:themeColor="text1"/>
        </w:rPr>
        <w:t xml:space="preserve"> </w:t>
      </w:r>
      <w:r>
        <w:rPr>
          <w:rFonts w:cs="Times New Roman (本文 CS 字型)" w:hint="eastAsia"/>
          <w:color w:val="000000" w:themeColor="text1"/>
        </w:rPr>
        <w:t>兩張彩色有意義的圖像及兩個字串內容。</w:t>
      </w:r>
    </w:p>
    <w:p w14:paraId="50224BD4" w14:textId="77777777" w:rsidR="0007127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輸出：</w:t>
      </w:r>
      <w:r>
        <w:rPr>
          <w:rFonts w:cs="Times New Roman (本文 CS 字型)" w:hint="eastAsia"/>
          <w:color w:val="000000" w:themeColor="text1"/>
        </w:rPr>
        <w:t xml:space="preserve"> </w:t>
      </w:r>
      <w:r>
        <w:rPr>
          <w:rFonts w:cs="Times New Roman (本文 CS 字型)"/>
          <w:color w:val="000000" w:themeColor="text1"/>
        </w:rPr>
        <w:t xml:space="preserve"> </w:t>
      </w:r>
      <w:r>
        <w:rPr>
          <w:rFonts w:cs="Times New Roman (本文 CS 字型)" w:hint="eastAsia"/>
          <w:color w:val="000000" w:themeColor="text1"/>
        </w:rPr>
        <w:t>一張視覺化的</w:t>
      </w:r>
      <w:r>
        <w:rPr>
          <w:rFonts w:cs="Times New Roman (本文 CS 字型)"/>
          <w:color w:val="000000" w:themeColor="text1"/>
        </w:rPr>
        <w:t>The Nested QR Code</w:t>
      </w:r>
      <w:r>
        <w:rPr>
          <w:rFonts w:cs="Times New Roman (本文 CS 字型)" w:hint="eastAsia"/>
          <w:color w:val="000000" w:themeColor="text1"/>
        </w:rPr>
        <w:t>。</w:t>
      </w:r>
    </w:p>
    <w:p w14:paraId="4EC3D5FD" w14:textId="77777777" w:rsidR="0007127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執行步驟：</w:t>
      </w:r>
    </w:p>
    <w:p w14:paraId="49F519CF" w14:textId="24C89F3F" w:rsidR="0007127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1</w:t>
      </w:r>
      <w:r>
        <w:rPr>
          <w:rFonts w:cs="Times New Roman (本文 CS 字型)" w:hint="eastAsia"/>
          <w:color w:val="000000" w:themeColor="text1"/>
        </w:rPr>
        <w:t>：</w:t>
      </w:r>
      <w:r w:rsidR="005051E7"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產生兩個含有不同字串內容的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。</w:t>
      </w:r>
    </w:p>
    <w:p w14:paraId="5AEBFE4D" w14:textId="3F920436" w:rsidR="00071274" w:rsidRPr="002349F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2</w:t>
      </w:r>
      <w:r>
        <w:rPr>
          <w:rFonts w:cs="Times New Roman (本文 CS 字型)" w:hint="eastAsia"/>
          <w:color w:val="000000" w:themeColor="text1"/>
        </w:rPr>
        <w:t>：</w:t>
      </w:r>
      <w:r w:rsidR="005051E7"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產生一個</w:t>
      </w:r>
      <w:r>
        <w:rPr>
          <w:rFonts w:cs="Times New Roman (本文 CS 字型)"/>
          <w:color w:val="000000" w:themeColor="text1"/>
        </w:rPr>
        <w:t>The Nested QR Code</w:t>
      </w:r>
      <w:r>
        <w:rPr>
          <w:rFonts w:cs="Times New Roman (本文 CS 字型)" w:hint="eastAsia"/>
          <w:color w:val="000000" w:themeColor="text1"/>
        </w:rPr>
        <w:t>。</w:t>
      </w:r>
    </w:p>
    <w:p w14:paraId="2A87C397" w14:textId="474DFEAE" w:rsidR="00071274" w:rsidRDefault="00071274" w:rsidP="000E1FF7">
      <w:pPr>
        <w:spacing w:line="360" w:lineRule="auto"/>
        <w:ind w:leftChars="200" w:left="1440" w:hangingChars="400" w:hanging="96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3</w:t>
      </w:r>
      <w:r w:rsidR="005051E7">
        <w:rPr>
          <w:rFonts w:cs="Times New Roman (本文 CS 字型)"/>
          <w:color w:val="000000" w:themeColor="text1"/>
        </w:rPr>
        <w:t xml:space="preserve"> : </w:t>
      </w:r>
      <w:r w:rsidR="005051E7"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調整輸入的兩個圖像，根據所要融合的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大小，變更其為相對的</w:t>
      </w:r>
      <w:r>
        <w:rPr>
          <w:rFonts w:cs="Times New Roman (本文 CS 字型)"/>
          <w:color w:val="000000" w:themeColor="text1"/>
        </w:rPr>
        <w:t>QR Code</w:t>
      </w:r>
      <w:r>
        <w:rPr>
          <w:rFonts w:cs="Times New Roman (本文 CS 字型)" w:hint="eastAsia"/>
          <w:color w:val="000000" w:themeColor="text1"/>
        </w:rPr>
        <w:t>大小。</w:t>
      </w:r>
    </w:p>
    <w:p w14:paraId="163036CD" w14:textId="0608A279" w:rsidR="00A158C2" w:rsidRPr="00A158C2" w:rsidRDefault="00A158C2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4</w:t>
      </w:r>
      <w:r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將</w:t>
      </w:r>
      <w:proofErr w:type="spellStart"/>
      <w:r>
        <w:rPr>
          <w:rFonts w:cs="Times New Roman (本文 CS 字型)"/>
          <w:color w:val="000000" w:themeColor="text1"/>
        </w:rPr>
        <w:t>QR</w:t>
      </w:r>
      <w:r>
        <w:rPr>
          <w:rFonts w:cs="Times New Roman (本文 CS 字型)" w:hint="eastAsia"/>
          <w:color w:val="000000" w:themeColor="text1"/>
          <w:vertAlign w:val="subscript"/>
        </w:rPr>
        <w:t>o</w:t>
      </w:r>
      <w:r>
        <w:rPr>
          <w:rFonts w:cs="Times New Roman (本文 CS 字型)"/>
          <w:color w:val="000000" w:themeColor="text1"/>
          <w:vertAlign w:val="subscript"/>
        </w:rPr>
        <w:t>ut</w:t>
      </w:r>
      <w:proofErr w:type="spellEnd"/>
      <w:r w:rsidRPr="00707F2D">
        <w:rPr>
          <w:rFonts w:cs="Times New Roman (本文 CS 字型)" w:hint="eastAsia"/>
          <w:color w:val="000000" w:themeColor="text1"/>
        </w:rPr>
        <w:t>的</w:t>
      </w:r>
      <w:r>
        <w:rPr>
          <w:rFonts w:cs="Times New Roman (本文 CS 字型)" w:hint="eastAsia"/>
          <w:color w:val="000000" w:themeColor="text1"/>
        </w:rPr>
        <w:t>功能模組與</w:t>
      </w:r>
      <w:r w:rsidR="00D777A2">
        <w:rPr>
          <w:rFonts w:cs="Times New Roman (本文 CS 字型)" w:hint="eastAsia"/>
          <w:color w:val="000000" w:themeColor="text1"/>
        </w:rPr>
        <w:t>對應的</w:t>
      </w:r>
      <w:proofErr w:type="spellStart"/>
      <w:r w:rsidRPr="005E287F">
        <w:rPr>
          <w:rFonts w:cs="Times New Roman (本文 CS 字型)"/>
          <w:color w:val="000000" w:themeColor="text1"/>
        </w:rPr>
        <w:t>BG</w:t>
      </w:r>
      <w:r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 w:rsidRPr="005E287F">
        <w:rPr>
          <w:rFonts w:cs="Times New Roman (本文 CS 字型)"/>
          <w:color w:val="000000" w:themeColor="text1"/>
        </w:rPr>
        <w:t xml:space="preserve"> </w:t>
      </w:r>
      <w:r w:rsidR="00D777A2">
        <w:rPr>
          <w:rFonts w:cs="Times New Roman (本文 CS 字型)" w:hint="eastAsia"/>
          <w:color w:val="000000" w:themeColor="text1"/>
        </w:rPr>
        <w:t>進行</w:t>
      </w:r>
      <w:r w:rsidRPr="00F15BFF">
        <w:t>半透明</w:t>
      </w:r>
      <w:r>
        <w:rPr>
          <w:rFonts w:hint="eastAsia"/>
        </w:rPr>
        <w:t>化</w:t>
      </w:r>
      <w:r>
        <w:rPr>
          <w:rFonts w:cs="Times New Roman (本文 CS 字型)" w:hint="eastAsia"/>
          <w:color w:val="000000" w:themeColor="text1"/>
        </w:rPr>
        <w:t>。</w:t>
      </w:r>
    </w:p>
    <w:p w14:paraId="356735BF" w14:textId="76E09937" w:rsidR="00071274" w:rsidRDefault="00071274" w:rsidP="000E1FF7">
      <w:pPr>
        <w:spacing w:line="360" w:lineRule="auto"/>
        <w:ind w:left="1436" w:hanging="956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 w:rsidR="00A158C2">
        <w:rPr>
          <w:rFonts w:cs="Times New Roman (本文 CS 字型)"/>
          <w:color w:val="000000" w:themeColor="text1"/>
        </w:rPr>
        <w:t>5</w:t>
      </w:r>
      <w:r>
        <w:rPr>
          <w:rFonts w:cs="Times New Roman (本文 CS 字型)" w:hint="eastAsia"/>
          <w:color w:val="000000" w:themeColor="text1"/>
        </w:rPr>
        <w:t>：</w:t>
      </w:r>
      <w:r w:rsidR="005051E7"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將</w:t>
      </w:r>
      <w:proofErr w:type="spellStart"/>
      <w:r>
        <w:rPr>
          <w:rFonts w:cs="Times New Roman (本文 CS 字型)"/>
          <w:color w:val="000000" w:themeColor="text1"/>
        </w:rPr>
        <w:t>Q</w:t>
      </w:r>
      <w:r w:rsidR="005051E7">
        <w:rPr>
          <w:rFonts w:cs="Times New Roman (本文 CS 字型)"/>
          <w:color w:val="000000" w:themeColor="text1"/>
        </w:rPr>
        <w:t>R</w:t>
      </w:r>
      <w:r w:rsidR="005051E7" w:rsidRPr="005051E7">
        <w:rPr>
          <w:rFonts w:cs="Times New Roman (本文 CS 字型)"/>
          <w:color w:val="000000" w:themeColor="text1"/>
          <w:vertAlign w:val="subscript"/>
        </w:rPr>
        <w:t>out</w:t>
      </w:r>
      <w:proofErr w:type="spellEnd"/>
      <w:r>
        <w:rPr>
          <w:rFonts w:cs="Times New Roman (本文 CS 字型)" w:hint="eastAsia"/>
          <w:color w:val="000000" w:themeColor="text1"/>
        </w:rPr>
        <w:t>的功能模組，與</w:t>
      </w:r>
      <w:proofErr w:type="spellStart"/>
      <w:r w:rsidR="00136F92">
        <w:rPr>
          <w:rFonts w:cs="Times New Roman (本文 CS 字型)"/>
          <w:color w:val="000000" w:themeColor="text1"/>
        </w:rPr>
        <w:t>BG</w:t>
      </w:r>
      <w:r w:rsidR="005051E7" w:rsidRPr="005051E7">
        <w:rPr>
          <w:rFonts w:cs="Times New Roman (本文 CS 字型)" w:hint="eastAsia"/>
          <w:color w:val="000000" w:themeColor="text1"/>
          <w:vertAlign w:val="subscript"/>
        </w:rPr>
        <w:t>o</w:t>
      </w:r>
      <w:r w:rsidR="005051E7" w:rsidRPr="005051E7">
        <w:rPr>
          <w:rFonts w:cs="Times New Roman (本文 CS 字型)"/>
          <w:color w:val="000000" w:themeColor="text1"/>
          <w:vertAlign w:val="subscript"/>
        </w:rPr>
        <w:t>ut</w:t>
      </w:r>
      <w:proofErr w:type="spellEnd"/>
      <w:r>
        <w:rPr>
          <w:rFonts w:cs="Times New Roman (本文 CS 字型)" w:hint="eastAsia"/>
          <w:color w:val="000000" w:themeColor="text1"/>
        </w:rPr>
        <w:t>圖像做</w:t>
      </w:r>
      <w:r w:rsidR="00942DA8" w:rsidRPr="00942DA8">
        <w:rPr>
          <w:rFonts w:cs="Times New Roman (本文 CS 字型)" w:hint="eastAsia"/>
          <w:color w:val="000000" w:themeColor="text1"/>
        </w:rPr>
        <w:t>資料模組的</w:t>
      </w:r>
      <w:r w:rsidR="00A158C2">
        <w:rPr>
          <w:rFonts w:cs="Times New Roman (本文 CS 字型)"/>
          <w:color w:val="000000" w:themeColor="text1"/>
        </w:rPr>
        <w:t>1/3</w:t>
      </w:r>
      <w:r w:rsidR="00942DA8" w:rsidRPr="00942DA8">
        <w:rPr>
          <w:rFonts w:cs="Times New Roman (本文 CS 字型)" w:hint="eastAsia"/>
          <w:color w:val="000000" w:themeColor="text1"/>
        </w:rPr>
        <w:t>中</w:t>
      </w:r>
      <w:r w:rsidR="00942DA8" w:rsidRPr="00942DA8">
        <w:rPr>
          <w:rFonts w:cs="Times New Roman (本文 CS 字型)"/>
          <w:color w:val="000000" w:themeColor="text1"/>
        </w:rPr>
        <w:t>央位置顏色進行</w:t>
      </w:r>
      <w:r w:rsidR="00942DA8" w:rsidRPr="00942DA8">
        <w:rPr>
          <w:rFonts w:cs="Times New Roman (本文 CS 字型)" w:hint="eastAsia"/>
          <w:color w:val="000000" w:themeColor="text1"/>
        </w:rPr>
        <w:t>合成運算</w:t>
      </w:r>
    </w:p>
    <w:p w14:paraId="4C79D26A" w14:textId="0BA2BBD3" w:rsidR="00071274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6</w:t>
      </w:r>
      <w:r>
        <w:rPr>
          <w:rFonts w:cs="Times New Roman (本文 CS 字型)" w:hint="eastAsia"/>
          <w:color w:val="000000" w:themeColor="text1"/>
        </w:rPr>
        <w:t>：</w:t>
      </w:r>
      <w:r w:rsidR="005051E7"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將</w:t>
      </w:r>
      <w:proofErr w:type="spellStart"/>
      <w:r w:rsidRPr="00707F2D">
        <w:rPr>
          <w:rFonts w:cs="Times New Roman (本文 CS 字型)"/>
          <w:color w:val="000000" w:themeColor="text1"/>
        </w:rPr>
        <w:t>BG</w:t>
      </w:r>
      <w:r w:rsidRPr="00707F2D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>
        <w:rPr>
          <w:rFonts w:cs="Times New Roman (本文 CS 字型)" w:hint="eastAsia"/>
          <w:color w:val="000000" w:themeColor="text1"/>
        </w:rPr>
        <w:t>中間三分之一有不同的地方原封不動的留存。</w:t>
      </w:r>
    </w:p>
    <w:p w14:paraId="7D0C3643" w14:textId="5A110217" w:rsidR="00A158C2" w:rsidRDefault="00A158C2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7</w:t>
      </w:r>
      <w:r>
        <w:rPr>
          <w:rFonts w:cs="Times New Roman (本文 CS 字型)" w:hint="eastAsia"/>
          <w:color w:val="000000" w:themeColor="text1"/>
        </w:rPr>
        <w:t>：</w:t>
      </w:r>
      <w:r>
        <w:rPr>
          <w:rFonts w:cs="Times New Roman (本文 CS 字型)"/>
          <w:color w:val="000000" w:themeColor="text1"/>
        </w:rPr>
        <w:tab/>
      </w:r>
      <w:r>
        <w:rPr>
          <w:rFonts w:cs="Times New Roman (本文 CS 字型)" w:hint="eastAsia"/>
          <w:color w:val="000000" w:themeColor="text1"/>
        </w:rPr>
        <w:t>保留</w:t>
      </w:r>
      <w:proofErr w:type="spellStart"/>
      <w:r>
        <w:rPr>
          <w:rFonts w:cs="Times New Roman (本文 CS 字型)"/>
          <w:color w:val="000000" w:themeColor="text1"/>
        </w:rPr>
        <w:t>BG</w:t>
      </w:r>
      <w:r w:rsidRPr="00A158C2"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>
        <w:rPr>
          <w:rFonts w:cs="Times New Roman (本文 CS 字型)" w:hint="eastAsia"/>
          <w:color w:val="000000" w:themeColor="text1"/>
        </w:rPr>
        <w:t>的功能模組顏色，增加辨識度。</w:t>
      </w:r>
    </w:p>
    <w:p w14:paraId="598A22F7" w14:textId="679C1697" w:rsidR="00A158C2" w:rsidRPr="00707F2D" w:rsidRDefault="00A158C2" w:rsidP="000E1FF7">
      <w:pPr>
        <w:spacing w:line="360" w:lineRule="auto"/>
        <w:ind w:left="1436" w:hanging="956"/>
        <w:jc w:val="both"/>
        <w:rPr>
          <w:rFonts w:cs="Times New Roman (本文 CS 字型)"/>
          <w:color w:val="000000" w:themeColor="text1"/>
        </w:rPr>
      </w:pPr>
      <w:r>
        <w:rPr>
          <w:rFonts w:cs="Times New Roman (本文 CS 字型)" w:hint="eastAsia"/>
          <w:color w:val="000000" w:themeColor="text1"/>
        </w:rPr>
        <w:t>步驟</w:t>
      </w:r>
      <w:r>
        <w:rPr>
          <w:rFonts w:cs="Times New Roman (本文 CS 字型)"/>
          <w:color w:val="000000" w:themeColor="text1"/>
        </w:rPr>
        <w:t>8</w:t>
      </w:r>
      <w:r>
        <w:rPr>
          <w:rFonts w:cs="Times New Roman (本文 CS 字型)" w:hint="eastAsia"/>
          <w:color w:val="000000" w:themeColor="text1"/>
        </w:rPr>
        <w:t>：</w:t>
      </w:r>
      <w:r>
        <w:rPr>
          <w:rFonts w:cs="Times New Roman (本文 CS 字型)"/>
          <w:color w:val="000000" w:themeColor="text1"/>
        </w:rPr>
        <w:tab/>
      </w:r>
      <w:proofErr w:type="spellStart"/>
      <w:r>
        <w:rPr>
          <w:rFonts w:cs="Times New Roman (本文 CS 字型)"/>
          <w:color w:val="000000" w:themeColor="text1"/>
        </w:rPr>
        <w:t>QR</w:t>
      </w:r>
      <w:r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>
        <w:rPr>
          <w:rFonts w:cs="Times New Roman (本文 CS 字型)" w:hint="eastAsia"/>
          <w:color w:val="000000" w:themeColor="text1"/>
        </w:rPr>
        <w:t>的功能模組，與</w:t>
      </w:r>
      <w:proofErr w:type="spellStart"/>
      <w:r>
        <w:rPr>
          <w:rFonts w:cs="Times New Roman (本文 CS 字型)"/>
          <w:color w:val="000000" w:themeColor="text1"/>
        </w:rPr>
        <w:t>BG</w:t>
      </w:r>
      <w:r>
        <w:rPr>
          <w:rFonts w:cs="Times New Roman (本文 CS 字型)"/>
          <w:color w:val="000000" w:themeColor="text1"/>
          <w:vertAlign w:val="subscript"/>
        </w:rPr>
        <w:t>in</w:t>
      </w:r>
      <w:proofErr w:type="spellEnd"/>
      <w:r>
        <w:rPr>
          <w:rFonts w:cs="Times New Roman (本文 CS 字型)" w:hint="eastAsia"/>
          <w:color w:val="000000" w:themeColor="text1"/>
        </w:rPr>
        <w:t>圖像做</w:t>
      </w:r>
      <w:r w:rsidRPr="00942DA8">
        <w:rPr>
          <w:rFonts w:cs="Times New Roman (本文 CS 字型)" w:hint="eastAsia"/>
          <w:color w:val="000000" w:themeColor="text1"/>
        </w:rPr>
        <w:t>資料模組的</w:t>
      </w:r>
      <w:r w:rsidRPr="00942DA8">
        <w:rPr>
          <w:rFonts w:cs="Times New Roman (本文 CS 字型)"/>
          <w:color w:val="000000" w:themeColor="text1"/>
        </w:rPr>
        <w:t>顏色進行</w:t>
      </w:r>
      <w:r w:rsidRPr="00942DA8">
        <w:rPr>
          <w:rFonts w:cs="Times New Roman (本文 CS 字型)" w:hint="eastAsia"/>
          <w:color w:val="000000" w:themeColor="text1"/>
        </w:rPr>
        <w:t>合成運算</w:t>
      </w:r>
    </w:p>
    <w:p w14:paraId="788A0871" w14:textId="77777777" w:rsidR="00071274" w:rsidRPr="00A158C2" w:rsidRDefault="00071274" w:rsidP="000E1FF7">
      <w:pPr>
        <w:spacing w:line="360" w:lineRule="auto"/>
        <w:ind w:firstLineChars="200" w:firstLine="480"/>
        <w:jc w:val="both"/>
        <w:rPr>
          <w:rFonts w:cs="Times New Roman (本文 CS 字型)"/>
          <w:color w:val="000000" w:themeColor="text1"/>
        </w:rPr>
      </w:pPr>
    </w:p>
    <w:p w14:paraId="6272D262" w14:textId="77777777" w:rsidR="00071274" w:rsidRDefault="00071274" w:rsidP="000E1FF7">
      <w:pPr>
        <w:overflowPunct w:val="0"/>
        <w:adjustRightInd w:val="0"/>
        <w:snapToGrid w:val="0"/>
        <w:spacing w:line="360" w:lineRule="auto"/>
        <w:ind w:firstLineChars="200" w:firstLine="480"/>
        <w:jc w:val="both"/>
        <w:rPr>
          <w:color w:val="FF0000"/>
        </w:rPr>
      </w:pPr>
    </w:p>
    <w:p w14:paraId="69FDD2D7" w14:textId="2D4D42C2" w:rsidR="00071274" w:rsidRPr="00994933" w:rsidRDefault="00071274" w:rsidP="000E1FF7">
      <w:pPr>
        <w:overflowPunct w:val="0"/>
        <w:adjustRightInd w:val="0"/>
        <w:snapToGrid w:val="0"/>
        <w:spacing w:line="360" w:lineRule="auto"/>
        <w:ind w:firstLineChars="200" w:firstLine="480"/>
        <w:jc w:val="both"/>
        <w:rPr>
          <w:color w:val="FF0000"/>
        </w:rPr>
      </w:pPr>
    </w:p>
    <w:p w14:paraId="56DFF572" w14:textId="0BCE86CC" w:rsidR="00DF78C7" w:rsidRDefault="00DF78C7" w:rsidP="000E1FF7">
      <w:pPr>
        <w:spacing w:line="360" w:lineRule="auto"/>
        <w:jc w:val="both"/>
        <w:rPr>
          <w:rFonts w:cs="Times New Roman"/>
          <w:b/>
          <w:bCs/>
          <w:kern w:val="52"/>
          <w:sz w:val="32"/>
          <w:szCs w:val="32"/>
        </w:rPr>
      </w:pPr>
    </w:p>
    <w:p w14:paraId="498E68C2" w14:textId="3F699A58" w:rsidR="00071274" w:rsidRDefault="00071274" w:rsidP="000E1FF7">
      <w:pPr>
        <w:pStyle w:val="10"/>
        <w:adjustRightInd w:val="0"/>
        <w:snapToGrid w:val="0"/>
        <w:spacing w:line="360" w:lineRule="auto"/>
      </w:pPr>
      <w:bookmarkStart w:id="62" w:name="_Toc108611745"/>
      <w:r w:rsidRPr="00F84009">
        <w:t>第四章</w:t>
      </w:r>
      <w:r w:rsidR="00C92F41">
        <w:rPr>
          <w:b w:val="0"/>
          <w:bCs w:val="0"/>
        </w:rPr>
        <w:tab/>
      </w:r>
      <w:r w:rsidRPr="00F84009">
        <w:t>實驗結果</w:t>
      </w:r>
      <w:bookmarkEnd w:id="62"/>
    </w:p>
    <w:p w14:paraId="3F70F497" w14:textId="13526690" w:rsidR="00F84009" w:rsidRPr="00635322" w:rsidRDefault="00F84009" w:rsidP="000E1FF7">
      <w:pPr>
        <w:spacing w:line="360" w:lineRule="auto"/>
        <w:ind w:firstLine="480"/>
        <w:jc w:val="both"/>
      </w:pPr>
      <w:r w:rsidRPr="00635322">
        <w:rPr>
          <w:rFonts w:hint="eastAsia"/>
          <w:color w:val="000000" w:themeColor="text1"/>
        </w:rPr>
        <w:t>本章將描述本篇論文所提的視覺化</w:t>
      </w:r>
      <w:r w:rsidR="00420BFD" w:rsidRPr="00635322">
        <w:rPr>
          <w:rFonts w:hint="eastAsia"/>
          <w:color w:val="000000" w:themeColor="text1"/>
        </w:rPr>
        <w:t>巢狀</w:t>
      </w:r>
      <w:r w:rsidRPr="00635322">
        <w:rPr>
          <w:rFonts w:hint="eastAsia"/>
          <w:color w:val="000000" w:themeColor="text1"/>
        </w:rPr>
        <w:t>QR</w:t>
      </w:r>
      <w:r w:rsidRPr="00635322">
        <w:rPr>
          <w:color w:val="000000" w:themeColor="text1"/>
        </w:rPr>
        <w:t xml:space="preserve"> Code</w:t>
      </w:r>
      <w:r w:rsidRPr="00635322">
        <w:rPr>
          <w:rFonts w:hint="eastAsia"/>
          <w:color w:val="000000" w:themeColor="text1"/>
        </w:rPr>
        <w:t>的實驗與結果，首先會在</w:t>
      </w:r>
      <w:r w:rsidRPr="00635322">
        <w:rPr>
          <w:rFonts w:hint="eastAsia"/>
          <w:color w:val="000000" w:themeColor="text1"/>
        </w:rPr>
        <w:t>4.1</w:t>
      </w:r>
      <w:r w:rsidRPr="00635322">
        <w:rPr>
          <w:rFonts w:hint="eastAsia"/>
          <w:color w:val="000000" w:themeColor="text1"/>
        </w:rPr>
        <w:t>節中介紹本次實驗中所使用的設備與開發環境，接著在</w:t>
      </w:r>
      <w:r w:rsidRPr="00635322">
        <w:rPr>
          <w:rFonts w:hint="eastAsia"/>
          <w:color w:val="000000" w:themeColor="text1"/>
        </w:rPr>
        <w:t>4.2</w:t>
      </w:r>
      <w:r w:rsidRPr="00635322">
        <w:rPr>
          <w:rFonts w:hint="eastAsia"/>
          <w:color w:val="000000" w:themeColor="text1"/>
        </w:rPr>
        <w:t>節中介紹視覺化</w:t>
      </w:r>
      <w:r w:rsidR="00420BFD" w:rsidRPr="00635322">
        <w:rPr>
          <w:rFonts w:hint="eastAsia"/>
          <w:color w:val="000000" w:themeColor="text1"/>
        </w:rPr>
        <w:t>巢狀</w:t>
      </w:r>
      <w:r w:rsidRPr="00635322">
        <w:rPr>
          <w:rFonts w:hint="eastAsia"/>
          <w:color w:val="000000" w:themeColor="text1"/>
        </w:rPr>
        <w:t>QR</w:t>
      </w:r>
      <w:r w:rsidRPr="00635322">
        <w:rPr>
          <w:color w:val="000000" w:themeColor="text1"/>
        </w:rPr>
        <w:t xml:space="preserve"> Code</w:t>
      </w:r>
      <w:r w:rsidRPr="00635322">
        <w:rPr>
          <w:rFonts w:hint="eastAsia"/>
          <w:color w:val="000000" w:themeColor="text1"/>
        </w:rPr>
        <w:t>的實作流程，</w:t>
      </w:r>
      <w:r w:rsidR="00635322" w:rsidRPr="00635322">
        <w:rPr>
          <w:rFonts w:hint="eastAsia"/>
          <w:color w:val="000000" w:themeColor="text1"/>
        </w:rPr>
        <w:t xml:space="preserve"> </w:t>
      </w:r>
      <w:r w:rsidRPr="00635322">
        <w:rPr>
          <w:rFonts w:hint="eastAsia"/>
          <w:color w:val="000000" w:themeColor="text1"/>
        </w:rPr>
        <w:t>4.3</w:t>
      </w:r>
      <w:r w:rsidRPr="00635322">
        <w:rPr>
          <w:rFonts w:hint="eastAsia"/>
          <w:color w:val="000000" w:themeColor="text1"/>
        </w:rPr>
        <w:t>節中</w:t>
      </w:r>
      <w:r w:rsidR="00635322">
        <w:rPr>
          <w:rFonts w:hint="eastAsia"/>
          <w:color w:val="000000" w:themeColor="text1"/>
        </w:rPr>
        <w:t>討論</w:t>
      </w:r>
      <w:proofErr w:type="spellStart"/>
      <w:r w:rsidR="00635322" w:rsidRPr="006D104D">
        <w:rPr>
          <w:i/>
          <w:iCs/>
        </w:rPr>
        <w:t>QR</w:t>
      </w:r>
      <w:r w:rsidR="00635322" w:rsidRPr="006D104D">
        <w:rPr>
          <w:i/>
          <w:iCs/>
          <w:vertAlign w:val="subscript"/>
        </w:rPr>
        <w:t>outo</w:t>
      </w:r>
      <w:proofErr w:type="spellEnd"/>
      <w:r w:rsidR="00635322">
        <w:rPr>
          <w:rFonts w:hint="eastAsia"/>
        </w:rPr>
        <w:t>與</w:t>
      </w:r>
      <w:proofErr w:type="spellStart"/>
      <w:r w:rsidR="00635322" w:rsidRPr="006D104D">
        <w:rPr>
          <w:i/>
          <w:iCs/>
        </w:rPr>
        <w:t>QR</w:t>
      </w:r>
      <w:r w:rsidR="00635322" w:rsidRPr="006D104D">
        <w:rPr>
          <w:i/>
          <w:iCs/>
          <w:vertAlign w:val="subscript"/>
        </w:rPr>
        <w:t>ino</w:t>
      </w:r>
      <w:proofErr w:type="spellEnd"/>
      <w:r w:rsidR="00635322">
        <w:rPr>
          <w:rFonts w:hint="eastAsia"/>
        </w:rPr>
        <w:t>參數選擇，最後</w:t>
      </w:r>
      <w:r w:rsidRPr="00635322">
        <w:rPr>
          <w:rFonts w:hint="eastAsia"/>
          <w:color w:val="000000" w:themeColor="text1"/>
        </w:rPr>
        <w:t>針對實驗獲得的結果進行討論。</w:t>
      </w:r>
    </w:p>
    <w:p w14:paraId="7877B5E4" w14:textId="000BDD65" w:rsidR="00F84009" w:rsidRPr="00543586" w:rsidRDefault="00F84009" w:rsidP="0024756D">
      <w:pPr>
        <w:pStyle w:val="2"/>
      </w:pPr>
      <w:bookmarkStart w:id="63" w:name="_Toc103884533"/>
      <w:bookmarkStart w:id="64" w:name="_Toc103884570"/>
      <w:bookmarkStart w:id="65" w:name="_Toc107853912"/>
      <w:bookmarkStart w:id="66" w:name="_Toc108611746"/>
      <w:r w:rsidRPr="00F84009">
        <w:t>4.1</w:t>
      </w:r>
      <w:r w:rsidRPr="00543586">
        <w:rPr>
          <w:rFonts w:hint="eastAsia"/>
        </w:rPr>
        <w:t>實</w:t>
      </w:r>
      <w:r w:rsidRPr="00543586">
        <w:t>驗環境</w:t>
      </w:r>
      <w:bookmarkEnd w:id="63"/>
      <w:bookmarkEnd w:id="64"/>
      <w:bookmarkEnd w:id="65"/>
      <w:bookmarkEnd w:id="66"/>
    </w:p>
    <w:p w14:paraId="576D0144" w14:textId="2922D217" w:rsidR="006C249A" w:rsidRPr="00DB0F28" w:rsidRDefault="00F84009" w:rsidP="00BC5710">
      <w:pPr>
        <w:spacing w:line="360" w:lineRule="auto"/>
        <w:ind w:firstLine="480"/>
        <w:jc w:val="both"/>
        <w:rPr>
          <w:color w:val="FF0000"/>
        </w:rPr>
      </w:pPr>
      <w:r w:rsidRPr="008629FB">
        <w:rPr>
          <w:rFonts w:hint="eastAsia"/>
        </w:rPr>
        <w:t>本實驗實作了編碼端程式</w:t>
      </w:r>
      <w:r w:rsidR="00965E87">
        <w:rPr>
          <w:rFonts w:hint="eastAsia"/>
        </w:rPr>
        <w:t>，使用</w:t>
      </w:r>
      <w:r w:rsidR="006C249A">
        <w:t>OpenCV</w:t>
      </w:r>
      <w:r w:rsidR="006C249A">
        <w:rPr>
          <w:rFonts w:hint="eastAsia"/>
        </w:rPr>
        <w:t>函式庫、</w:t>
      </w:r>
      <w:proofErr w:type="spellStart"/>
      <w:r w:rsidR="006D104D">
        <w:t>N</w:t>
      </w:r>
      <w:r w:rsidR="006C249A">
        <w:t>ayuki</w:t>
      </w:r>
      <w:proofErr w:type="spellEnd"/>
      <w:r w:rsidR="006C249A">
        <w:t xml:space="preserve"> QR Code </w:t>
      </w:r>
      <w:r w:rsidR="00A44F62">
        <w:rPr>
          <w:rFonts w:hint="eastAsia"/>
        </w:rPr>
        <w:t>Ｇ、</w:t>
      </w:r>
      <w:r w:rsidR="00A44F62">
        <w:t>G</w:t>
      </w:r>
      <w:r w:rsidR="006C249A">
        <w:t>enerator</w:t>
      </w:r>
      <w:r w:rsidR="006C249A">
        <w:rPr>
          <w:rFonts w:hint="eastAsia"/>
        </w:rPr>
        <w:t xml:space="preserve"> </w:t>
      </w:r>
      <w:r w:rsidR="006C249A">
        <w:t xml:space="preserve">Project </w:t>
      </w:r>
      <w:r w:rsidR="006C249A">
        <w:rPr>
          <w:rFonts w:hint="eastAsia"/>
        </w:rPr>
        <w:t>以及</w:t>
      </w:r>
      <w:r w:rsidR="00910E95" w:rsidRPr="008629FB">
        <w:rPr>
          <w:rFonts w:hint="eastAsia"/>
        </w:rPr>
        <w:t>C</w:t>
      </w:r>
      <w:r w:rsidR="00910E95" w:rsidRPr="008629FB">
        <w:t>++</w:t>
      </w:r>
      <w:r w:rsidRPr="008629FB">
        <w:rPr>
          <w:rFonts w:hint="eastAsia"/>
        </w:rPr>
        <w:t>程式語言</w:t>
      </w:r>
      <w:r w:rsidR="006C249A">
        <w:rPr>
          <w:rFonts w:hint="eastAsia"/>
        </w:rPr>
        <w:t>所</w:t>
      </w:r>
      <w:r w:rsidRPr="008629FB">
        <w:rPr>
          <w:rFonts w:hint="eastAsia"/>
        </w:rPr>
        <w:t>撰寫出產生可</w:t>
      </w:r>
      <w:r w:rsidR="00C92F41" w:rsidRPr="008629FB">
        <w:rPr>
          <w:rFonts w:hint="eastAsia"/>
        </w:rPr>
        <w:t>製作</w:t>
      </w:r>
      <w:r w:rsidR="006C249A">
        <w:rPr>
          <w:rFonts w:hint="eastAsia"/>
        </w:rPr>
        <w:t>視覺化巢狀</w:t>
      </w:r>
      <w:r w:rsidRPr="008629FB">
        <w:rPr>
          <w:rFonts w:hint="eastAsia"/>
        </w:rPr>
        <w:t>QR Code</w:t>
      </w:r>
      <w:r w:rsidR="006C249A">
        <w:rPr>
          <w:rFonts w:hint="eastAsia"/>
        </w:rPr>
        <w:t>。</w:t>
      </w:r>
      <w:r w:rsidR="00C92F41" w:rsidRPr="008629FB">
        <w:rPr>
          <w:rFonts w:hint="eastAsia"/>
        </w:rPr>
        <w:t>解碼上，</w:t>
      </w:r>
      <w:r w:rsidRPr="008629FB">
        <w:rPr>
          <w:rFonts w:hint="eastAsia"/>
        </w:rPr>
        <w:t>我們使用了三台不同規格的手機來擷取圖像</w:t>
      </w:r>
      <w:r w:rsidR="0070173C" w:rsidRPr="008629FB">
        <w:rPr>
          <w:rFonts w:hint="eastAsia"/>
        </w:rPr>
        <w:t>，如表</w:t>
      </w:r>
      <w:r w:rsidR="006C249A">
        <w:t>5</w:t>
      </w:r>
      <w:r w:rsidR="0070173C" w:rsidRPr="008629FB">
        <w:rPr>
          <w:rFonts w:hint="eastAsia"/>
        </w:rPr>
        <w:t>。</w:t>
      </w:r>
      <w:r w:rsidR="00F55257">
        <w:rPr>
          <w:rFonts w:hint="eastAsia"/>
        </w:rPr>
        <w:t>並且每支手機，進行</w:t>
      </w:r>
      <w:r w:rsidR="00A44F62">
        <w:rPr>
          <w:rFonts w:hint="eastAsia"/>
        </w:rPr>
        <w:t>1</w:t>
      </w:r>
      <w:r w:rsidR="00A44F62">
        <w:t>0</w:t>
      </w:r>
      <w:r w:rsidR="00F55257">
        <w:rPr>
          <w:rFonts w:hint="eastAsia"/>
        </w:rPr>
        <w:t>次掃描</w:t>
      </w:r>
      <w:r w:rsidR="00F55257">
        <w:t>QR Code</w:t>
      </w:r>
      <w:r w:rsidR="00F55257">
        <w:rPr>
          <w:rFonts w:hint="eastAsia"/>
        </w:rPr>
        <w:t>，得出能夠正確獲得</w:t>
      </w:r>
      <w:r w:rsidR="00F55257">
        <w:t>QR Code</w:t>
      </w:r>
      <w:r w:rsidR="00F55257">
        <w:rPr>
          <w:rFonts w:hint="eastAsia"/>
        </w:rPr>
        <w:t>內部資訊的</w:t>
      </w:r>
      <w:r w:rsidR="00A44F62">
        <w:rPr>
          <w:rFonts w:hint="eastAsia"/>
        </w:rPr>
        <w:t>正確率</w:t>
      </w:r>
      <w:r w:rsidR="00F55257">
        <w:rPr>
          <w:rFonts w:hint="eastAsia"/>
        </w:rPr>
        <w:t>。</w:t>
      </w:r>
      <w:r w:rsidR="00C92F41" w:rsidRPr="008629FB">
        <w:rPr>
          <w:rFonts w:hint="eastAsia"/>
        </w:rPr>
        <w:t>本</w:t>
      </w:r>
      <w:r w:rsidR="00C92F41" w:rsidRPr="008629FB">
        <w:t>論文在實驗時設置容錯等級為</w:t>
      </w:r>
      <w:r w:rsidR="00C92F41" w:rsidRPr="008629FB">
        <w:t xml:space="preserve"> </w:t>
      </w:r>
      <w:r w:rsidR="00E44C69">
        <w:t>M</w:t>
      </w:r>
      <w:r w:rsidR="00C92F41" w:rsidRPr="008629FB">
        <w:t>，</w:t>
      </w:r>
      <w:proofErr w:type="spellStart"/>
      <w:r w:rsidR="00910E95" w:rsidRPr="008629FB">
        <w:t>QR</w:t>
      </w:r>
      <w:r w:rsidR="00910E95" w:rsidRPr="008629FB">
        <w:rPr>
          <w:vertAlign w:val="subscript"/>
        </w:rPr>
        <w:t>out</w:t>
      </w:r>
      <w:proofErr w:type="spellEnd"/>
      <w:r w:rsidR="00C92F41" w:rsidRPr="008629FB">
        <w:rPr>
          <w:rFonts w:hint="eastAsia"/>
        </w:rPr>
        <w:t>模</w:t>
      </w:r>
      <w:r w:rsidR="00C92F41" w:rsidRPr="008629FB">
        <w:t>組大小為</w:t>
      </w:r>
      <w:r w:rsidR="00C92F41" w:rsidRPr="008629FB">
        <w:t xml:space="preserve"> </w:t>
      </w:r>
      <w:r w:rsidR="00910E95" w:rsidRPr="008629FB">
        <w:t>18</w:t>
      </w:r>
      <w:r w:rsidR="007E6B96" w:rsidRPr="00180A54">
        <w:rPr>
          <w:rFonts w:cs="Times New Roman (本文 CS 字型)" w:hint="eastAsia"/>
          <w:color w:val="000000" w:themeColor="text1"/>
        </w:rPr>
        <w:t>×</w:t>
      </w:r>
      <w:r w:rsidR="007E6B96">
        <w:rPr>
          <w:rFonts w:cs="Times New Roman (本文 CS 字型)"/>
          <w:color w:val="000000" w:themeColor="text1"/>
        </w:rPr>
        <w:t>18</w:t>
      </w:r>
      <w:r w:rsidR="00077989">
        <w:rPr>
          <w:rFonts w:cs="Times New Roman (本文 CS 字型)"/>
          <w:color w:val="000000" w:themeColor="text1"/>
        </w:rPr>
        <w:t xml:space="preserve"> pixel</w:t>
      </w:r>
      <w:r w:rsidR="00C92F41" w:rsidRPr="008629FB">
        <w:rPr>
          <w:rFonts w:hint="eastAsia"/>
        </w:rPr>
        <w:t>，</w:t>
      </w:r>
      <w:r w:rsidR="00C92F41" w:rsidRPr="008629FB">
        <w:t>在圖</w:t>
      </w:r>
      <w:r w:rsidR="00077989">
        <w:rPr>
          <w:rFonts w:hint="eastAsia"/>
        </w:rPr>
        <w:t>1</w:t>
      </w:r>
      <w:r w:rsidR="00077989">
        <w:t>1</w:t>
      </w:r>
      <w:r w:rsidR="00C92F41" w:rsidRPr="008629FB">
        <w:rPr>
          <w:rFonts w:hint="eastAsia"/>
        </w:rPr>
        <w:t>中所</w:t>
      </w:r>
      <w:r w:rsidR="00C92F41" w:rsidRPr="008629FB">
        <w:t>展示的視覺化</w:t>
      </w:r>
      <w:r w:rsidR="00077989">
        <w:rPr>
          <w:rFonts w:hint="eastAsia"/>
        </w:rPr>
        <w:t>巢狀</w:t>
      </w:r>
      <w:r w:rsidR="00C92F41" w:rsidRPr="008629FB">
        <w:t xml:space="preserve"> QR Code</w:t>
      </w:r>
      <w:r w:rsidR="00077989">
        <w:rPr>
          <w:rFonts w:hint="eastAsia"/>
        </w:rPr>
        <w:t>的</w:t>
      </w:r>
      <w:proofErr w:type="spellStart"/>
      <w:r w:rsidR="00077989">
        <w:rPr>
          <w:rFonts w:hint="eastAsia"/>
        </w:rPr>
        <w:t>Q</w:t>
      </w:r>
      <w:r w:rsidR="00077989">
        <w:t>R</w:t>
      </w:r>
      <w:r w:rsidR="00077989" w:rsidRPr="00C07D94">
        <w:rPr>
          <w:vertAlign w:val="subscript"/>
        </w:rPr>
        <w:t>outo</w:t>
      </w:r>
      <w:proofErr w:type="spellEnd"/>
      <w:r w:rsidR="00C92F41" w:rsidRPr="008629FB">
        <w:t>大小為</w:t>
      </w:r>
      <w:r w:rsidR="00C92F41" w:rsidRPr="008629FB">
        <w:t xml:space="preserve"> </w:t>
      </w:r>
      <w:r w:rsidR="00077989" w:rsidRPr="008629FB">
        <w:t>18</w:t>
      </w:r>
      <w:r w:rsidR="00077989" w:rsidRPr="00180A54">
        <w:rPr>
          <w:rFonts w:cs="Times New Roman (本文 CS 字型)" w:hint="eastAsia"/>
          <w:color w:val="000000" w:themeColor="text1"/>
        </w:rPr>
        <w:t>×</w:t>
      </w:r>
      <w:r w:rsidR="00077989">
        <w:rPr>
          <w:rFonts w:cs="Times New Roman (本文 CS 字型)"/>
          <w:color w:val="000000" w:themeColor="text1"/>
        </w:rPr>
        <w:t>18 pixel</w:t>
      </w:r>
      <w:r w:rsidR="00C92F41" w:rsidRPr="008629FB">
        <w:rPr>
          <w:rFonts w:hint="eastAsia"/>
        </w:rPr>
        <w:t>，</w:t>
      </w:r>
      <w:proofErr w:type="spellStart"/>
      <w:r w:rsidR="00077989" w:rsidRPr="006D104D">
        <w:rPr>
          <w:i/>
          <w:iCs/>
        </w:rPr>
        <w:t>QR</w:t>
      </w:r>
      <w:r w:rsidR="00077989" w:rsidRPr="006D104D">
        <w:rPr>
          <w:i/>
          <w:iCs/>
          <w:vertAlign w:val="subscript"/>
        </w:rPr>
        <w:t>outo</w:t>
      </w:r>
      <w:proofErr w:type="spellEnd"/>
      <w:r w:rsidR="00D03369" w:rsidRPr="008629FB">
        <w:rPr>
          <w:rFonts w:hint="eastAsia"/>
        </w:rPr>
        <w:t>與</w:t>
      </w:r>
      <w:proofErr w:type="spellStart"/>
      <w:r w:rsidR="00D03369" w:rsidRPr="006D104D">
        <w:rPr>
          <w:i/>
          <w:iCs/>
        </w:rPr>
        <w:t>QR</w:t>
      </w:r>
      <w:r w:rsidR="00077989" w:rsidRPr="006D104D">
        <w:rPr>
          <w:i/>
          <w:iCs/>
          <w:vertAlign w:val="subscript"/>
        </w:rPr>
        <w:t>ino</w:t>
      </w:r>
      <w:proofErr w:type="spellEnd"/>
      <w:r w:rsidR="00C92F41" w:rsidRPr="008629FB">
        <w:t>分別為</w:t>
      </w:r>
      <w:r w:rsidR="00C92F41" w:rsidRPr="008629FB">
        <w:t xml:space="preserve"> </w:t>
      </w:r>
      <w:r w:rsidR="005A280A" w:rsidRPr="008629FB">
        <w:t>10</w:t>
      </w:r>
      <w:r w:rsidR="00D03369" w:rsidRPr="008629FB">
        <w:t>0%</w:t>
      </w:r>
      <w:r w:rsidR="00C92F41" w:rsidRPr="008629FB">
        <w:rPr>
          <w:rFonts w:hint="eastAsia"/>
        </w:rPr>
        <w:t xml:space="preserve"> </w:t>
      </w:r>
      <w:r w:rsidR="00C92F41" w:rsidRPr="008629FB">
        <w:t>和</w:t>
      </w:r>
      <w:r w:rsidR="00C92F41" w:rsidRPr="008629FB">
        <w:t xml:space="preserve"> </w:t>
      </w:r>
      <w:r w:rsidR="005A280A" w:rsidRPr="008629FB">
        <w:t>8</w:t>
      </w:r>
      <w:r w:rsidR="00D03369" w:rsidRPr="008629FB">
        <w:t>0%</w:t>
      </w:r>
      <w:r w:rsidR="00143B3E">
        <w:rPr>
          <w:rFonts w:hint="eastAsia"/>
        </w:rPr>
        <w:t>。</w:t>
      </w:r>
      <w:r w:rsidR="00C92F41" w:rsidRPr="008629FB">
        <w:t>從實驗結果可以</w:t>
      </w:r>
      <w:r w:rsidR="007F0247" w:rsidRPr="008629FB">
        <w:rPr>
          <w:rFonts w:hint="eastAsia"/>
        </w:rPr>
        <w:t>讓三台不同規格的手機，準確的獲取視覺化巢狀</w:t>
      </w:r>
      <w:r w:rsidR="007F0247" w:rsidRPr="008629FB">
        <w:t>QR Code</w:t>
      </w:r>
      <w:r w:rsidR="007F0247" w:rsidRPr="008629FB">
        <w:rPr>
          <w:rFonts w:hint="eastAsia"/>
        </w:rPr>
        <w:t>內的兩個資訊</w:t>
      </w:r>
      <w:r w:rsidR="00C92F41" w:rsidRPr="008629FB">
        <w:rPr>
          <w:rFonts w:hint="eastAsia"/>
        </w:rPr>
        <w:t>，</w:t>
      </w:r>
      <w:r w:rsidR="00C92F41" w:rsidRPr="008629FB">
        <w:t>本論文</w:t>
      </w:r>
      <w:r w:rsidR="00143B3E">
        <w:rPr>
          <w:rFonts w:hint="eastAsia"/>
        </w:rPr>
        <w:t>是主要有三種</w:t>
      </w:r>
      <w:r w:rsidR="00BC5ECA">
        <w:rPr>
          <w:rFonts w:hint="eastAsia"/>
        </w:rPr>
        <w:t>樣式可以讓使用者選擇，</w:t>
      </w:r>
      <w:r w:rsidR="00A44F62">
        <w:rPr>
          <w:rFonts w:cs="Times New Roman" w:hint="eastAsia"/>
        </w:rPr>
        <w:t>(</w:t>
      </w:r>
      <w:r w:rsidR="00A44F62">
        <w:rPr>
          <w:rFonts w:cs="Times New Roman"/>
        </w:rPr>
        <w:t>1</w:t>
      </w:r>
      <w:r w:rsidR="00A44F62">
        <w:rPr>
          <w:rFonts w:cs="Times New Roman" w:hint="eastAsia"/>
        </w:rPr>
        <w:t>)</w:t>
      </w:r>
      <w:r w:rsidR="00A44F62">
        <w:rPr>
          <w:rFonts w:cs="Times New Roman" w:hint="eastAsia"/>
        </w:rPr>
        <w:t>內層</w:t>
      </w:r>
      <w:r w:rsidR="00A44F62">
        <w:rPr>
          <w:rFonts w:cs="Times New Roman" w:hint="eastAsia"/>
        </w:rPr>
        <w:t xml:space="preserve">QR </w:t>
      </w:r>
      <w:r w:rsidR="00A44F62">
        <w:rPr>
          <w:rFonts w:cs="Times New Roman"/>
        </w:rPr>
        <w:t>c</w:t>
      </w:r>
      <w:r w:rsidR="00A44F62">
        <w:rPr>
          <w:rFonts w:cs="Times New Roman" w:hint="eastAsia"/>
        </w:rPr>
        <w:t>ode</w:t>
      </w:r>
      <w:r w:rsidR="00A44F62">
        <w:rPr>
          <w:rFonts w:cs="Times New Roman" w:hint="eastAsia"/>
        </w:rPr>
        <w:t>與外層</w:t>
      </w:r>
      <w:r w:rsidR="00A44F62">
        <w:rPr>
          <w:rFonts w:cs="Times New Roman" w:hint="eastAsia"/>
        </w:rPr>
        <w:t>C</w:t>
      </w:r>
      <w:r w:rsidR="00A44F62">
        <w:rPr>
          <w:rFonts w:cs="Times New Roman"/>
        </w:rPr>
        <w:t>ode</w:t>
      </w:r>
      <w:r w:rsidR="00A44F62">
        <w:rPr>
          <w:rFonts w:cs="Times New Roman" w:hint="eastAsia"/>
        </w:rPr>
        <w:t>都具彩色背景圖之視覺化巢狀</w:t>
      </w:r>
      <w:r w:rsidR="00A44F62">
        <w:rPr>
          <w:rFonts w:cs="Times New Roman" w:hint="eastAsia"/>
        </w:rPr>
        <w:t xml:space="preserve">QR </w:t>
      </w:r>
      <w:r w:rsidR="00A44F62">
        <w:rPr>
          <w:rFonts w:cs="Times New Roman"/>
        </w:rPr>
        <w:t>c</w:t>
      </w:r>
      <w:r w:rsidR="00A44F62">
        <w:rPr>
          <w:rFonts w:cs="Times New Roman" w:hint="eastAsia"/>
        </w:rPr>
        <w:t>ode</w:t>
      </w:r>
      <w:r w:rsidR="00143B3E">
        <w:rPr>
          <w:rFonts w:cs="Times New Roman" w:hint="eastAsia"/>
          <w:lang w:val="de-DE"/>
        </w:rPr>
        <w:t>，</w:t>
      </w:r>
      <w:r w:rsidR="00A44F62">
        <w:rPr>
          <w:rFonts w:cs="Times New Roman" w:hint="eastAsia"/>
        </w:rPr>
        <w:t>(</w:t>
      </w:r>
      <w:r w:rsidR="00A44F62">
        <w:rPr>
          <w:rFonts w:cs="Times New Roman"/>
        </w:rPr>
        <w:t>2)</w:t>
      </w:r>
      <w:r w:rsidR="00A44F62">
        <w:rPr>
          <w:rFonts w:cs="Times New Roman" w:hint="eastAsia"/>
          <w:lang w:val="de-DE"/>
        </w:rPr>
        <w:t>具</w:t>
      </w:r>
      <w:r w:rsidR="00A44F62" w:rsidRPr="00574239">
        <w:rPr>
          <w:rFonts w:cs="Times New Roman" w:hint="eastAsia"/>
          <w:lang w:val="de-DE"/>
        </w:rPr>
        <w:t>彩色</w:t>
      </w:r>
      <w:r w:rsidR="00A44F62">
        <w:rPr>
          <w:rFonts w:cs="Times New Roman" w:hint="eastAsia"/>
          <w:lang w:val="de-DE"/>
        </w:rPr>
        <w:t>圖案</w:t>
      </w:r>
      <w:r w:rsidR="00A44F62" w:rsidRPr="00574239">
        <w:rPr>
          <w:rFonts w:cs="Times New Roman" w:hint="eastAsia"/>
          <w:lang w:val="de-DE"/>
        </w:rPr>
        <w:t>背景</w:t>
      </w:r>
      <w:r w:rsidR="00A44F62">
        <w:rPr>
          <w:rFonts w:cs="Times New Roman" w:hint="eastAsia"/>
          <w:lang w:val="de-DE"/>
        </w:rPr>
        <w:t>的</w:t>
      </w:r>
      <w:r w:rsidR="00A44F62" w:rsidRPr="00574239">
        <w:rPr>
          <w:rFonts w:cs="Times New Roman" w:hint="eastAsia"/>
        </w:rPr>
        <w:t>外層</w:t>
      </w:r>
      <w:r w:rsidR="00A44F62" w:rsidRPr="00574239">
        <w:rPr>
          <w:rFonts w:cs="Times New Roman"/>
        </w:rPr>
        <w:t xml:space="preserve">QR </w:t>
      </w:r>
      <w:r w:rsidR="00A44F62">
        <w:rPr>
          <w:rFonts w:cs="Times New Roman"/>
        </w:rPr>
        <w:t>c</w:t>
      </w:r>
      <w:r w:rsidR="00A44F62" w:rsidRPr="00574239">
        <w:rPr>
          <w:rFonts w:cs="Times New Roman"/>
        </w:rPr>
        <w:t>ode</w:t>
      </w:r>
      <w:r w:rsidR="00A44F62">
        <w:rPr>
          <w:rFonts w:cs="Times New Roman" w:hint="eastAsia"/>
        </w:rPr>
        <w:t>之視覺化巢狀</w:t>
      </w:r>
      <w:r w:rsidR="00A44F62" w:rsidRPr="00574239">
        <w:rPr>
          <w:rFonts w:cs="Times New Roman"/>
          <w:lang w:val="de-DE"/>
        </w:rPr>
        <w:t xml:space="preserve">QR </w:t>
      </w:r>
      <w:r w:rsidR="00A44F62">
        <w:rPr>
          <w:rFonts w:cs="Times New Roman"/>
          <w:lang w:val="de-DE"/>
        </w:rPr>
        <w:t>c</w:t>
      </w:r>
      <w:r w:rsidR="00A44F62" w:rsidRPr="00574239">
        <w:rPr>
          <w:rFonts w:cs="Times New Roman"/>
          <w:lang w:val="de-DE"/>
        </w:rPr>
        <w:t>ode</w:t>
      </w:r>
      <w:r w:rsidR="00143B3E">
        <w:rPr>
          <w:rFonts w:cs="Times New Roman" w:hint="eastAsia"/>
        </w:rPr>
        <w:t>，及</w:t>
      </w:r>
      <w:r w:rsidR="00A44F62">
        <w:rPr>
          <w:rFonts w:cs="Times New Roman" w:hint="eastAsia"/>
          <w:lang w:val="de-DE"/>
        </w:rPr>
        <w:t>(</w:t>
      </w:r>
      <w:r w:rsidR="00A44F62">
        <w:rPr>
          <w:rFonts w:cs="Times New Roman"/>
          <w:lang w:val="de-DE"/>
        </w:rPr>
        <w:t>3</w:t>
      </w:r>
      <w:r w:rsidR="00A44F62">
        <w:rPr>
          <w:rFonts w:cs="Times New Roman" w:hint="eastAsia"/>
          <w:lang w:val="de-DE"/>
        </w:rPr>
        <w:t>)</w:t>
      </w:r>
      <w:r w:rsidR="00A44F62">
        <w:rPr>
          <w:rFonts w:cs="Times New Roman" w:hint="eastAsia"/>
          <w:lang w:val="de-DE"/>
        </w:rPr>
        <w:t>具</w:t>
      </w:r>
      <w:r w:rsidR="00A44F62" w:rsidRPr="00574239">
        <w:rPr>
          <w:rFonts w:cs="Times New Roman" w:hint="eastAsia"/>
          <w:lang w:val="de-DE"/>
        </w:rPr>
        <w:t>彩色</w:t>
      </w:r>
      <w:r w:rsidR="00A44F62">
        <w:rPr>
          <w:rFonts w:cs="Times New Roman" w:hint="eastAsia"/>
          <w:lang w:val="de-DE"/>
        </w:rPr>
        <w:t>圖案</w:t>
      </w:r>
      <w:r w:rsidR="00A44F62" w:rsidRPr="00574239">
        <w:rPr>
          <w:rFonts w:cs="Times New Roman" w:hint="eastAsia"/>
          <w:lang w:val="de-DE"/>
        </w:rPr>
        <w:t>背景</w:t>
      </w:r>
      <w:r w:rsidR="00A44F62">
        <w:rPr>
          <w:rFonts w:cs="Times New Roman" w:hint="eastAsia"/>
          <w:lang w:val="de-DE"/>
        </w:rPr>
        <w:t>的</w:t>
      </w:r>
      <w:r w:rsidR="00A44F62" w:rsidRPr="00574239">
        <w:rPr>
          <w:rFonts w:cs="Times New Roman" w:hint="eastAsia"/>
        </w:rPr>
        <w:t>內層</w:t>
      </w:r>
      <w:r w:rsidR="00A44F62" w:rsidRPr="00574239">
        <w:rPr>
          <w:rFonts w:cs="Times New Roman"/>
        </w:rPr>
        <w:t xml:space="preserve">QR </w:t>
      </w:r>
      <w:r w:rsidR="00A44F62">
        <w:rPr>
          <w:rFonts w:cs="Times New Roman"/>
        </w:rPr>
        <w:t>c</w:t>
      </w:r>
      <w:r w:rsidR="00A44F62" w:rsidRPr="00574239">
        <w:rPr>
          <w:rFonts w:cs="Times New Roman"/>
        </w:rPr>
        <w:t>ode</w:t>
      </w:r>
      <w:r w:rsidR="00A44F62">
        <w:rPr>
          <w:rFonts w:cs="Times New Roman" w:hint="eastAsia"/>
        </w:rPr>
        <w:t>視覺化巢狀</w:t>
      </w:r>
      <w:r w:rsidR="00A44F62" w:rsidRPr="00574239">
        <w:rPr>
          <w:rFonts w:cs="Times New Roman"/>
          <w:lang w:val="de-DE"/>
        </w:rPr>
        <w:t xml:space="preserve">QR </w:t>
      </w:r>
      <w:r w:rsidR="00A44F62">
        <w:rPr>
          <w:rFonts w:cs="Times New Roman"/>
          <w:lang w:val="de-DE"/>
        </w:rPr>
        <w:t>c</w:t>
      </w:r>
      <w:r w:rsidR="00A44F62" w:rsidRPr="00574239">
        <w:rPr>
          <w:rFonts w:cs="Times New Roman"/>
          <w:lang w:val="de-DE"/>
        </w:rPr>
        <w:t>ode</w:t>
      </w:r>
      <w:r w:rsidR="00143B3E">
        <w:rPr>
          <w:rFonts w:cs="Times New Roman" w:hint="eastAsia"/>
        </w:rPr>
        <w:t>。</w:t>
      </w:r>
      <w:r w:rsidR="00C92F41" w:rsidRPr="008629FB">
        <w:t>只要輸入</w:t>
      </w:r>
      <w:r w:rsidR="00BC5ECA">
        <w:rPr>
          <w:rFonts w:hint="eastAsia"/>
        </w:rPr>
        <w:t>一或</w:t>
      </w:r>
      <w:r w:rsidR="007F0247" w:rsidRPr="008629FB">
        <w:rPr>
          <w:rFonts w:hint="eastAsia"/>
        </w:rPr>
        <w:t>兩</w:t>
      </w:r>
      <w:r w:rsidR="00C92F41" w:rsidRPr="008629FB">
        <w:t>張</w:t>
      </w:r>
      <w:r w:rsidR="00C92F41" w:rsidRPr="008629FB">
        <w:t xml:space="preserve"> QR Code </w:t>
      </w:r>
      <w:r w:rsidR="00C92F41" w:rsidRPr="008629FB">
        <w:t>和</w:t>
      </w:r>
      <w:r w:rsidR="007F0247" w:rsidRPr="008629FB">
        <w:rPr>
          <w:rFonts w:hint="eastAsia"/>
        </w:rPr>
        <w:t>兩</w:t>
      </w:r>
      <w:r w:rsidR="00C92F41" w:rsidRPr="008629FB">
        <w:t>張主題圖像，利用設定的參數便可將</w:t>
      </w:r>
      <w:r w:rsidR="007F0247" w:rsidRPr="008629FB">
        <w:rPr>
          <w:rFonts w:hint="eastAsia"/>
        </w:rPr>
        <w:t>其</w:t>
      </w:r>
      <w:r w:rsidR="00C92F41" w:rsidRPr="008629FB">
        <w:t>結合成具有視覺資訊的</w:t>
      </w:r>
      <w:r w:rsidR="007F0247" w:rsidRPr="008629FB">
        <w:rPr>
          <w:rFonts w:hint="eastAsia"/>
        </w:rPr>
        <w:t>視覺化巢狀</w:t>
      </w:r>
      <w:r w:rsidR="007F0247" w:rsidRPr="008629FB">
        <w:t>QR Code</w:t>
      </w:r>
      <w:r w:rsidR="0070173C" w:rsidRPr="008629FB">
        <w:rPr>
          <w:rFonts w:hint="eastAsia"/>
        </w:rPr>
        <w:t>。</w:t>
      </w:r>
      <w:r w:rsidR="00C92F41" w:rsidRPr="008629FB">
        <w:t>本論文考量主題圖像與</w:t>
      </w:r>
      <w:r w:rsidR="00C92F41" w:rsidRPr="008629FB">
        <w:t xml:space="preserve"> QR Code </w:t>
      </w:r>
      <w:r w:rsidR="00C92F41" w:rsidRPr="008629FB">
        <w:t>模組對應的像素區塊的</w:t>
      </w:r>
      <w:r w:rsidR="0070173C" w:rsidRPr="008629FB">
        <w:rPr>
          <w:rFonts w:hint="eastAsia"/>
        </w:rPr>
        <w:t>模組保留比例</w:t>
      </w:r>
      <w:r w:rsidR="00C92F41" w:rsidRPr="008629FB">
        <w:rPr>
          <w:rFonts w:hint="eastAsia"/>
        </w:rPr>
        <w:t>，</w:t>
      </w:r>
      <w:r w:rsidR="00C92F41" w:rsidRPr="008629FB">
        <w:t>能</w:t>
      </w:r>
      <w:r w:rsidR="0070173C" w:rsidRPr="008629FB">
        <w:rPr>
          <w:rFonts w:hint="eastAsia"/>
        </w:rPr>
        <w:t>將</w:t>
      </w:r>
      <w:r w:rsidR="00C92F41" w:rsidRPr="008629FB">
        <w:t xml:space="preserve"> QR Code </w:t>
      </w:r>
      <w:r w:rsidR="00C92F41" w:rsidRPr="008629FB">
        <w:t>模組</w:t>
      </w:r>
      <w:r w:rsidR="0070173C" w:rsidRPr="008629FB">
        <w:rPr>
          <w:rFonts w:hint="eastAsia"/>
        </w:rPr>
        <w:t>原本</w:t>
      </w:r>
      <w:r w:rsidR="00C92F41" w:rsidRPr="008629FB">
        <w:t>的顏色</w:t>
      </w:r>
      <w:r w:rsidR="0070173C" w:rsidRPr="008629FB">
        <w:rPr>
          <w:rFonts w:hint="eastAsia"/>
        </w:rPr>
        <w:t>保留</w:t>
      </w:r>
      <w:r w:rsidR="00C92F41" w:rsidRPr="008629FB">
        <w:t>，</w:t>
      </w:r>
      <w:r w:rsidR="0070173C" w:rsidRPr="008629FB">
        <w:rPr>
          <w:rFonts w:hint="eastAsia"/>
        </w:rPr>
        <w:t>盡可能</w:t>
      </w:r>
      <w:r w:rsidR="00C92F41" w:rsidRPr="008629FB">
        <w:t>讓原始圖像能夠最大化</w:t>
      </w:r>
      <w:r w:rsidR="0070173C" w:rsidRPr="008629FB">
        <w:rPr>
          <w:rFonts w:hint="eastAsia"/>
        </w:rPr>
        <w:t>的</w:t>
      </w:r>
      <w:r w:rsidR="00C92F41" w:rsidRPr="008629FB">
        <w:t>呈現出來</w:t>
      </w:r>
      <w:r w:rsidR="0070173C" w:rsidRPr="008629FB">
        <w:rPr>
          <w:rFonts w:hint="eastAsia"/>
        </w:rPr>
        <w:t>，讓兩個</w:t>
      </w:r>
      <w:r w:rsidR="0070173C" w:rsidRPr="008629FB">
        <w:t>QR Code</w:t>
      </w:r>
      <w:r w:rsidR="0070173C" w:rsidRPr="008629FB">
        <w:rPr>
          <w:rFonts w:hint="eastAsia"/>
        </w:rPr>
        <w:t>的</w:t>
      </w:r>
      <w:r w:rsidR="00C92F41" w:rsidRPr="008629FB">
        <w:t>視覺化效果更好</w:t>
      </w:r>
      <w:r w:rsidR="00C92F41" w:rsidRPr="008629FB">
        <w:rPr>
          <w:rFonts w:hint="eastAsia"/>
        </w:rPr>
        <w:t>。</w:t>
      </w:r>
      <w:r w:rsidR="00C92F41" w:rsidRPr="00BC5710">
        <w:rPr>
          <w:color w:val="000000" w:themeColor="text1"/>
        </w:rPr>
        <w:t>另外本論文實作程式，可以根據使用者的喜好來</w:t>
      </w:r>
      <w:r w:rsidR="00CC0B77" w:rsidRPr="00BC5710">
        <w:rPr>
          <w:rFonts w:hint="eastAsia"/>
          <w:color w:val="000000" w:themeColor="text1"/>
        </w:rPr>
        <w:t>設置</w:t>
      </w:r>
      <w:proofErr w:type="spellStart"/>
      <w:r w:rsidR="00BC5710" w:rsidRPr="00BC5710">
        <w:rPr>
          <w:color w:val="000000" w:themeColor="text1"/>
        </w:rPr>
        <w:t>QR</w:t>
      </w:r>
      <w:r w:rsidR="00BC5710" w:rsidRPr="00BC5710">
        <w:rPr>
          <w:color w:val="000000" w:themeColor="text1"/>
          <w:vertAlign w:val="subscript"/>
        </w:rPr>
        <w:t>out</w:t>
      </w:r>
      <w:r w:rsidR="00BC5710" w:rsidRPr="00BC5710">
        <w:rPr>
          <w:rFonts w:hint="eastAsia"/>
          <w:color w:val="000000" w:themeColor="text1"/>
          <w:vertAlign w:val="subscript"/>
        </w:rPr>
        <w:t>o</w:t>
      </w:r>
      <w:proofErr w:type="spellEnd"/>
      <w:r w:rsidR="00BC5710" w:rsidRPr="00BC5710">
        <w:rPr>
          <w:rFonts w:hint="eastAsia"/>
          <w:color w:val="000000" w:themeColor="text1"/>
        </w:rPr>
        <w:t>與</w:t>
      </w:r>
      <w:proofErr w:type="spellStart"/>
      <w:r w:rsidR="00BC5710" w:rsidRPr="00BC5710">
        <w:rPr>
          <w:color w:val="000000" w:themeColor="text1"/>
        </w:rPr>
        <w:t>QR</w:t>
      </w:r>
      <w:r w:rsidR="00BC5710" w:rsidRPr="00BC5710">
        <w:rPr>
          <w:color w:val="000000" w:themeColor="text1"/>
          <w:vertAlign w:val="subscript"/>
        </w:rPr>
        <w:t>ino</w:t>
      </w:r>
      <w:proofErr w:type="spellEnd"/>
      <w:r w:rsidR="00CC0B77" w:rsidRPr="00BC5710">
        <w:rPr>
          <w:rFonts w:hint="eastAsia"/>
          <w:color w:val="000000" w:themeColor="text1"/>
        </w:rPr>
        <w:t>參數</w:t>
      </w:r>
      <w:r w:rsidR="00BC5710" w:rsidRPr="00BC5710">
        <w:rPr>
          <w:rFonts w:hint="eastAsia"/>
          <w:color w:val="000000" w:themeColor="text1"/>
        </w:rPr>
        <w:t>，達到讓</w:t>
      </w:r>
      <w:r w:rsidR="00BC5710" w:rsidRPr="00BC5710">
        <w:rPr>
          <w:color w:val="000000" w:themeColor="text1"/>
        </w:rPr>
        <w:t>QR Code</w:t>
      </w:r>
      <w:r w:rsidR="00BC5710" w:rsidRPr="00BC5710">
        <w:rPr>
          <w:rFonts w:hint="eastAsia"/>
          <w:color w:val="000000" w:themeColor="text1"/>
        </w:rPr>
        <w:t>更容易閱讀或是增加背景圖的清晰度</w:t>
      </w:r>
      <w:r w:rsidR="00C92F41" w:rsidRPr="00BC5710">
        <w:rPr>
          <w:rFonts w:hint="eastAsia"/>
          <w:color w:val="000000" w:themeColor="text1"/>
        </w:rPr>
        <w:t>。</w:t>
      </w:r>
    </w:p>
    <w:p w14:paraId="57922135" w14:textId="1C10CA45" w:rsidR="00A44F62" w:rsidRDefault="00A44F62" w:rsidP="000E1FF7">
      <w:pPr>
        <w:spacing w:line="360" w:lineRule="auto"/>
        <w:ind w:firstLine="480"/>
        <w:jc w:val="both"/>
      </w:pPr>
    </w:p>
    <w:p w14:paraId="4B2C6EA4" w14:textId="77777777" w:rsidR="00A44F62" w:rsidRPr="00F55257" w:rsidRDefault="00A44F62" w:rsidP="000E1FF7">
      <w:pPr>
        <w:spacing w:line="360" w:lineRule="auto"/>
        <w:ind w:firstLine="480"/>
        <w:jc w:val="both"/>
      </w:pPr>
    </w:p>
    <w:p w14:paraId="25F16CD5" w14:textId="791E4090" w:rsidR="006C249A" w:rsidRPr="00BC5710" w:rsidRDefault="006C249A" w:rsidP="000E1FF7">
      <w:pPr>
        <w:pStyle w:val="af5"/>
        <w:keepNext/>
        <w:spacing w:line="360" w:lineRule="auto"/>
        <w:jc w:val="both"/>
        <w:rPr>
          <w:rFonts w:cs="Times New Roman (本文 CS 字型)"/>
          <w:color w:val="000000" w:themeColor="text1"/>
          <w:sz w:val="24"/>
          <w:szCs w:val="24"/>
        </w:rPr>
      </w:pPr>
      <w:bookmarkStart w:id="67" w:name="_Toc109633398"/>
      <w:r w:rsidRPr="00BC5710">
        <w:rPr>
          <w:rFonts w:cs="Times New Roman (本文 CS 字型)"/>
          <w:color w:val="000000" w:themeColor="text1"/>
          <w:sz w:val="24"/>
          <w:szCs w:val="24"/>
        </w:rPr>
        <w:t>表</w:t>
      </w:r>
      <w:r w:rsidRPr="00BC5710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BC5710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BC5710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BC5710">
        <w:rPr>
          <w:rFonts w:cs="Times New Roman (本文 CS 字型)"/>
          <w:color w:val="000000" w:themeColor="text1"/>
          <w:sz w:val="24"/>
          <w:szCs w:val="24"/>
        </w:rPr>
        <w:instrText>表</w:instrText>
      </w:r>
      <w:r w:rsidRPr="00BC5710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BC5710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5</w:t>
      </w:r>
      <w:r w:rsidRPr="00BC5710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r w:rsidRPr="00BC5710">
        <w:rPr>
          <w:rFonts w:cs="Times New Roman (本文 CS 字型)"/>
          <w:noProof/>
          <w:color w:val="000000" w:themeColor="text1"/>
          <w:sz w:val="24"/>
          <w:szCs w:val="24"/>
        </w:rPr>
        <w:t xml:space="preserve"> </w:t>
      </w:r>
      <w:r w:rsidRPr="00BC5710">
        <w:rPr>
          <w:rFonts w:cs="Times New Roman (本文 CS 字型)" w:hint="eastAsia"/>
          <w:noProof/>
          <w:color w:val="000000" w:themeColor="text1"/>
          <w:sz w:val="24"/>
          <w:szCs w:val="24"/>
        </w:rPr>
        <w:t>解碼設備資訊</w:t>
      </w:r>
      <w:bookmarkEnd w:id="67"/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6C249A" w14:paraId="4E21BCCF" w14:textId="77777777" w:rsidTr="00CA30C9">
        <w:tc>
          <w:tcPr>
            <w:tcW w:w="2765" w:type="dxa"/>
            <w:vAlign w:val="center"/>
          </w:tcPr>
          <w:p w14:paraId="39E8F980" w14:textId="77777777" w:rsidR="006C249A" w:rsidRDefault="006C249A" w:rsidP="000E1FF7">
            <w:pPr>
              <w:pStyle w:val="aff3"/>
              <w:jc w:val="both"/>
            </w:pPr>
            <w:r w:rsidRPr="00E87C15">
              <w:rPr>
                <w:rFonts w:hint="eastAsia"/>
              </w:rPr>
              <w:t>QR Code</w:t>
            </w:r>
            <w:r w:rsidRPr="00E87C15">
              <w:rPr>
                <w:rFonts w:hint="eastAsia"/>
              </w:rPr>
              <w:t>影像</w:t>
            </w:r>
            <w:r>
              <w:rPr>
                <w:rFonts w:hint="eastAsia"/>
              </w:rPr>
              <w:t>擷取設備</w:t>
            </w:r>
          </w:p>
        </w:tc>
        <w:tc>
          <w:tcPr>
            <w:tcW w:w="2765" w:type="dxa"/>
            <w:vAlign w:val="center"/>
          </w:tcPr>
          <w:p w14:paraId="39B88056" w14:textId="77777777" w:rsidR="006C249A" w:rsidRDefault="006C249A" w:rsidP="000E1FF7">
            <w:pPr>
              <w:pStyle w:val="aff3"/>
              <w:jc w:val="both"/>
            </w:pPr>
            <w:r>
              <w:rPr>
                <w:rFonts w:hint="eastAsia"/>
              </w:rPr>
              <w:t>作業系統</w:t>
            </w:r>
          </w:p>
        </w:tc>
        <w:tc>
          <w:tcPr>
            <w:tcW w:w="2766" w:type="dxa"/>
            <w:vAlign w:val="center"/>
          </w:tcPr>
          <w:p w14:paraId="76203F1A" w14:textId="77777777" w:rsidR="006C249A" w:rsidRDefault="006C249A" w:rsidP="000E1FF7">
            <w:pPr>
              <w:pStyle w:val="aff3"/>
              <w:jc w:val="both"/>
            </w:pPr>
            <w:r>
              <w:rPr>
                <w:rFonts w:hint="eastAsia"/>
              </w:rPr>
              <w:t>相機解析度</w:t>
            </w:r>
          </w:p>
        </w:tc>
      </w:tr>
      <w:tr w:rsidR="006C249A" w14:paraId="656B4C20" w14:textId="77777777" w:rsidTr="00CA30C9">
        <w:tc>
          <w:tcPr>
            <w:tcW w:w="2765" w:type="dxa"/>
            <w:vAlign w:val="center"/>
          </w:tcPr>
          <w:p w14:paraId="7F552E7B" w14:textId="77777777" w:rsidR="006C249A" w:rsidRDefault="006C249A" w:rsidP="000E1FF7">
            <w:pPr>
              <w:pStyle w:val="aff3"/>
              <w:jc w:val="both"/>
            </w:pPr>
            <w:r>
              <w:t>iPhone 11</w:t>
            </w:r>
          </w:p>
        </w:tc>
        <w:tc>
          <w:tcPr>
            <w:tcW w:w="2765" w:type="dxa"/>
            <w:vAlign w:val="center"/>
          </w:tcPr>
          <w:p w14:paraId="01E52A5C" w14:textId="77777777" w:rsidR="006C249A" w:rsidRDefault="006C249A" w:rsidP="000E1FF7">
            <w:pPr>
              <w:pStyle w:val="aff3"/>
              <w:jc w:val="both"/>
            </w:pPr>
            <w:r>
              <w:t>iOS15</w:t>
            </w:r>
          </w:p>
        </w:tc>
        <w:tc>
          <w:tcPr>
            <w:tcW w:w="2766" w:type="dxa"/>
            <w:vAlign w:val="center"/>
          </w:tcPr>
          <w:p w14:paraId="4F96C0B2" w14:textId="77777777" w:rsidR="006C249A" w:rsidRDefault="006C249A" w:rsidP="000E1FF7">
            <w:pPr>
              <w:pStyle w:val="aff3"/>
              <w:jc w:val="both"/>
            </w:pPr>
            <w:r>
              <w:t>1200</w:t>
            </w:r>
            <w:r>
              <w:rPr>
                <w:rFonts w:hint="eastAsia"/>
              </w:rPr>
              <w:t>萬</w:t>
            </w:r>
          </w:p>
        </w:tc>
      </w:tr>
      <w:tr w:rsidR="006C249A" w14:paraId="248A0BF1" w14:textId="77777777" w:rsidTr="00CA30C9">
        <w:tc>
          <w:tcPr>
            <w:tcW w:w="2765" w:type="dxa"/>
            <w:vAlign w:val="center"/>
          </w:tcPr>
          <w:p w14:paraId="605441D6" w14:textId="77777777" w:rsidR="006C249A" w:rsidRDefault="006C249A" w:rsidP="000E1FF7">
            <w:pPr>
              <w:pStyle w:val="aff3"/>
              <w:jc w:val="both"/>
            </w:pPr>
            <w:r>
              <w:t>iPhone SE2</w:t>
            </w:r>
          </w:p>
        </w:tc>
        <w:tc>
          <w:tcPr>
            <w:tcW w:w="2765" w:type="dxa"/>
            <w:vAlign w:val="center"/>
          </w:tcPr>
          <w:p w14:paraId="1B6EA342" w14:textId="77777777" w:rsidR="006C249A" w:rsidRDefault="006C249A" w:rsidP="000E1FF7">
            <w:pPr>
              <w:pStyle w:val="aff3"/>
              <w:jc w:val="both"/>
            </w:pPr>
            <w:r>
              <w:t>iOS 15</w:t>
            </w:r>
          </w:p>
        </w:tc>
        <w:tc>
          <w:tcPr>
            <w:tcW w:w="2766" w:type="dxa"/>
            <w:vAlign w:val="center"/>
          </w:tcPr>
          <w:p w14:paraId="7E79DFC2" w14:textId="77777777" w:rsidR="006C249A" w:rsidRDefault="006C249A" w:rsidP="000E1FF7">
            <w:pPr>
              <w:pStyle w:val="aff3"/>
              <w:jc w:val="both"/>
            </w:pPr>
            <w:r>
              <w:t>1200</w:t>
            </w:r>
            <w:r>
              <w:rPr>
                <w:rFonts w:hint="eastAsia"/>
              </w:rPr>
              <w:t>萬</w:t>
            </w:r>
          </w:p>
        </w:tc>
      </w:tr>
      <w:tr w:rsidR="006C249A" w14:paraId="0627F5FD" w14:textId="77777777" w:rsidTr="00CA30C9">
        <w:tc>
          <w:tcPr>
            <w:tcW w:w="2765" w:type="dxa"/>
            <w:vAlign w:val="center"/>
          </w:tcPr>
          <w:p w14:paraId="5EF8D6C5" w14:textId="24C029B7" w:rsidR="006C249A" w:rsidRDefault="006C249A" w:rsidP="000E1FF7">
            <w:pPr>
              <w:pStyle w:val="aff3"/>
              <w:jc w:val="both"/>
            </w:pPr>
            <w:r>
              <w:t>Galaxy A53 5G</w:t>
            </w:r>
          </w:p>
        </w:tc>
        <w:tc>
          <w:tcPr>
            <w:tcW w:w="2765" w:type="dxa"/>
            <w:vAlign w:val="center"/>
          </w:tcPr>
          <w:p w14:paraId="0B542294" w14:textId="14C6B652" w:rsidR="006C249A" w:rsidRDefault="006C249A" w:rsidP="000E1FF7">
            <w:pPr>
              <w:pStyle w:val="aff3"/>
              <w:jc w:val="both"/>
            </w:pPr>
            <w:r>
              <w:t>Android 12</w:t>
            </w:r>
          </w:p>
        </w:tc>
        <w:tc>
          <w:tcPr>
            <w:tcW w:w="2766" w:type="dxa"/>
            <w:vAlign w:val="center"/>
          </w:tcPr>
          <w:p w14:paraId="35BF4788" w14:textId="66FD43C8" w:rsidR="006C249A" w:rsidRDefault="006C249A" w:rsidP="000E1FF7">
            <w:pPr>
              <w:pStyle w:val="aff3"/>
              <w:jc w:val="both"/>
            </w:pPr>
            <w:r>
              <w:rPr>
                <w:rFonts w:hint="eastAsia"/>
              </w:rPr>
              <w:t>3</w:t>
            </w:r>
            <w:r>
              <w:t>200</w:t>
            </w:r>
            <w:r>
              <w:rPr>
                <w:rFonts w:hint="eastAsia"/>
              </w:rPr>
              <w:t>萬</w:t>
            </w:r>
          </w:p>
        </w:tc>
      </w:tr>
    </w:tbl>
    <w:p w14:paraId="61E422E8" w14:textId="79945602" w:rsidR="00635322" w:rsidRDefault="00635322" w:rsidP="0024756D">
      <w:pPr>
        <w:pStyle w:val="2"/>
      </w:pPr>
      <w:bookmarkStart w:id="68" w:name="_Toc108611747"/>
      <w:r w:rsidRPr="00F84009">
        <w:t>4.</w:t>
      </w:r>
      <w:r>
        <w:t xml:space="preserve">2 </w:t>
      </w:r>
      <w:r w:rsidRPr="00635322">
        <w:rPr>
          <w:rFonts w:hint="eastAsia"/>
        </w:rPr>
        <w:t>視覺化巢狀</w:t>
      </w:r>
      <w:r w:rsidRPr="00635322">
        <w:rPr>
          <w:rFonts w:hint="eastAsia"/>
        </w:rPr>
        <w:t>QR</w:t>
      </w:r>
      <w:r w:rsidRPr="00635322">
        <w:t xml:space="preserve"> Code</w:t>
      </w:r>
      <w:r w:rsidRPr="00635322">
        <w:rPr>
          <w:rFonts w:hint="eastAsia"/>
        </w:rPr>
        <w:t>的實作流程</w:t>
      </w:r>
      <w:bookmarkEnd w:id="68"/>
    </w:p>
    <w:p w14:paraId="38B0DADB" w14:textId="0CACCDEB" w:rsidR="00C92F41" w:rsidRDefault="00635322" w:rsidP="000E1FF7">
      <w:pPr>
        <w:spacing w:line="360" w:lineRule="auto"/>
        <w:ind w:firstLine="480"/>
        <w:jc w:val="both"/>
        <w:rPr>
          <w:color w:val="000000" w:themeColor="text1"/>
        </w:rPr>
      </w:pPr>
      <w:r w:rsidRPr="00A96FEB">
        <w:rPr>
          <w:rFonts w:hint="eastAsia"/>
          <w:color w:val="000000" w:themeColor="text1"/>
        </w:rPr>
        <w:t>使用者可以透過我們製作的程式製作視覺化巢狀</w:t>
      </w:r>
      <w:r w:rsidRPr="00A96FEB">
        <w:rPr>
          <w:color w:val="000000" w:themeColor="text1"/>
        </w:rPr>
        <w:t>QR Code</w:t>
      </w:r>
      <w:r w:rsidRPr="00A96FEB">
        <w:rPr>
          <w:rFonts w:hint="eastAsia"/>
          <w:color w:val="000000" w:themeColor="text1"/>
        </w:rPr>
        <w:t>，可客製化的讓使用者輕鬆製作出不同訊息的</w:t>
      </w:r>
      <w:r>
        <w:rPr>
          <w:rFonts w:hint="eastAsia"/>
          <w:color w:val="000000" w:themeColor="text1"/>
        </w:rPr>
        <w:t>本論文所提的</w:t>
      </w:r>
      <w:r w:rsidRPr="00A96FEB">
        <w:rPr>
          <w:rFonts w:hint="eastAsia"/>
          <w:color w:val="000000" w:themeColor="text1"/>
        </w:rPr>
        <w:t>視覺化巢狀</w:t>
      </w:r>
      <w:r w:rsidRPr="00A96FEB">
        <w:rPr>
          <w:color w:val="000000" w:themeColor="text1"/>
        </w:rPr>
        <w:t>QR Code</w:t>
      </w:r>
      <w:r w:rsidRPr="00A96FEB">
        <w:rPr>
          <w:rFonts w:hint="eastAsia"/>
          <w:color w:val="000000" w:themeColor="text1"/>
        </w:rPr>
        <w:t>。第一步，輸入</w:t>
      </w:r>
      <w:r>
        <w:rPr>
          <w:rFonts w:hint="eastAsia"/>
          <w:color w:val="000000" w:themeColor="text1"/>
        </w:rPr>
        <w:t>兩個</w:t>
      </w:r>
      <w:r w:rsidRPr="00A96FEB">
        <w:rPr>
          <w:rFonts w:hint="eastAsia"/>
          <w:color w:val="000000" w:themeColor="text1"/>
        </w:rPr>
        <w:t>文字訊息</w:t>
      </w:r>
      <w:r>
        <w:rPr>
          <w:rFonts w:hint="eastAsia"/>
          <w:color w:val="000000" w:themeColor="text1"/>
        </w:rPr>
        <w:t>，以及</w:t>
      </w:r>
      <w:r w:rsidRPr="00A96FEB">
        <w:rPr>
          <w:rFonts w:hint="eastAsia"/>
          <w:color w:val="000000" w:themeColor="text1"/>
        </w:rPr>
        <w:t>調整</w:t>
      </w:r>
      <w:r w:rsidRPr="00A96FEB">
        <w:rPr>
          <w:rFonts w:hint="eastAsia"/>
          <w:color w:val="000000" w:themeColor="text1"/>
        </w:rPr>
        <w:t>QR Code</w:t>
      </w:r>
      <w:r w:rsidRPr="00A96FEB">
        <w:rPr>
          <w:rFonts w:hint="eastAsia"/>
          <w:color w:val="000000" w:themeColor="text1"/>
        </w:rPr>
        <w:t>的</w:t>
      </w:r>
      <w:r>
        <w:rPr>
          <w:rFonts w:hint="eastAsia"/>
          <w:color w:val="000000" w:themeColor="text1"/>
        </w:rPr>
        <w:t>模組大小與糾錯模式</w:t>
      </w:r>
      <w:r w:rsidRPr="00A96FEB">
        <w:rPr>
          <w:rFonts w:hint="eastAsia"/>
          <w:color w:val="000000" w:themeColor="text1"/>
        </w:rPr>
        <w:t>，</w:t>
      </w:r>
      <w:r>
        <w:rPr>
          <w:rFonts w:hint="eastAsia"/>
          <w:color w:val="000000" w:themeColor="text1"/>
        </w:rPr>
        <w:t>程式</w:t>
      </w:r>
      <w:r w:rsidRPr="00A96FEB">
        <w:rPr>
          <w:rFonts w:hint="eastAsia"/>
          <w:color w:val="000000" w:themeColor="text1"/>
        </w:rPr>
        <w:t>會自動識別文字訊息</w:t>
      </w:r>
      <w:r>
        <w:rPr>
          <w:rFonts w:hint="eastAsia"/>
          <w:color w:val="000000" w:themeColor="text1"/>
        </w:rPr>
        <w:t>，進而</w:t>
      </w:r>
      <w:r w:rsidRPr="00A96FEB">
        <w:rPr>
          <w:rFonts w:hint="eastAsia"/>
          <w:color w:val="000000" w:themeColor="text1"/>
        </w:rPr>
        <w:t>尋找最適合的編碼模式</w:t>
      </w:r>
      <w:r>
        <w:rPr>
          <w:rFonts w:hint="eastAsia"/>
          <w:color w:val="000000" w:themeColor="text1"/>
        </w:rPr>
        <w:t>與</w:t>
      </w:r>
      <w:r w:rsidRPr="00A96FEB">
        <w:rPr>
          <w:rFonts w:hint="eastAsia"/>
          <w:color w:val="000000" w:themeColor="text1"/>
        </w:rPr>
        <w:t>版本</w:t>
      </w:r>
      <w:r>
        <w:rPr>
          <w:rFonts w:hint="eastAsia"/>
          <w:color w:val="000000" w:themeColor="text1"/>
        </w:rPr>
        <w:t>大小</w:t>
      </w:r>
      <w:r w:rsidRPr="00A96FEB">
        <w:rPr>
          <w:rFonts w:hint="eastAsia"/>
          <w:color w:val="000000" w:themeColor="text1"/>
        </w:rPr>
        <w:t>。</w:t>
      </w:r>
      <w:r>
        <w:rPr>
          <w:rFonts w:hint="eastAsia"/>
          <w:color w:val="000000" w:themeColor="text1"/>
        </w:rPr>
        <w:t>第二步，輸入一至兩個有意義的圖像，並將圖片與指定的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進行編碼</w:t>
      </w:r>
      <w:r w:rsidRPr="00A96FEB">
        <w:rPr>
          <w:rFonts w:hint="eastAsia"/>
          <w:color w:val="000000" w:themeColor="text1"/>
        </w:rPr>
        <w:t>。第三步，</w:t>
      </w:r>
      <w:r>
        <w:rPr>
          <w:rFonts w:hint="eastAsia"/>
          <w:color w:val="000000" w:themeColor="text1"/>
        </w:rPr>
        <w:t>調整</w:t>
      </w:r>
      <w:r w:rsidRPr="00A96FEB">
        <w:rPr>
          <w:rFonts w:hint="eastAsia"/>
          <w:color w:val="000000" w:themeColor="text1"/>
        </w:rPr>
        <w:t>QR Code</w:t>
      </w:r>
      <w:r w:rsidRPr="00A96FEB">
        <w:rPr>
          <w:rFonts w:hint="eastAsia"/>
          <w:color w:val="000000" w:themeColor="text1"/>
        </w:rPr>
        <w:t>的</w:t>
      </w:r>
      <w:proofErr w:type="spellStart"/>
      <w:r w:rsidRPr="006D104D">
        <w:rPr>
          <w:i/>
          <w:iCs/>
          <w:color w:val="000000" w:themeColor="text1"/>
        </w:rPr>
        <w:t>QR</w:t>
      </w:r>
      <w:r w:rsidRPr="006D104D">
        <w:rPr>
          <w:i/>
          <w:iCs/>
          <w:color w:val="000000" w:themeColor="text1"/>
          <w:vertAlign w:val="subscript"/>
        </w:rPr>
        <w:t>outo</w:t>
      </w:r>
      <w:proofErr w:type="spellEnd"/>
      <w:r w:rsidRPr="00AD23A8">
        <w:rPr>
          <w:rFonts w:hint="eastAsia"/>
          <w:color w:val="000000" w:themeColor="text1"/>
        </w:rPr>
        <w:t>與</w:t>
      </w:r>
      <w:proofErr w:type="spellStart"/>
      <w:r w:rsidRPr="006D104D">
        <w:rPr>
          <w:i/>
          <w:iCs/>
          <w:color w:val="000000" w:themeColor="text1"/>
        </w:rPr>
        <w:t>QR</w:t>
      </w:r>
      <w:r w:rsidRPr="006D104D">
        <w:rPr>
          <w:i/>
          <w:iCs/>
          <w:color w:val="000000" w:themeColor="text1"/>
          <w:vertAlign w:val="subscript"/>
        </w:rPr>
        <w:t>in</w:t>
      </w:r>
      <w:r w:rsidRPr="006D104D">
        <w:rPr>
          <w:rFonts w:hint="eastAsia"/>
          <w:i/>
          <w:iCs/>
          <w:color w:val="000000" w:themeColor="text1"/>
          <w:vertAlign w:val="subscript"/>
        </w:rPr>
        <w:t>o</w:t>
      </w:r>
      <w:proofErr w:type="spellEnd"/>
      <w:r>
        <w:rPr>
          <w:rFonts w:hint="eastAsia"/>
          <w:color w:val="000000" w:themeColor="text1"/>
        </w:rPr>
        <w:t>的百分比</w:t>
      </w:r>
      <w:r w:rsidRPr="00A96FEB">
        <w:rPr>
          <w:rFonts w:hint="eastAsia"/>
          <w:color w:val="000000" w:themeColor="text1"/>
        </w:rPr>
        <w:t>，</w:t>
      </w:r>
      <w:r>
        <w:rPr>
          <w:rFonts w:hint="eastAsia"/>
          <w:color w:val="000000" w:themeColor="text1"/>
        </w:rPr>
        <w:t>進而讓</w:t>
      </w:r>
      <w:r>
        <w:rPr>
          <w:rFonts w:hint="eastAsia"/>
        </w:rPr>
        <w:t>資料模組設定為正確模組值的中心區域成為所選擇的比例</w:t>
      </w:r>
      <w:r w:rsidRPr="00A96FEB">
        <w:rPr>
          <w:rFonts w:hint="eastAsia"/>
          <w:color w:val="000000" w:themeColor="text1"/>
        </w:rPr>
        <w:t>。第</w:t>
      </w:r>
      <w:r>
        <w:rPr>
          <w:rFonts w:hint="eastAsia"/>
          <w:color w:val="000000" w:themeColor="text1"/>
        </w:rPr>
        <w:t>五</w:t>
      </w:r>
      <w:r w:rsidRPr="00A96FEB">
        <w:rPr>
          <w:rFonts w:hint="eastAsia"/>
          <w:color w:val="000000" w:themeColor="text1"/>
        </w:rPr>
        <w:t>步，輸入</w:t>
      </w:r>
      <w:r>
        <w:rPr>
          <w:rFonts w:hint="eastAsia"/>
          <w:color w:val="000000" w:themeColor="text1"/>
        </w:rPr>
        <w:t>導出的</w:t>
      </w:r>
      <w:r w:rsidRPr="00A96FEB">
        <w:rPr>
          <w:rFonts w:hint="eastAsia"/>
          <w:color w:val="000000" w:themeColor="text1"/>
        </w:rPr>
        <w:t>文件名稱</w:t>
      </w:r>
      <w:r>
        <w:rPr>
          <w:rFonts w:hint="eastAsia"/>
          <w:color w:val="000000" w:themeColor="text1"/>
        </w:rPr>
        <w:t>。</w:t>
      </w:r>
    </w:p>
    <w:p w14:paraId="5C6455D5" w14:textId="77777777" w:rsidR="00CC0B77" w:rsidRPr="00635322" w:rsidRDefault="00CC0B77" w:rsidP="000E1FF7">
      <w:pPr>
        <w:spacing w:line="360" w:lineRule="auto"/>
        <w:ind w:firstLine="480"/>
        <w:jc w:val="both"/>
        <w:rPr>
          <w:color w:val="000000" w:themeColor="text1"/>
        </w:rPr>
      </w:pPr>
    </w:p>
    <w:p w14:paraId="0D8F1466" w14:textId="23407276" w:rsidR="00A61F96" w:rsidRDefault="00A61F96" w:rsidP="0024756D">
      <w:pPr>
        <w:pStyle w:val="2"/>
      </w:pPr>
      <w:bookmarkStart w:id="69" w:name="_Toc108611748"/>
      <w:r w:rsidRPr="00F84009">
        <w:t>4.</w:t>
      </w:r>
      <w:r w:rsidR="00635322">
        <w:t>3</w:t>
      </w:r>
      <w:r w:rsidR="00C63060">
        <w:t xml:space="preserve"> </w:t>
      </w:r>
      <w:proofErr w:type="spellStart"/>
      <w:r w:rsidR="00C63060">
        <w:t>QR</w:t>
      </w:r>
      <w:r w:rsidR="00C63060" w:rsidRPr="00C63060">
        <w:rPr>
          <w:vertAlign w:val="subscript"/>
        </w:rPr>
        <w:t>outo</w:t>
      </w:r>
      <w:proofErr w:type="spellEnd"/>
      <w:r w:rsidR="00C63060">
        <w:rPr>
          <w:rFonts w:hint="eastAsia"/>
        </w:rPr>
        <w:t>與</w:t>
      </w:r>
      <w:proofErr w:type="spellStart"/>
      <w:r w:rsidR="00C63060">
        <w:t>QR</w:t>
      </w:r>
      <w:r w:rsidR="00C63060" w:rsidRPr="00C63060">
        <w:rPr>
          <w:vertAlign w:val="subscript"/>
        </w:rPr>
        <w:t>ino</w:t>
      </w:r>
      <w:proofErr w:type="spellEnd"/>
      <w:r>
        <w:rPr>
          <w:rFonts w:hint="eastAsia"/>
        </w:rPr>
        <w:t>參數選擇</w:t>
      </w:r>
      <w:bookmarkEnd w:id="69"/>
    </w:p>
    <w:p w14:paraId="078FFE40" w14:textId="4E1D8F44" w:rsidR="00316EE2" w:rsidRDefault="00A96FEB" w:rsidP="000E1FF7">
      <w:pPr>
        <w:spacing w:line="360" w:lineRule="auto"/>
        <w:ind w:firstLine="480"/>
        <w:jc w:val="both"/>
        <w:rPr>
          <w:color w:val="000000" w:themeColor="text1"/>
        </w:rPr>
      </w:pPr>
      <w:r w:rsidRPr="00A96FEB">
        <w:rPr>
          <w:rFonts w:hint="eastAsia"/>
          <w:color w:val="000000" w:themeColor="text1"/>
        </w:rPr>
        <w:t>圖</w:t>
      </w:r>
      <w:r w:rsidRPr="00A96FEB">
        <w:rPr>
          <w:rFonts w:hint="eastAsia"/>
          <w:color w:val="000000" w:themeColor="text1"/>
        </w:rPr>
        <w:t>1</w:t>
      </w:r>
      <w:r w:rsidR="00547CC1">
        <w:rPr>
          <w:color w:val="000000" w:themeColor="text1"/>
        </w:rPr>
        <w:t>5</w:t>
      </w:r>
      <w:r w:rsidRPr="00A96FEB">
        <w:rPr>
          <w:rFonts w:hint="eastAsia"/>
          <w:color w:val="000000" w:themeColor="text1"/>
        </w:rPr>
        <w:t>中</w:t>
      </w:r>
      <w:r w:rsidR="007E73F1">
        <w:rPr>
          <w:color w:val="000000" w:themeColor="text1"/>
        </w:rPr>
        <w:t>3</w:t>
      </w:r>
      <w:r w:rsidRPr="00A96FEB">
        <w:rPr>
          <w:rFonts w:hint="eastAsia"/>
          <w:color w:val="000000" w:themeColor="text1"/>
        </w:rPr>
        <w:t>個</w:t>
      </w:r>
      <w:r w:rsidRPr="00A96FEB">
        <w:rPr>
          <w:rFonts w:hint="eastAsia"/>
          <w:color w:val="000000" w:themeColor="text1"/>
        </w:rPr>
        <w:t>QR Code</w:t>
      </w:r>
      <w:r w:rsidR="00ED621D">
        <w:rPr>
          <w:rFonts w:hint="eastAsia"/>
          <w:color w:val="000000" w:themeColor="text1"/>
        </w:rPr>
        <w:t>，包含了兩個不同意義的圖像，其</w:t>
      </w:r>
      <w:r w:rsidRPr="00A96FEB">
        <w:rPr>
          <w:rFonts w:hint="eastAsia"/>
          <w:color w:val="000000" w:themeColor="text1"/>
        </w:rPr>
        <w:t>模組大小均為</w:t>
      </w:r>
      <w:r w:rsidR="00547CC1">
        <w:rPr>
          <w:color w:val="000000" w:themeColor="text1"/>
        </w:rPr>
        <w:t>18</w:t>
      </w:r>
      <w:r w:rsidRPr="00A96FEB">
        <w:rPr>
          <w:rFonts w:hint="eastAsia"/>
          <w:color w:val="000000" w:themeColor="text1"/>
        </w:rPr>
        <w:t>×</w:t>
      </w:r>
      <w:r w:rsidR="00547CC1">
        <w:rPr>
          <w:color w:val="000000" w:themeColor="text1"/>
        </w:rPr>
        <w:t>18</w:t>
      </w:r>
      <w:r w:rsidRPr="00A96FEB">
        <w:rPr>
          <w:rFonts w:hint="eastAsia"/>
          <w:color w:val="000000" w:themeColor="text1"/>
        </w:rPr>
        <w:t xml:space="preserve"> pixels</w:t>
      </w:r>
      <w:r w:rsidRPr="00A96FEB">
        <w:rPr>
          <w:rFonts w:hint="eastAsia"/>
          <w:color w:val="000000" w:themeColor="text1"/>
        </w:rPr>
        <w:t>、容錯等級為</w:t>
      </w:r>
      <w:r w:rsidR="00547CC1">
        <w:rPr>
          <w:color w:val="000000" w:themeColor="text1"/>
        </w:rPr>
        <w:t>Q</w:t>
      </w:r>
      <w:r w:rsidRPr="00A96FEB">
        <w:rPr>
          <w:rFonts w:hint="eastAsia"/>
          <w:color w:val="000000" w:themeColor="text1"/>
        </w:rPr>
        <w:t>、訊息內容</w:t>
      </w:r>
      <w:r w:rsidR="00547CC1">
        <w:rPr>
          <w:rFonts w:hint="eastAsia"/>
          <w:color w:val="000000" w:themeColor="text1"/>
        </w:rPr>
        <w:t>分別</w:t>
      </w:r>
      <w:r w:rsidRPr="00A96FEB">
        <w:rPr>
          <w:rFonts w:hint="eastAsia"/>
          <w:color w:val="000000" w:themeColor="text1"/>
        </w:rPr>
        <w:t>為</w:t>
      </w:r>
      <w:r w:rsidR="000140EC">
        <w:rPr>
          <w:rFonts w:hint="eastAsia"/>
          <w:color w:val="000000" w:themeColor="text1"/>
        </w:rPr>
        <w:t>表</w:t>
      </w:r>
      <w:r w:rsidR="000140EC">
        <w:rPr>
          <w:color w:val="000000" w:themeColor="text1"/>
        </w:rPr>
        <w:t>6</w:t>
      </w:r>
      <w:r w:rsidR="000140EC">
        <w:rPr>
          <w:rFonts w:hint="eastAsia"/>
          <w:color w:val="000000" w:themeColor="text1"/>
        </w:rPr>
        <w:t>當中所編碼的文字資訊。</w:t>
      </w:r>
      <w:r w:rsidR="007E73F1">
        <w:rPr>
          <w:rFonts w:hint="eastAsia"/>
          <w:color w:val="000000" w:themeColor="text1"/>
        </w:rPr>
        <w:t>此外，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314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0140EC">
        <w:rPr>
          <w:rFonts w:cs="Times New Roman (本文 CS 字型)"/>
          <w:color w:val="000000" w:themeColor="text1"/>
        </w:rPr>
        <w:t>圖</w:t>
      </w:r>
      <w:r w:rsidR="00975C8B" w:rsidRPr="000140EC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15</w:t>
      </w:r>
      <w:r w:rsidR="00975C8B">
        <w:rPr>
          <w:color w:val="000000" w:themeColor="text1"/>
        </w:rPr>
        <w:fldChar w:fldCharType="end"/>
      </w:r>
      <w:r w:rsidR="00ED621D" w:rsidRPr="00A96FEB">
        <w:rPr>
          <w:rFonts w:hint="eastAsia"/>
          <w:color w:val="000000" w:themeColor="text1"/>
        </w:rPr>
        <w:t>中</w:t>
      </w:r>
      <w:r w:rsidR="007D6071">
        <w:rPr>
          <w:color w:val="000000" w:themeColor="text1"/>
        </w:rPr>
        <w:t>3</w:t>
      </w:r>
      <w:r w:rsidR="00ED621D" w:rsidRPr="00A96FEB">
        <w:rPr>
          <w:rFonts w:hint="eastAsia"/>
          <w:color w:val="000000" w:themeColor="text1"/>
        </w:rPr>
        <w:t>個</w:t>
      </w:r>
      <w:r w:rsidR="00ED621D" w:rsidRPr="00A96FEB">
        <w:rPr>
          <w:rFonts w:hint="eastAsia"/>
          <w:color w:val="000000" w:themeColor="text1"/>
        </w:rPr>
        <w:t>QR Code</w:t>
      </w:r>
      <w:r w:rsidR="00ED621D">
        <w:rPr>
          <w:rFonts w:hint="eastAsia"/>
          <w:color w:val="000000" w:themeColor="text1"/>
        </w:rPr>
        <w:t>，只有</w:t>
      </w:r>
      <w:proofErr w:type="spellStart"/>
      <w:r w:rsidR="00ED621D">
        <w:rPr>
          <w:rFonts w:hint="eastAsia"/>
          <w:color w:val="000000" w:themeColor="text1"/>
        </w:rPr>
        <w:t>Q</w:t>
      </w:r>
      <w:r w:rsidR="00ED621D">
        <w:rPr>
          <w:color w:val="000000" w:themeColor="text1"/>
        </w:rPr>
        <w:t>R</w:t>
      </w:r>
      <w:r w:rsidR="007E73F1">
        <w:rPr>
          <w:color w:val="000000" w:themeColor="text1"/>
          <w:vertAlign w:val="subscript"/>
        </w:rPr>
        <w:t>out</w:t>
      </w:r>
      <w:proofErr w:type="spellEnd"/>
      <w:r w:rsidR="00ED621D">
        <w:rPr>
          <w:rFonts w:hint="eastAsia"/>
          <w:color w:val="000000" w:themeColor="text1"/>
        </w:rPr>
        <w:t>包含了</w:t>
      </w:r>
      <w:r w:rsidR="007E73F1">
        <w:rPr>
          <w:rFonts w:hint="eastAsia"/>
          <w:color w:val="000000" w:themeColor="text1"/>
        </w:rPr>
        <w:t>一</w:t>
      </w:r>
      <w:r w:rsidR="00ED621D">
        <w:rPr>
          <w:rFonts w:hint="eastAsia"/>
          <w:color w:val="000000" w:themeColor="text1"/>
        </w:rPr>
        <w:t>個圖像，</w:t>
      </w:r>
      <w:r w:rsidR="00ED621D" w:rsidRPr="00A96FEB">
        <w:rPr>
          <w:rFonts w:hint="eastAsia"/>
          <w:color w:val="000000" w:themeColor="text1"/>
        </w:rPr>
        <w:t>模組大小均為</w:t>
      </w:r>
      <w:r w:rsidR="00ED621D">
        <w:rPr>
          <w:color w:val="000000" w:themeColor="text1"/>
        </w:rPr>
        <w:t>18</w:t>
      </w:r>
      <w:r w:rsidR="00ED621D" w:rsidRPr="00A96FEB">
        <w:rPr>
          <w:rFonts w:hint="eastAsia"/>
          <w:color w:val="000000" w:themeColor="text1"/>
        </w:rPr>
        <w:t>×</w:t>
      </w:r>
      <w:r w:rsidR="00ED621D">
        <w:rPr>
          <w:color w:val="000000" w:themeColor="text1"/>
        </w:rPr>
        <w:t>18</w:t>
      </w:r>
      <w:r w:rsidR="00ED621D" w:rsidRPr="00A96FEB">
        <w:rPr>
          <w:rFonts w:hint="eastAsia"/>
          <w:color w:val="000000" w:themeColor="text1"/>
        </w:rPr>
        <w:t xml:space="preserve"> pixels</w:t>
      </w:r>
      <w:r w:rsidR="00ED621D" w:rsidRPr="00A96FEB">
        <w:rPr>
          <w:rFonts w:hint="eastAsia"/>
          <w:color w:val="000000" w:themeColor="text1"/>
        </w:rPr>
        <w:t>、容錯等級為</w:t>
      </w:r>
      <w:r w:rsidR="00ED621D">
        <w:rPr>
          <w:color w:val="000000" w:themeColor="text1"/>
        </w:rPr>
        <w:t>Q</w:t>
      </w:r>
      <w:r w:rsidR="00ED621D" w:rsidRPr="00A96FEB">
        <w:rPr>
          <w:rFonts w:hint="eastAsia"/>
          <w:color w:val="000000" w:themeColor="text1"/>
        </w:rPr>
        <w:t>、訊息內容</w:t>
      </w:r>
      <w:r w:rsidR="00ED621D">
        <w:rPr>
          <w:rFonts w:hint="eastAsia"/>
          <w:color w:val="000000" w:themeColor="text1"/>
        </w:rPr>
        <w:t>分別</w:t>
      </w:r>
      <w:r w:rsidR="00ED621D" w:rsidRPr="00A96FEB">
        <w:rPr>
          <w:rFonts w:hint="eastAsia"/>
          <w:color w:val="000000" w:themeColor="text1"/>
        </w:rPr>
        <w:t>為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263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BF4F37">
        <w:rPr>
          <w:rFonts w:cs="Times New Roman (本文 CS 字型)"/>
        </w:rPr>
        <w:t>表</w:t>
      </w:r>
      <w:r w:rsidR="00975C8B" w:rsidRPr="00BF4F37">
        <w:rPr>
          <w:rFonts w:cs="Times New Roman (本文 CS 字型)"/>
        </w:rPr>
        <w:t xml:space="preserve"> </w:t>
      </w:r>
      <w:r w:rsidR="00975C8B">
        <w:rPr>
          <w:rFonts w:cs="Times New Roman (本文 CS 字型)"/>
          <w:noProof/>
        </w:rPr>
        <w:t>6</w:t>
      </w:r>
      <w:r w:rsidR="00975C8B">
        <w:rPr>
          <w:color w:val="000000" w:themeColor="text1"/>
        </w:rPr>
        <w:fldChar w:fldCharType="end"/>
      </w:r>
      <w:r w:rsidR="007E73F1">
        <w:rPr>
          <w:rFonts w:hint="eastAsia"/>
          <w:color w:val="000000" w:themeColor="text1"/>
        </w:rPr>
        <w:t>在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314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0140EC">
        <w:rPr>
          <w:rFonts w:cs="Times New Roman (本文 CS 字型)"/>
          <w:color w:val="000000" w:themeColor="text1"/>
        </w:rPr>
        <w:t>圖</w:t>
      </w:r>
      <w:r w:rsidR="00975C8B" w:rsidRPr="000140EC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15</w:t>
      </w:r>
      <w:r w:rsidR="00975C8B">
        <w:rPr>
          <w:color w:val="000000" w:themeColor="text1"/>
        </w:rPr>
        <w:fldChar w:fldCharType="end"/>
      </w:r>
      <w:r w:rsidR="00ED621D">
        <w:rPr>
          <w:rFonts w:hint="eastAsia"/>
          <w:color w:val="000000" w:themeColor="text1"/>
        </w:rPr>
        <w:t>中當中所編碼的文字資訊。最後是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286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0140EC">
        <w:rPr>
          <w:rFonts w:cs="Times New Roman (本文 CS 字型)"/>
          <w:color w:val="000000" w:themeColor="text1"/>
        </w:rPr>
        <w:t>圖</w:t>
      </w:r>
      <w:r w:rsidR="00975C8B" w:rsidRPr="000140EC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16</w:t>
      </w:r>
      <w:r w:rsidR="00975C8B">
        <w:rPr>
          <w:color w:val="000000" w:themeColor="text1"/>
        </w:rPr>
        <w:fldChar w:fldCharType="end"/>
      </w:r>
      <w:r w:rsidR="00ED621D" w:rsidRPr="00A96FEB">
        <w:rPr>
          <w:rFonts w:hint="eastAsia"/>
          <w:color w:val="000000" w:themeColor="text1"/>
        </w:rPr>
        <w:t>中</w:t>
      </w:r>
      <w:r w:rsidR="007E73F1">
        <w:rPr>
          <w:color w:val="000000" w:themeColor="text1"/>
        </w:rPr>
        <w:t>3</w:t>
      </w:r>
      <w:r w:rsidR="00ED621D" w:rsidRPr="00A96FEB">
        <w:rPr>
          <w:rFonts w:hint="eastAsia"/>
          <w:color w:val="000000" w:themeColor="text1"/>
        </w:rPr>
        <w:t>個</w:t>
      </w:r>
      <w:r w:rsidR="00ED621D" w:rsidRPr="00A96FEB">
        <w:rPr>
          <w:rFonts w:hint="eastAsia"/>
          <w:color w:val="000000" w:themeColor="text1"/>
        </w:rPr>
        <w:t>QR Code</w:t>
      </w:r>
      <w:r w:rsidR="00ED621D">
        <w:rPr>
          <w:rFonts w:hint="eastAsia"/>
          <w:color w:val="000000" w:themeColor="text1"/>
        </w:rPr>
        <w:t>，只有</w:t>
      </w:r>
      <w:proofErr w:type="spellStart"/>
      <w:r w:rsidR="00ED621D">
        <w:rPr>
          <w:rFonts w:hint="eastAsia"/>
          <w:color w:val="000000" w:themeColor="text1"/>
        </w:rPr>
        <w:t>Q</w:t>
      </w:r>
      <w:r w:rsidR="00ED621D">
        <w:rPr>
          <w:color w:val="000000" w:themeColor="text1"/>
        </w:rPr>
        <w:t>R</w:t>
      </w:r>
      <w:r w:rsidR="00ED621D">
        <w:rPr>
          <w:color w:val="000000" w:themeColor="text1"/>
          <w:vertAlign w:val="subscript"/>
        </w:rPr>
        <w:t>in</w:t>
      </w:r>
      <w:proofErr w:type="spellEnd"/>
      <w:r w:rsidR="00ED621D">
        <w:rPr>
          <w:rFonts w:hint="eastAsia"/>
          <w:color w:val="000000" w:themeColor="text1"/>
        </w:rPr>
        <w:t>包含了一個圖像，</w:t>
      </w:r>
      <w:r w:rsidR="00ED621D" w:rsidRPr="00A96FEB">
        <w:rPr>
          <w:rFonts w:hint="eastAsia"/>
          <w:color w:val="000000" w:themeColor="text1"/>
        </w:rPr>
        <w:t>模組大小均為</w:t>
      </w:r>
      <w:r w:rsidR="00ED621D">
        <w:rPr>
          <w:color w:val="000000" w:themeColor="text1"/>
        </w:rPr>
        <w:t>18</w:t>
      </w:r>
      <w:r w:rsidR="00ED621D" w:rsidRPr="00A96FEB">
        <w:rPr>
          <w:rFonts w:hint="eastAsia"/>
          <w:color w:val="000000" w:themeColor="text1"/>
        </w:rPr>
        <w:t>×</w:t>
      </w:r>
      <w:r w:rsidR="00ED621D">
        <w:rPr>
          <w:color w:val="000000" w:themeColor="text1"/>
        </w:rPr>
        <w:t>18</w:t>
      </w:r>
      <w:r w:rsidR="00ED621D" w:rsidRPr="00A96FEB">
        <w:rPr>
          <w:rFonts w:hint="eastAsia"/>
          <w:color w:val="000000" w:themeColor="text1"/>
        </w:rPr>
        <w:t xml:space="preserve"> pixels</w:t>
      </w:r>
      <w:r w:rsidR="00ED621D" w:rsidRPr="00A96FEB">
        <w:rPr>
          <w:rFonts w:hint="eastAsia"/>
          <w:color w:val="000000" w:themeColor="text1"/>
        </w:rPr>
        <w:t>、容錯等級為</w:t>
      </w:r>
      <w:r w:rsidR="00ED621D">
        <w:rPr>
          <w:color w:val="000000" w:themeColor="text1"/>
        </w:rPr>
        <w:t>Q</w:t>
      </w:r>
      <w:r w:rsidR="00ED621D" w:rsidRPr="00A96FEB">
        <w:rPr>
          <w:rFonts w:hint="eastAsia"/>
          <w:color w:val="000000" w:themeColor="text1"/>
        </w:rPr>
        <w:t>、訊息內容</w:t>
      </w:r>
      <w:r w:rsidR="00ED621D">
        <w:rPr>
          <w:rFonts w:hint="eastAsia"/>
          <w:color w:val="000000" w:themeColor="text1"/>
        </w:rPr>
        <w:t>分別</w:t>
      </w:r>
      <w:r w:rsidR="00ED621D" w:rsidRPr="00A96FEB">
        <w:rPr>
          <w:rFonts w:hint="eastAsia"/>
          <w:color w:val="000000" w:themeColor="text1"/>
        </w:rPr>
        <w:t>為圖</w:t>
      </w:r>
      <w:r w:rsidR="00ED621D">
        <w:rPr>
          <w:rFonts w:hint="eastAsia"/>
          <w:color w:val="000000" w:themeColor="text1"/>
        </w:rPr>
        <w:t>，表</w:t>
      </w:r>
      <w:r w:rsidR="00ED621D">
        <w:rPr>
          <w:color w:val="000000" w:themeColor="text1"/>
        </w:rPr>
        <w:t>6</w:t>
      </w:r>
      <w:r w:rsidR="00ED621D">
        <w:rPr>
          <w:rFonts w:hint="eastAsia"/>
          <w:color w:val="000000" w:themeColor="text1"/>
        </w:rPr>
        <w:t>為</w:t>
      </w:r>
      <w:r w:rsidR="00975C8B">
        <w:rPr>
          <w:color w:val="000000" w:themeColor="text1"/>
        </w:rPr>
        <w:fldChar w:fldCharType="begin"/>
      </w:r>
      <w:r w:rsidR="00975C8B">
        <w:rPr>
          <w:color w:val="000000" w:themeColor="text1"/>
        </w:rPr>
        <w:instrText xml:space="preserve"> </w:instrText>
      </w:r>
      <w:r w:rsidR="00975C8B">
        <w:rPr>
          <w:rFonts w:hint="eastAsia"/>
          <w:color w:val="000000" w:themeColor="text1"/>
        </w:rPr>
        <w:instrText>REF _Ref109650286 \h</w:instrText>
      </w:r>
      <w:r w:rsidR="00975C8B">
        <w:rPr>
          <w:color w:val="000000" w:themeColor="text1"/>
        </w:rPr>
        <w:instrText xml:space="preserve"> </w:instrText>
      </w:r>
      <w:r w:rsidR="00975C8B">
        <w:rPr>
          <w:color w:val="000000" w:themeColor="text1"/>
        </w:rPr>
      </w:r>
      <w:r w:rsidR="00975C8B">
        <w:rPr>
          <w:color w:val="000000" w:themeColor="text1"/>
        </w:rPr>
        <w:fldChar w:fldCharType="separate"/>
      </w:r>
      <w:r w:rsidR="00975C8B" w:rsidRPr="000140EC">
        <w:rPr>
          <w:rFonts w:cs="Times New Roman (本文 CS 字型)"/>
          <w:color w:val="000000" w:themeColor="text1"/>
        </w:rPr>
        <w:t>圖</w:t>
      </w:r>
      <w:r w:rsidR="00975C8B" w:rsidRPr="000140EC">
        <w:rPr>
          <w:rFonts w:cs="Times New Roman (本文 CS 字型)"/>
          <w:color w:val="000000" w:themeColor="text1"/>
        </w:rPr>
        <w:t xml:space="preserve"> </w:t>
      </w:r>
      <w:r w:rsidR="00975C8B">
        <w:rPr>
          <w:rFonts w:cs="Times New Roman (本文 CS 字型)"/>
          <w:noProof/>
          <w:color w:val="000000" w:themeColor="text1"/>
        </w:rPr>
        <w:t>16</w:t>
      </w:r>
      <w:r w:rsidR="00975C8B">
        <w:rPr>
          <w:color w:val="000000" w:themeColor="text1"/>
        </w:rPr>
        <w:fldChar w:fldCharType="end"/>
      </w:r>
      <w:r w:rsidR="00ED621D">
        <w:rPr>
          <w:rFonts w:hint="eastAsia"/>
          <w:color w:val="000000" w:themeColor="text1"/>
        </w:rPr>
        <w:t>中當中所編碼的文字資訊。</w:t>
      </w:r>
    </w:p>
    <w:p w14:paraId="6F01CBB3" w14:textId="6BB89C7D" w:rsidR="00CC0B77" w:rsidRDefault="00CC0B77" w:rsidP="000E1FF7">
      <w:pPr>
        <w:spacing w:line="360" w:lineRule="auto"/>
        <w:ind w:firstLine="480"/>
        <w:jc w:val="both"/>
        <w:rPr>
          <w:color w:val="000000" w:themeColor="text1"/>
        </w:rPr>
      </w:pPr>
    </w:p>
    <w:p w14:paraId="24585841" w14:textId="77777777" w:rsidR="002623DE" w:rsidRPr="00ED621D" w:rsidRDefault="002623DE" w:rsidP="000E1FF7">
      <w:pPr>
        <w:spacing w:line="360" w:lineRule="auto"/>
        <w:ind w:firstLine="480"/>
        <w:jc w:val="both"/>
        <w:rPr>
          <w:color w:val="000000" w:themeColor="text1"/>
        </w:rPr>
      </w:pPr>
    </w:p>
    <w:p w14:paraId="61712592" w14:textId="128D4635" w:rsidR="000140EC" w:rsidRPr="000140EC" w:rsidRDefault="000140EC" w:rsidP="000E1FF7">
      <w:pPr>
        <w:pStyle w:val="af5"/>
        <w:keepNext/>
        <w:spacing w:line="360" w:lineRule="auto"/>
        <w:jc w:val="both"/>
        <w:rPr>
          <w:rFonts w:cs="Times New Roman (本文 CS 字型)"/>
          <w:sz w:val="24"/>
          <w:szCs w:val="24"/>
        </w:rPr>
      </w:pPr>
      <w:bookmarkStart w:id="70" w:name="_Ref109650263"/>
      <w:bookmarkStart w:id="71" w:name="_Toc109633399"/>
      <w:r w:rsidRPr="00BF4F37">
        <w:rPr>
          <w:rFonts w:cs="Times New Roman (本文 CS 字型)"/>
          <w:sz w:val="24"/>
          <w:szCs w:val="24"/>
        </w:rPr>
        <w:lastRenderedPageBreak/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6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70"/>
      <w:r w:rsidRPr="00C92F41">
        <w:rPr>
          <w:rFonts w:cs="Times New Roman (本文 CS 字型)"/>
          <w:noProof/>
          <w:sz w:val="24"/>
          <w:szCs w:val="24"/>
        </w:rPr>
        <w:t xml:space="preserve"> </w:t>
      </w:r>
      <w:r w:rsidR="001067EB">
        <w:rPr>
          <w:rFonts w:cs="Times New Roman (本文 CS 字型)"/>
          <w:noProof/>
          <w:sz w:val="24"/>
          <w:szCs w:val="24"/>
        </w:rPr>
        <w:t xml:space="preserve"> QR</w:t>
      </w:r>
      <w:r w:rsidR="001067EB">
        <w:rPr>
          <w:rFonts w:cs="Times New Roman (本文 CS 字型)"/>
          <w:noProof/>
          <w:sz w:val="24"/>
          <w:szCs w:val="24"/>
          <w:vertAlign w:val="subscript"/>
        </w:rPr>
        <w:t>nested</w:t>
      </w:r>
      <w:r w:rsidR="00CC0B77">
        <w:rPr>
          <w:rFonts w:cs="Times New Roman (本文 CS 字型)" w:hint="eastAsia"/>
          <w:noProof/>
          <w:sz w:val="24"/>
          <w:szCs w:val="24"/>
        </w:rPr>
        <w:t>編</w:t>
      </w:r>
      <w:r w:rsidRPr="00C92F41">
        <w:rPr>
          <w:rFonts w:cs="Times New Roman (本文 CS 字型)" w:hint="eastAsia"/>
          <w:noProof/>
          <w:sz w:val="24"/>
          <w:szCs w:val="24"/>
        </w:rPr>
        <w:t>碼</w:t>
      </w:r>
      <w:r w:rsidR="001067EB">
        <w:rPr>
          <w:rFonts w:cs="Times New Roman (本文 CS 字型)" w:hint="eastAsia"/>
          <w:noProof/>
          <w:sz w:val="24"/>
          <w:szCs w:val="24"/>
        </w:rPr>
        <w:t>的</w:t>
      </w:r>
      <w:r w:rsidRPr="00C92F41">
        <w:rPr>
          <w:rFonts w:cs="Times New Roman (本文 CS 字型)" w:hint="eastAsia"/>
          <w:noProof/>
          <w:sz w:val="24"/>
          <w:szCs w:val="24"/>
        </w:rPr>
        <w:t>資訊</w:t>
      </w:r>
      <w:bookmarkEnd w:id="71"/>
    </w:p>
    <w:tbl>
      <w:tblPr>
        <w:tblStyle w:val="af2"/>
        <w:tblW w:w="0" w:type="auto"/>
        <w:tblLayout w:type="fixed"/>
        <w:tblLook w:val="04A0" w:firstRow="1" w:lastRow="0" w:firstColumn="1" w:lastColumn="0" w:noHBand="0" w:noVBand="1"/>
      </w:tblPr>
      <w:tblGrid>
        <w:gridCol w:w="1271"/>
        <w:gridCol w:w="3686"/>
        <w:gridCol w:w="3339"/>
      </w:tblGrid>
      <w:tr w:rsidR="00316EE2" w14:paraId="42244D0A" w14:textId="77777777" w:rsidTr="00316EE2">
        <w:tc>
          <w:tcPr>
            <w:tcW w:w="1271" w:type="dxa"/>
          </w:tcPr>
          <w:p w14:paraId="653AE683" w14:textId="77777777" w:rsidR="00316EE2" w:rsidRDefault="00316EE2" w:rsidP="000E1FF7">
            <w:pPr>
              <w:spacing w:line="360" w:lineRule="auto"/>
              <w:jc w:val="both"/>
            </w:pPr>
          </w:p>
        </w:tc>
        <w:tc>
          <w:tcPr>
            <w:tcW w:w="3686" w:type="dxa"/>
          </w:tcPr>
          <w:p w14:paraId="1FAA2B26" w14:textId="561D6F4B" w:rsidR="00316EE2" w:rsidRDefault="00316EE2" w:rsidP="000E1FF7">
            <w:pPr>
              <w:spacing w:line="360" w:lineRule="auto"/>
              <w:jc w:val="both"/>
            </w:pPr>
            <w:proofErr w:type="spellStart"/>
            <w:r>
              <w:t>MSG</w:t>
            </w:r>
            <w:r w:rsidRPr="00316EE2">
              <w:rPr>
                <w:vertAlign w:val="subscript"/>
              </w:rPr>
              <w:t>out</w:t>
            </w:r>
            <w:proofErr w:type="spellEnd"/>
          </w:p>
        </w:tc>
        <w:tc>
          <w:tcPr>
            <w:tcW w:w="3339" w:type="dxa"/>
          </w:tcPr>
          <w:p w14:paraId="5E46186F" w14:textId="17B956C7" w:rsidR="00316EE2" w:rsidRDefault="00316EE2" w:rsidP="000E1FF7">
            <w:pPr>
              <w:spacing w:line="360" w:lineRule="auto"/>
              <w:jc w:val="both"/>
            </w:pPr>
            <w:proofErr w:type="spellStart"/>
            <w:r>
              <w:rPr>
                <w:rFonts w:hint="eastAsia"/>
              </w:rPr>
              <w:t>M</w:t>
            </w:r>
            <w:r>
              <w:t>SG</w:t>
            </w:r>
            <w:r w:rsidRPr="00316EE2">
              <w:rPr>
                <w:vertAlign w:val="subscript"/>
              </w:rPr>
              <w:t>in</w:t>
            </w:r>
            <w:proofErr w:type="spellEnd"/>
          </w:p>
        </w:tc>
      </w:tr>
      <w:tr w:rsidR="00316EE2" w14:paraId="53B7197E" w14:textId="77777777" w:rsidTr="00316EE2">
        <w:tc>
          <w:tcPr>
            <w:tcW w:w="1271" w:type="dxa"/>
          </w:tcPr>
          <w:p w14:paraId="05AC55FF" w14:textId="58E50493" w:rsidR="00316EE2" w:rsidRDefault="00316EE2" w:rsidP="000E1FF7">
            <w:pPr>
              <w:spacing w:line="360" w:lineRule="auto"/>
              <w:jc w:val="both"/>
            </w:pPr>
            <w:r>
              <w:t xml:space="preserve"> (a)</w:t>
            </w:r>
          </w:p>
        </w:tc>
        <w:tc>
          <w:tcPr>
            <w:tcW w:w="3686" w:type="dxa"/>
          </w:tcPr>
          <w:p w14:paraId="3F6BD78D" w14:textId="54D0D657" w:rsidR="00316EE2" w:rsidRDefault="00316EE2" w:rsidP="000E1FF7">
            <w:pPr>
              <w:spacing w:line="360" w:lineRule="auto"/>
              <w:jc w:val="both"/>
            </w:pPr>
            <w:r w:rsidRPr="00316EE2">
              <w:t>https://www.redbullracing.com/int-en</w:t>
            </w:r>
          </w:p>
        </w:tc>
        <w:tc>
          <w:tcPr>
            <w:tcW w:w="3339" w:type="dxa"/>
          </w:tcPr>
          <w:p w14:paraId="273913BE" w14:textId="3D467CB1" w:rsidR="00316EE2" w:rsidRDefault="00316EE2" w:rsidP="000E1FF7">
            <w:pPr>
              <w:spacing w:line="360" w:lineRule="auto"/>
              <w:jc w:val="both"/>
            </w:pPr>
            <w:r w:rsidRPr="00316EE2">
              <w:t>https://www.formula1.com</w:t>
            </w:r>
          </w:p>
        </w:tc>
      </w:tr>
      <w:tr w:rsidR="00316EE2" w14:paraId="63E707B7" w14:textId="77777777" w:rsidTr="00316EE2">
        <w:tc>
          <w:tcPr>
            <w:tcW w:w="1271" w:type="dxa"/>
          </w:tcPr>
          <w:p w14:paraId="3259DCD4" w14:textId="64ED6353" w:rsidR="00316EE2" w:rsidRDefault="00316EE2" w:rsidP="000E1FF7">
            <w:pPr>
              <w:spacing w:line="360" w:lineRule="auto"/>
              <w:jc w:val="both"/>
            </w:pPr>
            <w:r>
              <w:t xml:space="preserve"> (b)</w:t>
            </w:r>
          </w:p>
        </w:tc>
        <w:tc>
          <w:tcPr>
            <w:tcW w:w="3686" w:type="dxa"/>
          </w:tcPr>
          <w:p w14:paraId="3C7973A1" w14:textId="252C8F36" w:rsidR="00316EE2" w:rsidRDefault="000140EC" w:rsidP="000E1FF7">
            <w:pPr>
              <w:spacing w:line="360" w:lineRule="auto"/>
              <w:jc w:val="both"/>
            </w:pPr>
            <w:r w:rsidRPr="000140EC">
              <w:t>https://tour.tycg.gov.tw/zh-tw</w:t>
            </w:r>
          </w:p>
        </w:tc>
        <w:tc>
          <w:tcPr>
            <w:tcW w:w="3339" w:type="dxa"/>
          </w:tcPr>
          <w:p w14:paraId="1A55AD53" w14:textId="759D7777" w:rsidR="00316EE2" w:rsidRPr="000140EC" w:rsidRDefault="000140EC" w:rsidP="000E1FF7">
            <w:pPr>
              <w:spacing w:line="360" w:lineRule="auto"/>
              <w:jc w:val="both"/>
            </w:pPr>
            <w:r w:rsidRPr="000140EC">
              <w:t>https://www.tycg.gov.tw/ch/index.jsp?popflag=Y</w:t>
            </w:r>
          </w:p>
        </w:tc>
      </w:tr>
      <w:tr w:rsidR="00316EE2" w14:paraId="7129D7BF" w14:textId="77777777" w:rsidTr="00316EE2">
        <w:tc>
          <w:tcPr>
            <w:tcW w:w="1271" w:type="dxa"/>
          </w:tcPr>
          <w:p w14:paraId="311FEB05" w14:textId="020864E3" w:rsidR="00316EE2" w:rsidRDefault="00316EE2" w:rsidP="000E1FF7">
            <w:pPr>
              <w:spacing w:line="360" w:lineRule="auto"/>
              <w:jc w:val="both"/>
            </w:pPr>
            <w:r>
              <w:t xml:space="preserve"> (c)</w:t>
            </w:r>
          </w:p>
        </w:tc>
        <w:tc>
          <w:tcPr>
            <w:tcW w:w="3686" w:type="dxa"/>
          </w:tcPr>
          <w:p w14:paraId="3087FC1A" w14:textId="28512519" w:rsidR="00316EE2" w:rsidRDefault="000140EC" w:rsidP="000E1FF7">
            <w:pPr>
              <w:spacing w:line="360" w:lineRule="auto"/>
              <w:jc w:val="both"/>
            </w:pPr>
            <w:r w:rsidRPr="000140EC">
              <w:t>https://www.yzu.edu.tw/index.php/tw/</w:t>
            </w:r>
          </w:p>
        </w:tc>
        <w:tc>
          <w:tcPr>
            <w:tcW w:w="3339" w:type="dxa"/>
          </w:tcPr>
          <w:p w14:paraId="6BDF50C0" w14:textId="32F00E7A" w:rsidR="00316EE2" w:rsidRDefault="000140EC" w:rsidP="000E1FF7">
            <w:pPr>
              <w:spacing w:line="360" w:lineRule="auto"/>
              <w:jc w:val="both"/>
            </w:pPr>
            <w:r w:rsidRPr="000140EC">
              <w:t>http://www.infocom.yzu.edu.tw/index.php/zh-tw/"</w:t>
            </w:r>
          </w:p>
        </w:tc>
      </w:tr>
    </w:tbl>
    <w:p w14:paraId="50D16EB3" w14:textId="678BADDA" w:rsidR="001A727E" w:rsidRPr="005C63E6" w:rsidRDefault="001A727E" w:rsidP="000E1FF7">
      <w:pPr>
        <w:spacing w:line="360" w:lineRule="auto"/>
        <w:jc w:val="both"/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1A727E" w14:paraId="3FE90925" w14:textId="77777777" w:rsidTr="00F23E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1C3E5203" w14:textId="5A0F4ABD" w:rsidR="001A727E" w:rsidRDefault="001A727E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17B3244E" wp14:editId="4E84908A">
                  <wp:extent cx="2340000" cy="2340000"/>
                  <wp:effectExtent l="0" t="0" r="0" b="0"/>
                  <wp:docPr id="149" name="圖片 1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" name="圖片 149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1DDCEFD2" w14:textId="4EA5D5B6" w:rsidR="001A727E" w:rsidRDefault="001A727E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4B0481DB" wp14:editId="06F68721">
                  <wp:extent cx="2340000" cy="2340000"/>
                  <wp:effectExtent l="0" t="0" r="0" b="0"/>
                  <wp:docPr id="150" name="圖片 1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" name="圖片 150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727E" w14:paraId="511A2972" w14:textId="77777777" w:rsidTr="00B74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6A1094F6" w14:textId="0C9A469C" w:rsidR="001A727E" w:rsidRPr="00F23E99" w:rsidRDefault="00F23E99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F23E99">
              <w:rPr>
                <w:rFonts w:hint="eastAsia"/>
                <w:b w:val="0"/>
                <w:bCs w:val="0"/>
              </w:rPr>
              <w:t>(</w:t>
            </w:r>
            <w:r w:rsidRPr="00F23E99">
              <w:rPr>
                <w:b w:val="0"/>
                <w:bCs w:val="0"/>
              </w:rPr>
              <w:t>a)</w:t>
            </w:r>
          </w:p>
        </w:tc>
        <w:tc>
          <w:tcPr>
            <w:tcW w:w="4148" w:type="dxa"/>
            <w:shd w:val="clear" w:color="auto" w:fill="auto"/>
          </w:tcPr>
          <w:p w14:paraId="192F92A9" w14:textId="37DE0866" w:rsidR="001A727E" w:rsidRDefault="00F23E99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b)</w:t>
            </w:r>
          </w:p>
        </w:tc>
      </w:tr>
      <w:tr w:rsidR="001A727E" w14:paraId="21567795" w14:textId="77777777" w:rsidTr="00F23E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5F8C66B2" w14:textId="1CA8BD72" w:rsidR="001A727E" w:rsidRDefault="001A727E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10787710" wp14:editId="32C3D293">
                  <wp:extent cx="2340000" cy="2340000"/>
                  <wp:effectExtent l="0" t="0" r="0" b="0"/>
                  <wp:docPr id="176" name="圖片 1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" name="圖片 176"/>
                          <pic:cNvPicPr/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284CB207" w14:textId="790EDC19" w:rsidR="001A727E" w:rsidRDefault="001A727E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1A727E" w14:paraId="34EDF5A5" w14:textId="77777777" w:rsidTr="00467C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72C4EA65" w14:textId="2DE441E0" w:rsidR="001A727E" w:rsidRPr="00F23E99" w:rsidRDefault="00F23E99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(c)</w:t>
            </w:r>
          </w:p>
        </w:tc>
        <w:tc>
          <w:tcPr>
            <w:tcW w:w="4148" w:type="dxa"/>
            <w:shd w:val="clear" w:color="auto" w:fill="auto"/>
          </w:tcPr>
          <w:p w14:paraId="076125A6" w14:textId="4A1EB2C7" w:rsidR="001A727E" w:rsidRPr="00F23E99" w:rsidRDefault="001A727E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7745695C" w14:textId="64622708" w:rsidR="00C92F41" w:rsidRDefault="00B74C63" w:rsidP="00C45944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72" w:name="_Ref109650314"/>
      <w:bookmarkStart w:id="73" w:name="_Toc109633299"/>
      <w:r w:rsidRPr="000140EC">
        <w:rPr>
          <w:rFonts w:cs="Times New Roman (本文 CS 字型)"/>
          <w:color w:val="000000" w:themeColor="text1"/>
          <w:sz w:val="24"/>
          <w:szCs w:val="24"/>
        </w:rPr>
        <w:t>圖</w:t>
      </w:r>
      <w:r w:rsidRPr="000140E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5</w: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72"/>
      <w:r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="007B3F69" w:rsidRPr="000140EC">
        <w:rPr>
          <w:rFonts w:cs="Times New Roman (本文 CS 字型)" w:hint="eastAsia"/>
          <w:color w:val="000000" w:themeColor="text1"/>
          <w:sz w:val="24"/>
          <w:szCs w:val="24"/>
        </w:rPr>
        <w:t>本論文實驗結果</w:t>
      </w:r>
      <w:r w:rsidR="0005528C"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="0005528C" w:rsidRPr="000140EC">
        <w:rPr>
          <w:rFonts w:cs="Times New Roman (本文 CS 字型)"/>
          <w:color w:val="000000" w:themeColor="text1"/>
          <w:sz w:val="24"/>
          <w:szCs w:val="24"/>
        </w:rPr>
        <w:t>M=18,C=</w:t>
      </w:r>
      <w:r w:rsidR="00ED621D">
        <w:rPr>
          <w:rFonts w:cs="Times New Roman (本文 CS 字型)"/>
          <w:color w:val="000000" w:themeColor="text1"/>
          <w:sz w:val="24"/>
          <w:szCs w:val="24"/>
        </w:rPr>
        <w:t>Q</w:t>
      </w:r>
      <w:r w:rsidR="0005528C"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, </w:t>
      </w:r>
      <w:proofErr w:type="spellStart"/>
      <w:r w:rsidR="0005528C" w:rsidRPr="006D104D">
        <w:rPr>
          <w:rFonts w:cs="Times New Roman (本文 CS 字型)" w:hint="eastAsia"/>
          <w:i/>
          <w:iCs/>
          <w:color w:val="000000" w:themeColor="text1"/>
          <w:sz w:val="24"/>
          <w:szCs w:val="24"/>
        </w:rPr>
        <w:t>Q</w:t>
      </w:r>
      <w:r w:rsidR="0005528C" w:rsidRPr="006D104D">
        <w:rPr>
          <w:rFonts w:cs="Times New Roman (本文 CS 字型)"/>
          <w:i/>
          <w:iCs/>
          <w:color w:val="000000" w:themeColor="text1"/>
          <w:sz w:val="24"/>
          <w:szCs w:val="24"/>
        </w:rPr>
        <w:t>R</w:t>
      </w:r>
      <w:r w:rsidR="000140EC" w:rsidRPr="006D104D">
        <w:rPr>
          <w:rFonts w:cs="Times New Roman (本文 CS 字型)"/>
          <w:i/>
          <w:iCs/>
          <w:color w:val="000000" w:themeColor="text1"/>
          <w:sz w:val="24"/>
          <w:szCs w:val="24"/>
          <w:vertAlign w:val="subscript"/>
        </w:rPr>
        <w:t>out</w:t>
      </w:r>
      <w:r w:rsidR="00547CC1" w:rsidRPr="006D104D">
        <w:rPr>
          <w:rFonts w:cs="Times New Roman (本文 CS 字型)" w:hint="eastAsia"/>
          <w:i/>
          <w:iCs/>
          <w:color w:val="000000" w:themeColor="text1"/>
          <w:sz w:val="24"/>
          <w:szCs w:val="24"/>
          <w:vertAlign w:val="subscript"/>
        </w:rPr>
        <w:t>o</w:t>
      </w:r>
      <w:proofErr w:type="spellEnd"/>
      <w:r w:rsidR="000140EC" w:rsidRPr="000140EC">
        <w:rPr>
          <w:rFonts w:cs="Times New Roman (本文 CS 字型)" w:hint="eastAsia"/>
          <w:color w:val="000000" w:themeColor="text1"/>
          <w:sz w:val="24"/>
          <w:szCs w:val="24"/>
        </w:rPr>
        <w:t>=</w:t>
      </w:r>
      <w:r w:rsidR="0005528C" w:rsidRPr="000140EC">
        <w:rPr>
          <w:rFonts w:cs="Times New Roman (本文 CS 字型)"/>
          <w:color w:val="000000" w:themeColor="text1"/>
          <w:sz w:val="24"/>
          <w:szCs w:val="24"/>
        </w:rPr>
        <w:t>100%</w:t>
      </w:r>
      <w:r w:rsidR="0005528C" w:rsidRPr="000140EC">
        <w:rPr>
          <w:rFonts w:cs="Times New Roman (本文 CS 字型)" w:hint="eastAsia"/>
          <w:color w:val="000000" w:themeColor="text1"/>
          <w:sz w:val="24"/>
          <w:szCs w:val="24"/>
        </w:rPr>
        <w:t>,</w:t>
      </w:r>
      <w:r w:rsidR="0005528C" w:rsidRPr="006D104D">
        <w:rPr>
          <w:rFonts w:cs="Times New Roman (本文 CS 字型)"/>
          <w:i/>
          <w:iCs/>
          <w:color w:val="000000" w:themeColor="text1"/>
          <w:sz w:val="24"/>
          <w:szCs w:val="24"/>
        </w:rPr>
        <w:t>QR</w:t>
      </w:r>
      <w:r w:rsidR="000140EC" w:rsidRPr="006D104D">
        <w:rPr>
          <w:rFonts w:cs="Times New Roman (本文 CS 字型)"/>
          <w:i/>
          <w:iCs/>
          <w:color w:val="000000" w:themeColor="text1"/>
          <w:sz w:val="24"/>
          <w:szCs w:val="24"/>
          <w:vertAlign w:val="subscript"/>
        </w:rPr>
        <w:t>in</w:t>
      </w:r>
      <w:r w:rsidR="00547CC1" w:rsidRPr="006D104D">
        <w:rPr>
          <w:rFonts w:cs="Times New Roman (本文 CS 字型)"/>
          <w:i/>
          <w:iCs/>
          <w:color w:val="000000" w:themeColor="text1"/>
          <w:sz w:val="24"/>
          <w:szCs w:val="24"/>
          <w:vertAlign w:val="subscript"/>
        </w:rPr>
        <w:t>o</w:t>
      </w:r>
      <w:r w:rsidR="000140EC" w:rsidRPr="000140EC">
        <w:rPr>
          <w:rFonts w:cs="Times New Roman (本文 CS 字型)" w:hint="eastAsia"/>
          <w:color w:val="000000" w:themeColor="text1"/>
          <w:sz w:val="24"/>
          <w:szCs w:val="24"/>
        </w:rPr>
        <w:t>=</w:t>
      </w:r>
      <w:r w:rsidR="0005528C" w:rsidRPr="000140EC">
        <w:rPr>
          <w:rFonts w:cs="Times New Roman (本文 CS 字型)"/>
          <w:color w:val="000000" w:themeColor="text1"/>
          <w:sz w:val="24"/>
          <w:szCs w:val="24"/>
        </w:rPr>
        <w:t>80%</w:t>
      </w:r>
      <w:bookmarkEnd w:id="73"/>
    </w:p>
    <w:p w14:paraId="6FCE5536" w14:textId="77777777" w:rsidR="006876B6" w:rsidRPr="005C63E6" w:rsidRDefault="006876B6" w:rsidP="000E1FF7">
      <w:pPr>
        <w:spacing w:line="360" w:lineRule="auto"/>
        <w:jc w:val="both"/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6876B6" w14:paraId="435BA384" w14:textId="77777777" w:rsidTr="00CA30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59A7E9E8" w14:textId="77777777" w:rsidR="006876B6" w:rsidRDefault="006876B6" w:rsidP="00C45944">
            <w:pPr>
              <w:spacing w:line="360" w:lineRule="auto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491884FD" wp14:editId="11D000E5">
                  <wp:extent cx="2340000" cy="2340000"/>
                  <wp:effectExtent l="0" t="0" r="0" b="0"/>
                  <wp:docPr id="427" name="圖片 4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7" name="圖片 427"/>
                          <pic:cNvPicPr/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19C55BB3" w14:textId="77777777" w:rsidR="006876B6" w:rsidRDefault="006876B6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0014C8DB" wp14:editId="01FD877A">
                  <wp:extent cx="2340000" cy="2340000"/>
                  <wp:effectExtent l="0" t="0" r="0" b="0"/>
                  <wp:docPr id="428" name="圖片 4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8" name="圖片 428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876B6" w14:paraId="61D58509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2D9CCF5A" w14:textId="77777777" w:rsidR="006876B6" w:rsidRPr="00F23E99" w:rsidRDefault="006876B6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F23E99">
              <w:rPr>
                <w:rFonts w:hint="eastAsia"/>
                <w:b w:val="0"/>
                <w:bCs w:val="0"/>
              </w:rPr>
              <w:t>(</w:t>
            </w:r>
            <w:r w:rsidRPr="00F23E99">
              <w:rPr>
                <w:b w:val="0"/>
                <w:bCs w:val="0"/>
              </w:rPr>
              <w:t>a)</w:t>
            </w:r>
          </w:p>
        </w:tc>
        <w:tc>
          <w:tcPr>
            <w:tcW w:w="4148" w:type="dxa"/>
            <w:shd w:val="clear" w:color="auto" w:fill="auto"/>
          </w:tcPr>
          <w:p w14:paraId="73CB85B6" w14:textId="77777777" w:rsidR="006876B6" w:rsidRDefault="006876B6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b)</w:t>
            </w:r>
          </w:p>
        </w:tc>
      </w:tr>
      <w:tr w:rsidR="006876B6" w14:paraId="77B1389D" w14:textId="77777777" w:rsidTr="00CA30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575D9617" w14:textId="77777777" w:rsidR="006876B6" w:rsidRDefault="006876B6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5C88015B" wp14:editId="06A1B82E">
                  <wp:extent cx="2340000" cy="2340000"/>
                  <wp:effectExtent l="0" t="0" r="0" b="0"/>
                  <wp:docPr id="429" name="圖片 4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9" name="圖片 429"/>
                          <pic:cNvPicPr/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3C53D8CE" w14:textId="445472F2" w:rsidR="006876B6" w:rsidRDefault="006876B6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76B6" w14:paraId="32DA8C79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64D5E0CF" w14:textId="77777777" w:rsidR="006876B6" w:rsidRPr="00F23E99" w:rsidRDefault="006876B6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(c)</w:t>
            </w:r>
          </w:p>
        </w:tc>
        <w:tc>
          <w:tcPr>
            <w:tcW w:w="4148" w:type="dxa"/>
            <w:shd w:val="clear" w:color="auto" w:fill="auto"/>
          </w:tcPr>
          <w:p w14:paraId="7C1E561D" w14:textId="1F00B43A" w:rsidR="006876B6" w:rsidRPr="00F23E99" w:rsidRDefault="006876B6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054BD434" w14:textId="14BB8914" w:rsidR="006876B6" w:rsidRDefault="006876B6" w:rsidP="00C45944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74" w:name="_Ref109650286"/>
      <w:bookmarkStart w:id="75" w:name="_Toc109633300"/>
      <w:r w:rsidRPr="000140EC">
        <w:rPr>
          <w:rFonts w:cs="Times New Roman (本文 CS 字型)"/>
          <w:color w:val="000000" w:themeColor="text1"/>
          <w:sz w:val="24"/>
          <w:szCs w:val="24"/>
        </w:rPr>
        <w:t>圖</w:t>
      </w:r>
      <w:r w:rsidRPr="000140E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6</w: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74"/>
      <w:r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 w:hint="eastAsia"/>
          <w:color w:val="000000" w:themeColor="text1"/>
          <w:sz w:val="24"/>
          <w:szCs w:val="24"/>
        </w:rPr>
        <w:t>本論文實驗結果</w:t>
      </w:r>
      <w:r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t>M=18,C=</w:t>
      </w:r>
      <w:r w:rsidR="00ED621D">
        <w:rPr>
          <w:rFonts w:cs="Times New Roman (本文 CS 字型)"/>
          <w:color w:val="000000" w:themeColor="text1"/>
          <w:sz w:val="24"/>
          <w:szCs w:val="24"/>
        </w:rPr>
        <w:t>Q</w:t>
      </w:r>
      <w:bookmarkEnd w:id="75"/>
    </w:p>
    <w:p w14:paraId="4564BBCF" w14:textId="6C3E7E5E" w:rsidR="002623DE" w:rsidRDefault="002623DE">
      <w:r>
        <w:br w:type="page"/>
      </w:r>
    </w:p>
    <w:p w14:paraId="3482C44D" w14:textId="77777777" w:rsidR="006876B6" w:rsidRPr="005C63E6" w:rsidRDefault="006876B6" w:rsidP="000E1FF7">
      <w:pPr>
        <w:spacing w:line="360" w:lineRule="auto"/>
        <w:jc w:val="both"/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6876B6" w14:paraId="4FDB2478" w14:textId="77777777" w:rsidTr="00CA30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4485C340" w14:textId="77777777" w:rsidR="006876B6" w:rsidRDefault="006876B6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2068A817" wp14:editId="72C008FD">
                  <wp:extent cx="2340000" cy="2340000"/>
                  <wp:effectExtent l="0" t="0" r="0" b="0"/>
                  <wp:docPr id="432" name="圖片 4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2" name="圖片 432"/>
                          <pic:cNvPicPr/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5AA039ED" w14:textId="77777777" w:rsidR="006876B6" w:rsidRDefault="006876B6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64B90AAB" wp14:editId="60C12274">
                  <wp:extent cx="2340000" cy="2340000"/>
                  <wp:effectExtent l="0" t="0" r="0" b="0"/>
                  <wp:docPr id="433" name="圖片 4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3" name="圖片 433"/>
                          <pic:cNvPicPr/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876B6" w14:paraId="6BD169BC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2512F499" w14:textId="77777777" w:rsidR="006876B6" w:rsidRPr="00F23E99" w:rsidRDefault="006876B6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F23E99">
              <w:rPr>
                <w:rFonts w:hint="eastAsia"/>
                <w:b w:val="0"/>
                <w:bCs w:val="0"/>
              </w:rPr>
              <w:t>(</w:t>
            </w:r>
            <w:r w:rsidRPr="00F23E99">
              <w:rPr>
                <w:b w:val="0"/>
                <w:bCs w:val="0"/>
              </w:rPr>
              <w:t>a)</w:t>
            </w:r>
          </w:p>
        </w:tc>
        <w:tc>
          <w:tcPr>
            <w:tcW w:w="4148" w:type="dxa"/>
            <w:shd w:val="clear" w:color="auto" w:fill="auto"/>
          </w:tcPr>
          <w:p w14:paraId="633E65BA" w14:textId="77777777" w:rsidR="006876B6" w:rsidRDefault="006876B6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b)</w:t>
            </w:r>
          </w:p>
        </w:tc>
      </w:tr>
      <w:tr w:rsidR="006876B6" w14:paraId="0F4565B3" w14:textId="77777777" w:rsidTr="00CA30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5BD230FB" w14:textId="77777777" w:rsidR="006876B6" w:rsidRDefault="006876B6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58E01A9A" wp14:editId="0763B9EB">
                  <wp:extent cx="2340000" cy="2340000"/>
                  <wp:effectExtent l="0" t="0" r="0" b="0"/>
                  <wp:docPr id="434" name="圖片 4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4" name="圖片 434"/>
                          <pic:cNvPicPr/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29ADE560" w14:textId="171C2783" w:rsidR="006876B6" w:rsidRDefault="006876B6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76B6" w14:paraId="012ED2A2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745B44FD" w14:textId="77777777" w:rsidR="006876B6" w:rsidRPr="00F23E99" w:rsidRDefault="006876B6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(c)</w:t>
            </w:r>
          </w:p>
        </w:tc>
        <w:tc>
          <w:tcPr>
            <w:tcW w:w="4148" w:type="dxa"/>
            <w:shd w:val="clear" w:color="auto" w:fill="auto"/>
          </w:tcPr>
          <w:p w14:paraId="6C728A41" w14:textId="2E247FC4" w:rsidR="006876B6" w:rsidRPr="00F23E99" w:rsidRDefault="006876B6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5628AE4F" w14:textId="0EC7CA1F" w:rsidR="006876B6" w:rsidRDefault="006876B6" w:rsidP="00C45944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76" w:name="_Toc109633301"/>
      <w:r w:rsidRPr="000140EC">
        <w:rPr>
          <w:rFonts w:cs="Times New Roman (本文 CS 字型)"/>
          <w:color w:val="000000" w:themeColor="text1"/>
          <w:sz w:val="24"/>
          <w:szCs w:val="24"/>
        </w:rPr>
        <w:t>圖</w:t>
      </w:r>
      <w:r w:rsidRPr="000140E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7</w:t>
      </w:r>
      <w:r w:rsidRPr="000140EC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r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 w:hint="eastAsia"/>
          <w:color w:val="000000" w:themeColor="text1"/>
          <w:sz w:val="24"/>
          <w:szCs w:val="24"/>
        </w:rPr>
        <w:t>本論文實驗結果</w:t>
      </w:r>
      <w:r w:rsidRPr="000140E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0140EC">
        <w:rPr>
          <w:rFonts w:cs="Times New Roman (本文 CS 字型)"/>
          <w:color w:val="000000" w:themeColor="text1"/>
          <w:sz w:val="24"/>
          <w:szCs w:val="24"/>
        </w:rPr>
        <w:t>M=18,C=</w:t>
      </w:r>
      <w:r w:rsidR="00ED621D">
        <w:rPr>
          <w:rFonts w:cs="Times New Roman (本文 CS 字型)"/>
          <w:color w:val="000000" w:themeColor="text1"/>
          <w:sz w:val="24"/>
          <w:szCs w:val="24"/>
        </w:rPr>
        <w:t>Q</w:t>
      </w:r>
      <w:bookmarkEnd w:id="76"/>
    </w:p>
    <w:p w14:paraId="381A9265" w14:textId="77777777" w:rsidR="005F6280" w:rsidRPr="006876B6" w:rsidRDefault="005F6280" w:rsidP="000E1FF7">
      <w:pPr>
        <w:jc w:val="both"/>
      </w:pPr>
    </w:p>
    <w:p w14:paraId="08AD82A5" w14:textId="18F020B8" w:rsidR="002E2D40" w:rsidRPr="005F6280" w:rsidRDefault="005F6280" w:rsidP="000E1FF7">
      <w:pPr>
        <w:spacing w:line="360" w:lineRule="auto"/>
        <w:ind w:firstLine="480"/>
        <w:jc w:val="both"/>
      </w:pPr>
      <w:r w:rsidRPr="00706557">
        <w:rPr>
          <w:rFonts w:hint="eastAsia"/>
        </w:rPr>
        <w:t>使用者可以透過</w:t>
      </w:r>
      <w:r>
        <w:rPr>
          <w:rFonts w:hint="eastAsia"/>
        </w:rPr>
        <w:t>一般的</w:t>
      </w:r>
      <w:r>
        <w:t>QR Code</w:t>
      </w:r>
      <w:r>
        <w:rPr>
          <w:rFonts w:hint="eastAsia"/>
        </w:rPr>
        <w:t>閱讀器</w:t>
      </w:r>
      <w:r w:rsidRPr="00706557">
        <w:rPr>
          <w:rFonts w:hint="eastAsia"/>
        </w:rPr>
        <w:t>識別</w:t>
      </w:r>
      <w:r>
        <w:rPr>
          <w:rFonts w:hint="eastAsia"/>
        </w:rPr>
        <w:t>視覺化巢狀</w:t>
      </w:r>
      <w:r w:rsidRPr="00DD3214">
        <w:rPr>
          <w:rFonts w:hint="eastAsia"/>
        </w:rPr>
        <w:t>QR Code</w:t>
      </w:r>
      <w:r>
        <w:rPr>
          <w:rFonts w:hint="eastAsia"/>
        </w:rPr>
        <w:t>中的兩個文字內容</w:t>
      </w:r>
      <w:r w:rsidRPr="00706557">
        <w:rPr>
          <w:rFonts w:hint="eastAsia"/>
        </w:rPr>
        <w:t>，</w:t>
      </w:r>
      <w:r>
        <w:rPr>
          <w:rFonts w:hint="eastAsia"/>
        </w:rPr>
        <w:t>以</w:t>
      </w:r>
      <w:r>
        <w:t>iPhone</w:t>
      </w:r>
      <w:r>
        <w:rPr>
          <w:rFonts w:hint="eastAsia"/>
        </w:rPr>
        <w:t>為例，原始相機中包含了</w:t>
      </w:r>
      <w:r>
        <w:t>QR Code</w:t>
      </w:r>
      <w:r>
        <w:rPr>
          <w:rFonts w:hint="eastAsia"/>
        </w:rPr>
        <w:t>閱讀器，</w:t>
      </w:r>
      <w:r w:rsidRPr="00706557">
        <w:rPr>
          <w:rFonts w:hint="eastAsia"/>
        </w:rPr>
        <w:t>該應用程式可以</w:t>
      </w:r>
      <w:r>
        <w:rPr>
          <w:rFonts w:hint="eastAsia"/>
        </w:rPr>
        <w:t>準確且快速的掃描辨識</w:t>
      </w:r>
      <w:r>
        <w:t>QR Code</w:t>
      </w:r>
      <w:r>
        <w:rPr>
          <w:rFonts w:hint="eastAsia"/>
        </w:rPr>
        <w:t>的內容</w:t>
      </w:r>
      <w:r w:rsidRPr="00706557">
        <w:rPr>
          <w:rFonts w:hint="eastAsia"/>
        </w:rPr>
        <w:t>。首先，</w:t>
      </w:r>
      <w:r>
        <w:rPr>
          <w:rFonts w:hint="eastAsia"/>
        </w:rPr>
        <w:t>將相機</w:t>
      </w:r>
      <w:r w:rsidRPr="00706557">
        <w:rPr>
          <w:rFonts w:hint="eastAsia"/>
        </w:rPr>
        <w:t>對準</w:t>
      </w:r>
      <w:r w:rsidRPr="00706557">
        <w:rPr>
          <w:rFonts w:hint="eastAsia"/>
        </w:rPr>
        <w:t>QR Code</w:t>
      </w:r>
      <w:r w:rsidRPr="00706557">
        <w:rPr>
          <w:rFonts w:hint="eastAsia"/>
        </w:rPr>
        <w:t>等待應用程式解碼，如果識別成功</w:t>
      </w:r>
      <w:r>
        <w:rPr>
          <w:rFonts w:hint="eastAsia"/>
        </w:rPr>
        <w:t>，則</w:t>
      </w:r>
      <w:r w:rsidRPr="00706557">
        <w:rPr>
          <w:rFonts w:hint="eastAsia"/>
        </w:rPr>
        <w:t>會</w:t>
      </w:r>
      <w:r w:rsidR="007E73F1">
        <w:rPr>
          <w:rFonts w:hint="eastAsia"/>
        </w:rPr>
        <w:t>黃色四角方</w:t>
      </w:r>
      <w:r w:rsidR="00883C77">
        <w:rPr>
          <w:rFonts w:hint="eastAsia"/>
        </w:rPr>
        <w:t>框</w:t>
      </w:r>
      <w:r w:rsidR="007E73F1">
        <w:rPr>
          <w:rFonts w:hint="eastAsia"/>
        </w:rPr>
        <w:t>，匡選著</w:t>
      </w:r>
      <w:r>
        <w:rPr>
          <w:rFonts w:hint="eastAsia"/>
        </w:rPr>
        <w:t>目前</w:t>
      </w:r>
      <w:r w:rsidR="007E73F1">
        <w:rPr>
          <w:rFonts w:hint="eastAsia"/>
        </w:rPr>
        <w:t>所</w:t>
      </w:r>
      <w:r>
        <w:rPr>
          <w:rFonts w:hint="eastAsia"/>
        </w:rPr>
        <w:t>關注的</w:t>
      </w:r>
      <w:r>
        <w:t>QR Code</w:t>
      </w:r>
      <w:r>
        <w:rPr>
          <w:rFonts w:hint="eastAsia"/>
        </w:rPr>
        <w:t>上</w:t>
      </w:r>
      <w:r w:rsidR="007E73F1">
        <w:rPr>
          <w:rFonts w:hint="eastAsia"/>
        </w:rPr>
        <w:t>，屏顯示其</w:t>
      </w:r>
      <w:r>
        <w:rPr>
          <w:rFonts w:hint="eastAsia"/>
        </w:rPr>
        <w:t>訊息</w:t>
      </w:r>
      <w:r w:rsidR="007E73F1">
        <w:rPr>
          <w:rFonts w:hint="eastAsia"/>
        </w:rPr>
        <w:t>內容</w:t>
      </w:r>
      <w:r>
        <w:rPr>
          <w:rFonts w:hint="eastAsia"/>
        </w:rPr>
        <w:t>，如</w:t>
      </w:r>
      <w:r w:rsidR="00B9358D">
        <w:fldChar w:fldCharType="begin"/>
      </w:r>
      <w:r w:rsidR="00B9358D">
        <w:instrText xml:space="preserve"> </w:instrText>
      </w:r>
      <w:r w:rsidR="00B9358D">
        <w:rPr>
          <w:rFonts w:hint="eastAsia"/>
        </w:rPr>
        <w:instrText>REF _Ref109650409 \h</w:instrText>
      </w:r>
      <w:r w:rsidR="00B9358D">
        <w:instrText xml:space="preserve"> </w:instrText>
      </w:r>
      <w:r w:rsidR="00B9358D">
        <w:fldChar w:fldCharType="separate"/>
      </w:r>
      <w:r w:rsidR="00B9358D" w:rsidRPr="005C5EDC">
        <w:rPr>
          <w:rFonts w:cs="Times New Roman (本文 CS 字型)"/>
          <w:color w:val="000000" w:themeColor="text1"/>
        </w:rPr>
        <w:t>圖</w:t>
      </w:r>
      <w:r w:rsidR="00B9358D" w:rsidRPr="005C5EDC">
        <w:rPr>
          <w:rFonts w:cs="Times New Roman (本文 CS 字型)"/>
          <w:color w:val="000000" w:themeColor="text1"/>
        </w:rPr>
        <w:t xml:space="preserve"> </w:t>
      </w:r>
      <w:r w:rsidR="00B9358D">
        <w:rPr>
          <w:rFonts w:cs="Times New Roman (本文 CS 字型)"/>
          <w:noProof/>
          <w:color w:val="000000" w:themeColor="text1"/>
        </w:rPr>
        <w:t>18</w:t>
      </w:r>
      <w:r w:rsidR="00B9358D">
        <w:fldChar w:fldCharType="end"/>
      </w:r>
      <w:r>
        <w:rPr>
          <w:rFonts w:hint="eastAsia"/>
        </w:rPr>
        <w:t>(</w:t>
      </w:r>
      <w:r>
        <w:t>a)</w:t>
      </w:r>
      <w:r>
        <w:rPr>
          <w:rFonts w:hint="eastAsia"/>
        </w:rPr>
        <w:t>與</w:t>
      </w:r>
      <w:r w:rsidR="00B9358D">
        <w:fldChar w:fldCharType="begin"/>
      </w:r>
      <w:r w:rsidR="00B9358D">
        <w:instrText xml:space="preserve"> </w:instrText>
      </w:r>
      <w:r w:rsidR="00B9358D">
        <w:rPr>
          <w:rFonts w:hint="eastAsia"/>
        </w:rPr>
        <w:instrText>REF _Ref109650409 \h</w:instrText>
      </w:r>
      <w:r w:rsidR="00B9358D">
        <w:instrText xml:space="preserve"> </w:instrText>
      </w:r>
      <w:r w:rsidR="00B9358D">
        <w:fldChar w:fldCharType="separate"/>
      </w:r>
      <w:r w:rsidR="00B9358D" w:rsidRPr="005C5EDC">
        <w:rPr>
          <w:rFonts w:cs="Times New Roman (本文 CS 字型)"/>
          <w:color w:val="000000" w:themeColor="text1"/>
        </w:rPr>
        <w:t>圖</w:t>
      </w:r>
      <w:r w:rsidR="00B9358D" w:rsidRPr="005C5EDC">
        <w:rPr>
          <w:rFonts w:cs="Times New Roman (本文 CS 字型)"/>
          <w:color w:val="000000" w:themeColor="text1"/>
        </w:rPr>
        <w:t xml:space="preserve"> </w:t>
      </w:r>
      <w:r w:rsidR="00B9358D">
        <w:rPr>
          <w:rFonts w:cs="Times New Roman (本文 CS 字型)"/>
          <w:noProof/>
          <w:color w:val="000000" w:themeColor="text1"/>
        </w:rPr>
        <w:t>18</w:t>
      </w:r>
      <w:r w:rsidR="00B9358D">
        <w:fldChar w:fldCharType="end"/>
      </w:r>
      <w:r>
        <w:t>(b</w:t>
      </w:r>
      <w:r>
        <w:rPr>
          <w:rFonts w:hint="eastAsia"/>
        </w:rPr>
        <w:t>)</w:t>
      </w:r>
      <w:r>
        <w:rPr>
          <w:rFonts w:hint="eastAsia"/>
        </w:rPr>
        <w:t>與所示</w:t>
      </w:r>
      <w:r w:rsidRPr="00706557">
        <w:rPr>
          <w:rFonts w:hint="eastAsia"/>
        </w:rPr>
        <w:t>。如果識別失敗</w:t>
      </w:r>
      <w:r w:rsidR="007E73F1">
        <w:rPr>
          <w:rFonts w:hint="eastAsia"/>
        </w:rPr>
        <w:t>或無法識別，</w:t>
      </w:r>
      <w:r w:rsidRPr="00706557">
        <w:rPr>
          <w:rFonts w:hint="eastAsia"/>
        </w:rPr>
        <w:t>則會顯示出</w:t>
      </w:r>
      <w:r w:rsidR="005C5EDC">
        <w:rPr>
          <w:rFonts w:hint="eastAsia"/>
        </w:rPr>
        <w:t>黃色匡格，或不做反應</w:t>
      </w:r>
      <w:r>
        <w:rPr>
          <w:rFonts w:hint="eastAsia"/>
        </w:rPr>
        <w:t>，如</w:t>
      </w:r>
      <w:r w:rsidR="00B9358D">
        <w:fldChar w:fldCharType="begin"/>
      </w:r>
      <w:r w:rsidR="00B9358D">
        <w:instrText xml:space="preserve"> </w:instrText>
      </w:r>
      <w:r w:rsidR="00B9358D">
        <w:rPr>
          <w:rFonts w:hint="eastAsia"/>
        </w:rPr>
        <w:instrText>REF _Ref109650433 \h</w:instrText>
      </w:r>
      <w:r w:rsidR="00B9358D">
        <w:instrText xml:space="preserve"> </w:instrText>
      </w:r>
      <w:r w:rsidR="00B9358D">
        <w:fldChar w:fldCharType="separate"/>
      </w:r>
      <w:r w:rsidR="00B9358D" w:rsidRPr="005C5EDC">
        <w:rPr>
          <w:rFonts w:cs="Times New Roman (本文 CS 字型)"/>
          <w:color w:val="000000" w:themeColor="text1"/>
        </w:rPr>
        <w:t>圖</w:t>
      </w:r>
      <w:r w:rsidR="00B9358D" w:rsidRPr="005C5EDC">
        <w:rPr>
          <w:rFonts w:cs="Times New Roman (本文 CS 字型)"/>
          <w:color w:val="000000" w:themeColor="text1"/>
        </w:rPr>
        <w:t xml:space="preserve"> </w:t>
      </w:r>
      <w:r w:rsidR="00B9358D">
        <w:rPr>
          <w:rFonts w:cs="Times New Roman (本文 CS 字型)"/>
          <w:noProof/>
          <w:color w:val="000000" w:themeColor="text1"/>
        </w:rPr>
        <w:t>19</w:t>
      </w:r>
      <w:r w:rsidR="00B9358D">
        <w:fldChar w:fldCharType="end"/>
      </w:r>
      <w:r w:rsidR="005C5EDC">
        <w:t>(a)</w:t>
      </w:r>
      <w:r w:rsidR="005C5EDC">
        <w:rPr>
          <w:rFonts w:hint="eastAsia"/>
        </w:rPr>
        <w:t>與</w:t>
      </w:r>
      <w:r w:rsidR="00B9358D">
        <w:fldChar w:fldCharType="begin"/>
      </w:r>
      <w:r w:rsidR="00B9358D">
        <w:instrText xml:space="preserve"> </w:instrText>
      </w:r>
      <w:r w:rsidR="00B9358D">
        <w:rPr>
          <w:rFonts w:hint="eastAsia"/>
        </w:rPr>
        <w:instrText>REF _Ref109650433 \h</w:instrText>
      </w:r>
      <w:r w:rsidR="00B9358D">
        <w:instrText xml:space="preserve"> </w:instrText>
      </w:r>
      <w:r w:rsidR="00B9358D">
        <w:fldChar w:fldCharType="separate"/>
      </w:r>
      <w:r w:rsidR="00B9358D" w:rsidRPr="005C5EDC">
        <w:rPr>
          <w:rFonts w:cs="Times New Roman (本文 CS 字型)"/>
          <w:color w:val="000000" w:themeColor="text1"/>
        </w:rPr>
        <w:t>圖</w:t>
      </w:r>
      <w:r w:rsidR="00B9358D" w:rsidRPr="005C5EDC">
        <w:rPr>
          <w:rFonts w:cs="Times New Roman (本文 CS 字型)"/>
          <w:color w:val="000000" w:themeColor="text1"/>
        </w:rPr>
        <w:t xml:space="preserve"> </w:t>
      </w:r>
      <w:r w:rsidR="00B9358D">
        <w:rPr>
          <w:rFonts w:cs="Times New Roman (本文 CS 字型)"/>
          <w:noProof/>
          <w:color w:val="000000" w:themeColor="text1"/>
        </w:rPr>
        <w:t>19</w:t>
      </w:r>
      <w:r w:rsidR="00B9358D">
        <w:fldChar w:fldCharType="end"/>
      </w:r>
      <w:r w:rsidR="00B9358D">
        <w:t xml:space="preserve"> </w:t>
      </w:r>
      <w:r w:rsidR="005C5EDC">
        <w:t>(b</w:t>
      </w:r>
      <w:r w:rsidR="005C5EDC">
        <w:rPr>
          <w:rFonts w:hint="eastAsia"/>
        </w:rPr>
        <w:t>)</w:t>
      </w:r>
      <w:r>
        <w:rPr>
          <w:rFonts w:hint="eastAsia"/>
        </w:rPr>
        <w:t>所示</w:t>
      </w:r>
      <w:r w:rsidRPr="00706557">
        <w:rPr>
          <w:rFonts w:hint="eastAsia"/>
        </w:rPr>
        <w:t>。</w:t>
      </w:r>
    </w:p>
    <w:p w14:paraId="2EF89B5F" w14:textId="73EF3E4F" w:rsidR="00467C90" w:rsidRPr="00467C90" w:rsidRDefault="00467C90" w:rsidP="000E1FF7">
      <w:pPr>
        <w:pStyle w:val="af5"/>
        <w:spacing w:line="360" w:lineRule="auto"/>
        <w:jc w:val="both"/>
        <w:rPr>
          <w:rFonts w:cs="Times New Roman (本文 CS 字型)"/>
          <w:color w:val="FF0000"/>
          <w:sz w:val="24"/>
          <w:szCs w:val="24"/>
        </w:rPr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467C90" w14:paraId="7C21C93D" w14:textId="77777777" w:rsidTr="00CA30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32FB1B73" w14:textId="16A8AF9C" w:rsidR="00467C90" w:rsidRDefault="005C5EDC" w:rsidP="00C45944">
            <w:pPr>
              <w:spacing w:line="360" w:lineRule="auto"/>
              <w:jc w:val="center"/>
            </w:pPr>
            <w:r>
              <w:rPr>
                <w:rFonts w:hint="eastAsia"/>
                <w:noProof/>
              </w:rPr>
              <w:lastRenderedPageBreak/>
              <w:drawing>
                <wp:inline distT="0" distB="0" distL="0" distR="0" wp14:anchorId="6065C45E" wp14:editId="0307189E">
                  <wp:extent cx="1663304" cy="3600000"/>
                  <wp:effectExtent l="0" t="0" r="635" b="0"/>
                  <wp:docPr id="339" name="圖片 3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9" name="圖片 339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63304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6658EA4F" w14:textId="7375A3ED" w:rsidR="00467C90" w:rsidRDefault="005C5EDC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  <w:noProof/>
              </w:rPr>
              <w:drawing>
                <wp:inline distT="0" distB="0" distL="0" distR="0" wp14:anchorId="031EAA72" wp14:editId="63310FFF">
                  <wp:extent cx="1663304" cy="3600000"/>
                  <wp:effectExtent l="0" t="0" r="635" b="0"/>
                  <wp:docPr id="338" name="圖片 3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8" name="圖片 338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63304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7C90" w14:paraId="1D65559B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3732229F" w14:textId="2BEE9879" w:rsidR="00467C90" w:rsidRPr="00F23E99" w:rsidRDefault="00467C90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F23E99">
              <w:rPr>
                <w:rFonts w:hint="eastAsia"/>
                <w:b w:val="0"/>
                <w:bCs w:val="0"/>
              </w:rPr>
              <w:t>(</w:t>
            </w:r>
            <w:r w:rsidRPr="00F23E99">
              <w:rPr>
                <w:b w:val="0"/>
                <w:bCs w:val="0"/>
              </w:rPr>
              <w:t>a)</w:t>
            </w:r>
          </w:p>
        </w:tc>
        <w:tc>
          <w:tcPr>
            <w:tcW w:w="4148" w:type="dxa"/>
            <w:shd w:val="clear" w:color="auto" w:fill="auto"/>
          </w:tcPr>
          <w:p w14:paraId="1966F22D" w14:textId="44CF3A5E" w:rsidR="00467C90" w:rsidRDefault="00467C90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b)</w:t>
            </w:r>
          </w:p>
        </w:tc>
      </w:tr>
    </w:tbl>
    <w:p w14:paraId="6904A1F7" w14:textId="4B52AA3D" w:rsidR="00467C90" w:rsidRPr="005C5EDC" w:rsidRDefault="00467C90" w:rsidP="00C45944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77" w:name="_Ref109650409"/>
      <w:bookmarkStart w:id="78" w:name="_Toc109633302"/>
      <w:r w:rsidRPr="005C5EDC">
        <w:rPr>
          <w:rFonts w:cs="Times New Roman (本文 CS 字型)"/>
          <w:color w:val="000000" w:themeColor="text1"/>
          <w:sz w:val="24"/>
          <w:szCs w:val="24"/>
        </w:rPr>
        <w:t>圖</w:t>
      </w:r>
      <w:r w:rsidRPr="005C5ED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5C5EDC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5C5EDC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5C5EDC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5C5EDC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5C5EDC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8</w:t>
      </w:r>
      <w:r w:rsidRPr="005C5EDC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77"/>
      <w:r w:rsidRPr="005C5ED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5C5ED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="00E634AA">
        <w:rPr>
          <w:rFonts w:cs="Times New Roman (本文 CS 字型)" w:hint="eastAsia"/>
          <w:color w:val="000000" w:themeColor="text1"/>
          <w:sz w:val="24"/>
          <w:szCs w:val="24"/>
        </w:rPr>
        <w:t>成功</w:t>
      </w:r>
      <w:r w:rsidR="005C5EDC" w:rsidRPr="005C5EDC">
        <w:rPr>
          <w:rFonts w:cs="Times New Roman (本文 CS 字型)" w:hint="eastAsia"/>
          <w:color w:val="000000" w:themeColor="text1"/>
          <w:sz w:val="24"/>
          <w:szCs w:val="24"/>
        </w:rPr>
        <w:t>掃描</w:t>
      </w:r>
      <w:r w:rsidR="00E634AA">
        <w:rPr>
          <w:rFonts w:cs="Times New Roman (本文 CS 字型)" w:hint="eastAsia"/>
          <w:color w:val="000000" w:themeColor="text1"/>
          <w:sz w:val="24"/>
          <w:szCs w:val="24"/>
        </w:rPr>
        <w:t>畫面</w:t>
      </w:r>
      <w:bookmarkEnd w:id="78"/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E634AA" w14:paraId="3226662D" w14:textId="77777777" w:rsidTr="00CA30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</w:tcPr>
          <w:p w14:paraId="0E4A0E9E" w14:textId="069226D7" w:rsidR="00E634AA" w:rsidRDefault="00E634AA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2FE8C5B9" wp14:editId="6E786451">
                  <wp:extent cx="1663304" cy="3600000"/>
                  <wp:effectExtent l="0" t="0" r="635" b="0"/>
                  <wp:docPr id="360" name="圖片 3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0" name="圖片 360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63304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4A1F69B0" w14:textId="6F7B979E" w:rsidR="00E634AA" w:rsidRDefault="00E634AA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7A5A9FAE" wp14:editId="7B2E9B8D">
                  <wp:extent cx="2024903" cy="3600000"/>
                  <wp:effectExtent l="0" t="0" r="0" b="0"/>
                  <wp:docPr id="361" name="圖片 3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1" name="圖片 361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4903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634AA" w14:paraId="7E3F17FB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062AA537" w14:textId="77777777" w:rsidR="00E634AA" w:rsidRPr="00F23E99" w:rsidRDefault="00E634AA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F23E99">
              <w:rPr>
                <w:rFonts w:hint="eastAsia"/>
                <w:b w:val="0"/>
                <w:bCs w:val="0"/>
              </w:rPr>
              <w:t>(</w:t>
            </w:r>
            <w:r w:rsidRPr="00F23E99">
              <w:rPr>
                <w:b w:val="0"/>
                <w:bCs w:val="0"/>
              </w:rPr>
              <w:t>a)</w:t>
            </w:r>
          </w:p>
        </w:tc>
        <w:tc>
          <w:tcPr>
            <w:tcW w:w="4148" w:type="dxa"/>
            <w:shd w:val="clear" w:color="auto" w:fill="auto"/>
          </w:tcPr>
          <w:p w14:paraId="2D10F2CB" w14:textId="77777777" w:rsidR="00E634AA" w:rsidRDefault="00E634AA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b)</w:t>
            </w:r>
          </w:p>
        </w:tc>
      </w:tr>
    </w:tbl>
    <w:p w14:paraId="5587E7E7" w14:textId="14FE6035" w:rsidR="00E634AA" w:rsidRPr="005C5EDC" w:rsidRDefault="00E634AA" w:rsidP="00C45944">
      <w:pPr>
        <w:pStyle w:val="af5"/>
        <w:spacing w:line="360" w:lineRule="auto"/>
        <w:jc w:val="center"/>
        <w:rPr>
          <w:rFonts w:cs="Times New Roman (本文 CS 字型)"/>
          <w:color w:val="000000" w:themeColor="text1"/>
          <w:sz w:val="24"/>
          <w:szCs w:val="24"/>
        </w:rPr>
      </w:pPr>
      <w:bookmarkStart w:id="79" w:name="_Ref109650433"/>
      <w:bookmarkStart w:id="80" w:name="_Toc109633303"/>
      <w:r w:rsidRPr="005C5EDC">
        <w:rPr>
          <w:rFonts w:cs="Times New Roman (本文 CS 字型)"/>
          <w:color w:val="000000" w:themeColor="text1"/>
          <w:sz w:val="24"/>
          <w:szCs w:val="24"/>
        </w:rPr>
        <w:t>圖</w:t>
      </w:r>
      <w:r w:rsidRPr="005C5ED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5C5EDC">
        <w:rPr>
          <w:rFonts w:cs="Times New Roman (本文 CS 字型)"/>
          <w:color w:val="000000" w:themeColor="text1"/>
          <w:sz w:val="24"/>
          <w:szCs w:val="24"/>
        </w:rPr>
        <w:fldChar w:fldCharType="begin"/>
      </w:r>
      <w:r w:rsidRPr="005C5EDC">
        <w:rPr>
          <w:rFonts w:cs="Times New Roman (本文 CS 字型)"/>
          <w:color w:val="000000" w:themeColor="text1"/>
          <w:sz w:val="24"/>
          <w:szCs w:val="24"/>
        </w:rPr>
        <w:instrText xml:space="preserve"> SEQ </w:instrText>
      </w:r>
      <w:r w:rsidRPr="005C5EDC">
        <w:rPr>
          <w:rFonts w:cs="Times New Roman (本文 CS 字型)"/>
          <w:color w:val="000000" w:themeColor="text1"/>
          <w:sz w:val="24"/>
          <w:szCs w:val="24"/>
        </w:rPr>
        <w:instrText>圖</w:instrText>
      </w:r>
      <w:r w:rsidRPr="005C5EDC">
        <w:rPr>
          <w:rFonts w:cs="Times New Roman (本文 CS 字型)"/>
          <w:color w:val="000000" w:themeColor="text1"/>
          <w:sz w:val="24"/>
          <w:szCs w:val="24"/>
        </w:rPr>
        <w:instrText xml:space="preserve"> \* ARABIC </w:instrText>
      </w:r>
      <w:r w:rsidRPr="005C5EDC">
        <w:rPr>
          <w:rFonts w:cs="Times New Roman (本文 CS 字型)"/>
          <w:color w:val="000000" w:themeColor="text1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color w:val="000000" w:themeColor="text1"/>
          <w:sz w:val="24"/>
          <w:szCs w:val="24"/>
        </w:rPr>
        <w:t>19</w:t>
      </w:r>
      <w:r w:rsidRPr="005C5EDC">
        <w:rPr>
          <w:rFonts w:cs="Times New Roman (本文 CS 字型)"/>
          <w:color w:val="000000" w:themeColor="text1"/>
          <w:sz w:val="24"/>
          <w:szCs w:val="24"/>
        </w:rPr>
        <w:fldChar w:fldCharType="end"/>
      </w:r>
      <w:bookmarkEnd w:id="79"/>
      <w:r w:rsidRPr="005C5EDC">
        <w:rPr>
          <w:rFonts w:cs="Times New Roman (本文 CS 字型)" w:hint="eastAsia"/>
          <w:color w:val="000000" w:themeColor="text1"/>
          <w:sz w:val="24"/>
          <w:szCs w:val="24"/>
        </w:rPr>
        <w:t xml:space="preserve"> </w:t>
      </w:r>
      <w:r w:rsidRPr="005C5EDC">
        <w:rPr>
          <w:rFonts w:cs="Times New Roman (本文 CS 字型)"/>
          <w:color w:val="000000" w:themeColor="text1"/>
          <w:sz w:val="24"/>
          <w:szCs w:val="24"/>
        </w:rPr>
        <w:t xml:space="preserve"> </w:t>
      </w:r>
      <w:r w:rsidRPr="005C5EDC">
        <w:rPr>
          <w:rFonts w:cs="Times New Roman (本文 CS 字型)" w:hint="eastAsia"/>
          <w:color w:val="000000" w:themeColor="text1"/>
          <w:sz w:val="24"/>
          <w:szCs w:val="24"/>
        </w:rPr>
        <w:t>掃描</w:t>
      </w:r>
      <w:r>
        <w:rPr>
          <w:rFonts w:cs="Times New Roman (本文 CS 字型)" w:hint="eastAsia"/>
          <w:color w:val="000000" w:themeColor="text1"/>
          <w:sz w:val="24"/>
          <w:szCs w:val="24"/>
        </w:rPr>
        <w:t>失敗畫面</w:t>
      </w:r>
      <w:bookmarkEnd w:id="80"/>
    </w:p>
    <w:p w14:paraId="52F731E0" w14:textId="4A307E16" w:rsidR="00E634AA" w:rsidRDefault="00E634AA" w:rsidP="0024756D">
      <w:pPr>
        <w:pStyle w:val="2"/>
      </w:pPr>
      <w:bookmarkStart w:id="81" w:name="_Toc108611749"/>
      <w:r w:rsidRPr="00F84009">
        <w:lastRenderedPageBreak/>
        <w:t>4.</w:t>
      </w:r>
      <w:r w:rsidR="00635322">
        <w:t>4</w:t>
      </w:r>
      <w:r>
        <w:rPr>
          <w:rFonts w:hint="eastAsia"/>
        </w:rPr>
        <w:t>實驗結果</w:t>
      </w:r>
      <w:bookmarkEnd w:id="81"/>
    </w:p>
    <w:p w14:paraId="79F855C7" w14:textId="6BC3DB50" w:rsidR="00E634AA" w:rsidRPr="007A554B" w:rsidRDefault="00E634AA" w:rsidP="000E1FF7">
      <w:pPr>
        <w:spacing w:line="360" w:lineRule="auto"/>
        <w:ind w:firstLine="480"/>
        <w:jc w:val="both"/>
        <w:rPr>
          <w:color w:val="000000" w:themeColor="text1"/>
        </w:rPr>
      </w:pPr>
      <w:r w:rsidRPr="007A554B">
        <w:rPr>
          <w:rFonts w:hint="eastAsia"/>
          <w:color w:val="000000" w:themeColor="text1"/>
        </w:rPr>
        <w:t>本章節將探討可識別</w:t>
      </w:r>
      <w:r w:rsidRPr="007A554B">
        <w:rPr>
          <w:rFonts w:hint="eastAsia"/>
          <w:color w:val="000000" w:themeColor="text1"/>
        </w:rPr>
        <w:t>QR Code</w:t>
      </w:r>
      <w:r w:rsidRPr="007A554B">
        <w:rPr>
          <w:rFonts w:hint="eastAsia"/>
          <w:color w:val="000000" w:themeColor="text1"/>
        </w:rPr>
        <w:t>的實驗結果，</w:t>
      </w:r>
      <w:r w:rsidRPr="007A554B">
        <w:rPr>
          <w:rFonts w:hint="eastAsia"/>
          <w:color w:val="000000" w:themeColor="text1"/>
        </w:rPr>
        <w:t>4.</w:t>
      </w:r>
      <w:r w:rsidR="007C5866" w:rsidRPr="007A554B">
        <w:rPr>
          <w:color w:val="000000" w:themeColor="text1"/>
        </w:rPr>
        <w:t>4</w:t>
      </w:r>
      <w:r w:rsidRPr="007A554B">
        <w:rPr>
          <w:rFonts w:hint="eastAsia"/>
          <w:color w:val="000000" w:themeColor="text1"/>
        </w:rPr>
        <w:t>.1</w:t>
      </w:r>
      <w:r w:rsidRPr="007A554B">
        <w:rPr>
          <w:rFonts w:hint="eastAsia"/>
          <w:color w:val="000000" w:themeColor="text1"/>
        </w:rPr>
        <w:t>節針對</w:t>
      </w:r>
      <w:r w:rsidR="007C5866" w:rsidRPr="007A554B">
        <w:rPr>
          <w:rFonts w:hint="eastAsia"/>
          <w:color w:val="000000" w:themeColor="text1"/>
        </w:rPr>
        <w:t>雙層</w:t>
      </w:r>
      <w:r w:rsidR="007C5866" w:rsidRPr="007A554B">
        <w:rPr>
          <w:color w:val="000000" w:themeColor="text1"/>
        </w:rPr>
        <w:t xml:space="preserve">QR </w:t>
      </w:r>
      <w:r w:rsidR="007C5866" w:rsidRPr="007A554B">
        <w:rPr>
          <w:rFonts w:hint="eastAsia"/>
          <w:color w:val="000000" w:themeColor="text1"/>
        </w:rPr>
        <w:t>Code</w:t>
      </w:r>
      <w:r w:rsidR="007C5866" w:rsidRPr="007A554B">
        <w:rPr>
          <w:rFonts w:hint="eastAsia"/>
          <w:color w:val="000000" w:themeColor="text1"/>
        </w:rPr>
        <w:t>都具彩色背景圖之視覺化巢狀</w:t>
      </w:r>
      <w:r w:rsidR="007C5866" w:rsidRPr="007A554B">
        <w:rPr>
          <w:rFonts w:hint="eastAsia"/>
          <w:color w:val="000000" w:themeColor="text1"/>
        </w:rPr>
        <w:t>QR code</w:t>
      </w:r>
      <w:r w:rsidR="007C5866" w:rsidRPr="007A554B">
        <w:rPr>
          <w:rFonts w:hint="eastAsia"/>
          <w:color w:val="000000" w:themeColor="text1"/>
        </w:rPr>
        <w:t>實驗結果</w:t>
      </w:r>
      <w:r w:rsidRPr="007A554B">
        <w:rPr>
          <w:rFonts w:hint="eastAsia"/>
          <w:color w:val="000000" w:themeColor="text1"/>
        </w:rPr>
        <w:t>進行探討。</w:t>
      </w:r>
      <w:r w:rsidRPr="007A554B">
        <w:rPr>
          <w:rFonts w:hint="eastAsia"/>
          <w:color w:val="000000" w:themeColor="text1"/>
        </w:rPr>
        <w:t>4.</w:t>
      </w:r>
      <w:r w:rsidR="007C5866" w:rsidRPr="007A554B">
        <w:rPr>
          <w:color w:val="000000" w:themeColor="text1"/>
        </w:rPr>
        <w:t>4</w:t>
      </w:r>
      <w:r w:rsidRPr="007A554B">
        <w:rPr>
          <w:rFonts w:hint="eastAsia"/>
          <w:color w:val="000000" w:themeColor="text1"/>
        </w:rPr>
        <w:t>.2</w:t>
      </w:r>
      <w:r w:rsidRPr="007A554B">
        <w:rPr>
          <w:rFonts w:hint="eastAsia"/>
          <w:color w:val="000000" w:themeColor="text1"/>
        </w:rPr>
        <w:t>節探討</w:t>
      </w:r>
      <w:r w:rsidR="007A554B" w:rsidRPr="007A554B">
        <w:rPr>
          <w:rFonts w:hint="eastAsia"/>
          <w:color w:val="000000" w:themeColor="text1"/>
        </w:rPr>
        <w:t>具彩色圖案背景的內層</w:t>
      </w:r>
      <w:r w:rsidR="007A554B" w:rsidRPr="007A554B">
        <w:rPr>
          <w:rFonts w:hint="eastAsia"/>
          <w:color w:val="000000" w:themeColor="text1"/>
        </w:rPr>
        <w:t>QR code</w:t>
      </w:r>
      <w:r w:rsidR="007A554B" w:rsidRPr="007A554B">
        <w:rPr>
          <w:rFonts w:hint="eastAsia"/>
          <w:color w:val="000000" w:themeColor="text1"/>
        </w:rPr>
        <w:t>視覺化巢狀</w:t>
      </w:r>
      <w:r w:rsidR="007A554B" w:rsidRPr="007A554B">
        <w:rPr>
          <w:rFonts w:hint="eastAsia"/>
          <w:color w:val="000000" w:themeColor="text1"/>
        </w:rPr>
        <w:t>QR code</w:t>
      </w:r>
      <w:r w:rsidR="007A554B" w:rsidRPr="007A554B">
        <w:rPr>
          <w:rFonts w:hint="eastAsia"/>
          <w:color w:val="000000" w:themeColor="text1"/>
        </w:rPr>
        <w:t>實驗結果</w:t>
      </w:r>
      <w:r w:rsidRPr="007A554B">
        <w:rPr>
          <w:rFonts w:hint="eastAsia"/>
          <w:color w:val="000000" w:themeColor="text1"/>
        </w:rPr>
        <w:t>。</w:t>
      </w:r>
      <w:r w:rsidRPr="007A554B">
        <w:rPr>
          <w:rFonts w:hint="eastAsia"/>
          <w:color w:val="000000" w:themeColor="text1"/>
        </w:rPr>
        <w:t>4.</w:t>
      </w:r>
      <w:r w:rsidR="007C5866" w:rsidRPr="007A554B">
        <w:rPr>
          <w:color w:val="000000" w:themeColor="text1"/>
        </w:rPr>
        <w:t>4</w:t>
      </w:r>
      <w:r w:rsidRPr="007A554B">
        <w:rPr>
          <w:rFonts w:hint="eastAsia"/>
          <w:color w:val="000000" w:themeColor="text1"/>
        </w:rPr>
        <w:t>.3</w:t>
      </w:r>
      <w:r w:rsidRPr="007A554B">
        <w:rPr>
          <w:rFonts w:hint="eastAsia"/>
          <w:color w:val="000000" w:themeColor="text1"/>
        </w:rPr>
        <w:t>節為</w:t>
      </w:r>
      <w:r w:rsidR="007A554B" w:rsidRPr="007A554B">
        <w:rPr>
          <w:rFonts w:hint="eastAsia"/>
          <w:color w:val="000000" w:themeColor="text1"/>
        </w:rPr>
        <w:t>具彩色圖案背景外層</w:t>
      </w:r>
      <w:r w:rsidR="007A554B" w:rsidRPr="007A554B">
        <w:rPr>
          <w:color w:val="000000" w:themeColor="text1"/>
        </w:rPr>
        <w:t>QR code</w:t>
      </w:r>
      <w:r w:rsidR="007A554B" w:rsidRPr="007A554B">
        <w:rPr>
          <w:rFonts w:hint="eastAsia"/>
          <w:color w:val="000000" w:themeColor="text1"/>
        </w:rPr>
        <w:t>視覺化巢狀</w:t>
      </w:r>
      <w:r w:rsidR="007A554B" w:rsidRPr="007A554B">
        <w:rPr>
          <w:color w:val="000000" w:themeColor="text1"/>
        </w:rPr>
        <w:t>QR code</w:t>
      </w:r>
      <w:r w:rsidR="007A554B" w:rsidRPr="007A554B">
        <w:rPr>
          <w:rFonts w:hint="eastAsia"/>
          <w:color w:val="000000" w:themeColor="text1"/>
        </w:rPr>
        <w:t>實驗結果，</w:t>
      </w:r>
      <w:r w:rsidR="007A554B" w:rsidRPr="007A554B">
        <w:rPr>
          <w:color w:val="000000" w:themeColor="text1"/>
        </w:rPr>
        <w:t>4.4.4</w:t>
      </w:r>
      <w:r w:rsidR="007A554B" w:rsidRPr="007A554B">
        <w:rPr>
          <w:rFonts w:hint="eastAsia"/>
          <w:color w:val="000000" w:themeColor="text1"/>
        </w:rPr>
        <w:t>節為探討本論文所提的視覺化巢狀</w:t>
      </w:r>
      <w:r w:rsidR="007A554B" w:rsidRPr="007A554B">
        <w:rPr>
          <w:color w:val="000000" w:themeColor="text1"/>
        </w:rPr>
        <w:t>QR Code</w:t>
      </w:r>
      <w:r w:rsidR="007A554B" w:rsidRPr="007A554B">
        <w:rPr>
          <w:rFonts w:hint="eastAsia"/>
          <w:color w:val="000000" w:themeColor="text1"/>
        </w:rPr>
        <w:t>對人眼偏好</w:t>
      </w:r>
      <w:r w:rsidRPr="007A554B">
        <w:rPr>
          <w:rFonts w:hint="eastAsia"/>
          <w:color w:val="000000" w:themeColor="text1"/>
        </w:rPr>
        <w:t>。</w:t>
      </w:r>
    </w:p>
    <w:p w14:paraId="7FE3D6B1" w14:textId="0348750B" w:rsidR="00E634AA" w:rsidRPr="0024756D" w:rsidRDefault="00E634AA" w:rsidP="000E1FF7">
      <w:pPr>
        <w:pStyle w:val="3"/>
        <w:numPr>
          <w:ilvl w:val="0"/>
          <w:numId w:val="0"/>
        </w:numPr>
        <w:ind w:left="480" w:hanging="480"/>
        <w:rPr>
          <w:b/>
          <w:bCs w:val="0"/>
        </w:rPr>
      </w:pPr>
      <w:bookmarkStart w:id="82" w:name="_Toc108611750"/>
      <w:r w:rsidRPr="0024756D">
        <w:rPr>
          <w:b/>
          <w:bCs w:val="0"/>
        </w:rPr>
        <w:t>4.</w:t>
      </w:r>
      <w:r w:rsidR="00635322" w:rsidRPr="0024756D">
        <w:rPr>
          <w:b/>
          <w:bCs w:val="0"/>
        </w:rPr>
        <w:t>4</w:t>
      </w:r>
      <w:r w:rsidRPr="0024756D">
        <w:rPr>
          <w:b/>
          <w:bCs w:val="0"/>
        </w:rPr>
        <w:t xml:space="preserve">.1 </w:t>
      </w:r>
      <w:r w:rsidR="00496841" w:rsidRPr="0024756D">
        <w:rPr>
          <w:rFonts w:hint="eastAsia"/>
          <w:b/>
          <w:bCs w:val="0"/>
          <w:color w:val="000000" w:themeColor="text1"/>
        </w:rPr>
        <w:t>雙層</w:t>
      </w:r>
      <w:r w:rsidR="00496841" w:rsidRPr="0024756D">
        <w:rPr>
          <w:b/>
          <w:bCs w:val="0"/>
          <w:color w:val="000000" w:themeColor="text1"/>
        </w:rPr>
        <w:t xml:space="preserve">QR </w:t>
      </w:r>
      <w:r w:rsidR="00496841" w:rsidRPr="0024756D">
        <w:rPr>
          <w:rFonts w:hint="eastAsia"/>
          <w:b/>
          <w:bCs w:val="0"/>
          <w:color w:val="000000" w:themeColor="text1"/>
        </w:rPr>
        <w:t>Code</w:t>
      </w:r>
      <w:r w:rsidR="00496841" w:rsidRPr="0024756D">
        <w:rPr>
          <w:rFonts w:hint="eastAsia"/>
          <w:b/>
          <w:bCs w:val="0"/>
          <w:color w:val="000000" w:themeColor="text1"/>
        </w:rPr>
        <w:t>都具彩色背景圖之視覺化巢狀</w:t>
      </w:r>
      <w:r w:rsidR="00496841" w:rsidRPr="0024756D">
        <w:rPr>
          <w:rFonts w:hint="eastAsia"/>
          <w:b/>
          <w:bCs w:val="0"/>
          <w:color w:val="000000" w:themeColor="text1"/>
        </w:rPr>
        <w:t>QR code</w:t>
      </w:r>
      <w:r w:rsidRPr="0024756D">
        <w:rPr>
          <w:rFonts w:hint="eastAsia"/>
          <w:b/>
          <w:bCs w:val="0"/>
        </w:rPr>
        <w:t>實驗結果</w:t>
      </w:r>
      <w:bookmarkEnd w:id="82"/>
    </w:p>
    <w:p w14:paraId="4E935B27" w14:textId="05DADF9C" w:rsidR="002275AB" w:rsidRDefault="00100A9F" w:rsidP="002A66CC">
      <w:pPr>
        <w:spacing w:line="360" w:lineRule="auto"/>
        <w:ind w:firstLine="480"/>
        <w:jc w:val="both"/>
        <w:rPr>
          <w:color w:val="000000" w:themeColor="text1"/>
        </w:rPr>
      </w:pPr>
      <w:r>
        <w:rPr>
          <w:rFonts w:hint="eastAsia"/>
          <w:color w:val="000000" w:themeColor="text1"/>
        </w:rPr>
        <w:t>由於</w:t>
      </w:r>
      <w:proofErr w:type="spellStart"/>
      <w:r w:rsidRPr="006D104D">
        <w:rPr>
          <w:rFonts w:hint="eastAsia"/>
          <w:i/>
          <w:iCs/>
          <w:color w:val="000000" w:themeColor="text1"/>
        </w:rPr>
        <w:t>QR</w:t>
      </w:r>
      <w:r w:rsidRPr="006D104D">
        <w:rPr>
          <w:rFonts w:hint="eastAsia"/>
          <w:i/>
          <w:iCs/>
          <w:color w:val="000000" w:themeColor="text1"/>
          <w:vertAlign w:val="subscript"/>
        </w:rPr>
        <w:t>in</w:t>
      </w:r>
      <w:proofErr w:type="spellEnd"/>
      <w:r w:rsidRPr="00E332A9">
        <w:rPr>
          <w:rFonts w:hint="eastAsia"/>
          <w:color w:val="000000" w:themeColor="text1"/>
        </w:rPr>
        <w:t>及</w:t>
      </w:r>
      <w:proofErr w:type="spellStart"/>
      <w:r w:rsidRPr="006D104D">
        <w:rPr>
          <w:rFonts w:hint="eastAsia"/>
          <w:i/>
          <w:iCs/>
          <w:color w:val="000000" w:themeColor="text1"/>
        </w:rPr>
        <w:t>QR</w:t>
      </w:r>
      <w:r w:rsidRPr="006D104D">
        <w:rPr>
          <w:rFonts w:hint="eastAsia"/>
          <w:i/>
          <w:iCs/>
          <w:color w:val="000000" w:themeColor="text1"/>
          <w:vertAlign w:val="subscript"/>
        </w:rPr>
        <w:t>out</w:t>
      </w:r>
      <w:proofErr w:type="spellEnd"/>
      <w:r>
        <w:rPr>
          <w:rFonts w:hint="eastAsia"/>
          <w:color w:val="000000" w:themeColor="text1"/>
        </w:rPr>
        <w:t>兩個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個別乘載不同的資料，所以內外該顯示的資料也不相同。</w:t>
      </w:r>
      <w:r w:rsidR="00363224">
        <w:rPr>
          <w:rFonts w:hint="eastAsia"/>
          <w:color w:val="000000" w:themeColor="text1"/>
        </w:rPr>
        <w:t>首先</w:t>
      </w:r>
      <w:r>
        <w:rPr>
          <w:rFonts w:hint="eastAsia"/>
          <w:color w:val="000000" w:themeColor="text1"/>
        </w:rPr>
        <w:t>我們將</w:t>
      </w:r>
      <w:r w:rsidR="00363224">
        <w:rPr>
          <w:rFonts w:hint="eastAsia"/>
          <w:color w:val="000000" w:themeColor="text1"/>
        </w:rPr>
        <w:t>先探討</w:t>
      </w:r>
      <w:r w:rsidR="00363224" w:rsidRPr="00363224">
        <w:rPr>
          <w:rFonts w:hint="eastAsia"/>
          <w:color w:val="000000" w:themeColor="text1"/>
        </w:rPr>
        <w:t>內層</w:t>
      </w:r>
      <w:r w:rsidR="00363224" w:rsidRPr="00363224">
        <w:rPr>
          <w:rFonts w:hint="eastAsia"/>
          <w:color w:val="000000" w:themeColor="text1"/>
        </w:rPr>
        <w:t>QR code</w:t>
      </w:r>
      <w:r w:rsidR="00363224" w:rsidRPr="00363224">
        <w:rPr>
          <w:rFonts w:hint="eastAsia"/>
          <w:color w:val="000000" w:themeColor="text1"/>
        </w:rPr>
        <w:t>與外層</w:t>
      </w:r>
      <w:r w:rsidR="00363224" w:rsidRPr="00363224">
        <w:rPr>
          <w:rFonts w:hint="eastAsia"/>
          <w:color w:val="000000" w:themeColor="text1"/>
        </w:rPr>
        <w:t>Code</w:t>
      </w:r>
      <w:r w:rsidR="00363224" w:rsidRPr="00363224">
        <w:rPr>
          <w:rFonts w:hint="eastAsia"/>
          <w:color w:val="000000" w:themeColor="text1"/>
        </w:rPr>
        <w:t>都具彩色背景圖之視覺化巢狀</w:t>
      </w:r>
      <w:r w:rsidR="00363224" w:rsidRPr="00363224">
        <w:rPr>
          <w:rFonts w:hint="eastAsia"/>
          <w:color w:val="000000" w:themeColor="text1"/>
        </w:rPr>
        <w:t>QR code</w:t>
      </w:r>
      <w:r w:rsidR="00363224">
        <w:rPr>
          <w:rFonts w:hint="eastAsia"/>
          <w:color w:val="000000" w:themeColor="text1"/>
        </w:rPr>
        <w:t>，便是</w:t>
      </w:r>
      <w:r w:rsidR="00363224" w:rsidRPr="00363224">
        <w:rPr>
          <w:rFonts w:hint="eastAsia"/>
          <w:color w:val="000000" w:themeColor="text1"/>
        </w:rPr>
        <w:t>圖</w:t>
      </w:r>
      <w:r w:rsidR="0081158A">
        <w:rPr>
          <w:color w:val="000000" w:themeColor="text1"/>
        </w:rPr>
        <w:t>20</w:t>
      </w:r>
      <w:r w:rsidR="00363224" w:rsidRPr="00363224">
        <w:rPr>
          <w:rFonts w:hint="eastAsia"/>
          <w:color w:val="000000" w:themeColor="text1"/>
        </w:rPr>
        <w:t>到圖</w:t>
      </w:r>
      <w:r w:rsidR="0081158A">
        <w:rPr>
          <w:color w:val="000000" w:themeColor="text1"/>
        </w:rPr>
        <w:t>2</w:t>
      </w:r>
      <w:r w:rsidR="003E5C2A">
        <w:rPr>
          <w:color w:val="000000" w:themeColor="text1"/>
        </w:rPr>
        <w:t>8</w:t>
      </w:r>
      <w:r w:rsidR="00CE5A3F">
        <w:rPr>
          <w:rFonts w:hint="eastAsia"/>
          <w:color w:val="000000" w:themeColor="text1"/>
        </w:rPr>
        <w:t>三</w:t>
      </w:r>
      <w:r>
        <w:rPr>
          <w:rFonts w:hint="eastAsia"/>
          <w:color w:val="000000" w:themeColor="text1"/>
        </w:rPr>
        <w:t>組視覺化巢狀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，</w:t>
      </w:r>
      <w:proofErr w:type="spellStart"/>
      <w:r w:rsidR="001067EB">
        <w:rPr>
          <w:color w:val="000000" w:themeColor="text1"/>
        </w:rPr>
        <w:t>QR</w:t>
      </w:r>
      <w:r w:rsidR="001067EB" w:rsidRPr="001067EB">
        <w:rPr>
          <w:color w:val="000000" w:themeColor="text1"/>
          <w:vertAlign w:val="subscript"/>
        </w:rPr>
        <w:t>nested</w:t>
      </w:r>
      <w:proofErr w:type="spellEnd"/>
      <w:r w:rsidR="001067EB">
        <w:rPr>
          <w:rFonts w:hint="eastAsia"/>
          <w:color w:val="000000" w:themeColor="text1"/>
        </w:rPr>
        <w:t>中的兩個文字編碼內容放置</w:t>
      </w:r>
      <w:r w:rsidR="001067EB" w:rsidRPr="001067EB">
        <w:rPr>
          <w:color w:val="000000" w:themeColor="text1"/>
        </w:rPr>
        <w:t>表</w:t>
      </w:r>
      <w:r w:rsidR="00CE4FB0">
        <w:rPr>
          <w:color w:val="000000" w:themeColor="text1"/>
        </w:rPr>
        <w:t>6</w:t>
      </w:r>
      <w:r w:rsidR="00015B1F">
        <w:rPr>
          <w:rFonts w:hint="eastAsia"/>
          <w:color w:val="000000" w:themeColor="text1"/>
        </w:rPr>
        <w:t>，</w:t>
      </w:r>
      <w:r w:rsidRPr="00E04BE7">
        <w:rPr>
          <w:rFonts w:hint="eastAsia"/>
          <w:i/>
          <w:iCs/>
          <w:color w:val="000000" w:themeColor="text1"/>
        </w:rPr>
        <w:t>M</w:t>
      </w:r>
      <w:r w:rsidRPr="00E04BE7">
        <w:rPr>
          <w:rFonts w:hint="eastAsia"/>
          <w:color w:val="000000" w:themeColor="text1"/>
        </w:rPr>
        <w:t>=18</w:t>
      </w:r>
      <w:r>
        <w:rPr>
          <w:rFonts w:hint="eastAsia"/>
          <w:color w:val="000000" w:themeColor="text1"/>
        </w:rPr>
        <w:t>且</w:t>
      </w:r>
      <w:r w:rsidRPr="00E04BE7">
        <w:rPr>
          <w:rFonts w:hint="eastAsia"/>
          <w:i/>
          <w:iCs/>
          <w:color w:val="000000" w:themeColor="text1"/>
        </w:rPr>
        <w:t>C</w:t>
      </w:r>
      <w:r w:rsidRPr="00E04BE7">
        <w:rPr>
          <w:rFonts w:hint="eastAsia"/>
          <w:color w:val="000000" w:themeColor="text1"/>
        </w:rPr>
        <w:t>=H</w:t>
      </w:r>
      <w:r>
        <w:rPr>
          <w:rFonts w:hint="eastAsia"/>
          <w:color w:val="000000" w:themeColor="text1"/>
        </w:rPr>
        <w:t>的</w:t>
      </w:r>
      <w:proofErr w:type="spellStart"/>
      <w:r w:rsidR="002A66CC">
        <w:rPr>
          <w:rFonts w:hint="eastAsia"/>
          <w:color w:val="000000" w:themeColor="text1"/>
        </w:rPr>
        <w:t>Q</w:t>
      </w:r>
      <w:r w:rsidR="002A66CC">
        <w:rPr>
          <w:color w:val="000000" w:themeColor="text1"/>
        </w:rPr>
        <w:t>R</w:t>
      </w:r>
      <w:r w:rsidR="002A66CC" w:rsidRPr="002A66CC">
        <w:rPr>
          <w:color w:val="000000" w:themeColor="text1"/>
          <w:vertAlign w:val="subscript"/>
        </w:rPr>
        <w:t>ino</w:t>
      </w:r>
      <w:proofErr w:type="spellEnd"/>
      <w:r w:rsidR="002A66CC">
        <w:rPr>
          <w:rFonts w:hint="eastAsia"/>
          <w:color w:val="000000" w:themeColor="text1"/>
        </w:rPr>
        <w:t>與</w:t>
      </w:r>
      <w:proofErr w:type="spellStart"/>
      <w:r w:rsidR="002A66CC">
        <w:rPr>
          <w:color w:val="000000" w:themeColor="text1"/>
        </w:rPr>
        <w:t>QR</w:t>
      </w:r>
      <w:r w:rsidR="002A66CC" w:rsidRPr="002A66CC">
        <w:rPr>
          <w:color w:val="000000" w:themeColor="text1"/>
          <w:vertAlign w:val="subscript"/>
        </w:rPr>
        <w:t>outo</w:t>
      </w:r>
      <w:proofErr w:type="spellEnd"/>
      <w:r>
        <w:rPr>
          <w:rFonts w:hint="eastAsia"/>
          <w:color w:val="000000" w:themeColor="text1"/>
        </w:rPr>
        <w:t>進行</w:t>
      </w:r>
      <w:r>
        <w:rPr>
          <w:color w:val="000000" w:themeColor="text1"/>
        </w:rPr>
        <w:t>60%</w:t>
      </w:r>
      <w:r>
        <w:rPr>
          <w:rFonts w:hint="eastAsia"/>
          <w:color w:val="000000" w:themeColor="text1"/>
        </w:rPr>
        <w:t>、</w:t>
      </w:r>
      <w:r>
        <w:rPr>
          <w:color w:val="000000" w:themeColor="text1"/>
        </w:rPr>
        <w:t>80%</w:t>
      </w:r>
      <w:r>
        <w:rPr>
          <w:rFonts w:hint="eastAsia"/>
          <w:color w:val="000000" w:themeColor="text1"/>
        </w:rPr>
        <w:t>與</w:t>
      </w:r>
      <w:r>
        <w:rPr>
          <w:color w:val="000000" w:themeColor="text1"/>
        </w:rPr>
        <w:t>100%</w:t>
      </w:r>
      <w:r>
        <w:rPr>
          <w:rFonts w:hint="eastAsia"/>
          <w:color w:val="000000" w:themeColor="text1"/>
        </w:rPr>
        <w:t>，三個值作為變數參數，反覆掃描測試</w:t>
      </w:r>
      <w:r w:rsidR="00363224">
        <w:rPr>
          <w:color w:val="000000" w:themeColor="text1"/>
        </w:rPr>
        <w:t>10</w:t>
      </w:r>
      <w:r>
        <w:rPr>
          <w:rFonts w:hint="eastAsia"/>
          <w:color w:val="000000" w:themeColor="text1"/>
        </w:rPr>
        <w:t>次並記錄正確解碼情形，</w:t>
      </w:r>
      <w:r w:rsidR="00B9358D">
        <w:rPr>
          <w:color w:val="000000" w:themeColor="text1"/>
        </w:rPr>
        <w:fldChar w:fldCharType="begin"/>
      </w:r>
      <w:r w:rsidR="00B9358D">
        <w:rPr>
          <w:color w:val="000000" w:themeColor="text1"/>
        </w:rPr>
        <w:instrText xml:space="preserve"> </w:instrText>
      </w:r>
      <w:r w:rsidR="00B9358D">
        <w:rPr>
          <w:rFonts w:hint="eastAsia"/>
          <w:color w:val="000000" w:themeColor="text1"/>
        </w:rPr>
        <w:instrText>REF _Ref109650480 \h</w:instrText>
      </w:r>
      <w:r w:rsidR="00B9358D">
        <w:rPr>
          <w:color w:val="000000" w:themeColor="text1"/>
        </w:rPr>
        <w:instrText xml:space="preserve"> </w:instrText>
      </w:r>
      <w:r w:rsidR="00B9358D">
        <w:rPr>
          <w:color w:val="000000" w:themeColor="text1"/>
        </w:rPr>
      </w:r>
      <w:r w:rsidR="00B9358D">
        <w:rPr>
          <w:color w:val="000000" w:themeColor="text1"/>
        </w:rPr>
        <w:fldChar w:fldCharType="separate"/>
      </w:r>
      <w:r w:rsidR="00B9358D" w:rsidRPr="00BF4F37">
        <w:rPr>
          <w:rFonts w:cs="Times New Roman (本文 CS 字型)"/>
        </w:rPr>
        <w:t>表</w:t>
      </w:r>
      <w:r w:rsidR="00B9358D" w:rsidRPr="00BF4F37">
        <w:rPr>
          <w:rFonts w:cs="Times New Roman (本文 CS 字型)"/>
        </w:rPr>
        <w:t xml:space="preserve"> </w:t>
      </w:r>
      <w:r w:rsidR="00B9358D">
        <w:rPr>
          <w:rFonts w:cs="Times New Roman (本文 CS 字型)"/>
          <w:noProof/>
        </w:rPr>
        <w:t>7</w:t>
      </w:r>
      <w:r w:rsidR="00B9358D">
        <w:rPr>
          <w:color w:val="000000" w:themeColor="text1"/>
        </w:rPr>
        <w:fldChar w:fldCharType="end"/>
      </w:r>
      <w:r w:rsidR="001F078F">
        <w:rPr>
          <w:rFonts w:hint="eastAsia"/>
          <w:color w:val="000000" w:themeColor="text1"/>
        </w:rPr>
        <w:t>代表</w:t>
      </w:r>
      <w:r w:rsidR="00FD7534">
        <w:rPr>
          <w:color w:val="000000" w:themeColor="text1"/>
        </w:rPr>
        <w:fldChar w:fldCharType="begin"/>
      </w:r>
      <w:r w:rsidR="00FD7534">
        <w:rPr>
          <w:color w:val="000000" w:themeColor="text1"/>
        </w:rPr>
        <w:instrText xml:space="preserve"> </w:instrText>
      </w:r>
      <w:r w:rsidR="00FD7534">
        <w:rPr>
          <w:rFonts w:hint="eastAsia"/>
          <w:color w:val="000000" w:themeColor="text1"/>
        </w:rPr>
        <w:instrText>REF _Ref109650569 \h</w:instrText>
      </w:r>
      <w:r w:rsidR="00FD7534">
        <w:rPr>
          <w:color w:val="000000" w:themeColor="text1"/>
        </w:rPr>
        <w:instrText xml:space="preserve"> </w:instrText>
      </w:r>
      <w:r w:rsidR="00FD7534">
        <w:rPr>
          <w:color w:val="000000" w:themeColor="text1"/>
        </w:rPr>
      </w:r>
      <w:r w:rsidR="00FD7534">
        <w:rPr>
          <w:color w:val="000000" w:themeColor="text1"/>
        </w:rPr>
        <w:fldChar w:fldCharType="separate"/>
      </w:r>
      <w:r w:rsidR="00FD7534" w:rsidRPr="00B74C63">
        <w:rPr>
          <w:rFonts w:cs="Times New Roman (本文 CS 字型)"/>
          <w:color w:val="000000" w:themeColor="text1"/>
        </w:rPr>
        <w:t>圖</w:t>
      </w:r>
      <w:r w:rsidR="00FD7534" w:rsidRPr="00B74C63">
        <w:rPr>
          <w:rFonts w:cs="Times New Roman (本文 CS 字型)"/>
          <w:color w:val="000000" w:themeColor="text1"/>
        </w:rPr>
        <w:t xml:space="preserve"> </w:t>
      </w:r>
      <w:r w:rsidR="00FD7534">
        <w:rPr>
          <w:rFonts w:cs="Times New Roman (本文 CS 字型)"/>
          <w:noProof/>
          <w:color w:val="000000" w:themeColor="text1"/>
        </w:rPr>
        <w:t>20</w:t>
      </w:r>
      <w:r w:rsidR="00FD7534">
        <w:rPr>
          <w:color w:val="000000" w:themeColor="text1"/>
        </w:rPr>
        <w:fldChar w:fldCharType="end"/>
      </w:r>
      <w:r w:rsidR="00C63D0E">
        <w:rPr>
          <w:rFonts w:hint="eastAsia"/>
          <w:color w:val="000000" w:themeColor="text1"/>
        </w:rPr>
        <w:t>至</w:t>
      </w:r>
      <w:r w:rsidR="00FD7534">
        <w:rPr>
          <w:color w:val="000000" w:themeColor="text1"/>
        </w:rPr>
        <w:fldChar w:fldCharType="begin"/>
      </w:r>
      <w:r w:rsidR="00FD7534">
        <w:rPr>
          <w:color w:val="000000" w:themeColor="text1"/>
        </w:rPr>
        <w:instrText xml:space="preserve"> </w:instrText>
      </w:r>
      <w:r w:rsidR="00FD7534">
        <w:rPr>
          <w:rFonts w:hint="eastAsia"/>
          <w:color w:val="000000" w:themeColor="text1"/>
        </w:rPr>
        <w:instrText>REF _Ref109650582 \h</w:instrText>
      </w:r>
      <w:r w:rsidR="00FD7534">
        <w:rPr>
          <w:color w:val="000000" w:themeColor="text1"/>
        </w:rPr>
        <w:instrText xml:space="preserve"> </w:instrText>
      </w:r>
      <w:r w:rsidR="00FD7534">
        <w:rPr>
          <w:color w:val="000000" w:themeColor="text1"/>
        </w:rPr>
      </w:r>
      <w:r w:rsidR="00FD7534">
        <w:rPr>
          <w:color w:val="000000" w:themeColor="text1"/>
        </w:rPr>
        <w:fldChar w:fldCharType="separate"/>
      </w:r>
      <w:r w:rsidR="00FD7534" w:rsidRPr="003E5C2A">
        <w:t>圖</w:t>
      </w:r>
      <w:r w:rsidR="00FD7534" w:rsidRPr="003E5C2A">
        <w:t xml:space="preserve"> </w:t>
      </w:r>
      <w:r w:rsidR="00FD7534">
        <w:rPr>
          <w:noProof/>
        </w:rPr>
        <w:t>28</w:t>
      </w:r>
      <w:r w:rsidR="00FD7534">
        <w:rPr>
          <w:color w:val="000000" w:themeColor="text1"/>
        </w:rPr>
        <w:fldChar w:fldCharType="end"/>
      </w:r>
      <w:r w:rsidR="001F078F">
        <w:rPr>
          <w:rFonts w:hint="eastAsia"/>
          <w:color w:val="000000" w:themeColor="text1"/>
        </w:rPr>
        <w:t>，共</w:t>
      </w:r>
      <w:r w:rsidR="00CE5A3F">
        <w:rPr>
          <w:rFonts w:hint="eastAsia"/>
          <w:color w:val="000000" w:themeColor="text1"/>
        </w:rPr>
        <w:t>三</w:t>
      </w:r>
      <w:r w:rsidR="001F078F">
        <w:rPr>
          <w:rFonts w:hint="eastAsia"/>
          <w:color w:val="000000" w:themeColor="text1"/>
        </w:rPr>
        <w:t>組圖</w:t>
      </w:r>
      <w:r w:rsidR="00C63D0E">
        <w:rPr>
          <w:rFonts w:hint="eastAsia"/>
          <w:color w:val="000000" w:themeColor="text1"/>
        </w:rPr>
        <w:t>當中</w:t>
      </w:r>
      <w:r w:rsidR="001F078F">
        <w:rPr>
          <w:rFonts w:hint="eastAsia"/>
          <w:color w:val="000000" w:themeColor="text1"/>
        </w:rPr>
        <w:t>，</w:t>
      </w:r>
      <w:proofErr w:type="spellStart"/>
      <w:r w:rsidR="00A12570" w:rsidRPr="006D104D">
        <w:rPr>
          <w:i/>
          <w:iCs/>
          <w:color w:val="000000" w:themeColor="text1"/>
        </w:rPr>
        <w:t>QR</w:t>
      </w:r>
      <w:r w:rsidR="00A12570" w:rsidRPr="006D104D">
        <w:rPr>
          <w:i/>
          <w:iCs/>
          <w:color w:val="000000" w:themeColor="text1"/>
          <w:vertAlign w:val="subscript"/>
        </w:rPr>
        <w:t>outo</w:t>
      </w:r>
      <w:proofErr w:type="spellEnd"/>
      <w:r w:rsidR="00A12570">
        <w:rPr>
          <w:rFonts w:hint="eastAsia"/>
          <w:color w:val="000000" w:themeColor="text1"/>
        </w:rPr>
        <w:t>與</w:t>
      </w:r>
      <w:proofErr w:type="spellStart"/>
      <w:r w:rsidR="00A12570" w:rsidRPr="006D104D">
        <w:rPr>
          <w:i/>
          <w:iCs/>
          <w:color w:val="000000" w:themeColor="text1"/>
        </w:rPr>
        <w:t>QR</w:t>
      </w:r>
      <w:r w:rsidR="00A12570" w:rsidRPr="006D104D">
        <w:rPr>
          <w:i/>
          <w:iCs/>
          <w:color w:val="000000" w:themeColor="text1"/>
          <w:vertAlign w:val="subscript"/>
        </w:rPr>
        <w:t>ino</w:t>
      </w:r>
      <w:proofErr w:type="spellEnd"/>
      <w:r w:rsidR="00A12570">
        <w:rPr>
          <w:rFonts w:hint="eastAsia"/>
          <w:color w:val="000000" w:themeColor="text1"/>
        </w:rPr>
        <w:t>分別使用</w:t>
      </w:r>
      <w:r w:rsidR="00A12570">
        <w:rPr>
          <w:color w:val="000000" w:themeColor="text1"/>
        </w:rPr>
        <w:t>60%</w:t>
      </w:r>
      <w:r w:rsidR="00A12570">
        <w:rPr>
          <w:rFonts w:hint="eastAsia"/>
          <w:color w:val="000000" w:themeColor="text1"/>
        </w:rPr>
        <w:t>、</w:t>
      </w:r>
      <w:r w:rsidR="00A12570">
        <w:rPr>
          <w:rFonts w:hint="eastAsia"/>
          <w:color w:val="000000" w:themeColor="text1"/>
        </w:rPr>
        <w:t>8</w:t>
      </w:r>
      <w:r w:rsidR="00A12570">
        <w:rPr>
          <w:color w:val="000000" w:themeColor="text1"/>
        </w:rPr>
        <w:t>0%</w:t>
      </w:r>
      <w:r w:rsidR="00A12570">
        <w:rPr>
          <w:rFonts w:hint="eastAsia"/>
          <w:color w:val="000000" w:themeColor="text1"/>
        </w:rPr>
        <w:t>與</w:t>
      </w:r>
      <w:r w:rsidR="00A12570">
        <w:rPr>
          <w:color w:val="000000" w:themeColor="text1"/>
        </w:rPr>
        <w:t>100%</w:t>
      </w:r>
      <w:r w:rsidR="00A12570">
        <w:rPr>
          <w:rFonts w:hint="eastAsia"/>
          <w:color w:val="000000" w:themeColor="text1"/>
        </w:rPr>
        <w:t>的搭配，每組圖共有三種</w:t>
      </w:r>
      <w:r w:rsidR="00A12570">
        <w:rPr>
          <w:rFonts w:hint="eastAsia"/>
          <w:color w:val="000000" w:themeColor="text1"/>
        </w:rPr>
        <w:t>9</w:t>
      </w:r>
      <w:r w:rsidR="00A12570">
        <w:rPr>
          <w:rFonts w:hint="eastAsia"/>
          <w:color w:val="000000" w:themeColor="text1"/>
        </w:rPr>
        <w:t>種不同的視覺化巢狀</w:t>
      </w:r>
      <w:r w:rsidR="00A12570">
        <w:rPr>
          <w:color w:val="000000" w:themeColor="text1"/>
        </w:rPr>
        <w:t>QR Code</w:t>
      </w:r>
      <w:r w:rsidR="00A12570">
        <w:rPr>
          <w:rFonts w:hint="eastAsia"/>
          <w:color w:val="000000" w:themeColor="text1"/>
        </w:rPr>
        <w:t>圖形</w:t>
      </w:r>
      <w:r w:rsidR="001F078F">
        <w:rPr>
          <w:rFonts w:hint="eastAsia"/>
          <w:color w:val="000000" w:themeColor="text1"/>
        </w:rPr>
        <w:t>，</w:t>
      </w:r>
      <w:r w:rsidR="001F078F" w:rsidRPr="001F078F">
        <w:rPr>
          <w:rFonts w:hint="eastAsia"/>
          <w:color w:val="000000" w:themeColor="text1"/>
        </w:rPr>
        <w:t>資料模組正確模組值的中心區域比例解碼正確率</w:t>
      </w:r>
      <w:r w:rsidR="00A12570">
        <w:rPr>
          <w:rFonts w:hint="eastAsia"/>
          <w:color w:val="000000" w:themeColor="text1"/>
        </w:rPr>
        <w:t>。</w:t>
      </w:r>
      <w:r>
        <w:rPr>
          <w:rFonts w:hint="eastAsia"/>
          <w:color w:val="000000" w:themeColor="text1"/>
        </w:rPr>
        <w:t>當</w:t>
      </w:r>
      <w:proofErr w:type="spellStart"/>
      <w:r w:rsidRPr="006D104D">
        <w:rPr>
          <w:i/>
          <w:iCs/>
          <w:color w:val="000000" w:themeColor="text1"/>
        </w:rPr>
        <w:t>QR</w:t>
      </w:r>
      <w:r w:rsidRPr="006D104D">
        <w:rPr>
          <w:i/>
          <w:iCs/>
          <w:color w:val="000000" w:themeColor="text1"/>
          <w:vertAlign w:val="subscript"/>
        </w:rPr>
        <w:t>out</w:t>
      </w:r>
      <w:proofErr w:type="spellEnd"/>
      <w:r>
        <w:rPr>
          <w:rFonts w:hint="eastAsia"/>
          <w:color w:val="000000" w:themeColor="text1"/>
        </w:rPr>
        <w:t>在資料模組中心保留值為</w:t>
      </w:r>
      <w:r>
        <w:rPr>
          <w:color w:val="000000" w:themeColor="text1"/>
        </w:rPr>
        <w:t>80%</w:t>
      </w:r>
      <w:r>
        <w:rPr>
          <w:rFonts w:hint="eastAsia"/>
          <w:color w:val="000000" w:themeColor="text1"/>
        </w:rPr>
        <w:t>以上時，可以增加兩個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被讀取的機率，若</w:t>
      </w:r>
      <w:proofErr w:type="spellStart"/>
      <w:r w:rsidRPr="006D104D">
        <w:rPr>
          <w:i/>
          <w:iCs/>
          <w:color w:val="000000" w:themeColor="text1"/>
        </w:rPr>
        <w:t>QR</w:t>
      </w:r>
      <w:r w:rsidRPr="006D104D">
        <w:rPr>
          <w:i/>
          <w:iCs/>
          <w:color w:val="000000" w:themeColor="text1"/>
          <w:vertAlign w:val="subscript"/>
        </w:rPr>
        <w:t>in</w:t>
      </w:r>
      <w:proofErr w:type="spellEnd"/>
      <w:r>
        <w:rPr>
          <w:rFonts w:hint="eastAsia"/>
          <w:color w:val="000000" w:themeColor="text1"/>
        </w:rPr>
        <w:t>模組的中心保留值很大時，很容易造成閱讀器為了掃描兩個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而導致跳動。直到</w:t>
      </w:r>
      <w:proofErr w:type="spellStart"/>
      <w:r w:rsidRPr="006D104D">
        <w:rPr>
          <w:i/>
          <w:iCs/>
          <w:color w:val="000000" w:themeColor="text1"/>
        </w:rPr>
        <w:t>QR</w:t>
      </w:r>
      <w:r w:rsidRPr="006D104D">
        <w:rPr>
          <w:i/>
          <w:iCs/>
          <w:color w:val="000000" w:themeColor="text1"/>
          <w:vertAlign w:val="subscript"/>
        </w:rPr>
        <w:t>out</w:t>
      </w:r>
      <w:proofErr w:type="spellEnd"/>
      <w:r>
        <w:rPr>
          <w:rFonts w:hint="eastAsia"/>
          <w:color w:val="000000" w:themeColor="text1"/>
        </w:rPr>
        <w:t>在資料模組中心保留值為</w:t>
      </w:r>
      <w:r>
        <w:rPr>
          <w:color w:val="000000" w:themeColor="text1"/>
        </w:rPr>
        <w:t>100%</w:t>
      </w:r>
      <w:r>
        <w:rPr>
          <w:rFonts w:hint="eastAsia"/>
          <w:color w:val="000000" w:themeColor="text1"/>
        </w:rPr>
        <w:t>，才會解決跳動的問題，能夠更準確的對準使用者想要掃描的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。</w:t>
      </w:r>
    </w:p>
    <w:p w14:paraId="707AA3BF" w14:textId="0E0B0EF2" w:rsidR="00143B3E" w:rsidRDefault="00EC6C79" w:rsidP="000E1FF7">
      <w:pPr>
        <w:spacing w:line="360" w:lineRule="auto"/>
        <w:ind w:firstLine="480"/>
        <w:jc w:val="both"/>
        <w:rPr>
          <w:color w:val="000000" w:themeColor="text1"/>
        </w:rPr>
      </w:pPr>
      <w:r>
        <w:rPr>
          <w:rFonts w:hint="eastAsia"/>
          <w:color w:val="000000" w:themeColor="text1"/>
        </w:rPr>
        <w:t>由</w:t>
      </w:r>
      <w:r w:rsidR="00B9358D">
        <w:rPr>
          <w:color w:val="000000" w:themeColor="text1"/>
        </w:rPr>
        <w:fldChar w:fldCharType="begin"/>
      </w:r>
      <w:r w:rsidR="00B9358D">
        <w:rPr>
          <w:color w:val="000000" w:themeColor="text1"/>
        </w:rPr>
        <w:instrText xml:space="preserve"> </w:instrText>
      </w:r>
      <w:r w:rsidR="00B9358D">
        <w:rPr>
          <w:rFonts w:hint="eastAsia"/>
          <w:color w:val="000000" w:themeColor="text1"/>
        </w:rPr>
        <w:instrText>REF _Ref109650480 \h</w:instrText>
      </w:r>
      <w:r w:rsidR="00B9358D">
        <w:rPr>
          <w:color w:val="000000" w:themeColor="text1"/>
        </w:rPr>
        <w:instrText xml:space="preserve"> </w:instrText>
      </w:r>
      <w:r w:rsidR="00B9358D">
        <w:rPr>
          <w:color w:val="000000" w:themeColor="text1"/>
        </w:rPr>
      </w:r>
      <w:r w:rsidR="00B9358D">
        <w:rPr>
          <w:color w:val="000000" w:themeColor="text1"/>
        </w:rPr>
        <w:fldChar w:fldCharType="separate"/>
      </w:r>
      <w:r w:rsidR="00B9358D" w:rsidRPr="00BF4F37">
        <w:rPr>
          <w:rFonts w:cs="Times New Roman (本文 CS 字型)"/>
        </w:rPr>
        <w:t>表</w:t>
      </w:r>
      <w:r w:rsidR="00B9358D" w:rsidRPr="00BF4F37">
        <w:rPr>
          <w:rFonts w:cs="Times New Roman (本文 CS 字型)"/>
        </w:rPr>
        <w:t xml:space="preserve"> </w:t>
      </w:r>
      <w:r w:rsidR="00B9358D">
        <w:rPr>
          <w:rFonts w:cs="Times New Roman (本文 CS 字型)"/>
          <w:noProof/>
        </w:rPr>
        <w:t>7</w:t>
      </w:r>
      <w:r w:rsidR="00B9358D">
        <w:rPr>
          <w:color w:val="000000" w:themeColor="text1"/>
        </w:rPr>
        <w:fldChar w:fldCharType="end"/>
      </w:r>
      <w:r>
        <w:rPr>
          <w:rFonts w:hint="eastAsia"/>
          <w:color w:val="000000" w:themeColor="text1"/>
        </w:rPr>
        <w:t>中可得知，</w:t>
      </w:r>
      <w:r w:rsidR="003866B5" w:rsidRPr="003866B5">
        <w:rPr>
          <w:rFonts w:hint="eastAsia"/>
          <w:color w:val="000000" w:themeColor="text1"/>
        </w:rPr>
        <w:t>解碼器會因為模組</w:t>
      </w:r>
      <w:r w:rsidR="003866B5" w:rsidRPr="00EC6C79">
        <w:rPr>
          <w:rFonts w:hint="eastAsia"/>
          <w:color w:val="000000" w:themeColor="text1"/>
        </w:rPr>
        <w:t>的中心點</w:t>
      </w:r>
      <w:r>
        <w:rPr>
          <w:rFonts w:hint="eastAsia"/>
          <w:color w:val="000000" w:themeColor="text1"/>
        </w:rPr>
        <w:t>顏色過</w:t>
      </w:r>
      <w:r w:rsidR="003866B5" w:rsidRPr="00EC6C79">
        <w:rPr>
          <w:rFonts w:hint="eastAsia"/>
          <w:color w:val="000000" w:themeColor="text1"/>
        </w:rPr>
        <w:t>淡而無法被準確的被解碼或辨識</w:t>
      </w:r>
      <w:r w:rsidR="003866B5" w:rsidRPr="003866B5">
        <w:rPr>
          <w:rFonts w:hint="eastAsia"/>
          <w:color w:val="000000" w:themeColor="text1"/>
        </w:rPr>
        <w:t>，也會因為模組</w:t>
      </w:r>
      <w:r w:rsidR="00172351" w:rsidRPr="00EC6C79">
        <w:rPr>
          <w:rFonts w:hint="eastAsia"/>
          <w:color w:val="000000" w:themeColor="text1"/>
        </w:rPr>
        <w:t>中心點的顏色</w:t>
      </w:r>
      <w:r w:rsidR="003866B5" w:rsidRPr="003866B5">
        <w:rPr>
          <w:rFonts w:hint="eastAsia"/>
          <w:color w:val="000000" w:themeColor="text1"/>
        </w:rPr>
        <w:t>被大幅度的修改，</w:t>
      </w:r>
      <w:r w:rsidR="00172351" w:rsidRPr="00EC6C79">
        <w:rPr>
          <w:rFonts w:hint="eastAsia"/>
          <w:color w:val="000000" w:themeColor="text1"/>
        </w:rPr>
        <w:t>而導致</w:t>
      </w:r>
      <w:r w:rsidR="003866B5" w:rsidRPr="003866B5">
        <w:rPr>
          <w:rFonts w:hint="eastAsia"/>
          <w:color w:val="000000" w:themeColor="text1"/>
        </w:rPr>
        <w:t>無法解碼出一般文字訊息。</w:t>
      </w:r>
      <w:r w:rsidR="00DF5AFC">
        <w:rPr>
          <w:rFonts w:hint="eastAsia"/>
          <w:color w:val="000000" w:themeColor="text1"/>
        </w:rPr>
        <w:t>當</w:t>
      </w:r>
      <w:proofErr w:type="spellStart"/>
      <w:r w:rsidR="00DF5AFC" w:rsidRPr="006D104D">
        <w:rPr>
          <w:i/>
          <w:iCs/>
          <w:color w:val="000000" w:themeColor="text1"/>
        </w:rPr>
        <w:t>QR</w:t>
      </w:r>
      <w:r w:rsidR="00DF5AFC" w:rsidRPr="006D104D">
        <w:rPr>
          <w:i/>
          <w:iCs/>
          <w:color w:val="000000" w:themeColor="text1"/>
          <w:vertAlign w:val="subscript"/>
        </w:rPr>
        <w:t>in</w:t>
      </w:r>
      <w:r w:rsidR="00DF5AFC" w:rsidRPr="006D104D">
        <w:rPr>
          <w:rFonts w:hint="eastAsia"/>
          <w:i/>
          <w:iCs/>
          <w:color w:val="000000" w:themeColor="text1"/>
          <w:vertAlign w:val="subscript"/>
        </w:rPr>
        <w:t>o</w:t>
      </w:r>
      <w:proofErr w:type="spellEnd"/>
      <w:r>
        <w:rPr>
          <w:rFonts w:hint="eastAsia"/>
          <w:color w:val="000000" w:themeColor="text1"/>
        </w:rPr>
        <w:t>在高於</w:t>
      </w:r>
      <w:r w:rsidR="00DF5AFC">
        <w:rPr>
          <w:color w:val="000000" w:themeColor="text1"/>
        </w:rPr>
        <w:t>80%</w:t>
      </w:r>
      <w:r w:rsidR="00DF5AFC">
        <w:rPr>
          <w:rFonts w:hint="eastAsia"/>
          <w:color w:val="000000" w:themeColor="text1"/>
        </w:rPr>
        <w:t>時，就會有很高的解碼成功率，也隨之能夠增加</w:t>
      </w:r>
      <w:proofErr w:type="spellStart"/>
      <w:r w:rsidR="00DF5AFC" w:rsidRPr="006D104D">
        <w:rPr>
          <w:i/>
          <w:iCs/>
          <w:color w:val="000000" w:themeColor="text1"/>
        </w:rPr>
        <w:t>QR</w:t>
      </w:r>
      <w:r w:rsidR="00DF5AFC" w:rsidRPr="006D104D">
        <w:rPr>
          <w:i/>
          <w:iCs/>
          <w:color w:val="000000" w:themeColor="text1"/>
          <w:vertAlign w:val="subscript"/>
        </w:rPr>
        <w:t>out</w:t>
      </w:r>
      <w:proofErr w:type="spellEnd"/>
      <w:r w:rsidR="00DF5AFC">
        <w:rPr>
          <w:rFonts w:hint="eastAsia"/>
          <w:color w:val="000000" w:themeColor="text1"/>
        </w:rPr>
        <w:t>被正確辨識的機率。而在</w:t>
      </w:r>
      <w:proofErr w:type="spellStart"/>
      <w:r w:rsidR="00DF5AFC" w:rsidRPr="006D104D">
        <w:rPr>
          <w:i/>
          <w:iCs/>
          <w:color w:val="000000" w:themeColor="text1"/>
        </w:rPr>
        <w:t>QR</w:t>
      </w:r>
      <w:r w:rsidR="00DF5AFC" w:rsidRPr="006D104D">
        <w:rPr>
          <w:i/>
          <w:iCs/>
          <w:color w:val="000000" w:themeColor="text1"/>
          <w:vertAlign w:val="subscript"/>
        </w:rPr>
        <w:t>outo</w:t>
      </w:r>
      <w:proofErr w:type="spellEnd"/>
      <w:r w:rsidR="00DF5AFC">
        <w:rPr>
          <w:rFonts w:hint="eastAsia"/>
          <w:color w:val="000000" w:themeColor="text1"/>
        </w:rPr>
        <w:t>高於</w:t>
      </w:r>
      <w:r w:rsidR="00DF5AFC">
        <w:rPr>
          <w:rFonts w:hint="eastAsia"/>
          <w:color w:val="000000" w:themeColor="text1"/>
        </w:rPr>
        <w:t>8</w:t>
      </w:r>
      <w:r w:rsidR="00DF5AFC">
        <w:rPr>
          <w:color w:val="000000" w:themeColor="text1"/>
        </w:rPr>
        <w:t>0%</w:t>
      </w:r>
      <w:r w:rsidR="00DF5AFC">
        <w:rPr>
          <w:rFonts w:hint="eastAsia"/>
          <w:color w:val="000000" w:themeColor="text1"/>
        </w:rPr>
        <w:t>時，整個</w:t>
      </w:r>
      <w:proofErr w:type="spellStart"/>
      <w:r w:rsidR="00DF5AFC">
        <w:rPr>
          <w:color w:val="000000" w:themeColor="text1"/>
        </w:rPr>
        <w:t>QR</w:t>
      </w:r>
      <w:r w:rsidR="00DF5AFC" w:rsidRPr="00DF5AFC">
        <w:rPr>
          <w:color w:val="000000" w:themeColor="text1"/>
          <w:vertAlign w:val="subscript"/>
        </w:rPr>
        <w:t>nested</w:t>
      </w:r>
      <w:proofErr w:type="spellEnd"/>
      <w:r w:rsidR="00DF5AFC">
        <w:rPr>
          <w:rFonts w:hint="eastAsia"/>
          <w:color w:val="000000" w:themeColor="text1"/>
        </w:rPr>
        <w:t>便能夠增加其中的辨識機率。由實際實驗也能獲得</w:t>
      </w:r>
      <w:r w:rsidR="00143B3E">
        <w:rPr>
          <w:rFonts w:hint="eastAsia"/>
          <w:color w:val="000000" w:themeColor="text1"/>
        </w:rPr>
        <w:t>，</w:t>
      </w:r>
      <w:r w:rsidR="00DF5AFC">
        <w:rPr>
          <w:rFonts w:hint="eastAsia"/>
          <w:color w:val="000000" w:themeColor="text1"/>
        </w:rPr>
        <w:t>在</w:t>
      </w:r>
      <w:proofErr w:type="spellStart"/>
      <w:r w:rsidR="00DF5AFC" w:rsidRPr="006D104D">
        <w:rPr>
          <w:i/>
          <w:iCs/>
          <w:color w:val="000000" w:themeColor="text1"/>
        </w:rPr>
        <w:t>QR</w:t>
      </w:r>
      <w:r w:rsidR="00DF5AFC" w:rsidRPr="006D104D">
        <w:rPr>
          <w:i/>
          <w:iCs/>
          <w:color w:val="000000" w:themeColor="text1"/>
          <w:vertAlign w:val="subscript"/>
        </w:rPr>
        <w:t>in</w:t>
      </w:r>
      <w:r w:rsidR="00DF5AFC" w:rsidRPr="006D104D">
        <w:rPr>
          <w:rFonts w:hint="eastAsia"/>
          <w:i/>
          <w:iCs/>
          <w:color w:val="000000" w:themeColor="text1"/>
          <w:vertAlign w:val="subscript"/>
        </w:rPr>
        <w:t>o</w:t>
      </w:r>
      <w:proofErr w:type="spellEnd"/>
      <w:r w:rsidR="00DF5AFC">
        <w:rPr>
          <w:rFonts w:hint="eastAsia"/>
          <w:color w:val="000000" w:themeColor="text1"/>
        </w:rPr>
        <w:t>與</w:t>
      </w:r>
      <w:proofErr w:type="spellStart"/>
      <w:r w:rsidR="00DF5AFC" w:rsidRPr="006D104D">
        <w:rPr>
          <w:i/>
          <w:iCs/>
          <w:color w:val="000000" w:themeColor="text1"/>
        </w:rPr>
        <w:t>QR</w:t>
      </w:r>
      <w:r w:rsidR="00DF5AFC" w:rsidRPr="006D104D">
        <w:rPr>
          <w:i/>
          <w:iCs/>
          <w:color w:val="000000" w:themeColor="text1"/>
          <w:vertAlign w:val="subscript"/>
        </w:rPr>
        <w:t>outo</w:t>
      </w:r>
      <w:proofErr w:type="spellEnd"/>
      <w:r w:rsidR="00DF5AFC">
        <w:rPr>
          <w:rFonts w:hint="eastAsia"/>
          <w:color w:val="000000" w:themeColor="text1"/>
        </w:rPr>
        <w:t>超過</w:t>
      </w:r>
      <w:r w:rsidR="00DF5AFC">
        <w:rPr>
          <w:color w:val="000000" w:themeColor="text1"/>
        </w:rPr>
        <w:t>80%</w:t>
      </w:r>
      <w:r w:rsidR="00DF5AFC">
        <w:rPr>
          <w:rFonts w:hint="eastAsia"/>
          <w:color w:val="000000" w:themeColor="text1"/>
        </w:rPr>
        <w:t>時，可以</w:t>
      </w:r>
      <w:r w:rsidR="00DF5AFC">
        <w:rPr>
          <w:rFonts w:hint="eastAsia"/>
          <w:color w:val="000000" w:themeColor="text1"/>
        </w:rPr>
        <w:lastRenderedPageBreak/>
        <w:t>讓使用者更能夠專注於他們想要掃描</w:t>
      </w:r>
      <w:r w:rsidR="00DF5AFC">
        <w:rPr>
          <w:color w:val="000000" w:themeColor="text1"/>
        </w:rPr>
        <w:t>QR Code</w:t>
      </w:r>
      <w:r w:rsidR="00DF5AFC">
        <w:rPr>
          <w:rFonts w:hint="eastAsia"/>
          <w:color w:val="000000" w:themeColor="text1"/>
        </w:rPr>
        <w:t>內容的情形</w:t>
      </w:r>
      <w:r w:rsidR="00143B3E">
        <w:rPr>
          <w:rFonts w:hint="eastAsia"/>
          <w:color w:val="000000" w:themeColor="text1"/>
        </w:rPr>
        <w:t>，同時也能增加使用者對於兩個</w:t>
      </w:r>
      <w:r w:rsidR="00143B3E">
        <w:rPr>
          <w:color w:val="000000" w:themeColor="text1"/>
        </w:rPr>
        <w:t>QR Code</w:t>
      </w:r>
      <w:r w:rsidR="00143B3E">
        <w:rPr>
          <w:rFonts w:hint="eastAsia"/>
          <w:color w:val="000000" w:themeColor="text1"/>
        </w:rPr>
        <w:t>的掃描成功的信心。</w:t>
      </w:r>
    </w:p>
    <w:p w14:paraId="60EF8516" w14:textId="77777777" w:rsidR="006D104D" w:rsidRPr="00DF5AFC" w:rsidRDefault="006D104D" w:rsidP="004708D3">
      <w:pPr>
        <w:spacing w:line="360" w:lineRule="auto"/>
        <w:jc w:val="both"/>
        <w:rPr>
          <w:color w:val="000000" w:themeColor="text1"/>
        </w:rPr>
      </w:pPr>
    </w:p>
    <w:p w14:paraId="6C8D9B33" w14:textId="77ED2924" w:rsidR="00B354D2" w:rsidRPr="00EC6C79" w:rsidRDefault="00B74C63" w:rsidP="000E1FF7">
      <w:pPr>
        <w:pStyle w:val="af5"/>
        <w:keepNext/>
        <w:spacing w:line="360" w:lineRule="auto"/>
        <w:jc w:val="both"/>
        <w:rPr>
          <w:rFonts w:cs="Times New Roman (本文 CS 字型)"/>
          <w:sz w:val="24"/>
          <w:szCs w:val="24"/>
        </w:rPr>
      </w:pPr>
      <w:bookmarkStart w:id="83" w:name="_Ref109650480"/>
      <w:bookmarkStart w:id="84" w:name="_Toc109633400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7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83"/>
      <w:r w:rsidR="0045719F" w:rsidRPr="00C92F41">
        <w:rPr>
          <w:rFonts w:cs="Times New Roman (本文 CS 字型)"/>
          <w:noProof/>
          <w:sz w:val="24"/>
          <w:szCs w:val="24"/>
        </w:rPr>
        <w:t xml:space="preserve"> </w:t>
      </w:r>
      <w:r w:rsidR="007A554B">
        <w:rPr>
          <w:rFonts w:cs="Times New Roman (本文 CS 字型)" w:hint="eastAsia"/>
          <w:noProof/>
          <w:sz w:val="24"/>
          <w:szCs w:val="24"/>
        </w:rPr>
        <w:t>雙背景視覺化巢狀</w:t>
      </w:r>
      <w:r w:rsidR="007A554B">
        <w:rPr>
          <w:rFonts w:cs="Times New Roman (本文 CS 字型)"/>
          <w:noProof/>
          <w:sz w:val="24"/>
          <w:szCs w:val="24"/>
        </w:rPr>
        <w:t>QR Code</w:t>
      </w:r>
      <w:r w:rsidR="00AB4ED3">
        <w:rPr>
          <w:rFonts w:cs="Times New Roman (本文 CS 字型)" w:hint="eastAsia"/>
          <w:noProof/>
          <w:sz w:val="24"/>
          <w:szCs w:val="24"/>
        </w:rPr>
        <w:t>的</w:t>
      </w:r>
      <w:r w:rsidR="00F5518C">
        <w:rPr>
          <w:rFonts w:cs="Times New Roman (本文 CS 字型)" w:hint="eastAsia"/>
          <w:noProof/>
          <w:sz w:val="24"/>
          <w:szCs w:val="24"/>
        </w:rPr>
        <w:t>資料模組</w:t>
      </w:r>
      <w:r w:rsidR="0045719F" w:rsidRPr="00695862">
        <w:rPr>
          <w:rFonts w:cs="Times New Roman (本文 CS 字型)" w:hint="eastAsia"/>
          <w:noProof/>
          <w:sz w:val="24"/>
          <w:szCs w:val="24"/>
        </w:rPr>
        <w:t>中心保留值</w:t>
      </w:r>
      <w:r w:rsidR="0045719F">
        <w:rPr>
          <w:rFonts w:cs="Times New Roman (本文 CS 字型)" w:hint="eastAsia"/>
          <w:noProof/>
          <w:sz w:val="24"/>
          <w:szCs w:val="24"/>
        </w:rPr>
        <w:t>解碼成功率</w:t>
      </w:r>
      <w:bookmarkEnd w:id="84"/>
    </w:p>
    <w:tbl>
      <w:tblPr>
        <w:tblW w:w="894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117"/>
        <w:gridCol w:w="1118"/>
        <w:gridCol w:w="1117"/>
        <w:gridCol w:w="1118"/>
        <w:gridCol w:w="1117"/>
        <w:gridCol w:w="1118"/>
        <w:gridCol w:w="1117"/>
        <w:gridCol w:w="1118"/>
      </w:tblGrid>
      <w:tr w:rsidR="00BC5710" w:rsidRPr="00BC5710" w14:paraId="2628C408" w14:textId="77777777" w:rsidTr="00BC5710">
        <w:trPr>
          <w:trHeight w:val="290"/>
        </w:trPr>
        <w:tc>
          <w:tcPr>
            <w:tcW w:w="2235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70D42E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資料模組中心保留值</w:t>
            </w:r>
          </w:p>
        </w:tc>
        <w:tc>
          <w:tcPr>
            <w:tcW w:w="6705" w:type="dxa"/>
            <w:gridSpan w:val="6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88DA3B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資料模組正確模組值的中心區域比例解碼正確率</w:t>
            </w:r>
          </w:p>
        </w:tc>
      </w:tr>
      <w:tr w:rsidR="00BC5710" w:rsidRPr="00BC5710" w14:paraId="091EC8D4" w14:textId="77777777" w:rsidTr="00BC5710">
        <w:trPr>
          <w:trHeight w:val="290"/>
        </w:trPr>
        <w:tc>
          <w:tcPr>
            <w:tcW w:w="2235" w:type="dxa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4F51C09" w14:textId="77777777" w:rsidR="00BC5710" w:rsidRPr="00BC5710" w:rsidRDefault="00BC5710" w:rsidP="00BC5710">
            <w:pPr>
              <w:rPr>
                <w:rFonts w:ascii="標楷體" w:hAnsi="標楷體"/>
                <w:b/>
                <w:bCs/>
                <w:color w:val="000000"/>
              </w:rPr>
            </w:pPr>
          </w:p>
        </w:tc>
        <w:tc>
          <w:tcPr>
            <w:tcW w:w="223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41306E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Pr="00BC5710">
              <w:rPr>
                <w:rFonts w:cs="Times New Roman"/>
                <w:b/>
                <w:bCs/>
                <w:color w:val="000000"/>
              </w:rPr>
              <w:t>11</w:t>
            </w:r>
          </w:p>
        </w:tc>
        <w:tc>
          <w:tcPr>
            <w:tcW w:w="223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EBB76A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Pr="00BC5710">
              <w:rPr>
                <w:rFonts w:cs="Times New Roman"/>
                <w:b/>
                <w:bCs/>
                <w:color w:val="000000"/>
              </w:rPr>
              <w:t>13</w:t>
            </w:r>
          </w:p>
        </w:tc>
        <w:tc>
          <w:tcPr>
            <w:tcW w:w="223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E833FB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Pr="00BC5710">
              <w:rPr>
                <w:rFonts w:cs="Times New Roman"/>
                <w:b/>
                <w:bCs/>
                <w:color w:val="000000"/>
              </w:rPr>
              <w:t>14</w:t>
            </w:r>
          </w:p>
        </w:tc>
      </w:tr>
      <w:tr w:rsidR="00BC5710" w:rsidRPr="00BC5710" w14:paraId="589DE47F" w14:textId="77777777" w:rsidTr="002623DE">
        <w:trPr>
          <w:trHeight w:val="362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0B19AB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o</w:t>
            </w:r>
            <w:proofErr w:type="spellEnd"/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E4BF3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o</w:t>
            </w:r>
            <w:proofErr w:type="spellEnd"/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8871D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3AB7A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</w:t>
            </w:r>
            <w:proofErr w:type="spellEnd"/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5662E0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197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</w:t>
            </w:r>
            <w:proofErr w:type="spellEnd"/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08FDBB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FAEE8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</w:t>
            </w:r>
            <w:proofErr w:type="spellEnd"/>
          </w:p>
        </w:tc>
      </w:tr>
      <w:tr w:rsidR="00BC5710" w:rsidRPr="00BC5710" w14:paraId="5859C652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53B72D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A7076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D49E6B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CE1CCD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33CB9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159DD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554056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91E70D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10%</w:t>
            </w:r>
          </w:p>
        </w:tc>
      </w:tr>
      <w:tr w:rsidR="00BC5710" w:rsidRPr="00BC5710" w14:paraId="4E3ECFA5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1A278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6A7966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C0095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33D6F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CA21E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82D3BD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01BE1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E58C2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4C230469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B0C31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39DEAA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20034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2A039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D7D6E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25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5C0DBF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882A36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C83195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7C2183D3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6CFD7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44CFD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E55C1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09DB8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37C4B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5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81EE2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993F6F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2337D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416312BB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CB1E4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546CF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E5394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D2B10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DD624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2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0F513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ABCA0E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734676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20%</w:t>
            </w:r>
          </w:p>
        </w:tc>
      </w:tr>
      <w:tr w:rsidR="00BC5710" w:rsidRPr="00BC5710" w14:paraId="2EA2EC90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D25F10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95951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85A0F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7D2FA0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98C55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2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D6BD7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2F86F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59EB40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014CF3EF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5A22E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F9186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29511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1922B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5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54CED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8F250F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8D70F5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33764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1B1E6258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36DA9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6C804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81728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136D7F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5C93C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9E0FD6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D256B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55796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662D7415" w14:textId="77777777" w:rsidTr="002623DE">
        <w:trPr>
          <w:trHeight w:val="308"/>
        </w:trPr>
        <w:tc>
          <w:tcPr>
            <w:tcW w:w="111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AF973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49239A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E77FEB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234451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00D17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7157D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43AC1E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2EF30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</w:tbl>
    <w:p w14:paraId="580655C7" w14:textId="77777777" w:rsidR="002623DE" w:rsidRDefault="002623DE">
      <w:r>
        <w:rPr>
          <w:b/>
          <w:bCs/>
        </w:rPr>
        <w:br w:type="page"/>
      </w:r>
    </w:p>
    <w:tbl>
      <w:tblPr>
        <w:tblStyle w:val="7"/>
        <w:tblW w:w="0" w:type="auto"/>
        <w:tblLook w:val="04A0" w:firstRow="1" w:lastRow="0" w:firstColumn="1" w:lastColumn="0" w:noHBand="0" w:noVBand="1"/>
      </w:tblPr>
      <w:tblGrid>
        <w:gridCol w:w="2916"/>
        <w:gridCol w:w="2907"/>
        <w:gridCol w:w="2483"/>
      </w:tblGrid>
      <w:tr w:rsidR="007D2347" w14:paraId="6D5C50D9" w14:textId="11E5B69B" w:rsidTr="00636FBF">
        <w:tc>
          <w:tcPr>
            <w:tcW w:w="3054" w:type="dxa"/>
            <w:tcBorders>
              <w:top w:val="nil"/>
              <w:left w:val="nil"/>
              <w:bottom w:val="nil"/>
              <w:right w:val="nil"/>
            </w:tcBorders>
          </w:tcPr>
          <w:p w14:paraId="27E57A52" w14:textId="2D3CBC90" w:rsidR="007D2347" w:rsidRDefault="007D2347" w:rsidP="007D2347">
            <w:pPr>
              <w:jc w:val="center"/>
            </w:pPr>
            <w:r>
              <w:rPr>
                <w:rFonts w:hint="eastAsia"/>
                <w:noProof/>
              </w:rPr>
              <w:lastRenderedPageBreak/>
              <w:drawing>
                <wp:inline distT="0" distB="0" distL="0" distR="0" wp14:anchorId="41492BC2" wp14:editId="27DAE0D4">
                  <wp:extent cx="1440000" cy="1440000"/>
                  <wp:effectExtent l="0" t="0" r="0" b="0"/>
                  <wp:docPr id="90" name="圖片 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" name="圖片 90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41" w:type="dxa"/>
            <w:tcBorders>
              <w:top w:val="nil"/>
              <w:left w:val="nil"/>
              <w:bottom w:val="nil"/>
              <w:right w:val="nil"/>
            </w:tcBorders>
          </w:tcPr>
          <w:p w14:paraId="299251E4" w14:textId="2EE64410" w:rsidR="007D2347" w:rsidRDefault="007D2347" w:rsidP="007D2347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30658901" wp14:editId="30E46145">
                  <wp:extent cx="1440000" cy="1440000"/>
                  <wp:effectExtent l="0" t="0" r="0" b="0"/>
                  <wp:docPr id="91" name="圖片 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" name="圖片 91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</w:tcPr>
          <w:p w14:paraId="349B04F8" w14:textId="3E33EAF8" w:rsidR="007D2347" w:rsidRDefault="007D2347" w:rsidP="00C45944">
            <w:pPr>
              <w:jc w:val="center"/>
              <w:rPr>
                <w:b/>
                <w:bCs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68C9EF14" wp14:editId="764D0F49">
                  <wp:extent cx="1440000" cy="1440000"/>
                  <wp:effectExtent l="0" t="0" r="0" b="0"/>
                  <wp:docPr id="92" name="圖片 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" name="圖片 92"/>
                          <pic:cNvPicPr/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D2347" w14:paraId="4128D321" w14:textId="3A1A5B76" w:rsidTr="00636FBF">
        <w:tc>
          <w:tcPr>
            <w:tcW w:w="3054" w:type="dxa"/>
            <w:tcBorders>
              <w:top w:val="nil"/>
              <w:left w:val="nil"/>
              <w:bottom w:val="nil"/>
              <w:right w:val="nil"/>
            </w:tcBorders>
          </w:tcPr>
          <w:p w14:paraId="09967771" w14:textId="50103F24" w:rsidR="007D2347" w:rsidRPr="00C07D94" w:rsidRDefault="007D2347" w:rsidP="00C45944">
            <w:pPr>
              <w:jc w:val="center"/>
              <w:rPr>
                <w:b/>
                <w:bCs/>
              </w:rPr>
            </w:pPr>
            <w:r>
              <w:rPr>
                <w:rFonts w:hint="eastAsia"/>
              </w:rPr>
              <w:t>(</w:t>
            </w:r>
            <w:r>
              <w:t>a)</w:t>
            </w:r>
            <w:proofErr w:type="spellStart"/>
            <w:r w:rsidRPr="00C07D94">
              <w:rPr>
                <w:i/>
                <w:iCs/>
              </w:rPr>
              <w:t>QR</w:t>
            </w:r>
            <w:r w:rsidR="00405834" w:rsidRPr="00405834">
              <w:rPr>
                <w:i/>
                <w:iCs/>
                <w:vertAlign w:val="subscript"/>
              </w:rPr>
              <w:t>in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Pr="00E04BE7">
              <w:t>60</w:t>
            </w:r>
          </w:p>
        </w:tc>
        <w:tc>
          <w:tcPr>
            <w:tcW w:w="3041" w:type="dxa"/>
            <w:tcBorders>
              <w:top w:val="nil"/>
              <w:left w:val="nil"/>
              <w:bottom w:val="nil"/>
              <w:right w:val="nil"/>
            </w:tcBorders>
          </w:tcPr>
          <w:p w14:paraId="6C70DF06" w14:textId="0CAE9F8B" w:rsidR="007D2347" w:rsidRDefault="007D2347" w:rsidP="00C45944">
            <w:pPr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="00405834" w:rsidRPr="00405834">
              <w:rPr>
                <w:i/>
                <w:iCs/>
                <w:vertAlign w:val="subscript"/>
              </w:rPr>
              <w:t>in</w:t>
            </w:r>
            <w:r w:rsidRPr="00E04BE7">
              <w:rPr>
                <w:i/>
                <w:iCs/>
                <w:vertAlign w:val="subscript"/>
              </w:rPr>
              <w:t>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</w:tcPr>
          <w:p w14:paraId="20338EA4" w14:textId="0DB5FC88" w:rsidR="007D2347" w:rsidRDefault="0035704B" w:rsidP="007D2347">
            <w:r>
              <w:rPr>
                <w:rFonts w:hint="eastAsia"/>
              </w:rPr>
              <w:t>(</w:t>
            </w:r>
            <w:r>
              <w:t>c)</w:t>
            </w:r>
            <w:proofErr w:type="spellStart"/>
            <w:r w:rsidRPr="00E04BE7">
              <w:rPr>
                <w:i/>
                <w:iCs/>
              </w:rPr>
              <w:t>QR</w:t>
            </w:r>
            <w:r w:rsidR="00405834">
              <w:rPr>
                <w:i/>
                <w:iCs/>
                <w:vertAlign w:val="subscript"/>
              </w:rPr>
              <w:t>in</w:t>
            </w:r>
            <w:r w:rsidRPr="00E04BE7">
              <w:rPr>
                <w:i/>
                <w:iCs/>
                <w:vertAlign w:val="subscript"/>
              </w:rPr>
              <w:t>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35704B" w14:paraId="3C088FFD" w14:textId="77777777" w:rsidTr="00636FBF">
        <w:tc>
          <w:tcPr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3324EE0" w14:textId="586523FB" w:rsidR="0035704B" w:rsidRDefault="0035704B" w:rsidP="0035704B">
            <w:pPr>
              <w:jc w:val="center"/>
            </w:pPr>
            <w:bookmarkStart w:id="85" w:name="_Ref109650569"/>
            <w:bookmarkStart w:id="86" w:name="_Toc109633304"/>
            <w:r w:rsidRPr="00B74C63">
              <w:rPr>
                <w:rFonts w:cs="Times New Roman (本文 CS 字型)"/>
                <w:color w:val="000000" w:themeColor="text1"/>
              </w:rPr>
              <w:t>圖</w:t>
            </w:r>
            <w:r w:rsidRPr="00B74C63">
              <w:rPr>
                <w:rFonts w:cs="Times New Roman (本文 CS 字型)"/>
                <w:color w:val="000000" w:themeColor="text1"/>
              </w:rPr>
              <w:t xml:space="preserve"> 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begin"/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SEQ </w:instrText>
            </w:r>
            <w:r w:rsidRPr="00B74C63">
              <w:rPr>
                <w:rFonts w:cs="Times New Roman (本文 CS 字型)"/>
                <w:color w:val="000000" w:themeColor="text1"/>
              </w:rPr>
              <w:instrText>圖</w:instrText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\* ARABIC </w:instrText>
            </w:r>
            <w:r w:rsidRPr="00B74C63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noProof/>
                <w:color w:val="000000" w:themeColor="text1"/>
              </w:rPr>
              <w:t>20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end"/>
            </w:r>
            <w:bookmarkEnd w:id="85"/>
            <w:r>
              <w:rPr>
                <w:rFonts w:hint="eastAsia"/>
              </w:rPr>
              <w:t xml:space="preserve"> </w:t>
            </w:r>
            <w:r>
              <w:t xml:space="preserve"> </w:t>
            </w:r>
            <w:r w:rsidR="00405834">
              <w:rPr>
                <w:rFonts w:hint="eastAsia"/>
              </w:rPr>
              <w:t>第一組內外雙層都具有彩色</w:t>
            </w:r>
            <w:r w:rsidR="00405834">
              <w:t>QR Code</w:t>
            </w:r>
            <w:r w:rsidR="00405834">
              <w:rPr>
                <w:rFonts w:hint="eastAsia"/>
              </w:rPr>
              <w:t>的視覺化巢狀</w:t>
            </w:r>
            <w:r w:rsidR="00405834">
              <w:t>QR Code</w:t>
            </w:r>
            <w:r>
              <w:rPr>
                <w:rFonts w:hint="eastAsia"/>
              </w:rPr>
              <w:t>實驗結果</w:t>
            </w:r>
            <w:proofErr w:type="spellStart"/>
            <w:r w:rsidR="00405834" w:rsidRPr="00C07D94">
              <w:rPr>
                <w:i/>
                <w:iCs/>
              </w:rPr>
              <w:t>QR</w:t>
            </w:r>
            <w:r w:rsidR="00405834" w:rsidRPr="00C07D94">
              <w:rPr>
                <w:i/>
                <w:iCs/>
                <w:vertAlign w:val="subscript"/>
              </w:rPr>
              <w:t>outo</w:t>
            </w:r>
            <w:proofErr w:type="spellEnd"/>
            <w:r w:rsidR="00405834">
              <w:rPr>
                <w:i/>
                <w:iCs/>
                <w:vertAlign w:val="subscript"/>
              </w:rPr>
              <w:t xml:space="preserve"> </w:t>
            </w:r>
            <w:r w:rsidR="00405834" w:rsidRPr="00E04BE7">
              <w:t>=</w:t>
            </w:r>
            <w:r w:rsidR="00405834">
              <w:t xml:space="preserve"> </w:t>
            </w:r>
            <w:r w:rsidR="00405834" w:rsidRPr="00E04BE7">
              <w:t>60</w:t>
            </w:r>
            <w:r w:rsidR="00405834">
              <w:t>,</w:t>
            </w:r>
            <w:r w:rsidRPr="0005528C">
              <w:rPr>
                <w:i/>
                <w:iCs/>
              </w:rPr>
              <w:t>M</w:t>
            </w:r>
            <w:r>
              <w:t>=18,</w:t>
            </w:r>
            <w:r w:rsidRPr="00C07D94">
              <w:rPr>
                <w:i/>
                <w:iCs/>
              </w:rPr>
              <w:t>C</w:t>
            </w:r>
            <w:r>
              <w:t>=H,</w:t>
            </w:r>
            <w:r w:rsidRPr="0005528C">
              <w:rPr>
                <w:rFonts w:hint="eastAsia"/>
              </w:rPr>
              <w:t xml:space="preserve"> </w:t>
            </w:r>
            <w:r w:rsidR="00405834">
              <w:rPr>
                <w:rFonts w:hint="eastAsia"/>
              </w:rPr>
              <w:t>進行</w:t>
            </w: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rFonts w:hint="eastAsia"/>
              </w:rPr>
              <w:t>參數變更</w:t>
            </w:r>
            <w:bookmarkEnd w:id="86"/>
          </w:p>
        </w:tc>
      </w:tr>
      <w:tr w:rsidR="007D2347" w14:paraId="0F182214" w14:textId="74F3FC12" w:rsidTr="00636FBF">
        <w:tc>
          <w:tcPr>
            <w:tcW w:w="3054" w:type="dxa"/>
            <w:tcBorders>
              <w:top w:val="nil"/>
              <w:left w:val="nil"/>
              <w:bottom w:val="nil"/>
              <w:right w:val="nil"/>
            </w:tcBorders>
          </w:tcPr>
          <w:p w14:paraId="56386CD5" w14:textId="2C1240C3" w:rsidR="007D2347" w:rsidRDefault="00405834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534B4CC2" wp14:editId="69BE699A">
                  <wp:extent cx="1440000" cy="1440000"/>
                  <wp:effectExtent l="0" t="0" r="0" b="0"/>
                  <wp:docPr id="93" name="圖片 9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" name="圖片 93"/>
                          <pic:cNvPicPr/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41" w:type="dxa"/>
            <w:tcBorders>
              <w:top w:val="nil"/>
              <w:left w:val="nil"/>
              <w:bottom w:val="nil"/>
              <w:right w:val="nil"/>
            </w:tcBorders>
          </w:tcPr>
          <w:p w14:paraId="4DB40B08" w14:textId="6114D2C4" w:rsidR="007D2347" w:rsidRDefault="00405834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76E69B64" wp14:editId="3914E8DB">
                  <wp:extent cx="1440000" cy="1440000"/>
                  <wp:effectExtent l="0" t="0" r="0" b="0"/>
                  <wp:docPr id="94" name="圖片 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" name="圖片 94"/>
                          <pic:cNvPicPr/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</w:tcPr>
          <w:p w14:paraId="4F1A3E37" w14:textId="100E0761" w:rsidR="007D2347" w:rsidRDefault="00405834" w:rsidP="00C45944">
            <w:pPr>
              <w:jc w:val="center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053DC864" wp14:editId="224AC23F">
                  <wp:extent cx="1440000" cy="1440000"/>
                  <wp:effectExtent l="0" t="0" r="0" b="0"/>
                  <wp:docPr id="95" name="圖片 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" name="圖片 95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05834" w14:paraId="64150AC1" w14:textId="3CD1B19A" w:rsidTr="00636FBF">
        <w:tc>
          <w:tcPr>
            <w:tcW w:w="3054" w:type="dxa"/>
            <w:tcBorders>
              <w:top w:val="nil"/>
              <w:left w:val="nil"/>
              <w:bottom w:val="nil"/>
              <w:right w:val="nil"/>
            </w:tcBorders>
          </w:tcPr>
          <w:p w14:paraId="2BE00985" w14:textId="0D096BF2" w:rsidR="00405834" w:rsidRPr="00E04BE7" w:rsidRDefault="00405834" w:rsidP="00405834">
            <w:pPr>
              <w:jc w:val="center"/>
              <w:rPr>
                <w:b/>
                <w:bCs/>
              </w:rPr>
            </w:pPr>
            <w:r>
              <w:rPr>
                <w:rFonts w:hint="eastAsia"/>
              </w:rPr>
              <w:t>(</w:t>
            </w:r>
            <w:r>
              <w:t>a)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405834">
              <w:rPr>
                <w:i/>
                <w:iCs/>
                <w:vertAlign w:val="subscript"/>
              </w:rPr>
              <w:t>in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Pr="00E04BE7">
              <w:t>60</w:t>
            </w:r>
          </w:p>
        </w:tc>
        <w:tc>
          <w:tcPr>
            <w:tcW w:w="3041" w:type="dxa"/>
            <w:tcBorders>
              <w:top w:val="nil"/>
              <w:left w:val="nil"/>
              <w:bottom w:val="nil"/>
              <w:right w:val="nil"/>
            </w:tcBorders>
          </w:tcPr>
          <w:p w14:paraId="4CDA0C41" w14:textId="17B1B7B9" w:rsidR="00405834" w:rsidRPr="00E04BE7" w:rsidRDefault="00405834" w:rsidP="00405834">
            <w:pPr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405834">
              <w:rPr>
                <w:i/>
                <w:iCs/>
                <w:vertAlign w:val="subscript"/>
              </w:rPr>
              <w:t>in</w:t>
            </w:r>
            <w:r w:rsidRPr="00E04BE7">
              <w:rPr>
                <w:i/>
                <w:iCs/>
                <w:vertAlign w:val="subscript"/>
              </w:rPr>
              <w:t>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</w:tcPr>
          <w:p w14:paraId="539730D1" w14:textId="532297FC" w:rsidR="00405834" w:rsidRDefault="00405834" w:rsidP="00405834">
            <w:pPr>
              <w:jc w:val="center"/>
            </w:pPr>
            <w:r>
              <w:rPr>
                <w:rFonts w:hint="eastAsia"/>
              </w:rPr>
              <w:t>(</w:t>
            </w:r>
            <w:r>
              <w:t>c)</w:t>
            </w:r>
            <w:proofErr w:type="spellStart"/>
            <w:r w:rsidRPr="00E04BE7">
              <w:rPr>
                <w:i/>
                <w:iCs/>
              </w:rPr>
              <w:t>QR</w:t>
            </w:r>
            <w:r>
              <w:rPr>
                <w:i/>
                <w:iCs/>
                <w:vertAlign w:val="subscript"/>
              </w:rPr>
              <w:t>in</w:t>
            </w:r>
            <w:r w:rsidRPr="00E04BE7">
              <w:rPr>
                <w:i/>
                <w:iCs/>
                <w:vertAlign w:val="subscript"/>
              </w:rPr>
              <w:t>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405834" w14:paraId="431A0BED" w14:textId="6A38B3E4" w:rsidTr="00636FBF">
        <w:tc>
          <w:tcPr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C5A163C" w14:textId="7A667437" w:rsidR="00405834" w:rsidRDefault="00405834" w:rsidP="00C45944">
            <w:pPr>
              <w:jc w:val="center"/>
              <w:rPr>
                <w:noProof/>
              </w:rPr>
            </w:pPr>
            <w:bookmarkStart w:id="87" w:name="_Toc109633305"/>
            <w:r w:rsidRPr="00B74C63">
              <w:rPr>
                <w:rFonts w:cs="Times New Roman (本文 CS 字型)"/>
                <w:color w:val="000000" w:themeColor="text1"/>
              </w:rPr>
              <w:t>圖</w:t>
            </w:r>
            <w:r w:rsidRPr="00B74C63">
              <w:rPr>
                <w:rFonts w:cs="Times New Roman (本文 CS 字型)"/>
                <w:color w:val="000000" w:themeColor="text1"/>
              </w:rPr>
              <w:t xml:space="preserve"> 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begin"/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SEQ </w:instrText>
            </w:r>
            <w:r w:rsidRPr="00B74C63">
              <w:rPr>
                <w:rFonts w:cs="Times New Roman (本文 CS 字型)"/>
                <w:color w:val="000000" w:themeColor="text1"/>
              </w:rPr>
              <w:instrText>圖</w:instrText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\* ARABIC </w:instrText>
            </w:r>
            <w:r w:rsidRPr="00B74C63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noProof/>
                <w:color w:val="000000" w:themeColor="text1"/>
              </w:rPr>
              <w:t>21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end"/>
            </w:r>
            <w:r>
              <w:rPr>
                <w:rFonts w:hint="eastAsia"/>
              </w:rPr>
              <w:t xml:space="preserve"> </w:t>
            </w:r>
            <w:r>
              <w:t xml:space="preserve"> </w:t>
            </w:r>
            <w:r>
              <w:rPr>
                <w:rFonts w:hint="eastAsia"/>
              </w:rPr>
              <w:t>第一組內外雙層都具有彩色</w:t>
            </w:r>
            <w:r>
              <w:t>QR Code</w:t>
            </w:r>
            <w:r>
              <w:rPr>
                <w:rFonts w:hint="eastAsia"/>
              </w:rPr>
              <w:t>的視覺化巢狀</w:t>
            </w:r>
            <w:r>
              <w:t>QR Code</w:t>
            </w:r>
            <w:r>
              <w:rPr>
                <w:rFonts w:hint="eastAsia"/>
              </w:rPr>
              <w:t>實驗結果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8</w:t>
            </w:r>
            <w:r w:rsidRPr="00E04BE7">
              <w:t>0</w:t>
            </w:r>
            <w:r>
              <w:t>,</w:t>
            </w:r>
            <w:r w:rsidRPr="0005528C">
              <w:rPr>
                <w:i/>
                <w:iCs/>
              </w:rPr>
              <w:t>M</w:t>
            </w:r>
            <w:r>
              <w:t>=18,</w:t>
            </w:r>
            <w:r w:rsidRPr="00C07D94">
              <w:rPr>
                <w:i/>
                <w:iCs/>
              </w:rPr>
              <w:t>C</w:t>
            </w:r>
            <w:r>
              <w:t>=H,</w:t>
            </w:r>
            <w:r w:rsidRPr="0005528C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進行</w:t>
            </w: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rFonts w:hint="eastAsia"/>
              </w:rPr>
              <w:t>參數變更</w:t>
            </w:r>
            <w:bookmarkEnd w:id="87"/>
          </w:p>
        </w:tc>
      </w:tr>
      <w:tr w:rsidR="007D2347" w14:paraId="6DE77C2B" w14:textId="30063A88" w:rsidTr="00636FBF">
        <w:tc>
          <w:tcPr>
            <w:tcW w:w="3054" w:type="dxa"/>
            <w:tcBorders>
              <w:top w:val="nil"/>
              <w:left w:val="nil"/>
              <w:bottom w:val="nil"/>
              <w:right w:val="nil"/>
            </w:tcBorders>
          </w:tcPr>
          <w:p w14:paraId="04D40503" w14:textId="2E64B040" w:rsidR="007D2347" w:rsidRDefault="007D2347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67CA60CA" wp14:editId="6B2E0FD4">
                  <wp:extent cx="1440000" cy="1440000"/>
                  <wp:effectExtent l="0" t="0" r="0" b="0"/>
                  <wp:docPr id="96" name="圖片 9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" name="圖片 96"/>
                          <pic:cNvPicPr/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41" w:type="dxa"/>
            <w:tcBorders>
              <w:top w:val="nil"/>
              <w:left w:val="nil"/>
              <w:bottom w:val="nil"/>
              <w:right w:val="nil"/>
            </w:tcBorders>
          </w:tcPr>
          <w:p w14:paraId="54D0EB80" w14:textId="1EC8A4B3" w:rsidR="007D2347" w:rsidRDefault="007D2347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12633302" wp14:editId="59B19F1A">
                  <wp:extent cx="1440000" cy="1440000"/>
                  <wp:effectExtent l="0" t="0" r="0" b="0"/>
                  <wp:docPr id="97" name="圖片 9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" name="圖片 97"/>
                          <pic:cNvPicPr/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</w:tcPr>
          <w:p w14:paraId="7A004154" w14:textId="760B0C28" w:rsidR="007D2347" w:rsidRDefault="00636FBF" w:rsidP="00C45944">
            <w:pPr>
              <w:jc w:val="center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20DE49CD" wp14:editId="3FE120E3">
                  <wp:extent cx="1440000" cy="1440000"/>
                  <wp:effectExtent l="0" t="0" r="0" b="0"/>
                  <wp:docPr id="98" name="圖片 9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" name="圖片 98"/>
                          <pic:cNvPicPr/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36FBF" w14:paraId="1A0250AC" w14:textId="76D7301E" w:rsidTr="00636FBF">
        <w:tc>
          <w:tcPr>
            <w:tcW w:w="3054" w:type="dxa"/>
            <w:tcBorders>
              <w:top w:val="nil"/>
              <w:left w:val="nil"/>
              <w:bottom w:val="nil"/>
              <w:right w:val="nil"/>
            </w:tcBorders>
          </w:tcPr>
          <w:p w14:paraId="64936253" w14:textId="04AE8BBE" w:rsidR="00636FBF" w:rsidRDefault="00636FBF" w:rsidP="00636FBF">
            <w:pPr>
              <w:jc w:val="center"/>
            </w:pPr>
            <w:r>
              <w:rPr>
                <w:rFonts w:hint="eastAsia"/>
              </w:rPr>
              <w:t>(</w:t>
            </w:r>
            <w:r>
              <w:t>a)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405834">
              <w:rPr>
                <w:i/>
                <w:iCs/>
                <w:vertAlign w:val="subscript"/>
              </w:rPr>
              <w:t>in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Pr="00E04BE7">
              <w:t>60</w:t>
            </w:r>
          </w:p>
        </w:tc>
        <w:tc>
          <w:tcPr>
            <w:tcW w:w="3041" w:type="dxa"/>
            <w:tcBorders>
              <w:top w:val="nil"/>
              <w:left w:val="nil"/>
              <w:bottom w:val="nil"/>
              <w:right w:val="nil"/>
            </w:tcBorders>
          </w:tcPr>
          <w:p w14:paraId="052FE8CA" w14:textId="0C22CAF7" w:rsidR="00636FBF" w:rsidRPr="00E04BE7" w:rsidRDefault="00636FBF" w:rsidP="00636FBF">
            <w:pPr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405834">
              <w:rPr>
                <w:i/>
                <w:iCs/>
                <w:vertAlign w:val="subscript"/>
              </w:rPr>
              <w:t>in</w:t>
            </w:r>
            <w:r w:rsidRPr="00E04BE7">
              <w:rPr>
                <w:i/>
                <w:iCs/>
                <w:vertAlign w:val="subscript"/>
              </w:rPr>
              <w:t>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</w:tcPr>
          <w:p w14:paraId="385DF1CD" w14:textId="2DD10E45" w:rsidR="00636FBF" w:rsidRDefault="00636FBF" w:rsidP="00636FBF">
            <w:pPr>
              <w:jc w:val="center"/>
            </w:pPr>
            <w:r>
              <w:rPr>
                <w:rFonts w:hint="eastAsia"/>
              </w:rPr>
              <w:t>(</w:t>
            </w:r>
            <w:r>
              <w:t>c)</w:t>
            </w:r>
            <w:proofErr w:type="spellStart"/>
            <w:r w:rsidRPr="00E04BE7">
              <w:rPr>
                <w:i/>
                <w:iCs/>
              </w:rPr>
              <w:t>QR</w:t>
            </w:r>
            <w:r>
              <w:rPr>
                <w:i/>
                <w:iCs/>
                <w:vertAlign w:val="subscript"/>
              </w:rPr>
              <w:t>in</w:t>
            </w:r>
            <w:r w:rsidRPr="00E04BE7">
              <w:rPr>
                <w:i/>
                <w:iCs/>
                <w:vertAlign w:val="subscript"/>
              </w:rPr>
              <w:t>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636FBF" w14:paraId="395B3A6E" w14:textId="0712058A" w:rsidTr="00636FBF">
        <w:trPr>
          <w:trHeight w:val="157"/>
        </w:trPr>
        <w:tc>
          <w:tcPr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6B3E39" w14:textId="3AC253A9" w:rsidR="00636FBF" w:rsidRDefault="00636FBF" w:rsidP="00C45944">
            <w:pPr>
              <w:jc w:val="center"/>
            </w:pPr>
            <w:bookmarkStart w:id="88" w:name="_Toc109633306"/>
            <w:r w:rsidRPr="00B74C63">
              <w:rPr>
                <w:rFonts w:cs="Times New Roman (本文 CS 字型)"/>
                <w:color w:val="000000" w:themeColor="text1"/>
              </w:rPr>
              <w:t>圖</w:t>
            </w:r>
            <w:r w:rsidRPr="00B74C63">
              <w:rPr>
                <w:rFonts w:cs="Times New Roman (本文 CS 字型)"/>
                <w:color w:val="000000" w:themeColor="text1"/>
              </w:rPr>
              <w:t xml:space="preserve"> 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begin"/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SEQ </w:instrText>
            </w:r>
            <w:r w:rsidRPr="00B74C63">
              <w:rPr>
                <w:rFonts w:cs="Times New Roman (本文 CS 字型)"/>
                <w:color w:val="000000" w:themeColor="text1"/>
              </w:rPr>
              <w:instrText>圖</w:instrText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\* ARABIC </w:instrText>
            </w:r>
            <w:r w:rsidRPr="00B74C63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noProof/>
                <w:color w:val="000000" w:themeColor="text1"/>
              </w:rPr>
              <w:t>22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end"/>
            </w:r>
            <w:r>
              <w:rPr>
                <w:rFonts w:hint="eastAsia"/>
              </w:rPr>
              <w:t xml:space="preserve"> </w:t>
            </w:r>
            <w:r>
              <w:t xml:space="preserve"> </w:t>
            </w:r>
            <w:r>
              <w:rPr>
                <w:rFonts w:hint="eastAsia"/>
              </w:rPr>
              <w:t>第一組內外雙層都具有彩色</w:t>
            </w:r>
            <w:r>
              <w:t>QR Code</w:t>
            </w:r>
            <w:r>
              <w:rPr>
                <w:rFonts w:hint="eastAsia"/>
              </w:rPr>
              <w:t>的視覺化巢狀</w:t>
            </w:r>
            <w:r>
              <w:t>QR Code</w:t>
            </w:r>
            <w:r>
              <w:rPr>
                <w:rFonts w:hint="eastAsia"/>
              </w:rPr>
              <w:t>實驗結果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="000F2E79">
              <w:t>10</w:t>
            </w:r>
            <w:r w:rsidRPr="00E04BE7">
              <w:rPr>
                <w:rFonts w:hint="eastAsia"/>
              </w:rPr>
              <w:t>0</w:t>
            </w:r>
            <w:r>
              <w:t>,</w:t>
            </w:r>
            <w:r w:rsidRPr="0005528C">
              <w:rPr>
                <w:i/>
                <w:iCs/>
              </w:rPr>
              <w:t>M</w:t>
            </w:r>
            <w:r>
              <w:t>=18,</w:t>
            </w:r>
            <w:r w:rsidRPr="00C07D94">
              <w:rPr>
                <w:i/>
                <w:iCs/>
              </w:rPr>
              <w:t>C</w:t>
            </w:r>
            <w:r>
              <w:t>=H,</w:t>
            </w:r>
            <w:r w:rsidRPr="0005528C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進行</w:t>
            </w: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rFonts w:hint="eastAsia"/>
              </w:rPr>
              <w:t>參數變更</w:t>
            </w:r>
            <w:bookmarkEnd w:id="88"/>
          </w:p>
        </w:tc>
      </w:tr>
    </w:tbl>
    <w:p w14:paraId="31245F81" w14:textId="69E970A8" w:rsidR="007956BC" w:rsidRPr="007D6071" w:rsidRDefault="007956BC" w:rsidP="00C45944">
      <w:pPr>
        <w:spacing w:line="360" w:lineRule="auto"/>
        <w:ind w:firstLine="480"/>
        <w:jc w:val="center"/>
      </w:pPr>
    </w:p>
    <w:tbl>
      <w:tblPr>
        <w:tblStyle w:val="7"/>
        <w:tblW w:w="0" w:type="auto"/>
        <w:tblLook w:val="04A0" w:firstRow="1" w:lastRow="0" w:firstColumn="1" w:lastColumn="0" w:noHBand="0" w:noVBand="1"/>
      </w:tblPr>
      <w:tblGrid>
        <w:gridCol w:w="2907"/>
        <w:gridCol w:w="2906"/>
        <w:gridCol w:w="2483"/>
      </w:tblGrid>
      <w:tr w:rsidR="000F2E79" w14:paraId="3368FD1C" w14:textId="3333CC03" w:rsidTr="00A05539">
        <w:tc>
          <w:tcPr>
            <w:tcW w:w="2907" w:type="dxa"/>
            <w:tcBorders>
              <w:top w:val="nil"/>
              <w:left w:val="nil"/>
              <w:bottom w:val="nil"/>
              <w:right w:val="nil"/>
            </w:tcBorders>
          </w:tcPr>
          <w:p w14:paraId="5B70965A" w14:textId="02B9E4EF" w:rsidR="000F2E79" w:rsidRDefault="000F2E79" w:rsidP="00C45944">
            <w:pPr>
              <w:jc w:val="center"/>
            </w:pPr>
            <w:r>
              <w:rPr>
                <w:rFonts w:hint="eastAsia"/>
                <w:noProof/>
              </w:rPr>
              <w:lastRenderedPageBreak/>
              <w:drawing>
                <wp:inline distT="0" distB="0" distL="0" distR="0" wp14:anchorId="30905574" wp14:editId="65C6B717">
                  <wp:extent cx="1436400" cy="1436400"/>
                  <wp:effectExtent l="0" t="0" r="0" b="0"/>
                  <wp:docPr id="182" name="圖片 1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" name="圖片 182"/>
                          <pic:cNvPicPr/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6400" cy="1436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</w:tcPr>
          <w:p w14:paraId="0944E745" w14:textId="26F67F15" w:rsidR="000F2E79" w:rsidRDefault="000F2E79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59760BEA" wp14:editId="65C19F29">
                  <wp:extent cx="1440000" cy="1440000"/>
                  <wp:effectExtent l="0" t="0" r="0" b="0"/>
                  <wp:docPr id="183" name="圖片 1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" name="圖片 183"/>
                          <pic:cNvPicPr/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652658AB" w14:textId="2E0E0F39" w:rsidR="000F2E79" w:rsidRDefault="000F2E79" w:rsidP="00C45944">
            <w:pPr>
              <w:jc w:val="center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6C6ABFF1" wp14:editId="56527045">
                  <wp:extent cx="1440000" cy="1440000"/>
                  <wp:effectExtent l="0" t="0" r="0" b="0"/>
                  <wp:docPr id="184" name="圖片 1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" name="圖片 184"/>
                          <pic:cNvPicPr/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2E79" w14:paraId="09BB43CC" w14:textId="0B249734" w:rsidTr="00A05539">
        <w:tc>
          <w:tcPr>
            <w:tcW w:w="2907" w:type="dxa"/>
            <w:tcBorders>
              <w:top w:val="nil"/>
              <w:left w:val="nil"/>
              <w:bottom w:val="nil"/>
              <w:right w:val="nil"/>
            </w:tcBorders>
          </w:tcPr>
          <w:p w14:paraId="5DC2FA1B" w14:textId="106349FE" w:rsidR="000F2E79" w:rsidRPr="00C07D94" w:rsidRDefault="000F2E79" w:rsidP="00C45944">
            <w:pPr>
              <w:jc w:val="center"/>
              <w:rPr>
                <w:b/>
                <w:bCs/>
              </w:rPr>
            </w:pPr>
            <w:r>
              <w:rPr>
                <w:rFonts w:hint="eastAsia"/>
              </w:rPr>
              <w:t>(</w:t>
            </w:r>
            <w:r>
              <w:t>a)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Pr="00E04BE7">
              <w:t>60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</w:tcPr>
          <w:p w14:paraId="1C01BCF8" w14:textId="2ACF981C" w:rsidR="000F2E79" w:rsidRDefault="000F2E79" w:rsidP="00C45944">
            <w:pPr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15C95BC4" w14:textId="3C65E4FE" w:rsidR="000F2E79" w:rsidRDefault="000F2E79" w:rsidP="00C45944">
            <w:pPr>
              <w:jc w:val="center"/>
            </w:pPr>
            <w:r>
              <w:rPr>
                <w:rFonts w:hint="eastAsia"/>
              </w:rPr>
              <w:t>(</w:t>
            </w:r>
            <w:r>
              <w:t>c)</w:t>
            </w:r>
            <w:r w:rsidRPr="00E04BE7">
              <w:rPr>
                <w:i/>
                <w:iCs/>
              </w:rPr>
              <w:t xml:space="preserve"> 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0F2E79" w14:paraId="5583C4C1" w14:textId="77777777" w:rsidTr="00A05539">
        <w:tc>
          <w:tcPr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116DF5D" w14:textId="0F2997EC" w:rsidR="000F2E79" w:rsidRDefault="00A05539" w:rsidP="00C45944">
            <w:pPr>
              <w:jc w:val="center"/>
            </w:pPr>
            <w:bookmarkStart w:id="89" w:name="_Toc109633307"/>
            <w:r w:rsidRPr="00B74C63">
              <w:rPr>
                <w:rFonts w:cs="Times New Roman (本文 CS 字型)"/>
                <w:color w:val="000000" w:themeColor="text1"/>
              </w:rPr>
              <w:t>圖</w:t>
            </w:r>
            <w:r w:rsidRPr="00B74C63">
              <w:rPr>
                <w:rFonts w:cs="Times New Roman (本文 CS 字型)"/>
                <w:color w:val="000000" w:themeColor="text1"/>
              </w:rPr>
              <w:t xml:space="preserve"> 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begin"/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SEQ </w:instrText>
            </w:r>
            <w:r w:rsidRPr="00B74C63">
              <w:rPr>
                <w:rFonts w:cs="Times New Roman (本文 CS 字型)"/>
                <w:color w:val="000000" w:themeColor="text1"/>
              </w:rPr>
              <w:instrText>圖</w:instrText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\* ARABIC </w:instrText>
            </w:r>
            <w:r w:rsidRPr="00B74C63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noProof/>
                <w:color w:val="000000" w:themeColor="text1"/>
              </w:rPr>
              <w:t>23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end"/>
            </w:r>
            <w:r>
              <w:rPr>
                <w:rFonts w:hint="eastAsia"/>
              </w:rPr>
              <w:t xml:space="preserve"> </w:t>
            </w:r>
            <w:r>
              <w:t xml:space="preserve"> </w:t>
            </w:r>
            <w:r>
              <w:rPr>
                <w:rFonts w:hint="eastAsia"/>
              </w:rPr>
              <w:t>第二組內外雙層都具有彩色</w:t>
            </w:r>
            <w:r>
              <w:t>QR Code</w:t>
            </w:r>
            <w:r>
              <w:rPr>
                <w:rFonts w:hint="eastAsia"/>
              </w:rPr>
              <w:t>的視覺化巢狀</w:t>
            </w:r>
            <w:r>
              <w:t>QR Code</w:t>
            </w:r>
            <w:r>
              <w:rPr>
                <w:rFonts w:hint="eastAsia"/>
              </w:rPr>
              <w:t>實驗結果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6</w:t>
            </w:r>
            <w:r w:rsidRPr="00E04BE7">
              <w:rPr>
                <w:rFonts w:hint="eastAsia"/>
              </w:rPr>
              <w:t>0</w:t>
            </w:r>
            <w:r>
              <w:t>,</w:t>
            </w:r>
            <w:r w:rsidRPr="0005528C">
              <w:rPr>
                <w:i/>
                <w:iCs/>
              </w:rPr>
              <w:t>M</w:t>
            </w:r>
            <w:r>
              <w:t>=18,</w:t>
            </w:r>
            <w:r w:rsidRPr="00C07D94">
              <w:rPr>
                <w:i/>
                <w:iCs/>
              </w:rPr>
              <w:t>C</w:t>
            </w:r>
            <w:r>
              <w:t>=H,</w:t>
            </w:r>
            <w:r w:rsidRPr="0005528C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進行</w:t>
            </w: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rFonts w:hint="eastAsia"/>
              </w:rPr>
              <w:t>參數變更</w:t>
            </w:r>
            <w:bookmarkEnd w:id="89"/>
          </w:p>
        </w:tc>
      </w:tr>
      <w:tr w:rsidR="000F2E79" w14:paraId="5CFAC27E" w14:textId="68D238AE" w:rsidTr="00A05539">
        <w:tc>
          <w:tcPr>
            <w:tcW w:w="2907" w:type="dxa"/>
            <w:tcBorders>
              <w:top w:val="nil"/>
              <w:left w:val="nil"/>
              <w:bottom w:val="nil"/>
              <w:right w:val="nil"/>
            </w:tcBorders>
          </w:tcPr>
          <w:p w14:paraId="7024AA72" w14:textId="2831E3CD" w:rsidR="000F2E79" w:rsidRDefault="000F2E79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1CFD0545" wp14:editId="31BFDAB8">
                  <wp:extent cx="1440000" cy="1440000"/>
                  <wp:effectExtent l="0" t="0" r="0" b="0"/>
                  <wp:docPr id="185" name="圖片 1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" name="圖片 185"/>
                          <pic:cNvPicPr/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</w:tcPr>
          <w:p w14:paraId="49ABC03D" w14:textId="0F3BB186" w:rsidR="000F2E79" w:rsidRDefault="000F2E79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00162126" wp14:editId="6C025C82">
                  <wp:extent cx="1440000" cy="1440000"/>
                  <wp:effectExtent l="0" t="0" r="0" b="0"/>
                  <wp:docPr id="186" name="圖片 1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" name="圖片 186"/>
                          <pic:cNvPicPr/>
                        </pic:nvPicPr>
                        <pic:blipFill>
                          <a:blip r:embed="rId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63D55A2E" w14:textId="100AB0C7" w:rsidR="000F2E79" w:rsidRDefault="000F2E79" w:rsidP="00C45944">
            <w:pPr>
              <w:jc w:val="center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052C6A62" wp14:editId="13F9EBE6">
                  <wp:extent cx="1440000" cy="1440000"/>
                  <wp:effectExtent l="0" t="0" r="0" b="0"/>
                  <wp:docPr id="188" name="圖片 1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" name="圖片 188"/>
                          <pic:cNvPicPr/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2E79" w14:paraId="6B65BDC4" w14:textId="0AF170EE" w:rsidTr="00A05539">
        <w:tc>
          <w:tcPr>
            <w:tcW w:w="2907" w:type="dxa"/>
            <w:tcBorders>
              <w:top w:val="nil"/>
              <w:left w:val="nil"/>
              <w:bottom w:val="nil"/>
              <w:right w:val="nil"/>
            </w:tcBorders>
          </w:tcPr>
          <w:p w14:paraId="1B044FEA" w14:textId="0040A96F" w:rsidR="000F2E79" w:rsidRPr="00E04BE7" w:rsidRDefault="000F2E79" w:rsidP="000F2E79">
            <w:pPr>
              <w:jc w:val="center"/>
              <w:rPr>
                <w:b/>
                <w:bCs/>
              </w:rPr>
            </w:pPr>
            <w:r>
              <w:rPr>
                <w:rFonts w:hint="eastAsia"/>
              </w:rPr>
              <w:t>(</w:t>
            </w:r>
            <w:r>
              <w:t>a)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Pr="00E04BE7">
              <w:t>60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</w:tcPr>
          <w:p w14:paraId="0F7A8C51" w14:textId="0E25EA4A" w:rsidR="000F2E79" w:rsidRPr="00E04BE7" w:rsidRDefault="000F2E79" w:rsidP="000F2E79">
            <w:pPr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6B86023F" w14:textId="5F99CA42" w:rsidR="000F2E79" w:rsidRDefault="000F2E79" w:rsidP="000F2E79">
            <w:pPr>
              <w:jc w:val="center"/>
            </w:pPr>
            <w:r>
              <w:rPr>
                <w:rFonts w:hint="eastAsia"/>
              </w:rPr>
              <w:t>(</w:t>
            </w:r>
            <w:r>
              <w:t>c)</w:t>
            </w:r>
            <w:r w:rsidRPr="00E04BE7">
              <w:rPr>
                <w:i/>
                <w:iCs/>
              </w:rPr>
              <w:t xml:space="preserve"> 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A05539" w14:paraId="15681402" w14:textId="77777777" w:rsidTr="00A05539">
        <w:tc>
          <w:tcPr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2D235D5" w14:textId="71BB0274" w:rsidR="00A05539" w:rsidRDefault="00A05539" w:rsidP="009C75E3">
            <w:pPr>
              <w:jc w:val="center"/>
            </w:pPr>
            <w:bookmarkStart w:id="90" w:name="_Toc109633308"/>
            <w:r w:rsidRPr="00B74C63">
              <w:rPr>
                <w:rFonts w:cs="Times New Roman (本文 CS 字型)"/>
                <w:color w:val="000000" w:themeColor="text1"/>
              </w:rPr>
              <w:t>圖</w:t>
            </w:r>
            <w:r w:rsidRPr="00B74C63">
              <w:rPr>
                <w:rFonts w:cs="Times New Roman (本文 CS 字型)"/>
                <w:color w:val="000000" w:themeColor="text1"/>
              </w:rPr>
              <w:t xml:space="preserve"> 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begin"/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SEQ </w:instrText>
            </w:r>
            <w:r w:rsidRPr="00B74C63">
              <w:rPr>
                <w:rFonts w:cs="Times New Roman (本文 CS 字型)"/>
                <w:color w:val="000000" w:themeColor="text1"/>
              </w:rPr>
              <w:instrText>圖</w:instrText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\* ARABIC </w:instrText>
            </w:r>
            <w:r w:rsidRPr="00B74C63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noProof/>
                <w:color w:val="000000" w:themeColor="text1"/>
              </w:rPr>
              <w:t>24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end"/>
            </w:r>
            <w:r>
              <w:rPr>
                <w:rFonts w:hint="eastAsia"/>
              </w:rPr>
              <w:t xml:space="preserve"> </w:t>
            </w:r>
            <w:r>
              <w:t xml:space="preserve"> </w:t>
            </w:r>
            <w:r>
              <w:rPr>
                <w:rFonts w:hint="eastAsia"/>
              </w:rPr>
              <w:t>第二組內外雙層都具有彩色</w:t>
            </w:r>
            <w:r>
              <w:t>QR Code</w:t>
            </w:r>
            <w:r>
              <w:rPr>
                <w:rFonts w:hint="eastAsia"/>
              </w:rPr>
              <w:t>的視覺化巢狀</w:t>
            </w:r>
            <w:r>
              <w:t>QR Code</w:t>
            </w:r>
            <w:r>
              <w:rPr>
                <w:rFonts w:hint="eastAsia"/>
              </w:rPr>
              <w:t>實驗結果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8</w:t>
            </w:r>
            <w:r w:rsidRPr="00E04BE7">
              <w:rPr>
                <w:rFonts w:hint="eastAsia"/>
              </w:rPr>
              <w:t>0</w:t>
            </w:r>
            <w:r>
              <w:t>,</w:t>
            </w:r>
            <w:r w:rsidRPr="0005528C">
              <w:rPr>
                <w:i/>
                <w:iCs/>
              </w:rPr>
              <w:t>M</w:t>
            </w:r>
            <w:r>
              <w:t>=18,</w:t>
            </w:r>
            <w:r w:rsidRPr="00C07D94">
              <w:rPr>
                <w:i/>
                <w:iCs/>
              </w:rPr>
              <w:t>C</w:t>
            </w:r>
            <w:r>
              <w:t>=H,</w:t>
            </w:r>
            <w:r w:rsidRPr="0005528C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進行</w:t>
            </w: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rFonts w:hint="eastAsia"/>
              </w:rPr>
              <w:t>參數變更</w:t>
            </w:r>
            <w:bookmarkEnd w:id="90"/>
          </w:p>
        </w:tc>
      </w:tr>
      <w:tr w:rsidR="000F2E79" w14:paraId="67BB5553" w14:textId="2C1AF732" w:rsidTr="00A05539">
        <w:tc>
          <w:tcPr>
            <w:tcW w:w="2907" w:type="dxa"/>
            <w:tcBorders>
              <w:top w:val="nil"/>
              <w:left w:val="nil"/>
              <w:bottom w:val="nil"/>
              <w:right w:val="nil"/>
            </w:tcBorders>
          </w:tcPr>
          <w:p w14:paraId="4A44581C" w14:textId="6FE11B83" w:rsidR="000F2E79" w:rsidRDefault="000F2E79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29E97092" wp14:editId="1BD777DC">
                  <wp:extent cx="1440000" cy="1440000"/>
                  <wp:effectExtent l="0" t="0" r="0" b="0"/>
                  <wp:docPr id="189" name="圖片 1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" name="圖片 189"/>
                          <pic:cNvPicPr/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</w:tcPr>
          <w:p w14:paraId="3AF5188B" w14:textId="5AE770EA" w:rsidR="000F2E79" w:rsidRDefault="000F2E79" w:rsidP="00C4594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0" distR="0" wp14:anchorId="7BE3B96A" wp14:editId="7BEA9D02">
                  <wp:extent cx="1440000" cy="1440000"/>
                  <wp:effectExtent l="0" t="0" r="0" b="0"/>
                  <wp:docPr id="190" name="圖片 1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" name="圖片 190"/>
                          <pic:cNvPicPr/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2189FB54" w14:textId="081A84CB" w:rsidR="000F2E79" w:rsidRDefault="000F2E79" w:rsidP="00C45944">
            <w:pPr>
              <w:jc w:val="center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7C650296" wp14:editId="4A212017">
                  <wp:extent cx="1440000" cy="1440000"/>
                  <wp:effectExtent l="0" t="0" r="0" b="0"/>
                  <wp:docPr id="320" name="圖片 3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0" name="圖片 320"/>
                          <pic:cNvPicPr/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2E79" w14:paraId="39004D41" w14:textId="457B87E7" w:rsidTr="00A05539">
        <w:tc>
          <w:tcPr>
            <w:tcW w:w="2907" w:type="dxa"/>
            <w:tcBorders>
              <w:top w:val="nil"/>
              <w:left w:val="nil"/>
              <w:bottom w:val="nil"/>
              <w:right w:val="nil"/>
            </w:tcBorders>
          </w:tcPr>
          <w:p w14:paraId="18C54046" w14:textId="5804C7F1" w:rsidR="000F2E79" w:rsidRDefault="000F2E79" w:rsidP="000F2E79">
            <w:pPr>
              <w:jc w:val="center"/>
            </w:pPr>
            <w:r>
              <w:rPr>
                <w:rFonts w:hint="eastAsia"/>
              </w:rPr>
              <w:t>(</w:t>
            </w:r>
            <w:r>
              <w:t>a)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</w:t>
            </w:r>
            <w:r w:rsidRPr="00E04BE7">
              <w:t>60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</w:tcPr>
          <w:p w14:paraId="623F7F37" w14:textId="1A976A92" w:rsidR="000F2E79" w:rsidRPr="00E04BE7" w:rsidRDefault="000F2E79" w:rsidP="000F2E79">
            <w:pPr>
              <w:jc w:val="center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2F198036" w14:textId="3DE02341" w:rsidR="000F2E79" w:rsidRDefault="000F2E79" w:rsidP="000F2E79">
            <w:pPr>
              <w:jc w:val="center"/>
            </w:pPr>
            <w:r>
              <w:rPr>
                <w:rFonts w:hint="eastAsia"/>
              </w:rPr>
              <w:t>(</w:t>
            </w:r>
            <w:r>
              <w:t>c)</w:t>
            </w:r>
            <w:r w:rsidRPr="00E04BE7">
              <w:rPr>
                <w:i/>
                <w:iCs/>
              </w:rPr>
              <w:t xml:space="preserve"> 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0F2E79" w14:paraId="1F8D8396" w14:textId="0058628D" w:rsidTr="00A05539">
        <w:tc>
          <w:tcPr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C960E9" w14:textId="1E65A9A1" w:rsidR="000F2E79" w:rsidRDefault="00A05539" w:rsidP="00C45944">
            <w:pPr>
              <w:jc w:val="center"/>
            </w:pPr>
            <w:bookmarkStart w:id="91" w:name="_Toc109633309"/>
            <w:r w:rsidRPr="00B74C63">
              <w:rPr>
                <w:rFonts w:cs="Times New Roman (本文 CS 字型)"/>
                <w:color w:val="000000" w:themeColor="text1"/>
              </w:rPr>
              <w:t>圖</w:t>
            </w:r>
            <w:r w:rsidRPr="00B74C63">
              <w:rPr>
                <w:rFonts w:cs="Times New Roman (本文 CS 字型)"/>
                <w:color w:val="000000" w:themeColor="text1"/>
              </w:rPr>
              <w:t xml:space="preserve"> 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begin"/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SEQ </w:instrText>
            </w:r>
            <w:r w:rsidRPr="00B74C63">
              <w:rPr>
                <w:rFonts w:cs="Times New Roman (本文 CS 字型)"/>
                <w:color w:val="000000" w:themeColor="text1"/>
              </w:rPr>
              <w:instrText>圖</w:instrText>
            </w:r>
            <w:r w:rsidRPr="00B74C63">
              <w:rPr>
                <w:rFonts w:cs="Times New Roman (本文 CS 字型)"/>
                <w:color w:val="000000" w:themeColor="text1"/>
              </w:rPr>
              <w:instrText xml:space="preserve"> \* ARABIC </w:instrText>
            </w:r>
            <w:r w:rsidRPr="00B74C63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noProof/>
                <w:color w:val="000000" w:themeColor="text1"/>
              </w:rPr>
              <w:t>25</w:t>
            </w:r>
            <w:r w:rsidRPr="00B74C63">
              <w:rPr>
                <w:rFonts w:cs="Times New Roman (本文 CS 字型)"/>
                <w:color w:val="000000" w:themeColor="text1"/>
              </w:rPr>
              <w:fldChar w:fldCharType="end"/>
            </w:r>
            <w:r>
              <w:rPr>
                <w:rFonts w:hint="eastAsia"/>
              </w:rPr>
              <w:t xml:space="preserve"> </w:t>
            </w:r>
            <w:r>
              <w:t xml:space="preserve"> </w:t>
            </w:r>
            <w:r>
              <w:rPr>
                <w:rFonts w:hint="eastAsia"/>
              </w:rPr>
              <w:t>第二組內外雙層都具有彩色</w:t>
            </w:r>
            <w:r>
              <w:t>QR Code</w:t>
            </w:r>
            <w:r>
              <w:rPr>
                <w:rFonts w:hint="eastAsia"/>
              </w:rPr>
              <w:t>的視覺化巢狀</w:t>
            </w:r>
            <w:r>
              <w:t>QR Code</w:t>
            </w:r>
            <w:r>
              <w:rPr>
                <w:rFonts w:hint="eastAsia"/>
              </w:rPr>
              <w:t>實驗結果</w:t>
            </w:r>
            <w:proofErr w:type="spellStart"/>
            <w:r w:rsidRPr="00C07D94">
              <w:rPr>
                <w:i/>
                <w:iCs/>
              </w:rPr>
              <w:t>QR</w:t>
            </w:r>
            <w:r w:rsidRPr="00C07D94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i/>
                <w:iCs/>
                <w:vertAlign w:val="subscript"/>
              </w:rPr>
              <w:t xml:space="preserve"> </w:t>
            </w:r>
            <w:r w:rsidRPr="00E04BE7">
              <w:t>=</w:t>
            </w:r>
            <w:r>
              <w:t xml:space="preserve"> 10</w:t>
            </w:r>
            <w:r w:rsidRPr="00E04BE7">
              <w:rPr>
                <w:rFonts w:hint="eastAsia"/>
              </w:rPr>
              <w:t>0</w:t>
            </w:r>
            <w:r>
              <w:t>,</w:t>
            </w:r>
            <w:r w:rsidRPr="0005528C">
              <w:rPr>
                <w:i/>
                <w:iCs/>
              </w:rPr>
              <w:t>M</w:t>
            </w:r>
            <w:r>
              <w:t>=18,</w:t>
            </w:r>
            <w:r w:rsidRPr="00C07D94">
              <w:rPr>
                <w:i/>
                <w:iCs/>
              </w:rPr>
              <w:t>C</w:t>
            </w:r>
            <w:r>
              <w:t>=H,</w:t>
            </w:r>
            <w:r w:rsidRPr="0005528C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進行</w:t>
            </w:r>
            <w:proofErr w:type="spellStart"/>
            <w:r w:rsidRPr="006D104D">
              <w:rPr>
                <w:i/>
                <w:iCs/>
              </w:rPr>
              <w:t>Q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>
              <w:rPr>
                <w:rFonts w:hint="eastAsia"/>
              </w:rPr>
              <w:t>參數變更</w:t>
            </w:r>
            <w:bookmarkEnd w:id="91"/>
          </w:p>
        </w:tc>
      </w:tr>
    </w:tbl>
    <w:p w14:paraId="4F425C48" w14:textId="77777777" w:rsidR="007956BC" w:rsidRPr="00AC7B4F" w:rsidRDefault="007956BC" w:rsidP="00C45944">
      <w:pPr>
        <w:spacing w:line="360" w:lineRule="auto"/>
        <w:jc w:val="center"/>
        <w:rPr>
          <w:color w:val="000000" w:themeColor="text1"/>
        </w:rPr>
      </w:pPr>
    </w:p>
    <w:tbl>
      <w:tblPr>
        <w:tblStyle w:val="4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07"/>
        <w:gridCol w:w="2906"/>
        <w:gridCol w:w="2483"/>
      </w:tblGrid>
      <w:tr w:rsidR="00A05539" w14:paraId="508EABD1" w14:textId="34F9B996" w:rsidTr="003E5C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DB256D" w14:textId="7F7C4F95" w:rsidR="00A05539" w:rsidRDefault="00A05539" w:rsidP="00C45944">
            <w:pPr>
              <w:spacing w:line="360" w:lineRule="auto"/>
              <w:jc w:val="center"/>
            </w:pPr>
            <w:r>
              <w:rPr>
                <w:rFonts w:hint="eastAsia"/>
                <w:noProof/>
              </w:rPr>
              <w:lastRenderedPageBreak/>
              <w:drawing>
                <wp:inline distT="0" distB="0" distL="0" distR="0" wp14:anchorId="5F05F45F" wp14:editId="5461865D">
                  <wp:extent cx="1440000" cy="1440000"/>
                  <wp:effectExtent l="0" t="0" r="0" b="0"/>
                  <wp:docPr id="340" name="圖片 3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0" name="圖片 340"/>
                          <pic:cNvPicPr/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379652" w14:textId="654908B6" w:rsidR="00A05539" w:rsidRDefault="00A05539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  <w:noProof/>
              </w:rPr>
              <w:drawing>
                <wp:inline distT="0" distB="0" distL="0" distR="0" wp14:anchorId="3DE024F4" wp14:editId="35B8E796">
                  <wp:extent cx="1440000" cy="1440000"/>
                  <wp:effectExtent l="0" t="0" r="0" b="0"/>
                  <wp:docPr id="341" name="圖片 3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1" name="圖片 341"/>
                          <pic:cNvPicPr/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6B517D91" w14:textId="4A808B26" w:rsidR="00A05539" w:rsidRDefault="00A05539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4067082C" wp14:editId="4BB151E1">
                  <wp:extent cx="1440000" cy="1440000"/>
                  <wp:effectExtent l="0" t="0" r="0" b="0"/>
                  <wp:docPr id="342" name="圖片 3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2" name="圖片 342"/>
                          <pic:cNvPicPr/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05539" w14:paraId="5B79C752" w14:textId="304B07DB" w:rsidTr="003E5C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625D93" w14:textId="48A1C1DC" w:rsidR="00A05539" w:rsidRPr="00C07D94" w:rsidRDefault="00A05539" w:rsidP="00A05539">
            <w:pPr>
              <w:spacing w:line="360" w:lineRule="auto"/>
              <w:jc w:val="center"/>
              <w:rPr>
                <w:b w:val="0"/>
                <w:bCs w:val="0"/>
              </w:rPr>
            </w:pPr>
            <w:r>
              <w:rPr>
                <w:rFonts w:hint="eastAsia"/>
                <w:b w:val="0"/>
                <w:bCs w:val="0"/>
              </w:rPr>
              <w:t>(</w:t>
            </w:r>
            <w:r>
              <w:rPr>
                <w:b w:val="0"/>
                <w:bCs w:val="0"/>
              </w:rPr>
              <w:t>a)</w:t>
            </w:r>
            <w:proofErr w:type="spellStart"/>
            <w:r w:rsidRPr="00C07D94">
              <w:rPr>
                <w:b w:val="0"/>
                <w:bCs w:val="0"/>
                <w:i/>
                <w:iCs/>
              </w:rPr>
              <w:t>QR</w:t>
            </w:r>
            <w:r w:rsidRPr="00C07D94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>
              <w:rPr>
                <w:b w:val="0"/>
                <w:bCs w:val="0"/>
                <w:i/>
                <w:iCs/>
                <w:vertAlign w:val="subscript"/>
              </w:rPr>
              <w:t xml:space="preserve"> </w:t>
            </w:r>
            <w:r w:rsidRPr="00E04BE7">
              <w:rPr>
                <w:b w:val="0"/>
                <w:bCs w:val="0"/>
              </w:rPr>
              <w:t>=</w:t>
            </w:r>
            <w:r>
              <w:rPr>
                <w:b w:val="0"/>
                <w:bCs w:val="0"/>
              </w:rPr>
              <w:t xml:space="preserve"> </w:t>
            </w:r>
            <w:r w:rsidRPr="00E04BE7">
              <w:rPr>
                <w:b w:val="0"/>
                <w:bCs w:val="0"/>
              </w:rPr>
              <w:t>60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AC926A" w14:textId="338074E3" w:rsidR="00A05539" w:rsidRDefault="00A05539" w:rsidP="00A0553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b)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8</w:t>
            </w:r>
            <w:r w:rsidRPr="00E04BE7">
              <w:t>0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7930DA" w14:textId="3F72F473" w:rsidR="00A05539" w:rsidRDefault="00A05539" w:rsidP="00A0553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(</w:t>
            </w:r>
            <w:r>
              <w:t>c)</w:t>
            </w:r>
            <w:r w:rsidRPr="00E04BE7">
              <w:rPr>
                <w:i/>
                <w:iCs/>
              </w:rPr>
              <w:t xml:space="preserve"> </w:t>
            </w:r>
            <w:proofErr w:type="spellStart"/>
            <w:r w:rsidRPr="00E04BE7">
              <w:rPr>
                <w:i/>
                <w:iCs/>
              </w:rPr>
              <w:t>QR</w:t>
            </w:r>
            <w:r w:rsidRPr="00E04BE7">
              <w:rPr>
                <w:i/>
                <w:iCs/>
                <w:vertAlign w:val="subscript"/>
              </w:rPr>
              <w:t>outo</w:t>
            </w:r>
            <w:proofErr w:type="spellEnd"/>
            <w:r w:rsidRPr="00E04BE7">
              <w:rPr>
                <w:i/>
                <w:iCs/>
                <w:vertAlign w:val="subscript"/>
              </w:rPr>
              <w:t xml:space="preserve"> </w:t>
            </w:r>
            <w:r w:rsidRPr="00E04BE7">
              <w:t xml:space="preserve">= </w:t>
            </w:r>
            <w:r>
              <w:t>10</w:t>
            </w:r>
            <w:r w:rsidRPr="00E04BE7">
              <w:t>0</w:t>
            </w:r>
          </w:p>
        </w:tc>
      </w:tr>
      <w:tr w:rsidR="00A05539" w14:paraId="5CDFCE9D" w14:textId="77777777" w:rsidTr="003E5C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5869CD" w14:textId="5AB98AEE" w:rsidR="00A05539" w:rsidRPr="003E5C2A" w:rsidRDefault="003E5C2A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bookmarkStart w:id="92" w:name="_Toc109633310"/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t>圖</w:t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t xml:space="preserve"> </w:t>
            </w:r>
            <w:r w:rsidRPr="003E5C2A">
              <w:rPr>
                <w:rFonts w:cs="Times New Roman (本文 CS 字型)"/>
                <w:color w:val="000000" w:themeColor="text1"/>
              </w:rPr>
              <w:fldChar w:fldCharType="begin"/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instrText xml:space="preserve"> SEQ </w:instrText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instrText>圖</w:instrText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instrText xml:space="preserve"> \* ARABIC </w:instrText>
            </w:r>
            <w:r w:rsidRPr="003E5C2A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b w:val="0"/>
                <w:bCs w:val="0"/>
                <w:noProof/>
                <w:color w:val="000000" w:themeColor="text1"/>
              </w:rPr>
              <w:t>26</w:t>
            </w:r>
            <w:r w:rsidRPr="003E5C2A">
              <w:rPr>
                <w:rFonts w:cs="Times New Roman (本文 CS 字型)"/>
                <w:color w:val="000000" w:themeColor="text1"/>
              </w:rPr>
              <w:fldChar w:fldCharType="end"/>
            </w:r>
            <w:r w:rsidRPr="003E5C2A">
              <w:rPr>
                <w:rFonts w:hint="eastAsia"/>
                <w:b w:val="0"/>
                <w:bCs w:val="0"/>
              </w:rPr>
              <w:t xml:space="preserve"> </w:t>
            </w:r>
            <w:r w:rsidRPr="003E5C2A">
              <w:rPr>
                <w:b w:val="0"/>
                <w:bCs w:val="0"/>
              </w:rPr>
              <w:t xml:space="preserve"> </w:t>
            </w:r>
            <w:r w:rsidRPr="003E5C2A">
              <w:rPr>
                <w:rFonts w:hint="eastAsia"/>
                <w:b w:val="0"/>
                <w:bCs w:val="0"/>
              </w:rPr>
              <w:t>第二組內外雙層都具有彩色</w:t>
            </w:r>
            <w:r w:rsidRPr="003E5C2A">
              <w:rPr>
                <w:b w:val="0"/>
                <w:bCs w:val="0"/>
              </w:rPr>
              <w:t>QR Code</w:t>
            </w:r>
            <w:r w:rsidRPr="003E5C2A">
              <w:rPr>
                <w:rFonts w:hint="eastAsia"/>
                <w:b w:val="0"/>
                <w:bCs w:val="0"/>
              </w:rPr>
              <w:t>的視覺化巢狀</w:t>
            </w:r>
            <w:r w:rsidRPr="003E5C2A">
              <w:rPr>
                <w:b w:val="0"/>
                <w:bCs w:val="0"/>
              </w:rPr>
              <w:t>QR Code</w:t>
            </w:r>
            <w:r w:rsidRPr="003E5C2A">
              <w:rPr>
                <w:rFonts w:hint="eastAsia"/>
                <w:b w:val="0"/>
                <w:bCs w:val="0"/>
              </w:rPr>
              <w:t>實驗結果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b w:val="0"/>
                <w:bCs w:val="0"/>
                <w:i/>
                <w:iCs/>
                <w:vertAlign w:val="subscript"/>
              </w:rPr>
              <w:t xml:space="preserve"> </w:t>
            </w:r>
            <w:r w:rsidRPr="003E5C2A">
              <w:rPr>
                <w:b w:val="0"/>
                <w:bCs w:val="0"/>
              </w:rPr>
              <w:t xml:space="preserve">= </w:t>
            </w:r>
            <w:r>
              <w:rPr>
                <w:b w:val="0"/>
                <w:bCs w:val="0"/>
              </w:rPr>
              <w:t>6</w:t>
            </w:r>
            <w:r w:rsidRPr="003E5C2A">
              <w:rPr>
                <w:rFonts w:hint="eastAsia"/>
                <w:b w:val="0"/>
                <w:bCs w:val="0"/>
              </w:rPr>
              <w:t>0</w:t>
            </w:r>
            <w:r w:rsidRPr="003E5C2A">
              <w:rPr>
                <w:b w:val="0"/>
                <w:bCs w:val="0"/>
              </w:rPr>
              <w:t>,</w:t>
            </w:r>
            <w:r w:rsidRPr="003E5C2A">
              <w:rPr>
                <w:b w:val="0"/>
                <w:bCs w:val="0"/>
                <w:i/>
                <w:iCs/>
              </w:rPr>
              <w:t>M</w:t>
            </w:r>
            <w:r w:rsidRPr="003E5C2A">
              <w:rPr>
                <w:b w:val="0"/>
                <w:bCs w:val="0"/>
              </w:rPr>
              <w:t>=18,</w:t>
            </w:r>
            <w:r w:rsidRPr="003E5C2A">
              <w:rPr>
                <w:b w:val="0"/>
                <w:bCs w:val="0"/>
                <w:i/>
                <w:iCs/>
              </w:rPr>
              <w:t>C</w:t>
            </w:r>
            <w:r w:rsidRPr="003E5C2A">
              <w:rPr>
                <w:b w:val="0"/>
                <w:bCs w:val="0"/>
              </w:rPr>
              <w:t>=H,</w:t>
            </w:r>
            <w:r w:rsidRPr="003E5C2A">
              <w:rPr>
                <w:rFonts w:hint="eastAsia"/>
                <w:b w:val="0"/>
                <w:bCs w:val="0"/>
              </w:rPr>
              <w:t xml:space="preserve"> </w:t>
            </w:r>
            <w:r w:rsidRPr="003E5C2A">
              <w:rPr>
                <w:rFonts w:hint="eastAsia"/>
                <w:b w:val="0"/>
                <w:bCs w:val="0"/>
              </w:rPr>
              <w:t>進行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rFonts w:hint="eastAsia"/>
                <w:b w:val="0"/>
                <w:bCs w:val="0"/>
              </w:rPr>
              <w:t>參數變更</w:t>
            </w:r>
            <w:bookmarkEnd w:id="92"/>
          </w:p>
        </w:tc>
      </w:tr>
      <w:tr w:rsidR="00A05539" w14:paraId="14BEB5FA" w14:textId="4954024C" w:rsidTr="003E5C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E07452" w14:textId="2924F64B" w:rsidR="00A05539" w:rsidRPr="003E5C2A" w:rsidRDefault="00A05539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3E5C2A">
              <w:rPr>
                <w:rFonts w:hint="eastAsia"/>
                <w:noProof/>
              </w:rPr>
              <w:drawing>
                <wp:inline distT="0" distB="0" distL="0" distR="0" wp14:anchorId="0A097517" wp14:editId="27DD9EAA">
                  <wp:extent cx="1440000" cy="1440000"/>
                  <wp:effectExtent l="0" t="0" r="0" b="0"/>
                  <wp:docPr id="344" name="圖片 3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4" name="圖片 344"/>
                          <pic:cNvPicPr/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DB5E54" w14:textId="0D27FD61" w:rsidR="00A05539" w:rsidRPr="003E5C2A" w:rsidRDefault="00A05539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E5C2A">
              <w:rPr>
                <w:rFonts w:hint="eastAsia"/>
                <w:noProof/>
              </w:rPr>
              <w:drawing>
                <wp:inline distT="0" distB="0" distL="0" distR="0" wp14:anchorId="52303BBE" wp14:editId="1F70C922">
                  <wp:extent cx="1440000" cy="1440000"/>
                  <wp:effectExtent l="0" t="0" r="0" b="0"/>
                  <wp:docPr id="345" name="圖片 3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5" name="圖片 345"/>
                          <pic:cNvPicPr/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E8F50D" w14:textId="3BE5295E" w:rsidR="00A05539" w:rsidRPr="003E5C2A" w:rsidRDefault="00A05539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 w:rsidRPr="003E5C2A">
              <w:rPr>
                <w:rFonts w:hint="eastAsia"/>
                <w:noProof/>
              </w:rPr>
              <w:drawing>
                <wp:inline distT="0" distB="0" distL="0" distR="0" wp14:anchorId="6170D1EA" wp14:editId="4031E4E2">
                  <wp:extent cx="1440000" cy="1440000"/>
                  <wp:effectExtent l="0" t="0" r="0" b="0"/>
                  <wp:docPr id="346" name="圖片 3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6" name="圖片 346"/>
                          <pic:cNvPicPr/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05539" w14:paraId="442A7905" w14:textId="220DCC97" w:rsidTr="003E5C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57FC27" w14:textId="625ECEE8" w:rsidR="00A05539" w:rsidRPr="003E5C2A" w:rsidRDefault="00A05539" w:rsidP="00A05539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3E5C2A">
              <w:rPr>
                <w:rFonts w:hint="eastAsia"/>
                <w:b w:val="0"/>
                <w:bCs w:val="0"/>
              </w:rPr>
              <w:t>(</w:t>
            </w:r>
            <w:r w:rsidRPr="003E5C2A">
              <w:rPr>
                <w:b w:val="0"/>
                <w:bCs w:val="0"/>
              </w:rPr>
              <w:t>a)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b w:val="0"/>
                <w:bCs w:val="0"/>
                <w:i/>
                <w:iCs/>
                <w:vertAlign w:val="subscript"/>
              </w:rPr>
              <w:t xml:space="preserve"> </w:t>
            </w:r>
            <w:r w:rsidRPr="003E5C2A">
              <w:rPr>
                <w:b w:val="0"/>
                <w:bCs w:val="0"/>
              </w:rPr>
              <w:t>= 60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715730" w14:textId="760C159B" w:rsidR="00A05539" w:rsidRPr="003E5C2A" w:rsidRDefault="00A05539" w:rsidP="00A0553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E5C2A">
              <w:rPr>
                <w:rFonts w:hint="eastAsia"/>
              </w:rPr>
              <w:t>(</w:t>
            </w:r>
            <w:r w:rsidRPr="003E5C2A">
              <w:t>b)</w:t>
            </w:r>
            <w:proofErr w:type="spellStart"/>
            <w:r w:rsidRPr="003E5C2A">
              <w:rPr>
                <w:i/>
                <w:iCs/>
              </w:rPr>
              <w:t>QR</w:t>
            </w:r>
            <w:r w:rsidRPr="003E5C2A">
              <w:rPr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i/>
                <w:iCs/>
                <w:vertAlign w:val="subscript"/>
              </w:rPr>
              <w:t xml:space="preserve"> </w:t>
            </w:r>
            <w:r w:rsidRPr="003E5C2A">
              <w:t>= 80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6E80AB" w14:textId="48A5DC56" w:rsidR="00A05539" w:rsidRPr="003E5C2A" w:rsidRDefault="00A05539" w:rsidP="00A0553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E5C2A">
              <w:rPr>
                <w:rFonts w:hint="eastAsia"/>
              </w:rPr>
              <w:t>(</w:t>
            </w:r>
            <w:r w:rsidRPr="003E5C2A">
              <w:t>c)</w:t>
            </w:r>
            <w:r w:rsidRPr="003E5C2A">
              <w:rPr>
                <w:i/>
                <w:iCs/>
              </w:rPr>
              <w:t xml:space="preserve"> </w:t>
            </w:r>
            <w:proofErr w:type="spellStart"/>
            <w:r w:rsidRPr="003E5C2A">
              <w:rPr>
                <w:i/>
                <w:iCs/>
              </w:rPr>
              <w:t>QR</w:t>
            </w:r>
            <w:r w:rsidRPr="003E5C2A">
              <w:rPr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i/>
                <w:iCs/>
                <w:vertAlign w:val="subscript"/>
              </w:rPr>
              <w:t xml:space="preserve"> </w:t>
            </w:r>
            <w:r w:rsidRPr="003E5C2A">
              <w:t>= 100</w:t>
            </w:r>
          </w:p>
        </w:tc>
      </w:tr>
      <w:tr w:rsidR="00A05539" w14:paraId="1561B885" w14:textId="584AE25B" w:rsidTr="003E5C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DAACC7" w14:textId="76B55E9B" w:rsidR="00A05539" w:rsidRPr="003E5C2A" w:rsidRDefault="003E5C2A" w:rsidP="00C45944">
            <w:pPr>
              <w:spacing w:line="360" w:lineRule="auto"/>
              <w:jc w:val="center"/>
              <w:rPr>
                <w:b w:val="0"/>
                <w:bCs w:val="0"/>
                <w:noProof/>
              </w:rPr>
            </w:pPr>
            <w:bookmarkStart w:id="93" w:name="_Toc109633311"/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t>圖</w:t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t xml:space="preserve"> </w:t>
            </w:r>
            <w:r w:rsidRPr="003E5C2A">
              <w:rPr>
                <w:rFonts w:cs="Times New Roman (本文 CS 字型)"/>
                <w:color w:val="000000" w:themeColor="text1"/>
              </w:rPr>
              <w:fldChar w:fldCharType="begin"/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instrText xml:space="preserve"> SEQ </w:instrText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instrText>圖</w:instrText>
            </w:r>
            <w:r w:rsidRPr="003E5C2A">
              <w:rPr>
                <w:rFonts w:cs="Times New Roman (本文 CS 字型)"/>
                <w:b w:val="0"/>
                <w:bCs w:val="0"/>
                <w:color w:val="000000" w:themeColor="text1"/>
              </w:rPr>
              <w:instrText xml:space="preserve"> \* ARABIC </w:instrText>
            </w:r>
            <w:r w:rsidRPr="003E5C2A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b w:val="0"/>
                <w:bCs w:val="0"/>
                <w:noProof/>
                <w:color w:val="000000" w:themeColor="text1"/>
              </w:rPr>
              <w:t>27</w:t>
            </w:r>
            <w:r w:rsidRPr="003E5C2A">
              <w:rPr>
                <w:rFonts w:cs="Times New Roman (本文 CS 字型)"/>
                <w:color w:val="000000" w:themeColor="text1"/>
              </w:rPr>
              <w:fldChar w:fldCharType="end"/>
            </w:r>
            <w:r w:rsidRPr="003E5C2A">
              <w:rPr>
                <w:rFonts w:hint="eastAsia"/>
                <w:b w:val="0"/>
                <w:bCs w:val="0"/>
              </w:rPr>
              <w:t xml:space="preserve"> </w:t>
            </w:r>
            <w:r w:rsidRPr="003E5C2A">
              <w:rPr>
                <w:b w:val="0"/>
                <w:bCs w:val="0"/>
              </w:rPr>
              <w:t xml:space="preserve"> </w:t>
            </w:r>
            <w:r w:rsidRPr="003E5C2A">
              <w:rPr>
                <w:rFonts w:hint="eastAsia"/>
                <w:b w:val="0"/>
                <w:bCs w:val="0"/>
              </w:rPr>
              <w:t>第二組內外雙層都具有彩色</w:t>
            </w:r>
            <w:r w:rsidRPr="003E5C2A">
              <w:rPr>
                <w:b w:val="0"/>
                <w:bCs w:val="0"/>
              </w:rPr>
              <w:t>QR Code</w:t>
            </w:r>
            <w:r w:rsidRPr="003E5C2A">
              <w:rPr>
                <w:rFonts w:hint="eastAsia"/>
                <w:b w:val="0"/>
                <w:bCs w:val="0"/>
              </w:rPr>
              <w:t>的視覺化巢狀</w:t>
            </w:r>
            <w:r w:rsidRPr="003E5C2A">
              <w:rPr>
                <w:b w:val="0"/>
                <w:bCs w:val="0"/>
              </w:rPr>
              <w:t>QR Code</w:t>
            </w:r>
            <w:r w:rsidRPr="003E5C2A">
              <w:rPr>
                <w:rFonts w:hint="eastAsia"/>
                <w:b w:val="0"/>
                <w:bCs w:val="0"/>
              </w:rPr>
              <w:t>實驗結果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b w:val="0"/>
                <w:bCs w:val="0"/>
                <w:i/>
                <w:iCs/>
                <w:vertAlign w:val="subscript"/>
              </w:rPr>
              <w:t xml:space="preserve"> </w:t>
            </w:r>
            <w:r w:rsidRPr="003E5C2A">
              <w:rPr>
                <w:b w:val="0"/>
                <w:bCs w:val="0"/>
              </w:rPr>
              <w:t xml:space="preserve">= </w:t>
            </w:r>
            <w:r>
              <w:rPr>
                <w:b w:val="0"/>
                <w:bCs w:val="0"/>
              </w:rPr>
              <w:t>8</w:t>
            </w:r>
            <w:r w:rsidRPr="003E5C2A">
              <w:rPr>
                <w:rFonts w:hint="eastAsia"/>
                <w:b w:val="0"/>
                <w:bCs w:val="0"/>
              </w:rPr>
              <w:t>0</w:t>
            </w:r>
            <w:r w:rsidRPr="003E5C2A">
              <w:rPr>
                <w:b w:val="0"/>
                <w:bCs w:val="0"/>
              </w:rPr>
              <w:t>,</w:t>
            </w:r>
            <w:r w:rsidRPr="003E5C2A">
              <w:rPr>
                <w:b w:val="0"/>
                <w:bCs w:val="0"/>
                <w:i/>
                <w:iCs/>
              </w:rPr>
              <w:t>M</w:t>
            </w:r>
            <w:r w:rsidRPr="003E5C2A">
              <w:rPr>
                <w:b w:val="0"/>
                <w:bCs w:val="0"/>
              </w:rPr>
              <w:t>=18,</w:t>
            </w:r>
            <w:r w:rsidRPr="003E5C2A">
              <w:rPr>
                <w:b w:val="0"/>
                <w:bCs w:val="0"/>
                <w:i/>
                <w:iCs/>
              </w:rPr>
              <w:t>C</w:t>
            </w:r>
            <w:r w:rsidRPr="003E5C2A">
              <w:rPr>
                <w:b w:val="0"/>
                <w:bCs w:val="0"/>
              </w:rPr>
              <w:t>=H,</w:t>
            </w:r>
            <w:r w:rsidRPr="003E5C2A">
              <w:rPr>
                <w:rFonts w:hint="eastAsia"/>
                <w:b w:val="0"/>
                <w:bCs w:val="0"/>
              </w:rPr>
              <w:t xml:space="preserve"> </w:t>
            </w:r>
            <w:r w:rsidRPr="003E5C2A">
              <w:rPr>
                <w:rFonts w:hint="eastAsia"/>
                <w:b w:val="0"/>
                <w:bCs w:val="0"/>
              </w:rPr>
              <w:t>進行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rFonts w:hint="eastAsia"/>
                <w:b w:val="0"/>
                <w:bCs w:val="0"/>
              </w:rPr>
              <w:t>參數變更</w:t>
            </w:r>
            <w:bookmarkEnd w:id="93"/>
          </w:p>
        </w:tc>
      </w:tr>
      <w:tr w:rsidR="00A05539" w14:paraId="58623E32" w14:textId="01F3594E" w:rsidTr="003E5C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43BCAE" w14:textId="78B5E429" w:rsidR="00A05539" w:rsidRPr="003E5C2A" w:rsidRDefault="00A05539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3E5C2A">
              <w:rPr>
                <w:rFonts w:hint="eastAsia"/>
                <w:noProof/>
              </w:rPr>
              <w:drawing>
                <wp:inline distT="0" distB="0" distL="0" distR="0" wp14:anchorId="74FEE696" wp14:editId="60D4C760">
                  <wp:extent cx="1440000" cy="1440000"/>
                  <wp:effectExtent l="0" t="0" r="0" b="0"/>
                  <wp:docPr id="347" name="圖片 3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7" name="圖片 347"/>
                          <pic:cNvPicPr/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AA1130" w14:textId="071CD026" w:rsidR="00A05539" w:rsidRPr="003E5C2A" w:rsidRDefault="00A05539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E5C2A">
              <w:rPr>
                <w:rFonts w:hint="eastAsia"/>
                <w:noProof/>
              </w:rPr>
              <w:drawing>
                <wp:inline distT="0" distB="0" distL="0" distR="0" wp14:anchorId="7769F188" wp14:editId="1823AFCF">
                  <wp:extent cx="1440000" cy="1440000"/>
                  <wp:effectExtent l="0" t="0" r="0" b="0"/>
                  <wp:docPr id="348" name="圖片 3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8" name="圖片 348"/>
                          <pic:cNvPicPr/>
                        </pic:nvPicPr>
                        <pic:blipFill>
                          <a:blip r:embed="rId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B5B237" w14:textId="366A5DC9" w:rsidR="00A05539" w:rsidRPr="003E5C2A" w:rsidRDefault="00A05539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 w:rsidRPr="003E5C2A">
              <w:rPr>
                <w:rFonts w:hint="eastAsia"/>
                <w:noProof/>
              </w:rPr>
              <w:drawing>
                <wp:inline distT="0" distB="0" distL="0" distR="0" wp14:anchorId="299CAEC1" wp14:editId="7AE8E792">
                  <wp:extent cx="1440000" cy="1440000"/>
                  <wp:effectExtent l="0" t="0" r="0" b="0"/>
                  <wp:docPr id="349" name="圖片 3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9" name="圖片 349"/>
                          <pic:cNvPicPr/>
                        </pic:nvPicPr>
                        <pic:blipFill>
                          <a:blip r:embed="rId9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05539" w14:paraId="07218D02" w14:textId="2882E09E" w:rsidTr="003E5C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F8E33F" w14:textId="4D7EFD53" w:rsidR="00A05539" w:rsidRPr="003E5C2A" w:rsidRDefault="00A05539" w:rsidP="00A05539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3E5C2A">
              <w:rPr>
                <w:rFonts w:hint="eastAsia"/>
                <w:b w:val="0"/>
                <w:bCs w:val="0"/>
              </w:rPr>
              <w:t>(</w:t>
            </w:r>
            <w:r w:rsidRPr="003E5C2A">
              <w:rPr>
                <w:b w:val="0"/>
                <w:bCs w:val="0"/>
              </w:rPr>
              <w:t>a)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b w:val="0"/>
                <w:bCs w:val="0"/>
                <w:i/>
                <w:iCs/>
                <w:vertAlign w:val="subscript"/>
              </w:rPr>
              <w:t xml:space="preserve"> </w:t>
            </w:r>
            <w:r w:rsidRPr="003E5C2A">
              <w:rPr>
                <w:b w:val="0"/>
                <w:bCs w:val="0"/>
              </w:rPr>
              <w:t>= 60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32D4FC" w14:textId="24610DA1" w:rsidR="00A05539" w:rsidRPr="003E5C2A" w:rsidRDefault="00A05539" w:rsidP="00A0553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E5C2A">
              <w:rPr>
                <w:rFonts w:hint="eastAsia"/>
              </w:rPr>
              <w:t>(</w:t>
            </w:r>
            <w:r w:rsidRPr="003E5C2A">
              <w:t>b)</w:t>
            </w:r>
            <w:proofErr w:type="spellStart"/>
            <w:r w:rsidRPr="003E5C2A">
              <w:rPr>
                <w:i/>
                <w:iCs/>
              </w:rPr>
              <w:t>QR</w:t>
            </w:r>
            <w:r w:rsidRPr="003E5C2A">
              <w:rPr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i/>
                <w:iCs/>
                <w:vertAlign w:val="subscript"/>
              </w:rPr>
              <w:t xml:space="preserve"> </w:t>
            </w:r>
            <w:r w:rsidRPr="003E5C2A">
              <w:t>= 80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EFE8E3" w14:textId="6752C34E" w:rsidR="00A05539" w:rsidRPr="003E5C2A" w:rsidRDefault="00A05539" w:rsidP="00A0553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E5C2A">
              <w:rPr>
                <w:rFonts w:hint="eastAsia"/>
              </w:rPr>
              <w:t>(</w:t>
            </w:r>
            <w:r w:rsidRPr="003E5C2A">
              <w:t>c)</w:t>
            </w:r>
            <w:r w:rsidRPr="003E5C2A">
              <w:rPr>
                <w:rFonts w:hint="eastAsia"/>
                <w:noProof/>
              </w:rPr>
              <w:t xml:space="preserve"> </w:t>
            </w:r>
            <w:proofErr w:type="spellStart"/>
            <w:r w:rsidRPr="003E5C2A">
              <w:rPr>
                <w:i/>
                <w:iCs/>
              </w:rPr>
              <w:t>QR</w:t>
            </w:r>
            <w:r w:rsidRPr="003E5C2A">
              <w:rPr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i/>
                <w:iCs/>
                <w:vertAlign w:val="subscript"/>
              </w:rPr>
              <w:t xml:space="preserve"> </w:t>
            </w:r>
            <w:r w:rsidRPr="003E5C2A">
              <w:t>= 100</w:t>
            </w:r>
          </w:p>
        </w:tc>
      </w:tr>
      <w:tr w:rsidR="00A05539" w14:paraId="5AE85B64" w14:textId="77777777" w:rsidTr="003E5C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D77675" w14:textId="3AFC15C3" w:rsidR="00A05539" w:rsidRPr="003E5C2A" w:rsidRDefault="00A05539" w:rsidP="00A05539">
            <w:pPr>
              <w:spacing w:line="360" w:lineRule="auto"/>
              <w:jc w:val="center"/>
              <w:rPr>
                <w:b w:val="0"/>
                <w:bCs w:val="0"/>
              </w:rPr>
            </w:pPr>
            <w:bookmarkStart w:id="94" w:name="_Ref109650582"/>
            <w:bookmarkStart w:id="95" w:name="_Toc109633312"/>
            <w:r w:rsidRPr="003E5C2A">
              <w:rPr>
                <w:b w:val="0"/>
                <w:bCs w:val="0"/>
              </w:rPr>
              <w:t>圖</w:t>
            </w:r>
            <w:r w:rsidRPr="003E5C2A">
              <w:rPr>
                <w:b w:val="0"/>
                <w:bCs w:val="0"/>
              </w:rPr>
              <w:t xml:space="preserve"> </w:t>
            </w:r>
            <w:r w:rsidRPr="003E5C2A">
              <w:fldChar w:fldCharType="begin"/>
            </w:r>
            <w:r w:rsidRPr="003E5C2A">
              <w:rPr>
                <w:b w:val="0"/>
                <w:bCs w:val="0"/>
              </w:rPr>
              <w:instrText xml:space="preserve"> SEQ </w:instrText>
            </w:r>
            <w:r w:rsidRPr="003E5C2A">
              <w:rPr>
                <w:b w:val="0"/>
                <w:bCs w:val="0"/>
              </w:rPr>
              <w:instrText>圖</w:instrText>
            </w:r>
            <w:r w:rsidRPr="003E5C2A">
              <w:rPr>
                <w:b w:val="0"/>
                <w:bCs w:val="0"/>
              </w:rPr>
              <w:instrText xml:space="preserve"> \* ARABIC </w:instrText>
            </w:r>
            <w:r w:rsidRPr="003E5C2A">
              <w:fldChar w:fldCharType="separate"/>
            </w:r>
            <w:r w:rsidR="00D35CAE">
              <w:rPr>
                <w:b w:val="0"/>
                <w:bCs w:val="0"/>
                <w:noProof/>
              </w:rPr>
              <w:t>28</w:t>
            </w:r>
            <w:r w:rsidRPr="003E5C2A">
              <w:fldChar w:fldCharType="end"/>
            </w:r>
            <w:bookmarkEnd w:id="94"/>
            <w:r w:rsidRPr="003E5C2A">
              <w:rPr>
                <w:rFonts w:hint="eastAsia"/>
                <w:b w:val="0"/>
                <w:bCs w:val="0"/>
              </w:rPr>
              <w:t xml:space="preserve"> </w:t>
            </w:r>
            <w:r w:rsidRPr="003E5C2A">
              <w:rPr>
                <w:b w:val="0"/>
                <w:bCs w:val="0"/>
              </w:rPr>
              <w:t xml:space="preserve"> </w:t>
            </w:r>
            <w:r w:rsidRPr="003E5C2A">
              <w:rPr>
                <w:rFonts w:hint="eastAsia"/>
                <w:b w:val="0"/>
                <w:bCs w:val="0"/>
              </w:rPr>
              <w:t>第二組內外雙層都具有彩色</w:t>
            </w:r>
            <w:r w:rsidRPr="003E5C2A">
              <w:rPr>
                <w:b w:val="0"/>
                <w:bCs w:val="0"/>
              </w:rPr>
              <w:t>QR Code</w:t>
            </w:r>
            <w:r w:rsidRPr="003E5C2A">
              <w:rPr>
                <w:rFonts w:hint="eastAsia"/>
                <w:b w:val="0"/>
                <w:bCs w:val="0"/>
              </w:rPr>
              <w:t>的視覺化巢狀</w:t>
            </w:r>
            <w:r w:rsidRPr="003E5C2A">
              <w:rPr>
                <w:b w:val="0"/>
                <w:bCs w:val="0"/>
              </w:rPr>
              <w:t>QR Code</w:t>
            </w:r>
            <w:r w:rsidRPr="003E5C2A">
              <w:rPr>
                <w:rFonts w:hint="eastAsia"/>
                <w:b w:val="0"/>
                <w:bCs w:val="0"/>
              </w:rPr>
              <w:t>實驗結果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b w:val="0"/>
                <w:bCs w:val="0"/>
                <w:i/>
                <w:iCs/>
                <w:vertAlign w:val="subscript"/>
              </w:rPr>
              <w:t xml:space="preserve"> </w:t>
            </w:r>
            <w:r w:rsidRPr="003E5C2A">
              <w:rPr>
                <w:b w:val="0"/>
                <w:bCs w:val="0"/>
              </w:rPr>
              <w:t>= 100,</w:t>
            </w:r>
            <w:r w:rsidRPr="003E5C2A">
              <w:rPr>
                <w:b w:val="0"/>
                <w:bCs w:val="0"/>
                <w:i/>
                <w:iCs/>
              </w:rPr>
              <w:t>M</w:t>
            </w:r>
            <w:r w:rsidRPr="003E5C2A">
              <w:rPr>
                <w:b w:val="0"/>
                <w:bCs w:val="0"/>
              </w:rPr>
              <w:t>=18,</w:t>
            </w:r>
            <w:r w:rsidRPr="003E5C2A">
              <w:rPr>
                <w:b w:val="0"/>
                <w:bCs w:val="0"/>
                <w:i/>
                <w:iCs/>
              </w:rPr>
              <w:t>C</w:t>
            </w:r>
            <w:r w:rsidRPr="003E5C2A">
              <w:rPr>
                <w:b w:val="0"/>
                <w:bCs w:val="0"/>
              </w:rPr>
              <w:t>=H,</w:t>
            </w:r>
            <w:r w:rsidRPr="003E5C2A">
              <w:rPr>
                <w:rFonts w:hint="eastAsia"/>
                <w:b w:val="0"/>
                <w:bCs w:val="0"/>
              </w:rPr>
              <w:t xml:space="preserve"> </w:t>
            </w:r>
            <w:r w:rsidRPr="003E5C2A">
              <w:rPr>
                <w:rFonts w:hint="eastAsia"/>
                <w:b w:val="0"/>
                <w:bCs w:val="0"/>
              </w:rPr>
              <w:t>進行</w:t>
            </w:r>
            <w:proofErr w:type="spellStart"/>
            <w:r w:rsidRPr="003E5C2A">
              <w:rPr>
                <w:b w:val="0"/>
                <w:bCs w:val="0"/>
                <w:i/>
                <w:iCs/>
              </w:rPr>
              <w:t>QR</w:t>
            </w:r>
            <w:r w:rsidRPr="003E5C2A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3E5C2A">
              <w:rPr>
                <w:rFonts w:hint="eastAsia"/>
                <w:b w:val="0"/>
                <w:bCs w:val="0"/>
              </w:rPr>
              <w:t>參數變更</w:t>
            </w:r>
            <w:bookmarkEnd w:id="95"/>
          </w:p>
        </w:tc>
      </w:tr>
    </w:tbl>
    <w:p w14:paraId="153F80DB" w14:textId="4C075996" w:rsidR="00496841" w:rsidRPr="0024756D" w:rsidRDefault="00496841" w:rsidP="000E1FF7">
      <w:pPr>
        <w:pStyle w:val="3"/>
        <w:numPr>
          <w:ilvl w:val="0"/>
          <w:numId w:val="0"/>
        </w:numPr>
        <w:ind w:left="480" w:hanging="480"/>
        <w:rPr>
          <w:b/>
          <w:bCs w:val="0"/>
        </w:rPr>
      </w:pPr>
      <w:bookmarkStart w:id="96" w:name="_Toc108611751"/>
      <w:r w:rsidRPr="0024756D">
        <w:rPr>
          <w:b/>
          <w:bCs w:val="0"/>
        </w:rPr>
        <w:t>4.</w:t>
      </w:r>
      <w:r w:rsidR="00635322" w:rsidRPr="0024756D">
        <w:rPr>
          <w:b/>
          <w:bCs w:val="0"/>
        </w:rPr>
        <w:t>4</w:t>
      </w:r>
      <w:r w:rsidRPr="0024756D">
        <w:rPr>
          <w:b/>
          <w:bCs w:val="0"/>
        </w:rPr>
        <w:t>.2</w:t>
      </w:r>
      <w:r w:rsidR="00717C8C" w:rsidRPr="0024756D">
        <w:rPr>
          <w:rFonts w:hint="eastAsia"/>
          <w:b/>
          <w:bCs w:val="0"/>
          <w:color w:val="000000" w:themeColor="text1"/>
        </w:rPr>
        <w:t>外層</w:t>
      </w:r>
      <w:r w:rsidRPr="0024756D">
        <w:rPr>
          <w:rFonts w:hint="eastAsia"/>
          <w:b/>
          <w:bCs w:val="0"/>
          <w:color w:val="000000" w:themeColor="text1"/>
        </w:rPr>
        <w:t>具彩色圖案背景</w:t>
      </w:r>
      <w:r w:rsidRPr="0024756D">
        <w:rPr>
          <w:rFonts w:hint="eastAsia"/>
          <w:b/>
          <w:bCs w:val="0"/>
          <w:color w:val="000000" w:themeColor="text1"/>
        </w:rPr>
        <w:t xml:space="preserve">QR </w:t>
      </w:r>
      <w:r w:rsidR="00717C8C">
        <w:rPr>
          <w:b/>
          <w:bCs w:val="0"/>
          <w:color w:val="000000" w:themeColor="text1"/>
        </w:rPr>
        <w:t>C</w:t>
      </w:r>
      <w:r w:rsidRPr="0024756D">
        <w:rPr>
          <w:rFonts w:hint="eastAsia"/>
          <w:b/>
          <w:bCs w:val="0"/>
          <w:color w:val="000000" w:themeColor="text1"/>
        </w:rPr>
        <w:t>ode</w:t>
      </w:r>
      <w:r w:rsidRPr="0024756D">
        <w:rPr>
          <w:rFonts w:hint="eastAsia"/>
          <w:b/>
          <w:bCs w:val="0"/>
          <w:color w:val="000000" w:themeColor="text1"/>
        </w:rPr>
        <w:t>視覺化巢狀</w:t>
      </w:r>
      <w:r w:rsidRPr="0024756D">
        <w:rPr>
          <w:rFonts w:hint="eastAsia"/>
          <w:b/>
          <w:bCs w:val="0"/>
          <w:color w:val="000000" w:themeColor="text1"/>
        </w:rPr>
        <w:t xml:space="preserve">QR </w:t>
      </w:r>
      <w:r w:rsidR="00717C8C">
        <w:rPr>
          <w:b/>
          <w:bCs w:val="0"/>
          <w:color w:val="000000" w:themeColor="text1"/>
        </w:rPr>
        <w:t>C</w:t>
      </w:r>
      <w:r w:rsidRPr="0024756D">
        <w:rPr>
          <w:rFonts w:hint="eastAsia"/>
          <w:b/>
          <w:bCs w:val="0"/>
          <w:color w:val="000000" w:themeColor="text1"/>
        </w:rPr>
        <w:t>ode</w:t>
      </w:r>
      <w:r w:rsidRPr="0024756D">
        <w:rPr>
          <w:rFonts w:hint="eastAsia"/>
          <w:b/>
          <w:bCs w:val="0"/>
        </w:rPr>
        <w:t>實驗結果</w:t>
      </w:r>
      <w:bookmarkEnd w:id="96"/>
    </w:p>
    <w:p w14:paraId="6F719C6C" w14:textId="1F7893C5" w:rsidR="001067EB" w:rsidRPr="00CE5A3F" w:rsidRDefault="004E3847" w:rsidP="000E1FF7">
      <w:pPr>
        <w:spacing w:line="360" w:lineRule="auto"/>
        <w:ind w:firstLine="480"/>
        <w:jc w:val="both"/>
      </w:pPr>
      <w:r>
        <w:rPr>
          <w:rFonts w:hint="eastAsia"/>
        </w:rPr>
        <w:t>另</w:t>
      </w:r>
      <w:r w:rsidRPr="00CE5A3F">
        <w:rPr>
          <w:rFonts w:hint="eastAsia"/>
        </w:rPr>
        <w:t>外，我們將探討</w:t>
      </w:r>
      <w:r w:rsidR="00363224" w:rsidRPr="00CE5A3F">
        <w:rPr>
          <w:rFonts w:hint="eastAsia"/>
        </w:rPr>
        <w:t>具彩色圖案背景的內層</w:t>
      </w:r>
      <w:r w:rsidR="00363224" w:rsidRPr="00CE5A3F">
        <w:rPr>
          <w:rFonts w:hint="eastAsia"/>
        </w:rPr>
        <w:t>QR code</w:t>
      </w:r>
      <w:r w:rsidR="00363224" w:rsidRPr="00CE5A3F">
        <w:rPr>
          <w:rFonts w:hint="eastAsia"/>
        </w:rPr>
        <w:t>視覺化巢狀</w:t>
      </w:r>
      <w:r w:rsidR="00363224" w:rsidRPr="00CE5A3F">
        <w:rPr>
          <w:rFonts w:hint="eastAsia"/>
        </w:rPr>
        <w:t>QR code</w:t>
      </w:r>
      <w:r w:rsidR="00363224" w:rsidRPr="00CE5A3F">
        <w:rPr>
          <w:rFonts w:hint="eastAsia"/>
        </w:rPr>
        <w:t>。便是</w:t>
      </w:r>
      <w:r w:rsidR="00E358DB">
        <w:fldChar w:fldCharType="begin"/>
      </w:r>
      <w:r w:rsidR="00E358DB">
        <w:instrText xml:space="preserve"> </w:instrText>
      </w:r>
      <w:r w:rsidR="00E358DB">
        <w:rPr>
          <w:rFonts w:hint="eastAsia"/>
        </w:rPr>
        <w:instrText>REF _Ref109650692 \h</w:instrText>
      </w:r>
      <w:r w:rsidR="00E358DB">
        <w:instrText xml:space="preserve"> </w:instrText>
      </w:r>
      <w:r w:rsidR="00E358DB">
        <w:fldChar w:fldCharType="separate"/>
      </w:r>
      <w:r w:rsidR="00E358DB" w:rsidRPr="009C3040">
        <w:t>圖</w:t>
      </w:r>
      <w:r w:rsidR="00E358DB" w:rsidRPr="009C3040">
        <w:t xml:space="preserve"> </w:t>
      </w:r>
      <w:r w:rsidR="00E358DB">
        <w:rPr>
          <w:noProof/>
        </w:rPr>
        <w:t>29</w:t>
      </w:r>
      <w:r w:rsidR="00E358DB">
        <w:fldChar w:fldCharType="end"/>
      </w:r>
      <w:r w:rsidR="00363224" w:rsidRPr="00CE5A3F">
        <w:rPr>
          <w:rFonts w:hint="eastAsia"/>
        </w:rPr>
        <w:t>到</w:t>
      </w:r>
      <w:r w:rsidR="00E358DB">
        <w:fldChar w:fldCharType="begin"/>
      </w:r>
      <w:r w:rsidR="00E358DB">
        <w:instrText xml:space="preserve"> </w:instrText>
      </w:r>
      <w:r w:rsidR="00E358DB">
        <w:rPr>
          <w:rFonts w:hint="eastAsia"/>
        </w:rPr>
        <w:instrText>REF _Ref109650712 \h</w:instrText>
      </w:r>
      <w:r w:rsidR="00E358DB">
        <w:instrText xml:space="preserve"> </w:instrText>
      </w:r>
      <w:r w:rsidR="00E358DB">
        <w:fldChar w:fldCharType="separate"/>
      </w:r>
      <w:r w:rsidR="00E358DB" w:rsidRPr="009C3040">
        <w:rPr>
          <w:rFonts w:cs="Times New Roman (本文 CS 字型)"/>
          <w:color w:val="000000" w:themeColor="text1"/>
        </w:rPr>
        <w:t>圖</w:t>
      </w:r>
      <w:r w:rsidR="00E358DB" w:rsidRPr="009C3040">
        <w:rPr>
          <w:rFonts w:cs="Times New Roman (本文 CS 字型)"/>
          <w:color w:val="000000" w:themeColor="text1"/>
        </w:rPr>
        <w:t xml:space="preserve"> </w:t>
      </w:r>
      <w:r w:rsidR="00E358DB">
        <w:rPr>
          <w:rFonts w:cs="Times New Roman (本文 CS 字型)"/>
          <w:noProof/>
          <w:color w:val="000000" w:themeColor="text1"/>
        </w:rPr>
        <w:t>31</w:t>
      </w:r>
      <w:r w:rsidR="00E358DB">
        <w:fldChar w:fldCharType="end"/>
      </w:r>
      <w:r w:rsidR="00CE5A3F">
        <w:rPr>
          <w:rFonts w:hint="eastAsia"/>
        </w:rPr>
        <w:t>三</w:t>
      </w:r>
      <w:r w:rsidR="00363224" w:rsidRPr="00CE5A3F">
        <w:rPr>
          <w:rFonts w:hint="eastAsia"/>
        </w:rPr>
        <w:t>組視覺化巢狀</w:t>
      </w:r>
      <w:r w:rsidR="00363224" w:rsidRPr="00CE5A3F">
        <w:t>QR Code</w:t>
      </w:r>
      <w:r w:rsidR="001067EB" w:rsidRPr="00CE5A3F">
        <w:rPr>
          <w:rFonts w:hint="eastAsia"/>
        </w:rPr>
        <w:t>，</w:t>
      </w:r>
      <w:proofErr w:type="spellStart"/>
      <w:r w:rsidR="001067EB" w:rsidRPr="00CE5A3F">
        <w:t>QR</w:t>
      </w:r>
      <w:r w:rsidR="001067EB" w:rsidRPr="007E73F1">
        <w:rPr>
          <w:vertAlign w:val="subscript"/>
        </w:rPr>
        <w:t>nested</w:t>
      </w:r>
      <w:proofErr w:type="spellEnd"/>
      <w:r w:rsidR="001067EB" w:rsidRPr="00CE5A3F">
        <w:rPr>
          <w:rFonts w:hint="eastAsia"/>
        </w:rPr>
        <w:t>中的兩個文字編碼內容放置</w:t>
      </w:r>
      <w:r w:rsidR="001067EB" w:rsidRPr="00CE5A3F">
        <w:t>表</w:t>
      </w:r>
      <w:r w:rsidR="00CE4FB0">
        <w:t>6</w:t>
      </w:r>
      <w:r w:rsidR="00363224" w:rsidRPr="00CE5A3F">
        <w:rPr>
          <w:rFonts w:hint="eastAsia"/>
        </w:rPr>
        <w:t>，</w:t>
      </w:r>
      <w:r w:rsidR="00363224" w:rsidRPr="00CE5A3F">
        <w:rPr>
          <w:rFonts w:hint="eastAsia"/>
        </w:rPr>
        <w:t>M=18</w:t>
      </w:r>
      <w:r w:rsidR="00363224" w:rsidRPr="00CE5A3F">
        <w:rPr>
          <w:rFonts w:hint="eastAsia"/>
        </w:rPr>
        <w:t>且</w:t>
      </w:r>
      <w:r w:rsidR="00363224" w:rsidRPr="00CE5A3F">
        <w:rPr>
          <w:rFonts w:hint="eastAsia"/>
        </w:rPr>
        <w:t>C=H</w:t>
      </w:r>
      <w:r w:rsidR="001067EB" w:rsidRPr="00CE5A3F">
        <w:rPr>
          <w:rFonts w:hint="eastAsia"/>
        </w:rPr>
        <w:t>，</w:t>
      </w:r>
      <w:proofErr w:type="spellStart"/>
      <w:r w:rsidR="001067EB" w:rsidRPr="00CE5A3F">
        <w:t>QR</w:t>
      </w:r>
      <w:r w:rsidR="001067EB" w:rsidRPr="007E73F1">
        <w:rPr>
          <w:vertAlign w:val="subscript"/>
        </w:rPr>
        <w:t>out</w:t>
      </w:r>
      <w:proofErr w:type="spellEnd"/>
      <w:r w:rsidR="00363224" w:rsidRPr="00CE5A3F">
        <w:rPr>
          <w:rFonts w:hint="eastAsia"/>
        </w:rPr>
        <w:t>資料模組中心保留值進行</w:t>
      </w:r>
      <w:r w:rsidR="00363224" w:rsidRPr="00CE5A3F">
        <w:t>60%</w:t>
      </w:r>
      <w:r w:rsidR="00363224" w:rsidRPr="00CE5A3F">
        <w:rPr>
          <w:rFonts w:hint="eastAsia"/>
        </w:rPr>
        <w:t>、</w:t>
      </w:r>
      <w:r w:rsidR="00363224" w:rsidRPr="00CE5A3F">
        <w:t>80%</w:t>
      </w:r>
      <w:r w:rsidR="00363224" w:rsidRPr="00CE5A3F">
        <w:rPr>
          <w:rFonts w:hint="eastAsia"/>
        </w:rPr>
        <w:t>與</w:t>
      </w:r>
      <w:r w:rsidR="00363224" w:rsidRPr="00CE5A3F">
        <w:t>100%</w:t>
      </w:r>
      <w:r w:rsidR="00363224" w:rsidRPr="00CE5A3F">
        <w:rPr>
          <w:rFonts w:hint="eastAsia"/>
        </w:rPr>
        <w:t>，三個</w:t>
      </w:r>
      <w:r w:rsidR="00363224" w:rsidRPr="00CE5A3F">
        <w:rPr>
          <w:rFonts w:hint="eastAsia"/>
        </w:rPr>
        <w:lastRenderedPageBreak/>
        <w:t>值作為變數參數，反覆掃描測試</w:t>
      </w:r>
      <w:r w:rsidR="00363224" w:rsidRPr="00CE5A3F">
        <w:t>10</w:t>
      </w:r>
      <w:r w:rsidR="00363224" w:rsidRPr="00CE5A3F">
        <w:rPr>
          <w:rFonts w:hint="eastAsia"/>
        </w:rPr>
        <w:t>次</w:t>
      </w:r>
      <w:proofErr w:type="spellStart"/>
      <w:r w:rsidR="001067EB" w:rsidRPr="00CE5A3F">
        <w:t>QR</w:t>
      </w:r>
      <w:r w:rsidR="001067EB" w:rsidRPr="007E73F1">
        <w:rPr>
          <w:vertAlign w:val="subscript"/>
        </w:rPr>
        <w:t>nested</w:t>
      </w:r>
      <w:proofErr w:type="spellEnd"/>
      <w:r w:rsidR="001067EB" w:rsidRPr="00CE5A3F">
        <w:rPr>
          <w:rFonts w:hint="eastAsia"/>
        </w:rPr>
        <w:t>的資料</w:t>
      </w:r>
      <w:r w:rsidR="00363224" w:rsidRPr="00CE5A3F">
        <w:rPr>
          <w:rFonts w:hint="eastAsia"/>
        </w:rPr>
        <w:t>並</w:t>
      </w:r>
      <w:r w:rsidR="001067EB" w:rsidRPr="00CE5A3F">
        <w:rPr>
          <w:rFonts w:hint="eastAsia"/>
        </w:rPr>
        <w:t>將</w:t>
      </w:r>
      <w:r w:rsidR="00E358DB">
        <w:fldChar w:fldCharType="begin"/>
      </w:r>
      <w:r w:rsidR="00E358DB">
        <w:instrText xml:space="preserve"> </w:instrText>
      </w:r>
      <w:r w:rsidR="00E358DB">
        <w:rPr>
          <w:rFonts w:hint="eastAsia"/>
        </w:rPr>
        <w:instrText>REF _Ref109650622 \h</w:instrText>
      </w:r>
      <w:r w:rsidR="00E358DB">
        <w:instrText xml:space="preserve"> </w:instrText>
      </w:r>
      <w:r w:rsidR="00E358DB">
        <w:fldChar w:fldCharType="separate"/>
      </w:r>
      <w:r w:rsidR="00E358DB" w:rsidRPr="00BF4F37">
        <w:rPr>
          <w:rFonts w:cs="Times New Roman (本文 CS 字型)"/>
        </w:rPr>
        <w:t>表</w:t>
      </w:r>
      <w:r w:rsidR="00E358DB" w:rsidRPr="00BF4F37">
        <w:rPr>
          <w:rFonts w:cs="Times New Roman (本文 CS 字型)"/>
        </w:rPr>
        <w:t xml:space="preserve"> </w:t>
      </w:r>
      <w:r w:rsidR="00E358DB">
        <w:rPr>
          <w:rFonts w:cs="Times New Roman (本文 CS 字型)"/>
          <w:noProof/>
        </w:rPr>
        <w:t>8</w:t>
      </w:r>
      <w:r w:rsidR="00E358DB">
        <w:fldChar w:fldCharType="end"/>
      </w:r>
      <w:r w:rsidR="001067EB" w:rsidRPr="00CE5A3F">
        <w:rPr>
          <w:rFonts w:hint="eastAsia"/>
        </w:rPr>
        <w:t>填入正確</w:t>
      </w:r>
      <w:r w:rsidR="00363224" w:rsidRPr="00CE5A3F">
        <w:rPr>
          <w:rFonts w:hint="eastAsia"/>
        </w:rPr>
        <w:t>解碼情形。</w:t>
      </w:r>
      <w:r w:rsidR="007D6071" w:rsidRPr="00CE5A3F">
        <w:rPr>
          <w:rFonts w:hint="eastAsia"/>
        </w:rPr>
        <w:t>因為</w:t>
      </w:r>
      <w:proofErr w:type="spellStart"/>
      <w:r w:rsidR="007D6071" w:rsidRPr="00CE5A3F">
        <w:t>QR</w:t>
      </w:r>
      <w:r w:rsidR="007D6071" w:rsidRPr="007E73F1">
        <w:rPr>
          <w:vertAlign w:val="subscript"/>
        </w:rPr>
        <w:t>in</w:t>
      </w:r>
      <w:proofErr w:type="spellEnd"/>
      <w:r w:rsidR="007D6071" w:rsidRPr="00CE5A3F">
        <w:rPr>
          <w:rFonts w:hint="eastAsia"/>
        </w:rPr>
        <w:t>不需要具有彩色圖案作為背景的原因，</w:t>
      </w:r>
      <w:r w:rsidR="00B02663" w:rsidRPr="00CE5A3F">
        <w:rPr>
          <w:rFonts w:hint="eastAsia"/>
        </w:rPr>
        <w:t>而</w:t>
      </w:r>
      <w:proofErr w:type="spellStart"/>
      <w:r w:rsidR="007D6071" w:rsidRPr="00CE5A3F">
        <w:t>QR</w:t>
      </w:r>
      <w:r w:rsidR="007D6071" w:rsidRPr="007E73F1">
        <w:rPr>
          <w:vertAlign w:val="subscript"/>
        </w:rPr>
        <w:t>in</w:t>
      </w:r>
      <w:proofErr w:type="spellEnd"/>
      <w:r w:rsidR="007D6071" w:rsidRPr="00CE5A3F">
        <w:rPr>
          <w:rFonts w:hint="eastAsia"/>
        </w:rPr>
        <w:t>的模組皆為完整的黑與白色，</w:t>
      </w:r>
      <w:r w:rsidR="00B02663" w:rsidRPr="00CE5A3F">
        <w:rPr>
          <w:rFonts w:hint="eastAsia"/>
        </w:rPr>
        <w:t>使得</w:t>
      </w:r>
      <w:r w:rsidR="007D6071" w:rsidRPr="00CE5A3F">
        <w:rPr>
          <w:rFonts w:hint="eastAsia"/>
        </w:rPr>
        <w:t>閱讀器皆能夠</w:t>
      </w:r>
      <w:r w:rsidR="00B02663" w:rsidRPr="00CE5A3F">
        <w:rPr>
          <w:rFonts w:hint="eastAsia"/>
        </w:rPr>
        <w:t>完整的掃描到</w:t>
      </w:r>
      <w:proofErr w:type="spellStart"/>
      <w:r w:rsidR="00B02663" w:rsidRPr="00CE5A3F">
        <w:t>MSG</w:t>
      </w:r>
      <w:r w:rsidR="00B02663" w:rsidRPr="007E73F1">
        <w:rPr>
          <w:vertAlign w:val="subscript"/>
        </w:rPr>
        <w:t>in</w:t>
      </w:r>
      <w:proofErr w:type="spellEnd"/>
      <w:r w:rsidR="00B02663" w:rsidRPr="00CE5A3F">
        <w:rPr>
          <w:rFonts w:hint="eastAsia"/>
        </w:rPr>
        <w:t>內容。於是我們將焦點聚焦在</w:t>
      </w:r>
      <w:proofErr w:type="spellStart"/>
      <w:r w:rsidR="00B02663" w:rsidRPr="00CE5A3F">
        <w:t>QR</w:t>
      </w:r>
      <w:r w:rsidR="00B02663" w:rsidRPr="007E73F1">
        <w:rPr>
          <w:vertAlign w:val="subscript"/>
        </w:rPr>
        <w:t>out</w:t>
      </w:r>
      <w:proofErr w:type="spellEnd"/>
      <w:r w:rsidR="00B02663" w:rsidRPr="00CE5A3F">
        <w:rPr>
          <w:rFonts w:hint="eastAsia"/>
        </w:rPr>
        <w:t>的正確率上。從表中能夠得出，</w:t>
      </w:r>
      <w:proofErr w:type="spellStart"/>
      <w:r w:rsidR="00B02663" w:rsidRPr="00CE5A3F">
        <w:t>QR</w:t>
      </w:r>
      <w:r w:rsidR="00B02663" w:rsidRPr="007E73F1">
        <w:rPr>
          <w:vertAlign w:val="subscript"/>
        </w:rPr>
        <w:t>outo</w:t>
      </w:r>
      <w:proofErr w:type="spellEnd"/>
      <w:r w:rsidR="00B02663" w:rsidRPr="00CE5A3F">
        <w:rPr>
          <w:rFonts w:hint="eastAsia"/>
        </w:rPr>
        <w:t>大於</w:t>
      </w:r>
      <w:r w:rsidR="00B02663" w:rsidRPr="00CE5A3F">
        <w:t>80%</w:t>
      </w:r>
      <w:r w:rsidR="00B02663" w:rsidRPr="00CE5A3F">
        <w:rPr>
          <w:rFonts w:hint="eastAsia"/>
        </w:rPr>
        <w:t>開始增加閱讀器能夠</w:t>
      </w:r>
      <w:r w:rsidR="00941931" w:rsidRPr="00CE5A3F">
        <w:rPr>
          <w:rFonts w:hint="eastAsia"/>
        </w:rPr>
        <w:t>掃描得到</w:t>
      </w:r>
      <w:proofErr w:type="spellStart"/>
      <w:r w:rsidR="00941931" w:rsidRPr="00CE5A3F">
        <w:t>MSG</w:t>
      </w:r>
      <w:r w:rsidR="00941931" w:rsidRPr="007E73F1">
        <w:rPr>
          <w:vertAlign w:val="subscript"/>
        </w:rPr>
        <w:t>out</w:t>
      </w:r>
      <w:proofErr w:type="spellEnd"/>
      <w:r w:rsidR="00941931" w:rsidRPr="00CE5A3F">
        <w:rPr>
          <w:rFonts w:hint="eastAsia"/>
        </w:rPr>
        <w:t>的機率。並從實測得知，要掃到</w:t>
      </w:r>
      <w:r w:rsidR="00941931" w:rsidRPr="00CE5A3F">
        <w:t>80%</w:t>
      </w:r>
      <w:r w:rsidR="00941931" w:rsidRPr="00CE5A3F">
        <w:rPr>
          <w:rFonts w:hint="eastAsia"/>
        </w:rPr>
        <w:t>的</w:t>
      </w:r>
      <w:proofErr w:type="spellStart"/>
      <w:r w:rsidR="00941931" w:rsidRPr="00CE5A3F">
        <w:t>QR</w:t>
      </w:r>
      <w:r w:rsidR="00941931" w:rsidRPr="007E73F1">
        <w:rPr>
          <w:vertAlign w:val="subscript"/>
        </w:rPr>
        <w:t>nested</w:t>
      </w:r>
      <w:proofErr w:type="spellEnd"/>
      <w:r w:rsidR="00941931" w:rsidRPr="00CE5A3F">
        <w:rPr>
          <w:rFonts w:hint="eastAsia"/>
        </w:rPr>
        <w:t>需要比平時掃描的距離還要更遠</w:t>
      </w:r>
      <w:r w:rsidR="007C5866">
        <w:rPr>
          <w:rFonts w:hint="eastAsia"/>
        </w:rPr>
        <w:t>至少</w:t>
      </w:r>
      <w:r w:rsidR="00941931" w:rsidRPr="00CE5A3F">
        <w:t>10</w:t>
      </w:r>
      <w:r w:rsidR="00941931" w:rsidRPr="00CE5A3F">
        <w:rPr>
          <w:rFonts w:hint="eastAsia"/>
        </w:rPr>
        <w:t>公分</w:t>
      </w:r>
      <w:r w:rsidR="007C5866">
        <w:rPr>
          <w:rFonts w:hint="eastAsia"/>
        </w:rPr>
        <w:t>以上</w:t>
      </w:r>
      <w:r w:rsidR="00941931" w:rsidRPr="00CE5A3F">
        <w:rPr>
          <w:rFonts w:hint="eastAsia"/>
        </w:rPr>
        <w:t>，才能勉強成功掃描到內容，並且</w:t>
      </w:r>
      <w:r w:rsidR="007C5866">
        <w:rPr>
          <w:rFonts w:hint="eastAsia"/>
        </w:rPr>
        <w:t>實驗當下，我們發現掃瞄器</w:t>
      </w:r>
      <w:r w:rsidR="00941931" w:rsidRPr="00CE5A3F">
        <w:rPr>
          <w:rFonts w:hint="eastAsia"/>
        </w:rPr>
        <w:t>時不時會有跳動的現象產生</w:t>
      </w:r>
      <w:r w:rsidR="007C5866">
        <w:rPr>
          <w:rFonts w:hint="eastAsia"/>
        </w:rPr>
        <w:t>，從產生出的圖形可以得知，當閱讀器掃描到</w:t>
      </w:r>
      <w:proofErr w:type="spellStart"/>
      <w:r w:rsidR="007C5866">
        <w:t>QR</w:t>
      </w:r>
      <w:r w:rsidR="007C5866" w:rsidRPr="007C5866">
        <w:rPr>
          <w:vertAlign w:val="subscript"/>
        </w:rPr>
        <w:t>nested</w:t>
      </w:r>
      <w:proofErr w:type="spellEnd"/>
      <w:r w:rsidR="007C5866">
        <w:rPr>
          <w:rFonts w:hint="eastAsia"/>
        </w:rPr>
        <w:t>時，會因為模組的顏色濃淡，而增加或減少</w:t>
      </w:r>
      <w:proofErr w:type="spellStart"/>
      <w:r w:rsidR="007C5866">
        <w:t>QR</w:t>
      </w:r>
      <w:r w:rsidR="007C5866" w:rsidRPr="007C5866">
        <w:rPr>
          <w:vertAlign w:val="subscript"/>
        </w:rPr>
        <w:t>out</w:t>
      </w:r>
      <w:proofErr w:type="spellEnd"/>
      <w:r w:rsidR="007C5866">
        <w:rPr>
          <w:rFonts w:hint="eastAsia"/>
        </w:rPr>
        <w:t>的辨識度與解碼成功率</w:t>
      </w:r>
      <w:r w:rsidR="00941931" w:rsidRPr="00CE5A3F">
        <w:rPr>
          <w:rFonts w:hint="eastAsia"/>
        </w:rPr>
        <w:t>。</w:t>
      </w:r>
    </w:p>
    <w:p w14:paraId="757C28E7" w14:textId="7908E7A1" w:rsidR="00B02663" w:rsidRPr="007D6071" w:rsidRDefault="00941931" w:rsidP="000E1FF7">
      <w:pPr>
        <w:ind w:firstLine="480"/>
        <w:jc w:val="both"/>
        <w:rPr>
          <w:color w:val="000000" w:themeColor="text1"/>
        </w:rPr>
      </w:pPr>
      <w:r>
        <w:rPr>
          <w:rFonts w:hint="eastAsia"/>
          <w:color w:val="000000" w:themeColor="text1"/>
        </w:rPr>
        <w:t xml:space="preserve"> </w:t>
      </w:r>
    </w:p>
    <w:p w14:paraId="6AC3EB0B" w14:textId="105E96A3" w:rsidR="001067EB" w:rsidRDefault="001067EB" w:rsidP="000E1FF7">
      <w:pPr>
        <w:pStyle w:val="af5"/>
        <w:keepNext/>
        <w:spacing w:line="360" w:lineRule="auto"/>
        <w:jc w:val="both"/>
        <w:rPr>
          <w:rFonts w:cs="Times New Roman (本文 CS 字型)"/>
          <w:noProof/>
          <w:sz w:val="24"/>
          <w:szCs w:val="24"/>
        </w:rPr>
      </w:pPr>
      <w:bookmarkStart w:id="97" w:name="_Ref109650622"/>
      <w:bookmarkStart w:id="98" w:name="_Toc109633401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8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97"/>
      <w:r w:rsidRPr="00C92F41">
        <w:rPr>
          <w:rFonts w:cs="Times New Roman (本文 CS 字型)"/>
          <w:noProof/>
          <w:sz w:val="24"/>
          <w:szCs w:val="24"/>
        </w:rPr>
        <w:t xml:space="preserve"> </w:t>
      </w:r>
      <w:r w:rsidR="00AB4ED3">
        <w:rPr>
          <w:rFonts w:cs="Times New Roman (本文 CS 字型)" w:hint="eastAsia"/>
          <w:noProof/>
          <w:sz w:val="24"/>
          <w:szCs w:val="24"/>
        </w:rPr>
        <w:t>外</w:t>
      </w:r>
      <w:r w:rsidR="007A554B">
        <w:rPr>
          <w:rFonts w:cs="Times New Roman (本文 CS 字型)" w:hint="eastAsia"/>
          <w:noProof/>
          <w:sz w:val="24"/>
          <w:szCs w:val="24"/>
        </w:rPr>
        <w:t>部單背景視覺化巢狀</w:t>
      </w:r>
      <w:r w:rsidR="007A554B">
        <w:rPr>
          <w:rFonts w:cs="Times New Roman (本文 CS 字型)"/>
          <w:noProof/>
          <w:sz w:val="24"/>
          <w:szCs w:val="24"/>
        </w:rPr>
        <w:t>QR Code</w:t>
      </w:r>
      <w:r w:rsidR="00AB4ED3">
        <w:rPr>
          <w:rFonts w:cs="Times New Roman (本文 CS 字型)" w:hint="eastAsia"/>
          <w:noProof/>
          <w:sz w:val="24"/>
          <w:szCs w:val="24"/>
        </w:rPr>
        <w:t>的各組</w:t>
      </w:r>
      <w:r>
        <w:rPr>
          <w:rFonts w:cs="Times New Roman (本文 CS 字型)" w:hint="eastAsia"/>
          <w:noProof/>
          <w:sz w:val="24"/>
          <w:szCs w:val="24"/>
        </w:rPr>
        <w:t>資料模組</w:t>
      </w:r>
      <w:r w:rsidRPr="00695862">
        <w:rPr>
          <w:rFonts w:cs="Times New Roman (本文 CS 字型)" w:hint="eastAsia"/>
          <w:noProof/>
          <w:sz w:val="24"/>
          <w:szCs w:val="24"/>
        </w:rPr>
        <w:t>中心保留值</w:t>
      </w:r>
      <w:r>
        <w:rPr>
          <w:rFonts w:cs="Times New Roman (本文 CS 字型)" w:hint="eastAsia"/>
          <w:noProof/>
          <w:sz w:val="24"/>
          <w:szCs w:val="24"/>
        </w:rPr>
        <w:t>解碼成功率</w:t>
      </w:r>
      <w:bookmarkEnd w:id="98"/>
    </w:p>
    <w:tbl>
      <w:tblPr>
        <w:tblW w:w="8281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070"/>
        <w:gridCol w:w="2070"/>
        <w:gridCol w:w="2070"/>
        <w:gridCol w:w="2071"/>
      </w:tblGrid>
      <w:tr w:rsidR="00BC5710" w:rsidRPr="00BC5710" w14:paraId="363B909F" w14:textId="77777777" w:rsidTr="00BC5710">
        <w:trPr>
          <w:trHeight w:val="433"/>
        </w:trPr>
        <w:tc>
          <w:tcPr>
            <w:tcW w:w="207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B59D09" w14:textId="77777777" w:rsidR="00BC5710" w:rsidRPr="00E358DB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E358DB">
              <w:rPr>
                <w:rFonts w:ascii="標楷體" w:hAnsi="標楷體" w:hint="eastAsia"/>
                <w:b/>
                <w:bCs/>
                <w:color w:val="000000"/>
              </w:rPr>
              <w:t>資料模組中心保留值</w:t>
            </w:r>
          </w:p>
        </w:tc>
        <w:tc>
          <w:tcPr>
            <w:tcW w:w="6211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563BA8" w14:textId="77777777" w:rsidR="00BC5710" w:rsidRPr="00E358DB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E358DB">
              <w:rPr>
                <w:rFonts w:ascii="標楷體" w:hAnsi="標楷體" w:hint="eastAsia"/>
                <w:b/>
                <w:bCs/>
                <w:color w:val="000000"/>
              </w:rPr>
              <w:t>資料模組正確模組值的中心區域比例解碼正確率</w:t>
            </w:r>
          </w:p>
        </w:tc>
      </w:tr>
      <w:tr w:rsidR="00BC5710" w:rsidRPr="00BC5710" w14:paraId="7025260D" w14:textId="77777777" w:rsidTr="00B1061C">
        <w:trPr>
          <w:trHeight w:val="433"/>
        </w:trPr>
        <w:tc>
          <w:tcPr>
            <w:tcW w:w="207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627EF84" w14:textId="77777777" w:rsidR="00BC5710" w:rsidRPr="00E358DB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1C66EE" w14:textId="77777777" w:rsidR="00BC5710" w:rsidRPr="00E358DB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E358DB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Pr="00E358DB">
              <w:rPr>
                <w:rFonts w:cs="Times New Roman"/>
                <w:b/>
                <w:bCs/>
                <w:color w:val="000000"/>
              </w:rPr>
              <w:t>1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A59959" w14:textId="77777777" w:rsidR="00BC5710" w:rsidRPr="00E358DB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E358DB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Pr="00E358DB">
              <w:rPr>
                <w:rFonts w:cs="Times New Roman"/>
                <w:b/>
                <w:bCs/>
                <w:color w:val="000000"/>
              </w:rPr>
              <w:t>13</w:t>
            </w:r>
          </w:p>
        </w:tc>
        <w:tc>
          <w:tcPr>
            <w:tcW w:w="20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F8997D" w14:textId="77777777" w:rsidR="00BC5710" w:rsidRPr="00E358DB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E358DB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Pr="00E358DB">
              <w:rPr>
                <w:rFonts w:cs="Times New Roman"/>
                <w:b/>
                <w:bCs/>
                <w:color w:val="000000"/>
              </w:rPr>
              <w:t>14</w:t>
            </w:r>
          </w:p>
        </w:tc>
      </w:tr>
      <w:tr w:rsidR="00BC5710" w:rsidRPr="00BC5710" w14:paraId="228ACFA5" w14:textId="77777777" w:rsidTr="00B1061C">
        <w:trPr>
          <w:trHeight w:val="542"/>
        </w:trPr>
        <w:tc>
          <w:tcPr>
            <w:tcW w:w="20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31B22A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E358DB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E358DB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o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8CCF65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E358DB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E358DB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FD433D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E358DB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E358DB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20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094436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E358DB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E358DB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</w:tr>
      <w:tr w:rsidR="00BC5710" w:rsidRPr="00BC5710" w14:paraId="19E5E163" w14:textId="77777777" w:rsidTr="00B1061C">
        <w:trPr>
          <w:trHeight w:val="461"/>
        </w:trPr>
        <w:tc>
          <w:tcPr>
            <w:tcW w:w="20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4CA284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E358DB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0376ED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E358DB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F614D3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E358DB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20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89BB5F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E358DB">
              <w:rPr>
                <w:rFonts w:eastAsia="新細明體" w:cs="Times New Roman"/>
                <w:color w:val="000000"/>
              </w:rPr>
              <w:t>0%</w:t>
            </w:r>
          </w:p>
        </w:tc>
      </w:tr>
      <w:tr w:rsidR="00BC5710" w:rsidRPr="00BC5710" w14:paraId="00AB8E50" w14:textId="77777777" w:rsidTr="00B1061C">
        <w:trPr>
          <w:trHeight w:val="461"/>
        </w:trPr>
        <w:tc>
          <w:tcPr>
            <w:tcW w:w="20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045D72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E358DB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81A704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E358DB">
              <w:rPr>
                <w:rFonts w:eastAsia="新細明體" w:cs="Times New Roman"/>
                <w:color w:val="9C0006"/>
              </w:rPr>
              <w:t>5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F14507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E358DB">
              <w:rPr>
                <w:rFonts w:eastAsia="新細明體" w:cs="Times New Roman"/>
                <w:color w:val="9C0006"/>
              </w:rPr>
              <w:t>50%</w:t>
            </w:r>
          </w:p>
        </w:tc>
        <w:tc>
          <w:tcPr>
            <w:tcW w:w="20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F2120F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E358DB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06B493FC" w14:textId="77777777" w:rsidTr="00B1061C">
        <w:trPr>
          <w:trHeight w:val="461"/>
        </w:trPr>
        <w:tc>
          <w:tcPr>
            <w:tcW w:w="207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7F43C4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E358DB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579297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E358DB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9F8EBC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E358DB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20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33A101" w14:textId="77777777" w:rsidR="00BC5710" w:rsidRPr="00E358DB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E358DB">
              <w:rPr>
                <w:rFonts w:eastAsia="新細明體" w:cs="Times New Roman"/>
                <w:color w:val="9C0006"/>
              </w:rPr>
              <w:t>100%</w:t>
            </w:r>
          </w:p>
        </w:tc>
      </w:tr>
    </w:tbl>
    <w:p w14:paraId="79F80E74" w14:textId="77777777" w:rsidR="00B1061C" w:rsidRDefault="00B1061C">
      <w:r>
        <w:br w:type="page"/>
      </w:r>
    </w:p>
    <w:tbl>
      <w:tblPr>
        <w:tblW w:w="8281" w:type="dxa"/>
        <w:tblInd w:w="1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8281"/>
      </w:tblGrid>
      <w:tr w:rsidR="00B1061C" w:rsidRPr="00BC5710" w14:paraId="723A457C" w14:textId="77777777" w:rsidTr="00B1061C">
        <w:trPr>
          <w:trHeight w:val="461"/>
        </w:trPr>
        <w:tc>
          <w:tcPr>
            <w:tcW w:w="82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918F7C" w14:textId="322CC115" w:rsidR="00B1061C" w:rsidRPr="00BC5710" w:rsidRDefault="00B1061C" w:rsidP="00466CA5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</w:tr>
    </w:tbl>
    <w:tbl>
      <w:tblPr>
        <w:tblStyle w:val="4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30"/>
        <w:gridCol w:w="2694"/>
        <w:gridCol w:w="2772"/>
      </w:tblGrid>
      <w:tr w:rsidR="00B1061C" w14:paraId="0ED8A242" w14:textId="54067D9C" w:rsidTr="00466C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D277D0" w14:textId="37FE30E6" w:rsidR="00B1061C" w:rsidRPr="00794B48" w:rsidRDefault="00466CA5" w:rsidP="00466CA5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2DA6AD77" wp14:editId="6E5973C3">
                  <wp:extent cx="1440000" cy="1440000"/>
                  <wp:effectExtent l="0" t="0" r="0" b="0"/>
                  <wp:docPr id="577" name="圖片 5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7" name="圖片 577"/>
                          <pic:cNvPicPr/>
                        </pic:nvPicPr>
                        <pic:blipFill>
                          <a:blip r:embed="rId9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4B3FBB" w14:textId="77777777" w:rsidR="00B1061C" w:rsidRPr="00794B48" w:rsidRDefault="00B1061C" w:rsidP="00466CA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390EB442" wp14:editId="36CDB0FA">
                  <wp:extent cx="1440000" cy="1440000"/>
                  <wp:effectExtent l="0" t="0" r="0" b="0"/>
                  <wp:docPr id="578" name="圖片 5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8" name="圖片 578"/>
                          <pic:cNvPicPr/>
                        </pic:nvPicPr>
                        <pic:blipFill>
                          <a:blip r:embed="rId9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0DAFBA" w14:textId="0C918244" w:rsidR="00B1061C" w:rsidRPr="00794B48" w:rsidRDefault="00B1061C" w:rsidP="00466CA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 w:rsidRPr="00794B48">
              <w:rPr>
                <w:noProof/>
              </w:rPr>
              <w:drawing>
                <wp:inline distT="0" distB="0" distL="0" distR="0" wp14:anchorId="453F163D" wp14:editId="2044EA18">
                  <wp:extent cx="1440000" cy="1440000"/>
                  <wp:effectExtent l="0" t="0" r="0" b="0"/>
                  <wp:docPr id="579" name="圖片 5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9" name="圖片 579"/>
                          <pic:cNvPicPr/>
                        </pic:nvPicPr>
                        <pic:blipFill>
                          <a:blip r:embed="rId9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1061C" w14:paraId="3265C178" w14:textId="601B352E" w:rsidTr="00466C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D56FBB" w14:textId="77777777" w:rsidR="00B1061C" w:rsidRPr="00794B48" w:rsidRDefault="00B1061C" w:rsidP="00466CA5">
            <w:pPr>
              <w:pStyle w:val="a3"/>
              <w:numPr>
                <w:ilvl w:val="0"/>
                <w:numId w:val="7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proofErr w:type="spellStart"/>
            <w:r w:rsidRPr="006D104D">
              <w:rPr>
                <w:rFonts w:hint="eastAsia"/>
                <w:b w:val="0"/>
                <w:bCs w:val="0"/>
                <w:i/>
                <w:iCs/>
              </w:rPr>
              <w:t>Q</w:t>
            </w:r>
            <w:r w:rsidRPr="006D104D">
              <w:rPr>
                <w:b w:val="0"/>
                <w:bCs w:val="0"/>
                <w:i/>
                <w:iCs/>
              </w:rPr>
              <w:t>R</w:t>
            </w:r>
            <w:r w:rsidRPr="006D104D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794B48">
              <w:rPr>
                <w:b w:val="0"/>
                <w:bCs w:val="0"/>
              </w:rPr>
              <w:t>=60%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2C23CA" w14:textId="77777777" w:rsidR="00B1061C" w:rsidRPr="00794B48" w:rsidRDefault="00B1061C" w:rsidP="00466CA5">
            <w:pPr>
              <w:pStyle w:val="a3"/>
              <w:numPr>
                <w:ilvl w:val="0"/>
                <w:numId w:val="7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80%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D411E9" w14:textId="2CDED39B" w:rsidR="00B1061C" w:rsidRPr="006D104D" w:rsidRDefault="00B1061C" w:rsidP="00466CA5">
            <w:pPr>
              <w:pStyle w:val="a3"/>
              <w:numPr>
                <w:ilvl w:val="0"/>
                <w:numId w:val="7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100%</w:t>
            </w:r>
          </w:p>
        </w:tc>
      </w:tr>
      <w:tr w:rsidR="00466CA5" w14:paraId="0CEF2A8D" w14:textId="78BFD635" w:rsidTr="00466C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89A2CA" w14:textId="60AF6C7B" w:rsidR="00466CA5" w:rsidRPr="009C3040" w:rsidRDefault="00466CA5" w:rsidP="00466CA5">
            <w:pPr>
              <w:spacing w:line="360" w:lineRule="auto"/>
              <w:ind w:firstLine="480"/>
              <w:jc w:val="center"/>
              <w:rPr>
                <w:b w:val="0"/>
                <w:bCs w:val="0"/>
              </w:rPr>
            </w:pPr>
            <w:bookmarkStart w:id="99" w:name="_Ref109650692"/>
            <w:bookmarkStart w:id="100" w:name="_Toc109633313"/>
            <w:r w:rsidRPr="009C3040">
              <w:rPr>
                <w:b w:val="0"/>
                <w:bCs w:val="0"/>
              </w:rPr>
              <w:t>圖</w:t>
            </w:r>
            <w:r w:rsidRPr="009C3040">
              <w:rPr>
                <w:b w:val="0"/>
                <w:bCs w:val="0"/>
              </w:rPr>
              <w:t xml:space="preserve"> </w:t>
            </w:r>
            <w:r w:rsidRPr="009C3040">
              <w:fldChar w:fldCharType="begin"/>
            </w:r>
            <w:r w:rsidRPr="009C3040">
              <w:rPr>
                <w:b w:val="0"/>
                <w:bCs w:val="0"/>
              </w:rPr>
              <w:instrText xml:space="preserve"> SEQ </w:instrText>
            </w:r>
            <w:r w:rsidRPr="009C3040">
              <w:rPr>
                <w:b w:val="0"/>
                <w:bCs w:val="0"/>
              </w:rPr>
              <w:instrText>圖</w:instrText>
            </w:r>
            <w:r w:rsidRPr="009C3040">
              <w:rPr>
                <w:b w:val="0"/>
                <w:bCs w:val="0"/>
              </w:rPr>
              <w:instrText xml:space="preserve"> \* ARABIC </w:instrText>
            </w:r>
            <w:r w:rsidRPr="009C3040">
              <w:fldChar w:fldCharType="separate"/>
            </w:r>
            <w:r w:rsidR="00D35CAE">
              <w:rPr>
                <w:b w:val="0"/>
                <w:bCs w:val="0"/>
                <w:noProof/>
              </w:rPr>
              <w:t>29</w:t>
            </w:r>
            <w:r w:rsidRPr="009C3040">
              <w:fldChar w:fldCharType="end"/>
            </w:r>
            <w:bookmarkEnd w:id="99"/>
            <w:r w:rsidRPr="009C3040">
              <w:rPr>
                <w:rFonts w:hint="eastAsia"/>
                <w:b w:val="0"/>
                <w:bCs w:val="0"/>
              </w:rPr>
              <w:t xml:space="preserve"> </w:t>
            </w:r>
            <w:r>
              <w:rPr>
                <w:rFonts w:hint="eastAsia"/>
                <w:b w:val="0"/>
                <w:bCs w:val="0"/>
              </w:rPr>
              <w:t>第一組</w:t>
            </w:r>
            <w:r w:rsidRPr="009C3040">
              <w:rPr>
                <w:rFonts w:hint="eastAsia"/>
                <w:b w:val="0"/>
                <w:bCs w:val="0"/>
              </w:rPr>
              <w:t>僅外層具彩色圖案背景的視覺化巢狀</w:t>
            </w:r>
            <w:r w:rsidRPr="009C3040">
              <w:rPr>
                <w:rFonts w:hint="eastAsia"/>
                <w:b w:val="0"/>
                <w:bCs w:val="0"/>
              </w:rPr>
              <w:t>QR code</w:t>
            </w:r>
            <w:r w:rsidRPr="009C3040">
              <w:rPr>
                <w:rFonts w:hint="eastAsia"/>
                <w:b w:val="0"/>
                <w:bCs w:val="0"/>
              </w:rPr>
              <w:t>，</w:t>
            </w:r>
            <w:proofErr w:type="spellStart"/>
            <w:r w:rsidRPr="009C3040">
              <w:rPr>
                <w:rFonts w:hint="eastAsia"/>
                <w:b w:val="0"/>
                <w:bCs w:val="0"/>
              </w:rPr>
              <w:t>Q</w:t>
            </w:r>
            <w:r w:rsidRPr="009C3040">
              <w:rPr>
                <w:b w:val="0"/>
                <w:bCs w:val="0"/>
              </w:rPr>
              <w:t>R</w:t>
            </w:r>
            <w:r w:rsidRPr="009C3040">
              <w:rPr>
                <w:b w:val="0"/>
                <w:bCs w:val="0"/>
                <w:vertAlign w:val="subscript"/>
              </w:rPr>
              <w:t>outo</w:t>
            </w:r>
            <w:proofErr w:type="spellEnd"/>
            <w:r w:rsidRPr="009C3040">
              <w:rPr>
                <w:rFonts w:hint="eastAsia"/>
                <w:b w:val="0"/>
                <w:bCs w:val="0"/>
              </w:rPr>
              <w:t>參數變更</w:t>
            </w:r>
            <w:bookmarkEnd w:id="100"/>
          </w:p>
        </w:tc>
      </w:tr>
    </w:tbl>
    <w:p w14:paraId="70D4424C" w14:textId="77777777" w:rsidR="009C3040" w:rsidRPr="007956BC" w:rsidRDefault="009C3040" w:rsidP="00466CA5">
      <w:pPr>
        <w:spacing w:line="360" w:lineRule="auto"/>
        <w:ind w:firstLine="480"/>
        <w:jc w:val="center"/>
      </w:pPr>
    </w:p>
    <w:tbl>
      <w:tblPr>
        <w:tblStyle w:val="4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66"/>
        <w:gridCol w:w="2765"/>
        <w:gridCol w:w="2765"/>
      </w:tblGrid>
      <w:tr w:rsidR="009C3040" w14:paraId="2BCC30C7" w14:textId="4DCC1512" w:rsidTr="00466C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F17C91" w14:textId="77777777" w:rsidR="009C3040" w:rsidRPr="00794B48" w:rsidRDefault="009C3040" w:rsidP="00466CA5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007889C1" wp14:editId="1724DBC4">
                  <wp:extent cx="1440000" cy="1440000"/>
                  <wp:effectExtent l="0" t="0" r="0" b="0"/>
                  <wp:docPr id="584" name="圖片 5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4" name="圖片 584"/>
                          <pic:cNvPicPr/>
                        </pic:nvPicPr>
                        <pic:blipFill>
                          <a:blip r:embed="rId9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44931A" w14:textId="77777777" w:rsidR="009C3040" w:rsidRPr="00794B48" w:rsidRDefault="009C3040" w:rsidP="00466CA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380F78C4" wp14:editId="016C42D9">
                  <wp:extent cx="1440000" cy="1440000"/>
                  <wp:effectExtent l="0" t="0" r="0" b="0"/>
                  <wp:docPr id="585" name="圖片 5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5" name="圖片 585"/>
                          <pic:cNvPicPr/>
                        </pic:nvPicPr>
                        <pic:blipFill>
                          <a:blip r:embed="rId9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512D28" w14:textId="7BE08C2C" w:rsidR="009C3040" w:rsidRPr="00794B48" w:rsidRDefault="009C3040" w:rsidP="00466CA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 w:rsidRPr="00794B48">
              <w:rPr>
                <w:noProof/>
              </w:rPr>
              <w:drawing>
                <wp:inline distT="0" distB="0" distL="0" distR="0" wp14:anchorId="706E8139" wp14:editId="2D05014E">
                  <wp:extent cx="1440000" cy="1440000"/>
                  <wp:effectExtent l="0" t="0" r="0" b="0"/>
                  <wp:docPr id="586" name="圖片 5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6" name="圖片 586"/>
                          <pic:cNvPicPr/>
                        </pic:nvPicPr>
                        <pic:blipFill>
                          <a:blip r:embed="rId9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C3040" w14:paraId="76F9DF69" w14:textId="2A3E144D" w:rsidTr="00466C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77FE16" w14:textId="77777777" w:rsidR="009C3040" w:rsidRPr="00794B48" w:rsidRDefault="009C3040" w:rsidP="00466CA5">
            <w:pPr>
              <w:pStyle w:val="a3"/>
              <w:numPr>
                <w:ilvl w:val="0"/>
                <w:numId w:val="13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proofErr w:type="spellStart"/>
            <w:r w:rsidRPr="006D104D">
              <w:rPr>
                <w:rFonts w:hint="eastAsia"/>
                <w:b w:val="0"/>
                <w:bCs w:val="0"/>
                <w:i/>
                <w:iCs/>
              </w:rPr>
              <w:t>Q</w:t>
            </w:r>
            <w:r w:rsidRPr="006D104D">
              <w:rPr>
                <w:b w:val="0"/>
                <w:bCs w:val="0"/>
                <w:i/>
                <w:iCs/>
              </w:rPr>
              <w:t>R</w:t>
            </w:r>
            <w:r w:rsidRPr="006D104D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794B48">
              <w:rPr>
                <w:b w:val="0"/>
                <w:bCs w:val="0"/>
              </w:rPr>
              <w:t>=60%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5B69E2" w14:textId="77777777" w:rsidR="009C3040" w:rsidRPr="00794B48" w:rsidRDefault="009C3040" w:rsidP="00466CA5">
            <w:pPr>
              <w:pStyle w:val="a3"/>
              <w:numPr>
                <w:ilvl w:val="0"/>
                <w:numId w:val="13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80%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9D8D5D" w14:textId="5D873DAD" w:rsidR="009C3040" w:rsidRPr="006D104D" w:rsidRDefault="009C3040" w:rsidP="00466CA5">
            <w:pPr>
              <w:pStyle w:val="a3"/>
              <w:numPr>
                <w:ilvl w:val="0"/>
                <w:numId w:val="13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100%</w:t>
            </w:r>
          </w:p>
        </w:tc>
      </w:tr>
      <w:tr w:rsidR="009C3040" w14:paraId="31270AF2" w14:textId="7944F5E2" w:rsidTr="00466C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99DBC8" w14:textId="016CC5E9" w:rsidR="009C3040" w:rsidRPr="009C3040" w:rsidRDefault="009C3040" w:rsidP="00466CA5">
            <w:pPr>
              <w:spacing w:line="360" w:lineRule="auto"/>
              <w:ind w:firstLine="480"/>
              <w:jc w:val="center"/>
              <w:rPr>
                <w:b w:val="0"/>
                <w:bCs w:val="0"/>
              </w:rPr>
            </w:pPr>
            <w:bookmarkStart w:id="101" w:name="_Toc109633314"/>
            <w:r w:rsidRPr="009C3040">
              <w:rPr>
                <w:b w:val="0"/>
                <w:bCs w:val="0"/>
              </w:rPr>
              <w:t>圖</w:t>
            </w:r>
            <w:r w:rsidRPr="009C3040">
              <w:rPr>
                <w:b w:val="0"/>
                <w:bCs w:val="0"/>
              </w:rPr>
              <w:t xml:space="preserve"> </w:t>
            </w:r>
            <w:r w:rsidRPr="009C3040">
              <w:fldChar w:fldCharType="begin"/>
            </w:r>
            <w:r w:rsidRPr="009C3040">
              <w:rPr>
                <w:b w:val="0"/>
                <w:bCs w:val="0"/>
              </w:rPr>
              <w:instrText xml:space="preserve"> SEQ </w:instrText>
            </w:r>
            <w:r w:rsidRPr="009C3040">
              <w:rPr>
                <w:b w:val="0"/>
                <w:bCs w:val="0"/>
              </w:rPr>
              <w:instrText>圖</w:instrText>
            </w:r>
            <w:r w:rsidRPr="009C3040">
              <w:rPr>
                <w:b w:val="0"/>
                <w:bCs w:val="0"/>
              </w:rPr>
              <w:instrText xml:space="preserve"> \* ARABIC </w:instrText>
            </w:r>
            <w:r w:rsidRPr="009C3040">
              <w:fldChar w:fldCharType="separate"/>
            </w:r>
            <w:r w:rsidR="00D35CAE">
              <w:rPr>
                <w:b w:val="0"/>
                <w:bCs w:val="0"/>
                <w:noProof/>
              </w:rPr>
              <w:t>30</w:t>
            </w:r>
            <w:r w:rsidRPr="009C3040">
              <w:fldChar w:fldCharType="end"/>
            </w:r>
            <w:r w:rsidRPr="009C3040">
              <w:rPr>
                <w:rFonts w:hint="eastAsia"/>
                <w:b w:val="0"/>
                <w:bCs w:val="0"/>
              </w:rPr>
              <w:t xml:space="preserve"> </w:t>
            </w:r>
            <w:r w:rsidR="00466CA5">
              <w:rPr>
                <w:rFonts w:hint="eastAsia"/>
                <w:b w:val="0"/>
                <w:bCs w:val="0"/>
              </w:rPr>
              <w:t>第二組</w:t>
            </w:r>
            <w:r w:rsidRPr="009C3040">
              <w:rPr>
                <w:rFonts w:hint="eastAsia"/>
                <w:b w:val="0"/>
                <w:bCs w:val="0"/>
              </w:rPr>
              <w:t>僅外層具彩色圖案背景的視覺化巢狀</w:t>
            </w:r>
            <w:r w:rsidRPr="009C3040">
              <w:rPr>
                <w:rFonts w:hint="eastAsia"/>
                <w:b w:val="0"/>
                <w:bCs w:val="0"/>
              </w:rPr>
              <w:t>QR code</w:t>
            </w:r>
            <w:r w:rsidRPr="009C3040">
              <w:rPr>
                <w:rFonts w:hint="eastAsia"/>
                <w:b w:val="0"/>
                <w:bCs w:val="0"/>
              </w:rPr>
              <w:t>，</w:t>
            </w:r>
            <w:proofErr w:type="spellStart"/>
            <w:r w:rsidRPr="009C3040">
              <w:rPr>
                <w:rFonts w:hint="eastAsia"/>
                <w:b w:val="0"/>
                <w:bCs w:val="0"/>
              </w:rPr>
              <w:t>Q</w:t>
            </w:r>
            <w:r w:rsidRPr="009C3040">
              <w:rPr>
                <w:b w:val="0"/>
                <w:bCs w:val="0"/>
              </w:rPr>
              <w:t>R</w:t>
            </w:r>
            <w:r w:rsidRPr="00466CA5">
              <w:rPr>
                <w:b w:val="0"/>
                <w:bCs w:val="0"/>
              </w:rPr>
              <w:t>outo</w:t>
            </w:r>
            <w:proofErr w:type="spellEnd"/>
            <w:r w:rsidRPr="009C3040">
              <w:rPr>
                <w:rFonts w:hint="eastAsia"/>
                <w:b w:val="0"/>
                <w:bCs w:val="0"/>
              </w:rPr>
              <w:t>參數變更</w:t>
            </w:r>
            <w:bookmarkEnd w:id="101"/>
          </w:p>
        </w:tc>
      </w:tr>
    </w:tbl>
    <w:p w14:paraId="34CF49ED" w14:textId="77777777" w:rsidR="009C3040" w:rsidRPr="007956BC" w:rsidRDefault="009C3040" w:rsidP="00466CA5">
      <w:pPr>
        <w:spacing w:line="360" w:lineRule="auto"/>
        <w:ind w:firstLine="480"/>
        <w:jc w:val="center"/>
      </w:pPr>
    </w:p>
    <w:tbl>
      <w:tblPr>
        <w:tblStyle w:val="4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07"/>
        <w:gridCol w:w="2906"/>
        <w:gridCol w:w="2483"/>
      </w:tblGrid>
      <w:tr w:rsidR="009C3040" w14:paraId="2E2D5BC1" w14:textId="2ECEEDA9" w:rsidTr="00BF7C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4439767" w14:textId="77777777" w:rsidR="009C3040" w:rsidRPr="00794B48" w:rsidRDefault="009C3040" w:rsidP="00466CA5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3BFA1D00" wp14:editId="08CCBEAB">
                  <wp:extent cx="1440000" cy="1440000"/>
                  <wp:effectExtent l="0" t="0" r="0" b="0"/>
                  <wp:docPr id="587" name="圖片 58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7" name="圖片 587"/>
                          <pic:cNvPicPr/>
                        </pic:nvPicPr>
                        <pic:blipFill>
                          <a:blip r:embed="rId9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01419C4" w14:textId="77777777" w:rsidR="009C3040" w:rsidRPr="00794B48" w:rsidRDefault="009C3040" w:rsidP="00466CA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39C6390B" wp14:editId="7A2CE27A">
                  <wp:extent cx="1440000" cy="1440000"/>
                  <wp:effectExtent l="0" t="0" r="0" b="0"/>
                  <wp:docPr id="588" name="圖片 5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8" name="圖片 588"/>
                          <pic:cNvPicPr/>
                        </pic:nvPicPr>
                        <pic:blipFill>
                          <a:blip r:embed="rId9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38037FF" w14:textId="522DF604" w:rsidR="009C3040" w:rsidRPr="00794B48" w:rsidRDefault="009C3040" w:rsidP="00466CA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 w:rsidRPr="00794B48">
              <w:rPr>
                <w:noProof/>
              </w:rPr>
              <w:drawing>
                <wp:inline distT="0" distB="0" distL="0" distR="0" wp14:anchorId="4843D6C3" wp14:editId="6D92D27A">
                  <wp:extent cx="1440000" cy="1440000"/>
                  <wp:effectExtent l="0" t="0" r="0" b="0"/>
                  <wp:docPr id="589" name="圖片 5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9" name="圖片 589"/>
                          <pic:cNvPicPr/>
                        </pic:nvPicPr>
                        <pic:blipFill>
                          <a:blip r:embed="rId10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C3040" w14:paraId="54A6AEEC" w14:textId="78F1160A" w:rsidTr="009C30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25D601" w14:textId="77777777" w:rsidR="009C3040" w:rsidRPr="00794B48" w:rsidRDefault="009C3040" w:rsidP="00466CA5">
            <w:pPr>
              <w:pStyle w:val="a3"/>
              <w:numPr>
                <w:ilvl w:val="0"/>
                <w:numId w:val="14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proofErr w:type="spellStart"/>
            <w:r w:rsidRPr="006D104D">
              <w:rPr>
                <w:rFonts w:hint="eastAsia"/>
                <w:b w:val="0"/>
                <w:bCs w:val="0"/>
                <w:i/>
                <w:iCs/>
              </w:rPr>
              <w:t>Q</w:t>
            </w:r>
            <w:r w:rsidRPr="006D104D">
              <w:rPr>
                <w:b w:val="0"/>
                <w:bCs w:val="0"/>
                <w:i/>
                <w:iCs/>
              </w:rPr>
              <w:t>R</w:t>
            </w:r>
            <w:r w:rsidRPr="006D104D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794B48">
              <w:rPr>
                <w:b w:val="0"/>
                <w:bCs w:val="0"/>
              </w:rPr>
              <w:t>=60%</w:t>
            </w:r>
          </w:p>
        </w:tc>
        <w:tc>
          <w:tcPr>
            <w:tcW w:w="2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8FA480" w14:textId="77777777" w:rsidR="009C3040" w:rsidRPr="00794B48" w:rsidRDefault="009C3040" w:rsidP="00466CA5">
            <w:pPr>
              <w:pStyle w:val="a3"/>
              <w:numPr>
                <w:ilvl w:val="0"/>
                <w:numId w:val="14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80%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E766C2" w14:textId="5BEAD823" w:rsidR="009C3040" w:rsidRPr="006D104D" w:rsidRDefault="009C3040" w:rsidP="00466CA5">
            <w:pPr>
              <w:pStyle w:val="a3"/>
              <w:numPr>
                <w:ilvl w:val="0"/>
                <w:numId w:val="14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100%</w:t>
            </w:r>
          </w:p>
        </w:tc>
      </w:tr>
      <w:tr w:rsidR="009C3040" w14:paraId="4934F396" w14:textId="6F5DF452" w:rsidTr="009C30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72D173" w14:textId="7F513529" w:rsidR="009C3040" w:rsidRPr="009C3040" w:rsidRDefault="009C3040" w:rsidP="00466CA5">
            <w:pPr>
              <w:spacing w:line="360" w:lineRule="auto"/>
              <w:ind w:firstLine="480"/>
              <w:jc w:val="center"/>
              <w:rPr>
                <w:b w:val="0"/>
                <w:bCs w:val="0"/>
              </w:rPr>
            </w:pPr>
            <w:bookmarkStart w:id="102" w:name="_Ref109650712"/>
            <w:bookmarkStart w:id="103" w:name="_Toc109633315"/>
            <w:r w:rsidRPr="009C3040">
              <w:rPr>
                <w:rFonts w:cs="Times New Roman (本文 CS 字型)"/>
                <w:b w:val="0"/>
                <w:bCs w:val="0"/>
                <w:color w:val="000000" w:themeColor="text1"/>
              </w:rPr>
              <w:t>圖</w:t>
            </w:r>
            <w:r w:rsidRPr="009C3040">
              <w:rPr>
                <w:rFonts w:cs="Times New Roman (本文 CS 字型)"/>
                <w:b w:val="0"/>
                <w:bCs w:val="0"/>
                <w:color w:val="000000" w:themeColor="text1"/>
              </w:rPr>
              <w:t xml:space="preserve"> </w:t>
            </w:r>
            <w:r w:rsidRPr="009C3040">
              <w:rPr>
                <w:rFonts w:cs="Times New Roman (本文 CS 字型)"/>
                <w:color w:val="000000" w:themeColor="text1"/>
              </w:rPr>
              <w:fldChar w:fldCharType="begin"/>
            </w:r>
            <w:r w:rsidRPr="009C3040">
              <w:rPr>
                <w:rFonts w:cs="Times New Roman (本文 CS 字型)"/>
                <w:b w:val="0"/>
                <w:bCs w:val="0"/>
                <w:color w:val="000000" w:themeColor="text1"/>
              </w:rPr>
              <w:instrText xml:space="preserve"> SEQ </w:instrText>
            </w:r>
            <w:r w:rsidRPr="009C3040">
              <w:rPr>
                <w:rFonts w:cs="Times New Roman (本文 CS 字型)"/>
                <w:b w:val="0"/>
                <w:bCs w:val="0"/>
                <w:color w:val="000000" w:themeColor="text1"/>
              </w:rPr>
              <w:instrText>圖</w:instrText>
            </w:r>
            <w:r w:rsidRPr="009C3040">
              <w:rPr>
                <w:rFonts w:cs="Times New Roman (本文 CS 字型)"/>
                <w:b w:val="0"/>
                <w:bCs w:val="0"/>
                <w:color w:val="000000" w:themeColor="text1"/>
              </w:rPr>
              <w:instrText xml:space="preserve"> \* ARABIC </w:instrText>
            </w:r>
            <w:r w:rsidRPr="009C3040">
              <w:rPr>
                <w:rFonts w:cs="Times New Roman (本文 CS 字型)"/>
                <w:color w:val="000000" w:themeColor="text1"/>
              </w:rPr>
              <w:fldChar w:fldCharType="separate"/>
            </w:r>
            <w:r w:rsidR="00D35CAE">
              <w:rPr>
                <w:rFonts w:cs="Times New Roman (本文 CS 字型)"/>
                <w:b w:val="0"/>
                <w:bCs w:val="0"/>
                <w:noProof/>
                <w:color w:val="000000" w:themeColor="text1"/>
              </w:rPr>
              <w:t>31</w:t>
            </w:r>
            <w:r w:rsidRPr="009C3040">
              <w:rPr>
                <w:rFonts w:cs="Times New Roman (本文 CS 字型)"/>
                <w:color w:val="000000" w:themeColor="text1"/>
              </w:rPr>
              <w:fldChar w:fldCharType="end"/>
            </w:r>
            <w:bookmarkEnd w:id="102"/>
            <w:r w:rsidRPr="009C3040">
              <w:rPr>
                <w:rFonts w:hint="eastAsia"/>
                <w:b w:val="0"/>
                <w:bCs w:val="0"/>
              </w:rPr>
              <w:t xml:space="preserve"> </w:t>
            </w:r>
            <w:r w:rsidR="00466CA5">
              <w:rPr>
                <w:rFonts w:hint="eastAsia"/>
                <w:b w:val="0"/>
                <w:bCs w:val="0"/>
              </w:rPr>
              <w:t>第三組</w:t>
            </w:r>
            <w:r w:rsidRPr="009C3040">
              <w:rPr>
                <w:rFonts w:hint="eastAsia"/>
                <w:b w:val="0"/>
                <w:bCs w:val="0"/>
              </w:rPr>
              <w:t>僅外層具彩色圖案背景的視覺化巢狀</w:t>
            </w:r>
            <w:r w:rsidRPr="009C3040">
              <w:rPr>
                <w:rFonts w:hint="eastAsia"/>
                <w:b w:val="0"/>
                <w:bCs w:val="0"/>
              </w:rPr>
              <w:t>QR code</w:t>
            </w:r>
            <w:r w:rsidRPr="009C3040">
              <w:rPr>
                <w:rFonts w:hint="eastAsia"/>
                <w:b w:val="0"/>
                <w:bCs w:val="0"/>
              </w:rPr>
              <w:t>，</w:t>
            </w:r>
            <w:proofErr w:type="spellStart"/>
            <w:r w:rsidRPr="009C3040">
              <w:rPr>
                <w:rFonts w:hint="eastAsia"/>
                <w:b w:val="0"/>
                <w:bCs w:val="0"/>
              </w:rPr>
              <w:t>Q</w:t>
            </w:r>
            <w:r w:rsidRPr="009C3040">
              <w:rPr>
                <w:b w:val="0"/>
                <w:bCs w:val="0"/>
              </w:rPr>
              <w:t>R</w:t>
            </w:r>
            <w:r w:rsidRPr="009C3040">
              <w:rPr>
                <w:b w:val="0"/>
                <w:bCs w:val="0"/>
                <w:vertAlign w:val="subscript"/>
              </w:rPr>
              <w:t>outo</w:t>
            </w:r>
            <w:proofErr w:type="spellEnd"/>
            <w:r w:rsidRPr="009C3040">
              <w:rPr>
                <w:rFonts w:hint="eastAsia"/>
                <w:b w:val="0"/>
                <w:bCs w:val="0"/>
              </w:rPr>
              <w:t>參數變更</w:t>
            </w:r>
            <w:bookmarkEnd w:id="103"/>
          </w:p>
        </w:tc>
      </w:tr>
    </w:tbl>
    <w:p w14:paraId="39DB4234" w14:textId="77777777" w:rsidR="009C3040" w:rsidRDefault="009C3040">
      <w:r>
        <w:rPr>
          <w:b/>
          <w:bCs/>
        </w:rPr>
        <w:br w:type="page"/>
      </w:r>
    </w:p>
    <w:tbl>
      <w:tblPr>
        <w:tblStyle w:val="4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9C3040" w14:paraId="3F5D102C" w14:textId="77777777" w:rsidTr="009C30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52E663" w14:textId="70424844" w:rsidR="009C3040" w:rsidRPr="009C3040" w:rsidRDefault="009C3040" w:rsidP="009C3040">
            <w:pPr>
              <w:spacing w:line="360" w:lineRule="auto"/>
              <w:ind w:firstLine="480"/>
              <w:jc w:val="center"/>
              <w:rPr>
                <w:rFonts w:cs="Times New Roman (本文 CS 字型)"/>
                <w:b w:val="0"/>
                <w:bCs w:val="0"/>
                <w:color w:val="000000" w:themeColor="text1"/>
              </w:rPr>
            </w:pPr>
          </w:p>
        </w:tc>
      </w:tr>
    </w:tbl>
    <w:p w14:paraId="004BC3EE" w14:textId="2C3D816C" w:rsidR="00496841" w:rsidRPr="0024756D" w:rsidRDefault="00496841" w:rsidP="000E1FF7">
      <w:pPr>
        <w:pStyle w:val="3"/>
        <w:numPr>
          <w:ilvl w:val="0"/>
          <w:numId w:val="0"/>
        </w:numPr>
        <w:ind w:left="480" w:hanging="480"/>
        <w:rPr>
          <w:b/>
          <w:bCs w:val="0"/>
        </w:rPr>
      </w:pPr>
      <w:bookmarkStart w:id="104" w:name="_Toc108611752"/>
      <w:r w:rsidRPr="0024756D">
        <w:rPr>
          <w:b/>
          <w:bCs w:val="0"/>
        </w:rPr>
        <w:t>4.</w:t>
      </w:r>
      <w:r w:rsidR="00635322" w:rsidRPr="0024756D">
        <w:rPr>
          <w:b/>
          <w:bCs w:val="0"/>
        </w:rPr>
        <w:t>4</w:t>
      </w:r>
      <w:r w:rsidRPr="0024756D">
        <w:rPr>
          <w:b/>
          <w:bCs w:val="0"/>
        </w:rPr>
        <w:t xml:space="preserve">.3 </w:t>
      </w:r>
      <w:r w:rsidRPr="0024756D">
        <w:rPr>
          <w:rFonts w:hint="eastAsia"/>
          <w:b/>
          <w:bCs w:val="0"/>
          <w:color w:val="000000" w:themeColor="text1"/>
        </w:rPr>
        <w:t>具彩色圖案背景</w:t>
      </w:r>
      <w:r w:rsidR="004952B3" w:rsidRPr="0024756D">
        <w:rPr>
          <w:rFonts w:hint="eastAsia"/>
          <w:b/>
          <w:bCs w:val="0"/>
          <w:color w:val="000000" w:themeColor="text1"/>
        </w:rPr>
        <w:t>內</w:t>
      </w:r>
      <w:r w:rsidRPr="0024756D">
        <w:rPr>
          <w:rFonts w:hint="eastAsia"/>
          <w:b/>
          <w:bCs w:val="0"/>
          <w:color w:val="000000" w:themeColor="text1"/>
        </w:rPr>
        <w:t>層</w:t>
      </w:r>
      <w:r w:rsidRPr="0024756D">
        <w:rPr>
          <w:b/>
          <w:bCs w:val="0"/>
          <w:color w:val="000000" w:themeColor="text1"/>
        </w:rPr>
        <w:t xml:space="preserve">QR </w:t>
      </w:r>
      <w:r w:rsidR="007E73F1" w:rsidRPr="0024756D">
        <w:rPr>
          <w:rFonts w:hint="eastAsia"/>
          <w:b/>
          <w:bCs w:val="0"/>
          <w:color w:val="000000" w:themeColor="text1"/>
        </w:rPr>
        <w:t>C</w:t>
      </w:r>
      <w:r w:rsidRPr="0024756D">
        <w:rPr>
          <w:rFonts w:hint="eastAsia"/>
          <w:b/>
          <w:bCs w:val="0"/>
          <w:color w:val="000000" w:themeColor="text1"/>
        </w:rPr>
        <w:t>o</w:t>
      </w:r>
      <w:r w:rsidRPr="0024756D">
        <w:rPr>
          <w:b/>
          <w:bCs w:val="0"/>
          <w:color w:val="000000" w:themeColor="text1"/>
        </w:rPr>
        <w:t>de</w:t>
      </w:r>
      <w:r w:rsidRPr="0024756D">
        <w:rPr>
          <w:rFonts w:hint="eastAsia"/>
          <w:b/>
          <w:bCs w:val="0"/>
          <w:color w:val="000000" w:themeColor="text1"/>
        </w:rPr>
        <w:t>視覺化巢狀</w:t>
      </w:r>
      <w:r w:rsidRPr="0024756D">
        <w:rPr>
          <w:b/>
          <w:bCs w:val="0"/>
          <w:color w:val="000000" w:themeColor="text1"/>
        </w:rPr>
        <w:t xml:space="preserve">QR </w:t>
      </w:r>
      <w:r w:rsidR="007E73F1" w:rsidRPr="0024756D">
        <w:rPr>
          <w:b/>
          <w:bCs w:val="0"/>
          <w:color w:val="000000" w:themeColor="text1"/>
        </w:rPr>
        <w:t>C</w:t>
      </w:r>
      <w:r w:rsidRPr="0024756D">
        <w:rPr>
          <w:rFonts w:hint="eastAsia"/>
          <w:b/>
          <w:bCs w:val="0"/>
          <w:color w:val="000000" w:themeColor="text1"/>
        </w:rPr>
        <w:t>o</w:t>
      </w:r>
      <w:r w:rsidRPr="0024756D">
        <w:rPr>
          <w:b/>
          <w:bCs w:val="0"/>
          <w:color w:val="000000" w:themeColor="text1"/>
        </w:rPr>
        <w:t>de</w:t>
      </w:r>
      <w:r w:rsidRPr="0024756D">
        <w:rPr>
          <w:rFonts w:hint="eastAsia"/>
          <w:b/>
          <w:bCs w:val="0"/>
        </w:rPr>
        <w:t>實驗結果</w:t>
      </w:r>
      <w:bookmarkEnd w:id="104"/>
    </w:p>
    <w:p w14:paraId="4B809744" w14:textId="0E7941C7" w:rsidR="00E31D6B" w:rsidRPr="0065275C" w:rsidRDefault="00CE5A3F" w:rsidP="000E1FF7">
      <w:pPr>
        <w:spacing w:line="360" w:lineRule="auto"/>
        <w:ind w:firstLine="480"/>
        <w:jc w:val="both"/>
      </w:pPr>
      <w:r w:rsidRPr="00CE5A3F">
        <w:rPr>
          <w:rFonts w:hint="eastAsia"/>
        </w:rPr>
        <w:t>最後，我們探討具彩色圖案背景的外層</w:t>
      </w:r>
      <w:r w:rsidRPr="00CE5A3F">
        <w:t>QR code</w:t>
      </w:r>
      <w:r w:rsidRPr="00CE5A3F">
        <w:rPr>
          <w:rFonts w:hint="eastAsia"/>
        </w:rPr>
        <w:t>之視覺化巢狀</w:t>
      </w:r>
      <w:r w:rsidRPr="00CE5A3F">
        <w:t>QR code</w:t>
      </w:r>
      <w:r w:rsidRPr="00CE5A3F">
        <w:rPr>
          <w:rFonts w:hint="eastAsia"/>
        </w:rPr>
        <w:t>。便是</w:t>
      </w:r>
      <w:r w:rsidR="004204CD">
        <w:fldChar w:fldCharType="begin"/>
      </w:r>
      <w:r w:rsidR="004204CD">
        <w:instrText xml:space="preserve"> </w:instrText>
      </w:r>
      <w:r w:rsidR="004204CD">
        <w:rPr>
          <w:rFonts w:hint="eastAsia"/>
        </w:rPr>
        <w:instrText>REF _Ref109650771 \h</w:instrText>
      </w:r>
      <w:r w:rsidR="004204CD">
        <w:instrText xml:space="preserve"> </w:instrText>
      </w:r>
      <w:r w:rsidR="004204CD">
        <w:fldChar w:fldCharType="separate"/>
      </w:r>
      <w:r w:rsidR="004204CD" w:rsidRPr="00B74C63">
        <w:rPr>
          <w:rFonts w:cs="Times New Roman (本文 CS 字型)"/>
          <w:color w:val="000000" w:themeColor="text1"/>
        </w:rPr>
        <w:t>圖</w:t>
      </w:r>
      <w:r w:rsidR="004204CD" w:rsidRPr="00B74C63">
        <w:rPr>
          <w:rFonts w:cs="Times New Roman (本文 CS 字型)"/>
          <w:color w:val="000000" w:themeColor="text1"/>
        </w:rPr>
        <w:t xml:space="preserve"> </w:t>
      </w:r>
      <w:r w:rsidR="004204CD">
        <w:rPr>
          <w:rFonts w:cs="Times New Roman (本文 CS 字型)"/>
          <w:noProof/>
          <w:color w:val="000000" w:themeColor="text1"/>
        </w:rPr>
        <w:t>32</w:t>
      </w:r>
      <w:r w:rsidR="004204CD">
        <w:fldChar w:fldCharType="end"/>
      </w:r>
      <w:r w:rsidRPr="00CE5A3F">
        <w:rPr>
          <w:rFonts w:hint="eastAsia"/>
        </w:rPr>
        <w:t>到</w:t>
      </w:r>
      <w:r w:rsidR="004204CD">
        <w:fldChar w:fldCharType="begin"/>
      </w:r>
      <w:r w:rsidR="004204CD">
        <w:instrText xml:space="preserve"> </w:instrText>
      </w:r>
      <w:r w:rsidR="004204CD">
        <w:rPr>
          <w:rFonts w:hint="eastAsia"/>
        </w:rPr>
        <w:instrText>REF _Ref109650779 \h</w:instrText>
      </w:r>
      <w:r w:rsidR="004204CD">
        <w:instrText xml:space="preserve"> </w:instrText>
      </w:r>
      <w:r w:rsidR="004204CD">
        <w:fldChar w:fldCharType="separate"/>
      </w:r>
      <w:r w:rsidR="004204CD" w:rsidRPr="00B74C63">
        <w:rPr>
          <w:rFonts w:cs="Times New Roman (本文 CS 字型)"/>
          <w:color w:val="000000" w:themeColor="text1"/>
        </w:rPr>
        <w:t>圖</w:t>
      </w:r>
      <w:r w:rsidR="004204CD" w:rsidRPr="00B74C63">
        <w:rPr>
          <w:rFonts w:cs="Times New Roman (本文 CS 字型)"/>
          <w:color w:val="000000" w:themeColor="text1"/>
        </w:rPr>
        <w:t xml:space="preserve"> </w:t>
      </w:r>
      <w:r w:rsidR="004204CD">
        <w:rPr>
          <w:rFonts w:cs="Times New Roman (本文 CS 字型)"/>
          <w:noProof/>
          <w:color w:val="000000" w:themeColor="text1"/>
        </w:rPr>
        <w:t>34</w:t>
      </w:r>
      <w:r w:rsidR="004204CD">
        <w:fldChar w:fldCharType="end"/>
      </w:r>
      <w:r>
        <w:rPr>
          <w:rFonts w:hint="eastAsia"/>
        </w:rPr>
        <w:t>三</w:t>
      </w:r>
      <w:r w:rsidRPr="00CE5A3F">
        <w:rPr>
          <w:rFonts w:hint="eastAsia"/>
        </w:rPr>
        <w:t>組視覺化巢狀</w:t>
      </w:r>
      <w:r w:rsidRPr="00CE5A3F">
        <w:t>QR Code</w:t>
      </w:r>
      <w:r w:rsidRPr="00CE5A3F">
        <w:rPr>
          <w:rFonts w:hint="eastAsia"/>
        </w:rPr>
        <w:t>，</w:t>
      </w:r>
      <w:proofErr w:type="spellStart"/>
      <w:r w:rsidRPr="00CE5A3F">
        <w:t>QR</w:t>
      </w:r>
      <w:r w:rsidRPr="00CE5A3F">
        <w:rPr>
          <w:vertAlign w:val="subscript"/>
        </w:rPr>
        <w:t>nested</w:t>
      </w:r>
      <w:proofErr w:type="spellEnd"/>
      <w:r w:rsidRPr="00CE5A3F">
        <w:rPr>
          <w:rFonts w:hint="eastAsia"/>
        </w:rPr>
        <w:t>中的兩個文字編碼內容放置</w:t>
      </w:r>
      <w:r w:rsidR="00717C8C">
        <w:fldChar w:fldCharType="begin"/>
      </w:r>
      <w:r w:rsidR="00717C8C">
        <w:instrText xml:space="preserve"> </w:instrText>
      </w:r>
      <w:r w:rsidR="00717C8C">
        <w:rPr>
          <w:rFonts w:hint="eastAsia"/>
        </w:rPr>
        <w:instrText>REF _Ref109650263 \h</w:instrText>
      </w:r>
      <w:r w:rsidR="00717C8C">
        <w:instrText xml:space="preserve"> </w:instrText>
      </w:r>
      <w:r w:rsidR="00717C8C">
        <w:fldChar w:fldCharType="separate"/>
      </w:r>
      <w:r w:rsidR="00717C8C" w:rsidRPr="00BF4F37">
        <w:rPr>
          <w:rFonts w:cs="Times New Roman (本文 CS 字型)"/>
        </w:rPr>
        <w:t>表</w:t>
      </w:r>
      <w:r w:rsidR="00717C8C" w:rsidRPr="00BF4F37">
        <w:rPr>
          <w:rFonts w:cs="Times New Roman (本文 CS 字型)"/>
        </w:rPr>
        <w:t xml:space="preserve"> </w:t>
      </w:r>
      <w:r w:rsidR="00717C8C">
        <w:rPr>
          <w:rFonts w:cs="Times New Roman (本文 CS 字型)"/>
          <w:noProof/>
        </w:rPr>
        <w:t>6</w:t>
      </w:r>
      <w:r w:rsidR="00717C8C">
        <w:fldChar w:fldCharType="end"/>
      </w:r>
      <w:r w:rsidRPr="00CE5A3F">
        <w:rPr>
          <w:rFonts w:hint="eastAsia"/>
        </w:rPr>
        <w:t>，</w:t>
      </w:r>
      <w:r w:rsidRPr="00E31D6B">
        <w:rPr>
          <w:rFonts w:hint="eastAsia"/>
          <w:i/>
          <w:iCs/>
        </w:rPr>
        <w:t>M</w:t>
      </w:r>
      <w:r w:rsidRPr="00CE5A3F">
        <w:rPr>
          <w:rFonts w:hint="eastAsia"/>
        </w:rPr>
        <w:t>=18</w:t>
      </w:r>
      <w:r w:rsidRPr="00CE5A3F">
        <w:rPr>
          <w:rFonts w:hint="eastAsia"/>
        </w:rPr>
        <w:t>且</w:t>
      </w:r>
      <w:r w:rsidRPr="00E31D6B">
        <w:rPr>
          <w:rFonts w:hint="eastAsia"/>
          <w:i/>
          <w:iCs/>
        </w:rPr>
        <w:t>C</w:t>
      </w:r>
      <w:r w:rsidRPr="00CE5A3F">
        <w:rPr>
          <w:rFonts w:hint="eastAsia"/>
        </w:rPr>
        <w:t>=H</w:t>
      </w:r>
      <w:r w:rsidRPr="00CE5A3F">
        <w:rPr>
          <w:rFonts w:hint="eastAsia"/>
        </w:rPr>
        <w:t>，</w:t>
      </w:r>
      <w:proofErr w:type="spellStart"/>
      <w:r w:rsidRPr="00CE5A3F">
        <w:t>QR</w:t>
      </w:r>
      <w:r w:rsidRPr="00CE5A3F">
        <w:rPr>
          <w:vertAlign w:val="subscript"/>
        </w:rPr>
        <w:t>in</w:t>
      </w:r>
      <w:proofErr w:type="spellEnd"/>
      <w:r w:rsidRPr="00CE5A3F">
        <w:rPr>
          <w:rFonts w:hint="eastAsia"/>
        </w:rPr>
        <w:t>資料模組中心保留值進行</w:t>
      </w:r>
      <w:r w:rsidRPr="00CE5A3F">
        <w:t>60%</w:t>
      </w:r>
      <w:r w:rsidRPr="00CE5A3F">
        <w:rPr>
          <w:rFonts w:hint="eastAsia"/>
        </w:rPr>
        <w:t>、</w:t>
      </w:r>
      <w:r w:rsidRPr="00CE5A3F">
        <w:t>80%</w:t>
      </w:r>
      <w:r w:rsidRPr="00CE5A3F">
        <w:rPr>
          <w:rFonts w:hint="eastAsia"/>
        </w:rPr>
        <w:t>與</w:t>
      </w:r>
      <w:r w:rsidRPr="00CE5A3F">
        <w:t>100%</w:t>
      </w:r>
      <w:r w:rsidRPr="00CE5A3F">
        <w:rPr>
          <w:rFonts w:hint="eastAsia"/>
        </w:rPr>
        <w:t>，三個值作為變數參數，反覆掃描測試</w:t>
      </w:r>
      <w:r w:rsidRPr="00CE5A3F">
        <w:t>10</w:t>
      </w:r>
      <w:r w:rsidRPr="00CE5A3F">
        <w:rPr>
          <w:rFonts w:hint="eastAsia"/>
        </w:rPr>
        <w:t>次</w:t>
      </w:r>
      <w:proofErr w:type="spellStart"/>
      <w:r w:rsidRPr="00CE5A3F">
        <w:t>QR</w:t>
      </w:r>
      <w:r w:rsidR="00E31D6B">
        <w:rPr>
          <w:vertAlign w:val="subscript"/>
        </w:rPr>
        <w:t>out</w:t>
      </w:r>
      <w:proofErr w:type="spellEnd"/>
      <w:r w:rsidR="00E31D6B" w:rsidRPr="00E31D6B">
        <w:rPr>
          <w:rFonts w:hint="eastAsia"/>
        </w:rPr>
        <w:t>與</w:t>
      </w:r>
      <w:proofErr w:type="spellStart"/>
      <w:r w:rsidR="00E31D6B" w:rsidRPr="00CE5A3F">
        <w:t>QR</w:t>
      </w:r>
      <w:r w:rsidR="00E31D6B" w:rsidRPr="00CE5A3F">
        <w:rPr>
          <w:vertAlign w:val="subscript"/>
        </w:rPr>
        <w:t>in</w:t>
      </w:r>
      <w:proofErr w:type="spellEnd"/>
      <w:r w:rsidRPr="00CE5A3F">
        <w:rPr>
          <w:rFonts w:hint="eastAsia"/>
        </w:rPr>
        <w:t>的資料並將</w:t>
      </w:r>
      <w:r w:rsidR="00717C8C">
        <w:fldChar w:fldCharType="begin"/>
      </w:r>
      <w:r w:rsidR="00717C8C">
        <w:instrText xml:space="preserve"> </w:instrText>
      </w:r>
      <w:r w:rsidR="00717C8C">
        <w:rPr>
          <w:rFonts w:hint="eastAsia"/>
        </w:rPr>
        <w:instrText>REF _Ref109651843 \h</w:instrText>
      </w:r>
      <w:r w:rsidR="00717C8C">
        <w:instrText xml:space="preserve"> </w:instrText>
      </w:r>
      <w:r w:rsidR="00717C8C">
        <w:fldChar w:fldCharType="separate"/>
      </w:r>
      <w:r w:rsidR="00717C8C" w:rsidRPr="00BF4F37">
        <w:rPr>
          <w:rFonts w:cs="Times New Roman (本文 CS 字型)"/>
        </w:rPr>
        <w:t>表</w:t>
      </w:r>
      <w:r w:rsidR="00717C8C" w:rsidRPr="00BF4F37">
        <w:rPr>
          <w:rFonts w:cs="Times New Roman (本文 CS 字型)"/>
        </w:rPr>
        <w:t xml:space="preserve"> </w:t>
      </w:r>
      <w:r w:rsidR="00717C8C">
        <w:rPr>
          <w:rFonts w:cs="Times New Roman (本文 CS 字型)"/>
          <w:noProof/>
        </w:rPr>
        <w:t>11</w:t>
      </w:r>
      <w:r w:rsidR="00717C8C">
        <w:fldChar w:fldCharType="end"/>
      </w:r>
      <w:r w:rsidRPr="00CE5A3F">
        <w:rPr>
          <w:rFonts w:hint="eastAsia"/>
        </w:rPr>
        <w:t>填入正確解碼情形。因為</w:t>
      </w:r>
      <w:proofErr w:type="spellStart"/>
      <w:r w:rsidRPr="00CE5A3F">
        <w:t>QR</w:t>
      </w:r>
      <w:r w:rsidR="00E31D6B" w:rsidRPr="00E31D6B">
        <w:rPr>
          <w:vertAlign w:val="subscript"/>
        </w:rPr>
        <w:t>out</w:t>
      </w:r>
      <w:proofErr w:type="spellEnd"/>
      <w:r w:rsidRPr="00CE5A3F">
        <w:rPr>
          <w:rFonts w:hint="eastAsia"/>
        </w:rPr>
        <w:t>不需要具有彩色圖案作為背景的原因，而</w:t>
      </w:r>
      <w:proofErr w:type="spellStart"/>
      <w:r w:rsidRPr="00CE5A3F">
        <w:t>QRin</w:t>
      </w:r>
      <w:proofErr w:type="spellEnd"/>
      <w:r w:rsidRPr="00CE5A3F">
        <w:rPr>
          <w:rFonts w:hint="eastAsia"/>
        </w:rPr>
        <w:t>的模組皆為完整的黑與白色，</w:t>
      </w:r>
      <w:r w:rsidR="00E31D6B">
        <w:rPr>
          <w:rFonts w:hint="eastAsia"/>
        </w:rPr>
        <w:t>並且我們的</w:t>
      </w:r>
      <w:proofErr w:type="spellStart"/>
      <w:r w:rsidR="00E31D6B">
        <w:t>QR</w:t>
      </w:r>
      <w:r w:rsidR="00E31D6B" w:rsidRPr="00E31D6B">
        <w:rPr>
          <w:vertAlign w:val="subscript"/>
        </w:rPr>
        <w:t>out</w:t>
      </w:r>
      <w:proofErr w:type="spellEnd"/>
      <w:r w:rsidR="00E31D6B">
        <w:rPr>
          <w:rFonts w:hint="eastAsia"/>
        </w:rPr>
        <w:t>的部分模組，也有與</w:t>
      </w:r>
      <w:proofErr w:type="spellStart"/>
      <w:r w:rsidR="00E31D6B">
        <w:t>QR</w:t>
      </w:r>
      <w:r w:rsidR="00E31D6B" w:rsidRPr="00E31D6B">
        <w:rPr>
          <w:vertAlign w:val="subscript"/>
        </w:rPr>
        <w:t>in</w:t>
      </w:r>
      <w:proofErr w:type="spellEnd"/>
      <w:r w:rsidR="00E31D6B">
        <w:rPr>
          <w:rFonts w:hint="eastAsia"/>
        </w:rPr>
        <w:t>共用</w:t>
      </w:r>
      <w:r w:rsidRPr="00CE5A3F">
        <w:rPr>
          <w:rFonts w:hint="eastAsia"/>
        </w:rPr>
        <w:t>。於是我們將焦點聚焦在</w:t>
      </w:r>
      <w:proofErr w:type="spellStart"/>
      <w:r w:rsidR="00E31D6B">
        <w:t>MSG</w:t>
      </w:r>
      <w:r w:rsidR="00E31D6B" w:rsidRPr="00E31D6B">
        <w:rPr>
          <w:vertAlign w:val="subscript"/>
        </w:rPr>
        <w:t>in</w:t>
      </w:r>
      <w:proofErr w:type="spellEnd"/>
      <w:r w:rsidR="00E31D6B">
        <w:rPr>
          <w:rFonts w:hint="eastAsia"/>
        </w:rPr>
        <w:t>與</w:t>
      </w:r>
      <w:proofErr w:type="spellStart"/>
      <w:r w:rsidR="00E31D6B">
        <w:t>MSG</w:t>
      </w:r>
      <w:r w:rsidR="00E31D6B" w:rsidRPr="00E31D6B">
        <w:rPr>
          <w:vertAlign w:val="subscript"/>
        </w:rPr>
        <w:t>out</w:t>
      </w:r>
      <w:proofErr w:type="spellEnd"/>
      <w:r w:rsidRPr="00CE5A3F">
        <w:rPr>
          <w:rFonts w:hint="eastAsia"/>
        </w:rPr>
        <w:t>的正確率上。從</w:t>
      </w:r>
      <w:r w:rsidR="004204CD">
        <w:fldChar w:fldCharType="begin"/>
      </w:r>
      <w:r w:rsidR="004204CD">
        <w:instrText xml:space="preserve"> </w:instrText>
      </w:r>
      <w:r w:rsidR="004204CD">
        <w:rPr>
          <w:rFonts w:hint="eastAsia"/>
        </w:rPr>
        <w:instrText>REF _Ref109650789 \h</w:instrText>
      </w:r>
      <w:r w:rsidR="004204CD">
        <w:instrText xml:space="preserve"> </w:instrText>
      </w:r>
      <w:r w:rsidR="004204CD">
        <w:fldChar w:fldCharType="separate"/>
      </w:r>
      <w:r w:rsidR="004204CD" w:rsidRPr="00BF4F37">
        <w:rPr>
          <w:rFonts w:cs="Times New Roman (本文 CS 字型)"/>
        </w:rPr>
        <w:t>表</w:t>
      </w:r>
      <w:r w:rsidR="004204CD" w:rsidRPr="00BF4F37">
        <w:rPr>
          <w:rFonts w:cs="Times New Roman (本文 CS 字型)"/>
        </w:rPr>
        <w:t xml:space="preserve"> </w:t>
      </w:r>
      <w:r w:rsidR="004204CD">
        <w:rPr>
          <w:rFonts w:cs="Times New Roman (本文 CS 字型)"/>
          <w:noProof/>
        </w:rPr>
        <w:t>9</w:t>
      </w:r>
      <w:r w:rsidR="004204CD">
        <w:fldChar w:fldCharType="end"/>
      </w:r>
      <w:r w:rsidRPr="00CE5A3F">
        <w:rPr>
          <w:rFonts w:hint="eastAsia"/>
        </w:rPr>
        <w:t>中能夠得出，</w:t>
      </w:r>
      <w:r w:rsidR="0065275C">
        <w:rPr>
          <w:rFonts w:hint="eastAsia"/>
        </w:rPr>
        <w:t>當</w:t>
      </w:r>
      <w:proofErr w:type="spellStart"/>
      <w:r w:rsidR="0065275C" w:rsidRPr="002B0E98">
        <w:t>QR</w:t>
      </w:r>
      <w:r w:rsidR="0065275C" w:rsidRPr="002B0E98">
        <w:rPr>
          <w:vertAlign w:val="subscript"/>
        </w:rPr>
        <w:t>ino</w:t>
      </w:r>
      <w:proofErr w:type="spellEnd"/>
      <w:r w:rsidR="0065275C" w:rsidRPr="0065275C">
        <w:rPr>
          <w:rFonts w:hint="eastAsia"/>
        </w:rPr>
        <w:t>在</w:t>
      </w:r>
      <w:r w:rsidR="0065275C">
        <w:t>80%</w:t>
      </w:r>
      <w:r w:rsidR="0065275C">
        <w:rPr>
          <w:rFonts w:hint="eastAsia"/>
        </w:rPr>
        <w:t>以上時，能夠非常順利的讓</w:t>
      </w:r>
      <w:proofErr w:type="spellStart"/>
      <w:r w:rsidR="0065275C">
        <w:t>MSG</w:t>
      </w:r>
      <w:r w:rsidR="0065275C" w:rsidRPr="0065275C">
        <w:rPr>
          <w:vertAlign w:val="subscript"/>
        </w:rPr>
        <w:t>in</w:t>
      </w:r>
      <w:proofErr w:type="spellEnd"/>
      <w:r w:rsidR="0065275C">
        <w:rPr>
          <w:rFonts w:hint="eastAsia"/>
        </w:rPr>
        <w:t>所解碼出來。</w:t>
      </w:r>
    </w:p>
    <w:p w14:paraId="04BC79CA" w14:textId="4D98EA30" w:rsidR="002B0E98" w:rsidRDefault="002B0E98" w:rsidP="000E1FF7">
      <w:pPr>
        <w:jc w:val="both"/>
      </w:pPr>
    </w:p>
    <w:p w14:paraId="7E5D08ED" w14:textId="161610E6" w:rsidR="002B0E98" w:rsidRDefault="002B0E98" w:rsidP="000E1FF7">
      <w:pPr>
        <w:pStyle w:val="af5"/>
        <w:keepNext/>
        <w:spacing w:line="360" w:lineRule="auto"/>
        <w:jc w:val="both"/>
        <w:rPr>
          <w:rFonts w:cs="Times New Roman (本文 CS 字型)"/>
          <w:noProof/>
          <w:sz w:val="24"/>
          <w:szCs w:val="24"/>
        </w:rPr>
      </w:pPr>
      <w:bookmarkStart w:id="105" w:name="_Ref109650789"/>
      <w:bookmarkStart w:id="106" w:name="_Toc109633402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9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05"/>
      <w:r w:rsidRPr="00C92F41">
        <w:rPr>
          <w:rFonts w:cs="Times New Roman (本文 CS 字型)"/>
          <w:noProof/>
          <w:sz w:val="24"/>
          <w:szCs w:val="24"/>
        </w:rPr>
        <w:t xml:space="preserve"> </w:t>
      </w:r>
      <w:r w:rsidR="00AB4ED3">
        <w:rPr>
          <w:rFonts w:cs="Times New Roman (本文 CS 字型)" w:hint="eastAsia"/>
          <w:noProof/>
          <w:sz w:val="24"/>
          <w:szCs w:val="24"/>
        </w:rPr>
        <w:t>內部單背景視覺化巢狀</w:t>
      </w:r>
      <w:r w:rsidR="00AB4ED3">
        <w:rPr>
          <w:rFonts w:cs="Times New Roman (本文 CS 字型)"/>
          <w:noProof/>
          <w:sz w:val="24"/>
          <w:szCs w:val="24"/>
        </w:rPr>
        <w:t>QR Code</w:t>
      </w:r>
      <w:r w:rsidR="00AB4ED3">
        <w:rPr>
          <w:rFonts w:cs="Times New Roman (本文 CS 字型)" w:hint="eastAsia"/>
          <w:noProof/>
          <w:sz w:val="24"/>
          <w:szCs w:val="24"/>
        </w:rPr>
        <w:t>的各組資料模組</w:t>
      </w:r>
      <w:r w:rsidR="00AB4ED3" w:rsidRPr="00695862">
        <w:rPr>
          <w:rFonts w:cs="Times New Roman (本文 CS 字型)" w:hint="eastAsia"/>
          <w:noProof/>
          <w:sz w:val="24"/>
          <w:szCs w:val="24"/>
        </w:rPr>
        <w:t>中心保留值</w:t>
      </w:r>
      <w:r w:rsidR="00AB4ED3">
        <w:rPr>
          <w:rFonts w:cs="Times New Roman (本文 CS 字型)" w:hint="eastAsia"/>
          <w:noProof/>
          <w:sz w:val="24"/>
          <w:szCs w:val="24"/>
        </w:rPr>
        <w:t>解碼成功率</w:t>
      </w:r>
      <w:bookmarkEnd w:id="106"/>
    </w:p>
    <w:tbl>
      <w:tblPr>
        <w:tblW w:w="8212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550"/>
        <w:gridCol w:w="980"/>
        <w:gridCol w:w="1004"/>
        <w:gridCol w:w="1276"/>
        <w:gridCol w:w="1134"/>
        <w:gridCol w:w="1417"/>
        <w:gridCol w:w="851"/>
      </w:tblGrid>
      <w:tr w:rsidR="00BC5710" w:rsidRPr="00BC5710" w14:paraId="5E02647D" w14:textId="77777777" w:rsidTr="00BF7C69">
        <w:trPr>
          <w:trHeight w:val="322"/>
        </w:trPr>
        <w:tc>
          <w:tcPr>
            <w:tcW w:w="15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9B4742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資料模組中心保留值</w:t>
            </w:r>
          </w:p>
        </w:tc>
        <w:tc>
          <w:tcPr>
            <w:tcW w:w="6662" w:type="dxa"/>
            <w:gridSpan w:val="6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09B21B" w14:textId="77777777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資料模組正確模組值的中心區域比例解碼正確率</w:t>
            </w:r>
          </w:p>
        </w:tc>
      </w:tr>
      <w:tr w:rsidR="00BC5710" w:rsidRPr="00BC5710" w14:paraId="29F64FA7" w14:textId="77777777" w:rsidTr="00BF7C69">
        <w:trPr>
          <w:trHeight w:val="322"/>
        </w:trPr>
        <w:tc>
          <w:tcPr>
            <w:tcW w:w="15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CD5EF78" w14:textId="77777777" w:rsidR="00BC5710" w:rsidRPr="00BC5710" w:rsidRDefault="00BC5710" w:rsidP="00BC5710">
            <w:pPr>
              <w:rPr>
                <w:rFonts w:ascii="標楷體" w:hAnsi="標楷體"/>
                <w:b/>
                <w:bCs/>
                <w:color w:val="000000"/>
              </w:rPr>
            </w:pP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50A330" w14:textId="7FC85335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="00BF7C69">
              <w:rPr>
                <w:rFonts w:ascii="標楷體" w:hAnsi="標楷體" w:hint="eastAsia"/>
                <w:b/>
                <w:bCs/>
                <w:color w:val="000000"/>
              </w:rPr>
              <w:t>3</w:t>
            </w:r>
            <w:r w:rsidR="00BF7C69">
              <w:rPr>
                <w:rFonts w:ascii="標楷體" w:hAnsi="標楷體"/>
                <w:b/>
                <w:bCs/>
                <w:color w:val="000000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1450C" w14:textId="00E58FEE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="00BF7C69">
              <w:rPr>
                <w:rFonts w:ascii="標楷體" w:hAnsi="標楷體" w:hint="eastAsia"/>
                <w:b/>
                <w:bCs/>
                <w:color w:val="000000"/>
              </w:rPr>
              <w:t>3</w:t>
            </w:r>
            <w:r w:rsidR="00BF7C69">
              <w:rPr>
                <w:rFonts w:ascii="標楷體" w:hAnsi="標楷體"/>
                <w:b/>
                <w:bCs/>
                <w:color w:val="000000"/>
              </w:rPr>
              <w:t>3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12CAAE" w14:textId="499CEE16" w:rsidR="00BC5710" w:rsidRPr="00BC5710" w:rsidRDefault="00BC5710" w:rsidP="00BC5710">
            <w:pPr>
              <w:jc w:val="center"/>
              <w:rPr>
                <w:rFonts w:ascii="標楷體" w:hAnsi="標楷體"/>
                <w:b/>
                <w:bCs/>
                <w:color w:val="000000"/>
              </w:rPr>
            </w:pPr>
            <w:r w:rsidRPr="00BC5710">
              <w:rPr>
                <w:rFonts w:ascii="標楷體" w:hAnsi="標楷體" w:hint="eastAsia"/>
                <w:b/>
                <w:bCs/>
                <w:color w:val="000000"/>
              </w:rPr>
              <w:t>圖</w:t>
            </w:r>
            <w:r w:rsidR="00BF7C69">
              <w:rPr>
                <w:rFonts w:ascii="標楷體" w:hAnsi="標楷體" w:hint="eastAsia"/>
                <w:b/>
                <w:bCs/>
                <w:color w:val="000000"/>
              </w:rPr>
              <w:t>3</w:t>
            </w:r>
            <w:r w:rsidR="00BF7C69">
              <w:rPr>
                <w:rFonts w:ascii="標楷體" w:hAnsi="標楷體"/>
                <w:b/>
                <w:bCs/>
                <w:color w:val="000000"/>
              </w:rPr>
              <w:t>4</w:t>
            </w:r>
          </w:p>
        </w:tc>
      </w:tr>
      <w:tr w:rsidR="00BC5710" w:rsidRPr="00BC5710" w14:paraId="795DF22F" w14:textId="77777777" w:rsidTr="00BF7C69">
        <w:trPr>
          <w:trHeight w:val="402"/>
        </w:trPr>
        <w:tc>
          <w:tcPr>
            <w:tcW w:w="155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5A765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o</w:t>
            </w:r>
            <w:proofErr w:type="spellEnd"/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7B8635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10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D8707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5FCE4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78C75D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85319F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out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CD7DC0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proofErr w:type="spellStart"/>
            <w:r w:rsidRPr="00BC5710">
              <w:rPr>
                <w:rFonts w:eastAsia="新細明體" w:cs="Times New Roman"/>
                <w:b/>
                <w:bCs/>
                <w:color w:val="000000"/>
              </w:rPr>
              <w:t>QR</w:t>
            </w:r>
            <w:r w:rsidRPr="00BC5710">
              <w:rPr>
                <w:rFonts w:eastAsia="新細明體" w:cs="Times New Roman"/>
                <w:b/>
                <w:bCs/>
                <w:color w:val="000000"/>
                <w:vertAlign w:val="subscript"/>
              </w:rPr>
              <w:t>in</w:t>
            </w:r>
            <w:proofErr w:type="spellEnd"/>
          </w:p>
        </w:tc>
      </w:tr>
      <w:tr w:rsidR="00BC5710" w:rsidRPr="00BC5710" w14:paraId="68CD3E45" w14:textId="77777777" w:rsidTr="00BF7C69">
        <w:trPr>
          <w:trHeight w:val="342"/>
        </w:trPr>
        <w:tc>
          <w:tcPr>
            <w:tcW w:w="155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20E13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60%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6C193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0F91CA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58F189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36F80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D6D80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000000"/>
              </w:rPr>
            </w:pPr>
            <w:r w:rsidRPr="00BC5710">
              <w:rPr>
                <w:rFonts w:eastAsia="新細明體" w:cs="Times New Roman"/>
                <w:color w:val="000000"/>
              </w:rPr>
              <w:t>10%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2B2F95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3A65DFE0" w14:textId="77777777" w:rsidTr="00BF7C69">
        <w:trPr>
          <w:trHeight w:val="342"/>
        </w:trPr>
        <w:tc>
          <w:tcPr>
            <w:tcW w:w="155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DAC06C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80%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14C38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9DF924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6BD7E2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45D20B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97BAC6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E5226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BC5710" w:rsidRPr="00BC5710" w14:paraId="3EA53956" w14:textId="77777777" w:rsidTr="00BF7C69">
        <w:trPr>
          <w:trHeight w:val="342"/>
        </w:trPr>
        <w:tc>
          <w:tcPr>
            <w:tcW w:w="155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4A6405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  <w:r w:rsidRPr="00BC5710">
              <w:rPr>
                <w:rFonts w:eastAsia="新細明體" w:cs="Times New Roman"/>
                <w:b/>
                <w:bCs/>
                <w:color w:val="000000"/>
              </w:rPr>
              <w:t>100%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EC173D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447013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C7ED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EAD458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E136CB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FFE947" w14:textId="77777777" w:rsidR="00BC5710" w:rsidRPr="00BC5710" w:rsidRDefault="00BC5710" w:rsidP="00BC5710">
            <w:pPr>
              <w:jc w:val="center"/>
              <w:rPr>
                <w:rFonts w:eastAsia="新細明體" w:cs="Times New Roman"/>
                <w:color w:val="9C0006"/>
              </w:rPr>
            </w:pPr>
            <w:r w:rsidRPr="00BC5710">
              <w:rPr>
                <w:rFonts w:eastAsia="新細明體" w:cs="Times New Roman"/>
                <w:color w:val="9C0006"/>
              </w:rPr>
              <w:t>100%</w:t>
            </w:r>
          </w:p>
        </w:tc>
      </w:tr>
      <w:tr w:rsidR="006647BC" w:rsidRPr="00BC5710" w14:paraId="4BF91B70" w14:textId="77777777" w:rsidTr="00BF7C69">
        <w:trPr>
          <w:trHeight w:val="342"/>
        </w:trPr>
        <w:tc>
          <w:tcPr>
            <w:tcW w:w="15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15FB42E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b/>
                <w:bCs/>
                <w:color w:val="000000"/>
              </w:rPr>
            </w:pPr>
          </w:p>
        </w:tc>
        <w:tc>
          <w:tcPr>
            <w:tcW w:w="98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9033DC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  <w:tc>
          <w:tcPr>
            <w:tcW w:w="100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A224F05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3E5354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0F6F31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29950D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C47DD13" w14:textId="77777777" w:rsidR="006647BC" w:rsidRPr="00BC5710" w:rsidRDefault="006647BC" w:rsidP="00BC5710">
            <w:pPr>
              <w:jc w:val="center"/>
              <w:rPr>
                <w:rFonts w:eastAsia="新細明體" w:cs="Times New Roman"/>
                <w:color w:val="9C0006"/>
              </w:rPr>
            </w:pPr>
          </w:p>
        </w:tc>
      </w:tr>
    </w:tbl>
    <w:tbl>
      <w:tblPr>
        <w:tblStyle w:val="42"/>
        <w:tblW w:w="8217" w:type="dxa"/>
        <w:tblLook w:val="04A0" w:firstRow="1" w:lastRow="0" w:firstColumn="1" w:lastColumn="0" w:noHBand="0" w:noVBand="1"/>
      </w:tblPr>
      <w:tblGrid>
        <w:gridCol w:w="2694"/>
        <w:gridCol w:w="3040"/>
        <w:gridCol w:w="2483"/>
      </w:tblGrid>
      <w:tr w:rsidR="00FF1372" w14:paraId="013DEAAC" w14:textId="4DB14FD9" w:rsidTr="004204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3" w:type="dxa"/>
            <w:shd w:val="clear" w:color="auto" w:fill="auto"/>
          </w:tcPr>
          <w:p w14:paraId="1F37E518" w14:textId="77777777" w:rsidR="00FF1372" w:rsidRPr="00794B48" w:rsidRDefault="00FF1372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667F16BE" wp14:editId="761B62E1">
                  <wp:extent cx="1440000" cy="1440000"/>
                  <wp:effectExtent l="0" t="0" r="0" b="0"/>
                  <wp:docPr id="611" name="圖片 6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1" name="圖片 611"/>
                          <pic:cNvPicPr/>
                        </pic:nvPicPr>
                        <pic:blipFill>
                          <a:blip r:embed="rId10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8" w:type="dxa"/>
            <w:shd w:val="clear" w:color="auto" w:fill="auto"/>
          </w:tcPr>
          <w:p w14:paraId="3E5C97F2" w14:textId="77777777" w:rsidR="00FF1372" w:rsidRPr="00794B48" w:rsidRDefault="00FF1372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794B48">
              <w:rPr>
                <w:noProof/>
              </w:rPr>
              <w:drawing>
                <wp:inline distT="0" distB="0" distL="0" distR="0" wp14:anchorId="55347F7F" wp14:editId="706E5831">
                  <wp:extent cx="1440000" cy="1440000"/>
                  <wp:effectExtent l="0" t="0" r="0" b="0"/>
                  <wp:docPr id="612" name="圖片 6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2" name="圖片 612"/>
                          <pic:cNvPicPr/>
                        </pic:nvPicPr>
                        <pic:blipFill>
                          <a:blip r:embed="rId10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6" w:type="dxa"/>
            <w:shd w:val="clear" w:color="auto" w:fill="auto"/>
          </w:tcPr>
          <w:p w14:paraId="265121C8" w14:textId="60BA95D6" w:rsidR="00FF1372" w:rsidRPr="00794B48" w:rsidRDefault="00FF1372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 w:rsidRPr="00794B48">
              <w:rPr>
                <w:noProof/>
              </w:rPr>
              <w:drawing>
                <wp:inline distT="0" distB="0" distL="0" distR="0" wp14:anchorId="71131A4A" wp14:editId="04E48A23">
                  <wp:extent cx="1440000" cy="1440000"/>
                  <wp:effectExtent l="0" t="0" r="0" b="0"/>
                  <wp:docPr id="613" name="圖片 6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3" name="圖片 613"/>
                          <pic:cNvPicPr/>
                        </pic:nvPicPr>
                        <pic:blipFill>
                          <a:blip r:embed="rId10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F1372" w14:paraId="6DC204B6" w14:textId="1189C95B" w:rsidTr="004204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3" w:type="dxa"/>
            <w:shd w:val="clear" w:color="auto" w:fill="auto"/>
          </w:tcPr>
          <w:p w14:paraId="3F606E19" w14:textId="77777777" w:rsidR="00FF1372" w:rsidRPr="00794B48" w:rsidRDefault="00FF1372" w:rsidP="00C45944">
            <w:pPr>
              <w:pStyle w:val="a3"/>
              <w:numPr>
                <w:ilvl w:val="0"/>
                <w:numId w:val="10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proofErr w:type="spellStart"/>
            <w:r w:rsidRPr="006D104D">
              <w:rPr>
                <w:rFonts w:hint="eastAsia"/>
                <w:b w:val="0"/>
                <w:bCs w:val="0"/>
                <w:i/>
                <w:iCs/>
              </w:rPr>
              <w:t>Q</w:t>
            </w:r>
            <w:r w:rsidRPr="006D104D">
              <w:rPr>
                <w:b w:val="0"/>
                <w:bCs w:val="0"/>
                <w:i/>
                <w:iCs/>
              </w:rPr>
              <w:t>R</w:t>
            </w:r>
            <w:r w:rsidRPr="006D104D">
              <w:rPr>
                <w:b w:val="0"/>
                <w:bCs w:val="0"/>
                <w:i/>
                <w:iCs/>
                <w:vertAlign w:val="subscript"/>
              </w:rPr>
              <w:t>outo</w:t>
            </w:r>
            <w:proofErr w:type="spellEnd"/>
            <w:r w:rsidRPr="00794B48">
              <w:rPr>
                <w:b w:val="0"/>
                <w:bCs w:val="0"/>
              </w:rPr>
              <w:t>=60%</w:t>
            </w:r>
          </w:p>
        </w:tc>
        <w:tc>
          <w:tcPr>
            <w:tcW w:w="3118" w:type="dxa"/>
            <w:shd w:val="clear" w:color="auto" w:fill="auto"/>
          </w:tcPr>
          <w:p w14:paraId="716C95F6" w14:textId="77777777" w:rsidR="00FF1372" w:rsidRPr="00794B48" w:rsidRDefault="00FF1372" w:rsidP="00C45944">
            <w:pPr>
              <w:pStyle w:val="a3"/>
              <w:numPr>
                <w:ilvl w:val="0"/>
                <w:numId w:val="10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80%</w:t>
            </w:r>
          </w:p>
        </w:tc>
        <w:tc>
          <w:tcPr>
            <w:tcW w:w="2376" w:type="dxa"/>
            <w:shd w:val="clear" w:color="auto" w:fill="auto"/>
          </w:tcPr>
          <w:p w14:paraId="6DFE5769" w14:textId="58F13184" w:rsidR="00FF1372" w:rsidRPr="006D104D" w:rsidRDefault="00FF1372" w:rsidP="00C45944">
            <w:pPr>
              <w:pStyle w:val="a3"/>
              <w:numPr>
                <w:ilvl w:val="0"/>
                <w:numId w:val="10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100%</w:t>
            </w:r>
          </w:p>
        </w:tc>
      </w:tr>
    </w:tbl>
    <w:p w14:paraId="211EC8CB" w14:textId="06718206" w:rsidR="00E31D6B" w:rsidRDefault="00E31D6B" w:rsidP="00C45944">
      <w:pPr>
        <w:spacing w:line="360" w:lineRule="auto"/>
        <w:ind w:firstLine="480"/>
        <w:jc w:val="center"/>
      </w:pPr>
      <w:bookmarkStart w:id="107" w:name="_Ref109650771"/>
      <w:bookmarkStart w:id="108" w:name="_Toc109633316"/>
      <w:r w:rsidRPr="00B74C63">
        <w:rPr>
          <w:rFonts w:cs="Times New Roman (本文 CS 字型)"/>
          <w:color w:val="000000" w:themeColor="text1"/>
        </w:rPr>
        <w:t>圖</w:t>
      </w:r>
      <w:r w:rsidRPr="00B74C63">
        <w:rPr>
          <w:rFonts w:cs="Times New Roman (本文 CS 字型)"/>
          <w:color w:val="000000" w:themeColor="text1"/>
        </w:rPr>
        <w:t xml:space="preserve"> </w:t>
      </w:r>
      <w:r w:rsidRPr="00B74C63">
        <w:rPr>
          <w:rFonts w:cs="Times New Roman (本文 CS 字型)"/>
          <w:color w:val="000000" w:themeColor="text1"/>
        </w:rPr>
        <w:fldChar w:fldCharType="begin"/>
      </w:r>
      <w:r w:rsidRPr="00B74C63">
        <w:rPr>
          <w:rFonts w:cs="Times New Roman (本文 CS 字型)"/>
          <w:color w:val="000000" w:themeColor="text1"/>
        </w:rPr>
        <w:instrText xml:space="preserve"> SEQ </w:instrText>
      </w:r>
      <w:r w:rsidRPr="00B74C63">
        <w:rPr>
          <w:rFonts w:cs="Times New Roman (本文 CS 字型)"/>
          <w:color w:val="000000" w:themeColor="text1"/>
        </w:rPr>
        <w:instrText>圖</w:instrText>
      </w:r>
      <w:r w:rsidRPr="00B74C63">
        <w:rPr>
          <w:rFonts w:cs="Times New Roman (本文 CS 字型)"/>
          <w:color w:val="000000" w:themeColor="text1"/>
        </w:rPr>
        <w:instrText xml:space="preserve"> \* ARABIC </w:instrText>
      </w:r>
      <w:r w:rsidRPr="00B74C63">
        <w:rPr>
          <w:rFonts w:cs="Times New Roman (本文 CS 字型)"/>
          <w:color w:val="000000" w:themeColor="text1"/>
        </w:rPr>
        <w:fldChar w:fldCharType="separate"/>
      </w:r>
      <w:r w:rsidR="00D35CAE">
        <w:rPr>
          <w:rFonts w:cs="Times New Roman (本文 CS 字型)"/>
          <w:noProof/>
          <w:color w:val="000000" w:themeColor="text1"/>
        </w:rPr>
        <w:t>32</w:t>
      </w:r>
      <w:r w:rsidRPr="00B74C63">
        <w:rPr>
          <w:rFonts w:cs="Times New Roman (本文 CS 字型)"/>
          <w:color w:val="000000" w:themeColor="text1"/>
        </w:rPr>
        <w:fldChar w:fldCharType="end"/>
      </w:r>
      <w:bookmarkEnd w:id="107"/>
      <w:r w:rsidRPr="007B3F69">
        <w:rPr>
          <w:rFonts w:hint="eastAsia"/>
        </w:rPr>
        <w:t xml:space="preserve"> </w:t>
      </w:r>
      <w:r>
        <w:rPr>
          <w:rFonts w:hint="eastAsia"/>
        </w:rPr>
        <w:t>僅內層</w:t>
      </w:r>
      <w:r w:rsidRPr="00363224">
        <w:rPr>
          <w:rFonts w:hint="eastAsia"/>
        </w:rPr>
        <w:t>具彩色圖案背景</w:t>
      </w:r>
      <w:r>
        <w:rPr>
          <w:rFonts w:hint="eastAsia"/>
        </w:rPr>
        <w:t>的</w:t>
      </w:r>
      <w:r w:rsidRPr="00363224">
        <w:rPr>
          <w:rFonts w:hint="eastAsia"/>
        </w:rPr>
        <w:t>視覺化巢狀</w:t>
      </w:r>
      <w:r w:rsidRPr="00363224">
        <w:rPr>
          <w:rFonts w:hint="eastAsia"/>
        </w:rPr>
        <w:t>QR code</w:t>
      </w:r>
      <w:r>
        <w:rPr>
          <w:rFonts w:hint="eastAsia"/>
        </w:rPr>
        <w:t>，</w:t>
      </w:r>
      <w:proofErr w:type="spellStart"/>
      <w:r w:rsidRPr="006D104D">
        <w:rPr>
          <w:rFonts w:hint="eastAsia"/>
          <w:i/>
          <w:iCs/>
        </w:rPr>
        <w:t>Q</w:t>
      </w:r>
      <w:r w:rsidRPr="006D104D">
        <w:rPr>
          <w:i/>
          <w:iCs/>
        </w:rPr>
        <w:t>R</w:t>
      </w:r>
      <w:r w:rsidRPr="006D104D">
        <w:rPr>
          <w:i/>
          <w:iCs/>
          <w:vertAlign w:val="subscript"/>
        </w:rPr>
        <w:t>outo</w:t>
      </w:r>
      <w:proofErr w:type="spellEnd"/>
      <w:r>
        <w:rPr>
          <w:rFonts w:hint="eastAsia"/>
        </w:rPr>
        <w:t>參數變更</w:t>
      </w:r>
      <w:bookmarkEnd w:id="108"/>
    </w:p>
    <w:p w14:paraId="7B82DD5F" w14:textId="77777777" w:rsidR="00C45944" w:rsidRPr="007956BC" w:rsidRDefault="00C45944" w:rsidP="00C45944">
      <w:pPr>
        <w:spacing w:line="360" w:lineRule="auto"/>
        <w:ind w:firstLine="480"/>
        <w:jc w:val="center"/>
      </w:pPr>
    </w:p>
    <w:tbl>
      <w:tblPr>
        <w:tblStyle w:val="7"/>
        <w:tblW w:w="82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67"/>
        <w:gridCol w:w="2867"/>
        <w:gridCol w:w="2483"/>
      </w:tblGrid>
      <w:tr w:rsidR="006647BC" w14:paraId="47358568" w14:textId="7893F46D" w:rsidTr="004204CD">
        <w:tc>
          <w:tcPr>
            <w:tcW w:w="2907" w:type="dxa"/>
          </w:tcPr>
          <w:p w14:paraId="3509DEAD" w14:textId="77777777" w:rsidR="006647BC" w:rsidRPr="00794B48" w:rsidRDefault="006647BC" w:rsidP="00C45944">
            <w:pPr>
              <w:jc w:val="center"/>
              <w:rPr>
                <w:b/>
                <w:bCs/>
              </w:rPr>
            </w:pPr>
            <w:r w:rsidRPr="00794B48">
              <w:rPr>
                <w:noProof/>
              </w:rPr>
              <w:lastRenderedPageBreak/>
              <w:drawing>
                <wp:inline distT="0" distB="0" distL="0" distR="0" wp14:anchorId="05FABA7C" wp14:editId="16761D94">
                  <wp:extent cx="1440000" cy="1440000"/>
                  <wp:effectExtent l="0" t="0" r="0" b="0"/>
                  <wp:docPr id="614" name="圖片 6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4" name="圖片 614"/>
                          <pic:cNvPicPr/>
                        </pic:nvPicPr>
                        <pic:blipFill>
                          <a:blip r:embed="rId1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</w:tcPr>
          <w:p w14:paraId="56B05EE6" w14:textId="77777777" w:rsidR="006647BC" w:rsidRPr="00794B48" w:rsidRDefault="006647BC" w:rsidP="00C45944">
            <w:pPr>
              <w:jc w:val="center"/>
              <w:rPr>
                <w:b/>
                <w:bCs/>
              </w:rPr>
            </w:pPr>
            <w:r w:rsidRPr="00794B48">
              <w:rPr>
                <w:noProof/>
              </w:rPr>
              <w:drawing>
                <wp:inline distT="0" distB="0" distL="0" distR="0" wp14:anchorId="2D171B75" wp14:editId="4D5BF9F4">
                  <wp:extent cx="1440000" cy="1440000"/>
                  <wp:effectExtent l="0" t="0" r="0" b="0"/>
                  <wp:docPr id="615" name="圖片 6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5" name="圖片 615"/>
                          <pic:cNvPicPr/>
                        </pic:nvPicPr>
                        <pic:blipFill>
                          <a:blip r:embed="rId1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4" w:type="dxa"/>
          </w:tcPr>
          <w:p w14:paraId="5F14F168" w14:textId="6878A06F" w:rsidR="006647BC" w:rsidRPr="00794B48" w:rsidRDefault="009F461B" w:rsidP="00C45944">
            <w:pPr>
              <w:jc w:val="center"/>
              <w:rPr>
                <w:noProof/>
              </w:rPr>
            </w:pPr>
            <w:r w:rsidRPr="00794B48">
              <w:rPr>
                <w:noProof/>
              </w:rPr>
              <w:drawing>
                <wp:inline distT="0" distB="0" distL="0" distR="0" wp14:anchorId="76AFAD52" wp14:editId="11E6F074">
                  <wp:extent cx="1440000" cy="1440000"/>
                  <wp:effectExtent l="0" t="0" r="0" b="0"/>
                  <wp:docPr id="616" name="圖片 6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6" name="圖片 616"/>
                          <pic:cNvPicPr/>
                        </pic:nvPicPr>
                        <pic:blipFill>
                          <a:blip r:embed="rId1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647BC" w14:paraId="0C7D0E7E" w14:textId="417E0DB4" w:rsidTr="004204CD">
        <w:tc>
          <w:tcPr>
            <w:tcW w:w="2907" w:type="dxa"/>
          </w:tcPr>
          <w:p w14:paraId="6B4BB72D" w14:textId="77777777" w:rsidR="006647BC" w:rsidRPr="00794B48" w:rsidRDefault="006647BC" w:rsidP="00C45944">
            <w:pPr>
              <w:pStyle w:val="a3"/>
              <w:numPr>
                <w:ilvl w:val="0"/>
                <w:numId w:val="11"/>
              </w:numPr>
              <w:ind w:leftChars="0"/>
              <w:jc w:val="center"/>
              <w:rPr>
                <w:b/>
                <w:b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60%</w:t>
            </w:r>
          </w:p>
        </w:tc>
        <w:tc>
          <w:tcPr>
            <w:tcW w:w="2906" w:type="dxa"/>
          </w:tcPr>
          <w:p w14:paraId="52BF35BA" w14:textId="77777777" w:rsidR="006647BC" w:rsidRPr="00794B48" w:rsidRDefault="006647BC" w:rsidP="00C45944">
            <w:pPr>
              <w:pStyle w:val="a3"/>
              <w:numPr>
                <w:ilvl w:val="0"/>
                <w:numId w:val="11"/>
              </w:numPr>
              <w:ind w:leftChars="0"/>
              <w:jc w:val="center"/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80%</w:t>
            </w:r>
          </w:p>
        </w:tc>
        <w:tc>
          <w:tcPr>
            <w:tcW w:w="2404" w:type="dxa"/>
          </w:tcPr>
          <w:p w14:paraId="1BE093F3" w14:textId="549CDA32" w:rsidR="006647BC" w:rsidRPr="006D104D" w:rsidRDefault="009F461B" w:rsidP="00C45944">
            <w:pPr>
              <w:pStyle w:val="a3"/>
              <w:numPr>
                <w:ilvl w:val="0"/>
                <w:numId w:val="11"/>
              </w:numPr>
              <w:ind w:leftChars="0"/>
              <w:jc w:val="center"/>
              <w:rPr>
                <w:i/>
                <w:i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100%</w:t>
            </w:r>
          </w:p>
        </w:tc>
      </w:tr>
    </w:tbl>
    <w:p w14:paraId="79A6904C" w14:textId="78F55DE9" w:rsidR="00E31D6B" w:rsidRDefault="00E31D6B" w:rsidP="00C45944">
      <w:pPr>
        <w:spacing w:line="360" w:lineRule="auto"/>
        <w:ind w:firstLine="480"/>
        <w:jc w:val="center"/>
      </w:pPr>
      <w:bookmarkStart w:id="109" w:name="_Toc109633317"/>
      <w:r w:rsidRPr="00B74C63">
        <w:rPr>
          <w:rFonts w:cs="Times New Roman (本文 CS 字型)"/>
          <w:color w:val="000000" w:themeColor="text1"/>
        </w:rPr>
        <w:t>圖</w:t>
      </w:r>
      <w:r w:rsidRPr="00B74C63">
        <w:rPr>
          <w:rFonts w:cs="Times New Roman (本文 CS 字型)"/>
          <w:color w:val="000000" w:themeColor="text1"/>
        </w:rPr>
        <w:t xml:space="preserve"> </w:t>
      </w:r>
      <w:r w:rsidRPr="00B74C63">
        <w:rPr>
          <w:rFonts w:cs="Times New Roman (本文 CS 字型)"/>
          <w:color w:val="000000" w:themeColor="text1"/>
        </w:rPr>
        <w:fldChar w:fldCharType="begin"/>
      </w:r>
      <w:r w:rsidRPr="00B74C63">
        <w:rPr>
          <w:rFonts w:cs="Times New Roman (本文 CS 字型)"/>
          <w:color w:val="000000" w:themeColor="text1"/>
        </w:rPr>
        <w:instrText xml:space="preserve"> SEQ </w:instrText>
      </w:r>
      <w:r w:rsidRPr="00B74C63">
        <w:rPr>
          <w:rFonts w:cs="Times New Roman (本文 CS 字型)"/>
          <w:color w:val="000000" w:themeColor="text1"/>
        </w:rPr>
        <w:instrText>圖</w:instrText>
      </w:r>
      <w:r w:rsidRPr="00B74C63">
        <w:rPr>
          <w:rFonts w:cs="Times New Roman (本文 CS 字型)"/>
          <w:color w:val="000000" w:themeColor="text1"/>
        </w:rPr>
        <w:instrText xml:space="preserve"> \* ARABIC </w:instrText>
      </w:r>
      <w:r w:rsidRPr="00B74C63">
        <w:rPr>
          <w:rFonts w:cs="Times New Roman (本文 CS 字型)"/>
          <w:color w:val="000000" w:themeColor="text1"/>
        </w:rPr>
        <w:fldChar w:fldCharType="separate"/>
      </w:r>
      <w:r w:rsidR="00D35CAE">
        <w:rPr>
          <w:rFonts w:cs="Times New Roman (本文 CS 字型)"/>
          <w:noProof/>
          <w:color w:val="000000" w:themeColor="text1"/>
        </w:rPr>
        <w:t>33</w:t>
      </w:r>
      <w:r w:rsidRPr="00B74C63">
        <w:rPr>
          <w:rFonts w:cs="Times New Roman (本文 CS 字型)"/>
          <w:color w:val="000000" w:themeColor="text1"/>
        </w:rPr>
        <w:fldChar w:fldCharType="end"/>
      </w:r>
      <w:r w:rsidRPr="007B3F69">
        <w:rPr>
          <w:rFonts w:hint="eastAsia"/>
        </w:rPr>
        <w:t xml:space="preserve"> </w:t>
      </w:r>
      <w:r>
        <w:rPr>
          <w:rFonts w:hint="eastAsia"/>
        </w:rPr>
        <w:t>僅內層</w:t>
      </w:r>
      <w:r w:rsidRPr="00363224">
        <w:rPr>
          <w:rFonts w:hint="eastAsia"/>
        </w:rPr>
        <w:t>具彩色圖案背景</w:t>
      </w:r>
      <w:r>
        <w:rPr>
          <w:rFonts w:hint="eastAsia"/>
        </w:rPr>
        <w:t>的</w:t>
      </w:r>
      <w:r w:rsidRPr="00363224">
        <w:rPr>
          <w:rFonts w:hint="eastAsia"/>
        </w:rPr>
        <w:t>視覺化巢狀</w:t>
      </w:r>
      <w:r w:rsidRPr="00363224">
        <w:rPr>
          <w:rFonts w:hint="eastAsia"/>
        </w:rPr>
        <w:t>QR code</w:t>
      </w:r>
      <w:r>
        <w:rPr>
          <w:rFonts w:hint="eastAsia"/>
        </w:rPr>
        <w:t>，</w:t>
      </w:r>
      <w:proofErr w:type="spellStart"/>
      <w:r w:rsidRPr="006D104D">
        <w:rPr>
          <w:rFonts w:hint="eastAsia"/>
          <w:i/>
          <w:iCs/>
        </w:rPr>
        <w:t>Q</w:t>
      </w:r>
      <w:r w:rsidRPr="006D104D">
        <w:rPr>
          <w:i/>
          <w:iCs/>
        </w:rPr>
        <w:t>R</w:t>
      </w:r>
      <w:r w:rsidRPr="006D104D">
        <w:rPr>
          <w:i/>
          <w:iCs/>
          <w:vertAlign w:val="subscript"/>
        </w:rPr>
        <w:t>outo</w:t>
      </w:r>
      <w:proofErr w:type="spellEnd"/>
      <w:r>
        <w:rPr>
          <w:rFonts w:hint="eastAsia"/>
        </w:rPr>
        <w:t>參數變更</w:t>
      </w:r>
      <w:bookmarkEnd w:id="109"/>
    </w:p>
    <w:p w14:paraId="534BF8D6" w14:textId="77777777" w:rsidR="00E31D6B" w:rsidRPr="007956BC" w:rsidRDefault="00E31D6B" w:rsidP="00C45944">
      <w:pPr>
        <w:spacing w:line="360" w:lineRule="auto"/>
        <w:ind w:firstLine="480"/>
        <w:jc w:val="center"/>
      </w:pPr>
    </w:p>
    <w:tbl>
      <w:tblPr>
        <w:tblStyle w:val="7"/>
        <w:tblW w:w="82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67"/>
        <w:gridCol w:w="2867"/>
        <w:gridCol w:w="2483"/>
      </w:tblGrid>
      <w:tr w:rsidR="009F461B" w14:paraId="0C8F351B" w14:textId="638E090A" w:rsidTr="004204CD">
        <w:tc>
          <w:tcPr>
            <w:tcW w:w="2907" w:type="dxa"/>
          </w:tcPr>
          <w:p w14:paraId="24960DB3" w14:textId="77777777" w:rsidR="009F461B" w:rsidRPr="00794B48" w:rsidRDefault="009F461B" w:rsidP="00C45944">
            <w:pPr>
              <w:jc w:val="center"/>
              <w:rPr>
                <w:b/>
                <w:bCs/>
              </w:rPr>
            </w:pPr>
            <w:r w:rsidRPr="00794B48">
              <w:rPr>
                <w:noProof/>
              </w:rPr>
              <w:drawing>
                <wp:inline distT="0" distB="0" distL="0" distR="0" wp14:anchorId="6112476C" wp14:editId="74E1D0CE">
                  <wp:extent cx="1440000" cy="1440000"/>
                  <wp:effectExtent l="0" t="0" r="0" b="0"/>
                  <wp:docPr id="617" name="圖片 6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7" name="圖片 617"/>
                          <pic:cNvPicPr/>
                        </pic:nvPicPr>
                        <pic:blipFill>
                          <a:blip r:embed="rId10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06" w:type="dxa"/>
          </w:tcPr>
          <w:p w14:paraId="2B984B58" w14:textId="77777777" w:rsidR="009F461B" w:rsidRPr="00794B48" w:rsidRDefault="009F461B" w:rsidP="00C45944">
            <w:pPr>
              <w:jc w:val="center"/>
              <w:rPr>
                <w:b/>
                <w:bCs/>
              </w:rPr>
            </w:pPr>
            <w:r w:rsidRPr="00794B48">
              <w:rPr>
                <w:noProof/>
              </w:rPr>
              <w:drawing>
                <wp:inline distT="0" distB="0" distL="0" distR="0" wp14:anchorId="73F5C037" wp14:editId="3578F4B3">
                  <wp:extent cx="1440000" cy="1440000"/>
                  <wp:effectExtent l="0" t="0" r="0" b="0"/>
                  <wp:docPr id="618" name="圖片 6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8" name="圖片 618"/>
                          <pic:cNvPicPr/>
                        </pic:nvPicPr>
                        <pic:blipFill>
                          <a:blip r:embed="rId10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4" w:type="dxa"/>
          </w:tcPr>
          <w:p w14:paraId="5AFDB9AB" w14:textId="0FF0984B" w:rsidR="009F461B" w:rsidRPr="00794B48" w:rsidRDefault="009F461B" w:rsidP="00C45944">
            <w:pPr>
              <w:jc w:val="center"/>
              <w:rPr>
                <w:noProof/>
              </w:rPr>
            </w:pPr>
            <w:r w:rsidRPr="00794B48">
              <w:rPr>
                <w:noProof/>
              </w:rPr>
              <w:drawing>
                <wp:inline distT="0" distB="0" distL="0" distR="0" wp14:anchorId="1C0F3311" wp14:editId="0E26C109">
                  <wp:extent cx="1440000" cy="1440000"/>
                  <wp:effectExtent l="0" t="0" r="0" b="0"/>
                  <wp:docPr id="619" name="圖片 6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9" name="圖片 619"/>
                          <pic:cNvPicPr/>
                        </pic:nvPicPr>
                        <pic:blipFill>
                          <a:blip r:embed="rId10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F461B" w14:paraId="5911FA77" w14:textId="52C8CAAF" w:rsidTr="004204CD">
        <w:tc>
          <w:tcPr>
            <w:tcW w:w="2907" w:type="dxa"/>
          </w:tcPr>
          <w:p w14:paraId="6CF500E2" w14:textId="77777777" w:rsidR="009F461B" w:rsidRPr="00794B48" w:rsidRDefault="009F461B" w:rsidP="00C45944">
            <w:pPr>
              <w:pStyle w:val="a3"/>
              <w:numPr>
                <w:ilvl w:val="0"/>
                <w:numId w:val="12"/>
              </w:numPr>
              <w:ind w:leftChars="0"/>
              <w:jc w:val="center"/>
              <w:rPr>
                <w:b/>
                <w:b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60%</w:t>
            </w:r>
          </w:p>
        </w:tc>
        <w:tc>
          <w:tcPr>
            <w:tcW w:w="2906" w:type="dxa"/>
          </w:tcPr>
          <w:p w14:paraId="0E2FC129" w14:textId="77777777" w:rsidR="009F461B" w:rsidRPr="00794B48" w:rsidRDefault="009F461B" w:rsidP="00C45944">
            <w:pPr>
              <w:pStyle w:val="a3"/>
              <w:numPr>
                <w:ilvl w:val="0"/>
                <w:numId w:val="12"/>
              </w:numPr>
              <w:ind w:leftChars="0"/>
              <w:jc w:val="center"/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80%</w:t>
            </w:r>
          </w:p>
        </w:tc>
        <w:tc>
          <w:tcPr>
            <w:tcW w:w="2404" w:type="dxa"/>
          </w:tcPr>
          <w:p w14:paraId="7C14752F" w14:textId="01610F75" w:rsidR="009F461B" w:rsidRPr="006D104D" w:rsidRDefault="009F461B" w:rsidP="00C45944">
            <w:pPr>
              <w:pStyle w:val="a3"/>
              <w:numPr>
                <w:ilvl w:val="0"/>
                <w:numId w:val="12"/>
              </w:numPr>
              <w:ind w:leftChars="0"/>
              <w:jc w:val="center"/>
              <w:rPr>
                <w:i/>
                <w:iCs/>
              </w:rPr>
            </w:pPr>
            <w:proofErr w:type="spellStart"/>
            <w:r w:rsidRPr="006D104D">
              <w:rPr>
                <w:rFonts w:hint="eastAsia"/>
                <w:i/>
                <w:iCs/>
              </w:rPr>
              <w:t>Q</w:t>
            </w:r>
            <w:r w:rsidRPr="006D104D">
              <w:rPr>
                <w:i/>
                <w:iCs/>
              </w:rPr>
              <w:t>R</w:t>
            </w:r>
            <w:r w:rsidRPr="006D104D">
              <w:rPr>
                <w:i/>
                <w:iCs/>
                <w:vertAlign w:val="subscript"/>
              </w:rPr>
              <w:t>outo</w:t>
            </w:r>
            <w:proofErr w:type="spellEnd"/>
            <w:r w:rsidRPr="00794B48">
              <w:t>=100%</w:t>
            </w:r>
          </w:p>
        </w:tc>
      </w:tr>
    </w:tbl>
    <w:p w14:paraId="09CB8DF9" w14:textId="4C4E57F4" w:rsidR="00E31D6B" w:rsidRDefault="00E31D6B" w:rsidP="00C45944">
      <w:pPr>
        <w:spacing w:line="360" w:lineRule="auto"/>
        <w:ind w:firstLine="480"/>
        <w:jc w:val="center"/>
      </w:pPr>
      <w:bookmarkStart w:id="110" w:name="_Ref109650779"/>
      <w:bookmarkStart w:id="111" w:name="_Toc109633318"/>
      <w:r w:rsidRPr="00B74C63">
        <w:rPr>
          <w:rFonts w:cs="Times New Roman (本文 CS 字型)"/>
          <w:color w:val="000000" w:themeColor="text1"/>
        </w:rPr>
        <w:t>圖</w:t>
      </w:r>
      <w:r w:rsidRPr="00B74C63">
        <w:rPr>
          <w:rFonts w:cs="Times New Roman (本文 CS 字型)"/>
          <w:color w:val="000000" w:themeColor="text1"/>
        </w:rPr>
        <w:t xml:space="preserve"> </w:t>
      </w:r>
      <w:r w:rsidRPr="00B74C63">
        <w:rPr>
          <w:rFonts w:cs="Times New Roman (本文 CS 字型)"/>
          <w:color w:val="000000" w:themeColor="text1"/>
        </w:rPr>
        <w:fldChar w:fldCharType="begin"/>
      </w:r>
      <w:r w:rsidRPr="00B74C63">
        <w:rPr>
          <w:rFonts w:cs="Times New Roman (本文 CS 字型)"/>
          <w:color w:val="000000" w:themeColor="text1"/>
        </w:rPr>
        <w:instrText xml:space="preserve"> SEQ </w:instrText>
      </w:r>
      <w:r w:rsidRPr="00B74C63">
        <w:rPr>
          <w:rFonts w:cs="Times New Roman (本文 CS 字型)"/>
          <w:color w:val="000000" w:themeColor="text1"/>
        </w:rPr>
        <w:instrText>圖</w:instrText>
      </w:r>
      <w:r w:rsidRPr="00B74C63">
        <w:rPr>
          <w:rFonts w:cs="Times New Roman (本文 CS 字型)"/>
          <w:color w:val="000000" w:themeColor="text1"/>
        </w:rPr>
        <w:instrText xml:space="preserve"> \* ARABIC </w:instrText>
      </w:r>
      <w:r w:rsidRPr="00B74C63">
        <w:rPr>
          <w:rFonts w:cs="Times New Roman (本文 CS 字型)"/>
          <w:color w:val="000000" w:themeColor="text1"/>
        </w:rPr>
        <w:fldChar w:fldCharType="separate"/>
      </w:r>
      <w:r w:rsidR="00D35CAE">
        <w:rPr>
          <w:rFonts w:cs="Times New Roman (本文 CS 字型)"/>
          <w:noProof/>
          <w:color w:val="000000" w:themeColor="text1"/>
        </w:rPr>
        <w:t>34</w:t>
      </w:r>
      <w:r w:rsidRPr="00B74C63">
        <w:rPr>
          <w:rFonts w:cs="Times New Roman (本文 CS 字型)"/>
          <w:color w:val="000000" w:themeColor="text1"/>
        </w:rPr>
        <w:fldChar w:fldCharType="end"/>
      </w:r>
      <w:bookmarkEnd w:id="110"/>
      <w:r w:rsidRPr="007B3F69">
        <w:rPr>
          <w:rFonts w:hint="eastAsia"/>
        </w:rPr>
        <w:t xml:space="preserve"> </w:t>
      </w:r>
      <w:r>
        <w:rPr>
          <w:rFonts w:hint="eastAsia"/>
        </w:rPr>
        <w:t>僅內層</w:t>
      </w:r>
      <w:r w:rsidRPr="00363224">
        <w:rPr>
          <w:rFonts w:hint="eastAsia"/>
        </w:rPr>
        <w:t>具彩色圖案背景</w:t>
      </w:r>
      <w:r>
        <w:rPr>
          <w:rFonts w:hint="eastAsia"/>
        </w:rPr>
        <w:t>的</w:t>
      </w:r>
      <w:r w:rsidRPr="00363224">
        <w:rPr>
          <w:rFonts w:hint="eastAsia"/>
        </w:rPr>
        <w:t>視覺化巢狀</w:t>
      </w:r>
      <w:r w:rsidRPr="00363224">
        <w:rPr>
          <w:rFonts w:hint="eastAsia"/>
        </w:rPr>
        <w:t>QR code</w:t>
      </w:r>
      <w:r>
        <w:rPr>
          <w:rFonts w:hint="eastAsia"/>
        </w:rPr>
        <w:t>，</w:t>
      </w:r>
      <w:proofErr w:type="spellStart"/>
      <w:r w:rsidRPr="006D104D">
        <w:rPr>
          <w:rFonts w:hint="eastAsia"/>
          <w:i/>
          <w:iCs/>
        </w:rPr>
        <w:t>Q</w:t>
      </w:r>
      <w:r w:rsidRPr="006D104D">
        <w:rPr>
          <w:i/>
          <w:iCs/>
        </w:rPr>
        <w:t>R</w:t>
      </w:r>
      <w:r w:rsidRPr="006D104D">
        <w:rPr>
          <w:i/>
          <w:iCs/>
          <w:vertAlign w:val="subscript"/>
        </w:rPr>
        <w:t>outo</w:t>
      </w:r>
      <w:proofErr w:type="spellEnd"/>
      <w:r>
        <w:rPr>
          <w:rFonts w:hint="eastAsia"/>
        </w:rPr>
        <w:t>參數變更</w:t>
      </w:r>
      <w:bookmarkEnd w:id="111"/>
    </w:p>
    <w:p w14:paraId="2EF6E54D" w14:textId="77777777" w:rsidR="00CE5A3F" w:rsidRPr="00E31D6B" w:rsidRDefault="00CE5A3F" w:rsidP="00C45944">
      <w:pPr>
        <w:spacing w:line="360" w:lineRule="auto"/>
        <w:ind w:firstLine="480"/>
        <w:jc w:val="center"/>
      </w:pPr>
    </w:p>
    <w:p w14:paraId="08DF4305" w14:textId="67E74F6F" w:rsidR="004904EC" w:rsidRPr="0024756D" w:rsidRDefault="004904EC" w:rsidP="000E1FF7">
      <w:pPr>
        <w:pStyle w:val="3"/>
        <w:numPr>
          <w:ilvl w:val="0"/>
          <w:numId w:val="0"/>
        </w:numPr>
        <w:ind w:left="480" w:hanging="480"/>
        <w:rPr>
          <w:rFonts w:cs="Times New Roman"/>
          <w:b/>
          <w:bCs w:val="0"/>
        </w:rPr>
      </w:pPr>
      <w:bookmarkStart w:id="112" w:name="_Toc108611753"/>
      <w:r w:rsidRPr="0024756D">
        <w:rPr>
          <w:b/>
          <w:bCs w:val="0"/>
        </w:rPr>
        <w:t>4.</w:t>
      </w:r>
      <w:r w:rsidR="00635322" w:rsidRPr="0024756D">
        <w:rPr>
          <w:b/>
          <w:bCs w:val="0"/>
        </w:rPr>
        <w:t>4</w:t>
      </w:r>
      <w:r w:rsidRPr="0024756D">
        <w:rPr>
          <w:b/>
          <w:bCs w:val="0"/>
        </w:rPr>
        <w:t>.</w:t>
      </w:r>
      <w:r w:rsidR="00496841" w:rsidRPr="0024756D">
        <w:rPr>
          <w:b/>
          <w:bCs w:val="0"/>
        </w:rPr>
        <w:t xml:space="preserve">4 </w:t>
      </w:r>
      <w:r w:rsidR="00AB4ED3" w:rsidRPr="0024756D">
        <w:rPr>
          <w:rFonts w:hint="eastAsia"/>
          <w:b/>
          <w:bCs w:val="0"/>
        </w:rPr>
        <w:t>視覺化巢狀</w:t>
      </w:r>
      <w:r w:rsidR="00AB4ED3" w:rsidRPr="0024756D">
        <w:rPr>
          <w:b/>
          <w:bCs w:val="0"/>
        </w:rPr>
        <w:t>QR Code</w:t>
      </w:r>
      <w:r w:rsidR="00AB4ED3" w:rsidRPr="0024756D">
        <w:rPr>
          <w:rFonts w:cs="Times New Roman" w:hint="eastAsia"/>
          <w:b/>
          <w:bCs w:val="0"/>
        </w:rPr>
        <w:t>背景圖清晰度</w:t>
      </w:r>
      <w:bookmarkEnd w:id="112"/>
    </w:p>
    <w:p w14:paraId="2C102B5E" w14:textId="7C197DB3" w:rsidR="00BB4D08" w:rsidRPr="000B61E4" w:rsidRDefault="003C1E03" w:rsidP="000E1FF7">
      <w:pPr>
        <w:spacing w:line="360" w:lineRule="auto"/>
        <w:ind w:firstLine="480"/>
        <w:jc w:val="both"/>
      </w:pPr>
      <w:r w:rsidRPr="000B61E4">
        <w:rPr>
          <w:rFonts w:hint="eastAsia"/>
        </w:rPr>
        <w:t>本小節將參考</w:t>
      </w:r>
      <w:r w:rsidR="009512A6">
        <w:fldChar w:fldCharType="begin"/>
      </w:r>
      <w:r w:rsidR="009512A6">
        <w:instrText xml:space="preserve"> </w:instrText>
      </w:r>
      <w:r w:rsidR="009512A6">
        <w:rPr>
          <w:rFonts w:hint="eastAsia"/>
        </w:rPr>
        <w:instrText>REF _Ref109650480 \h</w:instrText>
      </w:r>
      <w:r w:rsidR="009512A6">
        <w:instrText xml:space="preserve"> </w:instrText>
      </w:r>
      <w:r w:rsidR="009512A6">
        <w:fldChar w:fldCharType="separate"/>
      </w:r>
      <w:r w:rsidR="009512A6" w:rsidRPr="00BF4F37">
        <w:rPr>
          <w:rFonts w:cs="Times New Roman (本文 CS 字型)"/>
        </w:rPr>
        <w:t>表</w:t>
      </w:r>
      <w:r w:rsidR="009512A6" w:rsidRPr="00BF4F37">
        <w:rPr>
          <w:rFonts w:cs="Times New Roman (本文 CS 字型)"/>
        </w:rPr>
        <w:t xml:space="preserve"> </w:t>
      </w:r>
      <w:r w:rsidR="009512A6">
        <w:rPr>
          <w:rFonts w:cs="Times New Roman (本文 CS 字型)"/>
          <w:noProof/>
        </w:rPr>
        <w:t>7</w:t>
      </w:r>
      <w:r w:rsidR="009512A6">
        <w:fldChar w:fldCharType="end"/>
      </w:r>
      <w:r w:rsidRPr="000B61E4">
        <w:rPr>
          <w:rFonts w:hint="eastAsia"/>
        </w:rPr>
        <w:t>、</w:t>
      </w:r>
      <w:r w:rsidR="009512A6">
        <w:fldChar w:fldCharType="begin"/>
      </w:r>
      <w:r w:rsidR="009512A6">
        <w:instrText xml:space="preserve"> </w:instrText>
      </w:r>
      <w:r w:rsidR="009512A6">
        <w:rPr>
          <w:rFonts w:hint="eastAsia"/>
        </w:rPr>
        <w:instrText>REF _Ref109650622 \h</w:instrText>
      </w:r>
      <w:r w:rsidR="009512A6">
        <w:instrText xml:space="preserve"> </w:instrText>
      </w:r>
      <w:r w:rsidR="009512A6">
        <w:fldChar w:fldCharType="separate"/>
      </w:r>
      <w:r w:rsidR="009512A6" w:rsidRPr="00BF4F37">
        <w:rPr>
          <w:rFonts w:cs="Times New Roman (本文 CS 字型)"/>
        </w:rPr>
        <w:t>表</w:t>
      </w:r>
      <w:r w:rsidR="009512A6" w:rsidRPr="00BF4F37">
        <w:rPr>
          <w:rFonts w:cs="Times New Roman (本文 CS 字型)"/>
        </w:rPr>
        <w:t xml:space="preserve"> </w:t>
      </w:r>
      <w:r w:rsidR="009512A6">
        <w:rPr>
          <w:rFonts w:cs="Times New Roman (本文 CS 字型)"/>
          <w:noProof/>
        </w:rPr>
        <w:t>8</w:t>
      </w:r>
      <w:r w:rsidR="009512A6">
        <w:fldChar w:fldCharType="end"/>
      </w:r>
      <w:r w:rsidRPr="000B61E4">
        <w:rPr>
          <w:rFonts w:hint="eastAsia"/>
        </w:rPr>
        <w:t>與</w:t>
      </w:r>
      <w:r w:rsidR="009512A6">
        <w:fldChar w:fldCharType="begin"/>
      </w:r>
      <w:r w:rsidR="009512A6">
        <w:instrText xml:space="preserve"> </w:instrText>
      </w:r>
      <w:r w:rsidR="009512A6">
        <w:rPr>
          <w:rFonts w:hint="eastAsia"/>
        </w:rPr>
        <w:instrText>REF _Ref109650789 \h</w:instrText>
      </w:r>
      <w:r w:rsidR="009512A6">
        <w:instrText xml:space="preserve"> </w:instrText>
      </w:r>
      <w:r w:rsidR="009512A6">
        <w:fldChar w:fldCharType="separate"/>
      </w:r>
      <w:r w:rsidR="009512A6" w:rsidRPr="00BF4F37">
        <w:rPr>
          <w:rFonts w:cs="Times New Roman (本文 CS 字型)"/>
        </w:rPr>
        <w:t>表</w:t>
      </w:r>
      <w:r w:rsidR="009512A6" w:rsidRPr="00BF4F37">
        <w:rPr>
          <w:rFonts w:cs="Times New Roman (本文 CS 字型)"/>
        </w:rPr>
        <w:t xml:space="preserve"> </w:t>
      </w:r>
      <w:r w:rsidR="009512A6">
        <w:rPr>
          <w:rFonts w:cs="Times New Roman (本文 CS 字型)"/>
          <w:noProof/>
        </w:rPr>
        <w:t>9</w:t>
      </w:r>
      <w:r w:rsidR="009512A6">
        <w:fldChar w:fldCharType="end"/>
      </w:r>
      <w:r w:rsidRPr="000B61E4">
        <w:rPr>
          <w:rFonts w:hint="eastAsia"/>
        </w:rPr>
        <w:t>所得的結論，將每組正確率總和平均達到</w:t>
      </w:r>
      <w:r w:rsidRPr="000B61E4">
        <w:t>75%</w:t>
      </w:r>
      <w:r w:rsidRPr="000B61E4">
        <w:rPr>
          <w:rFonts w:hint="eastAsia"/>
        </w:rPr>
        <w:t>以上，認定為可以順利讓</w:t>
      </w:r>
      <w:r w:rsidRPr="000B61E4">
        <w:t>QR Code</w:t>
      </w:r>
      <w:r w:rsidRPr="000B61E4">
        <w:rPr>
          <w:rFonts w:hint="eastAsia"/>
        </w:rPr>
        <w:t>閱讀器閱讀兩個</w:t>
      </w:r>
      <w:r w:rsidRPr="000B61E4">
        <w:t>QR Code</w:t>
      </w:r>
      <w:r w:rsidRPr="000B61E4">
        <w:rPr>
          <w:rFonts w:hint="eastAsia"/>
        </w:rPr>
        <w:t>的參數組，為高強韌性</w:t>
      </w:r>
      <w:r w:rsidRPr="000B61E4">
        <w:t>QR Code</w:t>
      </w:r>
      <w:r w:rsidRPr="000B61E4">
        <w:rPr>
          <w:rFonts w:hint="eastAsia"/>
        </w:rPr>
        <w:t>，並交予</w:t>
      </w:r>
      <w:r w:rsidR="00064FBB" w:rsidRPr="000B61E4">
        <w:t>3</w:t>
      </w:r>
      <w:r w:rsidR="00064FBB" w:rsidRPr="000B61E4">
        <w:rPr>
          <w:rFonts w:hint="eastAsia"/>
        </w:rPr>
        <w:t>位</w:t>
      </w:r>
      <w:r w:rsidRPr="000B61E4">
        <w:rPr>
          <w:rFonts w:hint="eastAsia"/>
        </w:rPr>
        <w:t>受測者受試背景圖清晰度。</w:t>
      </w:r>
    </w:p>
    <w:p w14:paraId="3120E991" w14:textId="4DD18A0D" w:rsidR="00665675" w:rsidRPr="000B61E4" w:rsidRDefault="00BB4D08" w:rsidP="000E1FF7">
      <w:pPr>
        <w:spacing w:line="360" w:lineRule="auto"/>
        <w:ind w:firstLine="480"/>
        <w:jc w:val="both"/>
      </w:pPr>
      <w:r w:rsidRPr="000B61E4">
        <w:rPr>
          <w:rFonts w:hint="eastAsia"/>
        </w:rPr>
        <w:t>首先，</w:t>
      </w:r>
      <w:r w:rsidR="00CD306F" w:rsidRPr="000B61E4">
        <w:rPr>
          <w:rFonts w:hint="eastAsia"/>
        </w:rPr>
        <w:t>根據</w:t>
      </w:r>
      <w:r w:rsidR="009512A6">
        <w:fldChar w:fldCharType="begin"/>
      </w:r>
      <w:r w:rsidR="009512A6">
        <w:instrText xml:space="preserve"> </w:instrText>
      </w:r>
      <w:r w:rsidR="009512A6">
        <w:rPr>
          <w:rFonts w:hint="eastAsia"/>
        </w:rPr>
        <w:instrText>REF _Ref109650480 \h</w:instrText>
      </w:r>
      <w:r w:rsidR="009512A6">
        <w:instrText xml:space="preserve"> </w:instrText>
      </w:r>
      <w:r w:rsidR="009512A6">
        <w:fldChar w:fldCharType="separate"/>
      </w:r>
      <w:r w:rsidR="009512A6" w:rsidRPr="00BF4F37">
        <w:rPr>
          <w:rFonts w:cs="Times New Roman (本文 CS 字型)"/>
        </w:rPr>
        <w:t>表</w:t>
      </w:r>
      <w:r w:rsidR="009512A6" w:rsidRPr="00BF4F37">
        <w:rPr>
          <w:rFonts w:cs="Times New Roman (本文 CS 字型)"/>
        </w:rPr>
        <w:t xml:space="preserve"> </w:t>
      </w:r>
      <w:r w:rsidR="009512A6">
        <w:rPr>
          <w:rFonts w:cs="Times New Roman (本文 CS 字型)"/>
          <w:noProof/>
        </w:rPr>
        <w:t>7</w:t>
      </w:r>
      <w:r w:rsidR="009512A6">
        <w:fldChar w:fldCharType="end"/>
      </w:r>
      <w:r w:rsidR="00CD306F" w:rsidRPr="000B61E4">
        <w:rPr>
          <w:rFonts w:hint="eastAsia"/>
        </w:rPr>
        <w:t>我們能夠</w:t>
      </w:r>
      <w:r w:rsidRPr="000B61E4">
        <w:rPr>
          <w:rFonts w:hint="eastAsia"/>
        </w:rPr>
        <w:t>從中</w:t>
      </w:r>
      <w:r w:rsidR="00CD306F" w:rsidRPr="000B61E4">
        <w:rPr>
          <w:rFonts w:hint="eastAsia"/>
        </w:rPr>
        <w:t>得到</w:t>
      </w:r>
      <w:r w:rsidR="003C1E03" w:rsidRPr="000B61E4">
        <w:rPr>
          <w:rFonts w:hint="eastAsia"/>
        </w:rPr>
        <w:t>雙層</w:t>
      </w:r>
      <w:r w:rsidR="003C1E03" w:rsidRPr="000B61E4">
        <w:t>QR Code</w:t>
      </w:r>
      <w:r w:rsidR="003C1E03" w:rsidRPr="000B61E4">
        <w:rPr>
          <w:rFonts w:hint="eastAsia"/>
        </w:rPr>
        <w:t>都具彩色背景</w:t>
      </w:r>
      <w:r w:rsidR="00064FBB" w:rsidRPr="000B61E4">
        <w:rPr>
          <w:rFonts w:hint="eastAsia"/>
        </w:rPr>
        <w:t>的視覺化巢狀</w:t>
      </w:r>
      <w:r w:rsidR="00064FBB" w:rsidRPr="000B61E4">
        <w:t>QR Code</w:t>
      </w:r>
      <w:r w:rsidRPr="000B61E4">
        <w:rPr>
          <w:rFonts w:hint="eastAsia"/>
        </w:rPr>
        <w:t>，其於</w:t>
      </w:r>
      <w:r w:rsidR="003C1E03" w:rsidRPr="000B61E4">
        <w:rPr>
          <w:rFonts w:hint="eastAsia"/>
        </w:rPr>
        <w:t>各</w:t>
      </w:r>
      <w:r w:rsidR="00CD306F" w:rsidRPr="000B61E4">
        <w:rPr>
          <w:rFonts w:hint="eastAsia"/>
        </w:rPr>
        <w:t>組</w:t>
      </w:r>
      <w:r w:rsidR="00CD306F" w:rsidRPr="000B61E4">
        <w:t>QR Code</w:t>
      </w:r>
      <w:r w:rsidR="00CD306F" w:rsidRPr="000B61E4">
        <w:rPr>
          <w:rFonts w:hint="eastAsia"/>
        </w:rPr>
        <w:t>的</w:t>
      </w:r>
      <w:r w:rsidR="003C1E03" w:rsidRPr="000B61E4">
        <w:rPr>
          <w:rFonts w:hint="eastAsia"/>
        </w:rPr>
        <w:t>資料模組設定為正確模組值的中心區域比例</w:t>
      </w:r>
      <w:r w:rsidR="00CD306F" w:rsidRPr="000B61E4">
        <w:rPr>
          <w:rFonts w:hint="eastAsia"/>
        </w:rPr>
        <w:t>解碼成功率，</w:t>
      </w:r>
      <w:r w:rsidRPr="000B61E4">
        <w:rPr>
          <w:rFonts w:hint="eastAsia"/>
        </w:rPr>
        <w:t>獲得每組圖片</w:t>
      </w:r>
      <w:proofErr w:type="spellStart"/>
      <w:r w:rsidRPr="007E73F1">
        <w:rPr>
          <w:i/>
          <w:iCs/>
        </w:rPr>
        <w:t>QR</w:t>
      </w:r>
      <w:r w:rsidRPr="007E73F1">
        <w:rPr>
          <w:i/>
          <w:iCs/>
          <w:vertAlign w:val="subscript"/>
        </w:rPr>
        <w:t>ino</w:t>
      </w:r>
      <w:proofErr w:type="spellEnd"/>
      <w:r w:rsidRPr="000B61E4">
        <w:rPr>
          <w:rFonts w:hint="eastAsia"/>
        </w:rPr>
        <w:t>與</w:t>
      </w:r>
      <w:proofErr w:type="spellStart"/>
      <w:r w:rsidRPr="007E73F1">
        <w:rPr>
          <w:i/>
          <w:iCs/>
        </w:rPr>
        <w:t>QR</w:t>
      </w:r>
      <w:r w:rsidRPr="007E73F1">
        <w:rPr>
          <w:i/>
          <w:iCs/>
          <w:vertAlign w:val="subscript"/>
        </w:rPr>
        <w:t>outo</w:t>
      </w:r>
      <w:proofErr w:type="spellEnd"/>
      <w:r w:rsidRPr="000B61E4">
        <w:rPr>
          <w:rFonts w:hint="eastAsia"/>
        </w:rPr>
        <w:t>的數值變化中，</w:t>
      </w:r>
      <w:r w:rsidR="00F863FA" w:rsidRPr="000B61E4">
        <w:rPr>
          <w:rFonts w:hint="eastAsia"/>
        </w:rPr>
        <w:t>皆為能夠保持</w:t>
      </w:r>
      <w:r w:rsidR="00F863FA" w:rsidRPr="000B61E4">
        <w:t>QR Code</w:t>
      </w:r>
      <w:r w:rsidR="00F863FA" w:rsidRPr="000B61E4">
        <w:rPr>
          <w:rFonts w:hint="eastAsia"/>
        </w:rPr>
        <w:t>能夠被</w:t>
      </w:r>
      <w:r w:rsidR="00F863FA" w:rsidRPr="000B61E4">
        <w:t>QR Code</w:t>
      </w:r>
      <w:r w:rsidR="00F863FA" w:rsidRPr="000B61E4">
        <w:rPr>
          <w:rFonts w:hint="eastAsia"/>
        </w:rPr>
        <w:t>閱讀器成功掃描成功</w:t>
      </w:r>
      <w:r w:rsidR="00064FBB" w:rsidRPr="000B61E4">
        <w:rPr>
          <w:rFonts w:hint="eastAsia"/>
        </w:rPr>
        <w:t>，如</w:t>
      </w:r>
      <w:r w:rsidR="00A9577B">
        <w:fldChar w:fldCharType="begin"/>
      </w:r>
      <w:r w:rsidR="00A9577B">
        <w:instrText xml:space="preserve"> </w:instrText>
      </w:r>
      <w:r w:rsidR="00A9577B">
        <w:rPr>
          <w:rFonts w:hint="eastAsia"/>
        </w:rPr>
        <w:instrText>REF _Ref109651689 \h</w:instrText>
      </w:r>
      <w:r w:rsidR="00A9577B">
        <w:instrText xml:space="preserve"> </w:instrText>
      </w:r>
      <w:r w:rsidR="00A9577B">
        <w:fldChar w:fldCharType="separate"/>
      </w:r>
      <w:r w:rsidR="00A9577B" w:rsidRPr="00B74C63">
        <w:rPr>
          <w:rFonts w:cs="Times New Roman (本文 CS 字型)"/>
          <w:color w:val="000000" w:themeColor="text1"/>
        </w:rPr>
        <w:t>圖</w:t>
      </w:r>
      <w:r w:rsidR="00A9577B" w:rsidRPr="00B74C63">
        <w:rPr>
          <w:rFonts w:cs="Times New Roman (本文 CS 字型)"/>
          <w:color w:val="000000" w:themeColor="text1"/>
        </w:rPr>
        <w:t xml:space="preserve"> </w:t>
      </w:r>
      <w:r w:rsidR="00A9577B">
        <w:rPr>
          <w:rFonts w:cs="Times New Roman (本文 CS 字型)"/>
          <w:noProof/>
          <w:color w:val="000000" w:themeColor="text1"/>
        </w:rPr>
        <w:t>35</w:t>
      </w:r>
      <w:r w:rsidR="00A9577B">
        <w:fldChar w:fldCharType="end"/>
      </w:r>
      <w:r w:rsidR="00064FBB" w:rsidRPr="000B61E4">
        <w:rPr>
          <w:rFonts w:hint="eastAsia"/>
        </w:rPr>
        <w:t>所示的</w:t>
      </w:r>
      <w:r w:rsidR="00665675" w:rsidRPr="000B61E4">
        <w:rPr>
          <w:rFonts w:hint="eastAsia"/>
        </w:rPr>
        <w:t>第一組</w:t>
      </w:r>
      <w:r w:rsidR="00064FBB" w:rsidRPr="000B61E4">
        <w:rPr>
          <w:rFonts w:hint="eastAsia"/>
        </w:rPr>
        <w:t>三張圖片</w:t>
      </w:r>
      <w:r w:rsidR="00126ADE" w:rsidRPr="000B61E4">
        <w:rPr>
          <w:rFonts w:hint="eastAsia"/>
        </w:rPr>
        <w:t>，</w:t>
      </w:r>
      <w:r w:rsidR="004708D3" w:rsidRPr="00BC5710">
        <w:rPr>
          <w:rFonts w:hint="eastAsia"/>
          <w:color w:val="000000" w:themeColor="text1"/>
        </w:rPr>
        <w:t>記</w:t>
      </w:r>
      <w:r w:rsidR="00126ADE" w:rsidRPr="00BC5710">
        <w:rPr>
          <w:rFonts w:hint="eastAsia"/>
          <w:color w:val="000000" w:themeColor="text1"/>
        </w:rPr>
        <w:t>錄三位</w:t>
      </w:r>
      <w:r w:rsidR="00A9577B">
        <w:rPr>
          <w:rFonts w:hint="eastAsia"/>
          <w:color w:val="000000" w:themeColor="text1"/>
        </w:rPr>
        <w:t>受測者對於</w:t>
      </w:r>
      <w:r w:rsidR="00126ADE" w:rsidRPr="00BC5710">
        <w:rPr>
          <w:rFonts w:hint="eastAsia"/>
          <w:color w:val="000000" w:themeColor="text1"/>
        </w:rPr>
        <w:t>背景圖的清晰度</w:t>
      </w:r>
      <w:r w:rsidR="00A9577B">
        <w:rPr>
          <w:rFonts w:hint="eastAsia"/>
          <w:color w:val="000000" w:themeColor="text1"/>
        </w:rPr>
        <w:t>，紀錄</w:t>
      </w:r>
      <w:r w:rsidR="00126ADE" w:rsidRPr="00BC5710">
        <w:rPr>
          <w:rFonts w:hint="eastAsia"/>
          <w:color w:val="000000" w:themeColor="text1"/>
        </w:rPr>
        <w:t>於</w:t>
      </w:r>
      <w:r w:rsidR="00A9577B">
        <w:rPr>
          <w:color w:val="000000" w:themeColor="text1"/>
        </w:rPr>
        <w:fldChar w:fldCharType="begin"/>
      </w:r>
      <w:r w:rsidR="00A9577B">
        <w:rPr>
          <w:color w:val="000000" w:themeColor="text1"/>
        </w:rPr>
        <w:instrText xml:space="preserve"> </w:instrText>
      </w:r>
      <w:r w:rsidR="00A9577B">
        <w:rPr>
          <w:rFonts w:hint="eastAsia"/>
          <w:color w:val="000000" w:themeColor="text1"/>
        </w:rPr>
        <w:instrText>REF _Ref109651774 \h</w:instrText>
      </w:r>
      <w:r w:rsidR="00A9577B">
        <w:rPr>
          <w:color w:val="000000" w:themeColor="text1"/>
        </w:rPr>
        <w:instrText xml:space="preserve"> </w:instrText>
      </w:r>
      <w:r w:rsidR="00A9577B">
        <w:rPr>
          <w:color w:val="000000" w:themeColor="text1"/>
        </w:rPr>
      </w:r>
      <w:r w:rsidR="00A9577B">
        <w:rPr>
          <w:color w:val="000000" w:themeColor="text1"/>
        </w:rPr>
        <w:fldChar w:fldCharType="separate"/>
      </w:r>
      <w:r w:rsidR="00A9577B" w:rsidRPr="00BF4F37">
        <w:rPr>
          <w:rFonts w:cs="Times New Roman (本文 CS 字型)"/>
        </w:rPr>
        <w:t>表</w:t>
      </w:r>
      <w:r w:rsidR="00A9577B" w:rsidRPr="00BF4F37">
        <w:rPr>
          <w:rFonts w:cs="Times New Roman (本文 CS 字型)"/>
        </w:rPr>
        <w:t xml:space="preserve"> </w:t>
      </w:r>
      <w:r w:rsidR="00A9577B">
        <w:rPr>
          <w:rFonts w:cs="Times New Roman (本文 CS 字型)"/>
          <w:noProof/>
        </w:rPr>
        <w:t>10</w:t>
      </w:r>
      <w:r w:rsidR="00A9577B">
        <w:rPr>
          <w:color w:val="000000" w:themeColor="text1"/>
        </w:rPr>
        <w:fldChar w:fldCharType="end"/>
      </w:r>
      <w:r w:rsidR="00126ADE" w:rsidRPr="00BC5710">
        <w:rPr>
          <w:rFonts w:hint="eastAsia"/>
          <w:color w:val="000000" w:themeColor="text1"/>
        </w:rPr>
        <w:t>中，由實驗證明該組圖片讓受測者對於</w:t>
      </w:r>
      <w:proofErr w:type="spellStart"/>
      <w:r w:rsidR="00126ADE" w:rsidRPr="00BC5710">
        <w:rPr>
          <w:rFonts w:hint="eastAsia"/>
          <w:i/>
          <w:iCs/>
          <w:color w:val="000000" w:themeColor="text1"/>
        </w:rPr>
        <w:t>Q</w:t>
      </w:r>
      <w:r w:rsidR="00126ADE" w:rsidRPr="00BC5710">
        <w:rPr>
          <w:i/>
          <w:iCs/>
          <w:color w:val="000000" w:themeColor="text1"/>
        </w:rPr>
        <w:t>R</w:t>
      </w:r>
      <w:r w:rsidR="00126ADE" w:rsidRPr="00BC5710">
        <w:rPr>
          <w:i/>
          <w:iCs/>
          <w:color w:val="000000" w:themeColor="text1"/>
          <w:vertAlign w:val="subscript"/>
        </w:rPr>
        <w:t>outo</w:t>
      </w:r>
      <w:proofErr w:type="spellEnd"/>
      <w:r w:rsidR="00126ADE" w:rsidRPr="00BC5710">
        <w:rPr>
          <w:i/>
          <w:iCs/>
          <w:color w:val="000000" w:themeColor="text1"/>
          <w:vertAlign w:val="subscript"/>
        </w:rPr>
        <w:t xml:space="preserve"> </w:t>
      </w:r>
      <w:r w:rsidR="00126ADE" w:rsidRPr="00BC5710">
        <w:rPr>
          <w:color w:val="000000" w:themeColor="text1"/>
        </w:rPr>
        <w:t>= 100</w:t>
      </w:r>
      <w:r w:rsidR="00A9577B">
        <w:rPr>
          <w:rFonts w:hint="eastAsia"/>
          <w:color w:val="000000" w:themeColor="text1"/>
        </w:rPr>
        <w:t>，</w:t>
      </w:r>
      <w:proofErr w:type="spellStart"/>
      <w:r w:rsidR="00126ADE" w:rsidRPr="00BC5710">
        <w:rPr>
          <w:rFonts w:hint="eastAsia"/>
          <w:i/>
          <w:iCs/>
          <w:color w:val="000000" w:themeColor="text1"/>
        </w:rPr>
        <w:t>Q</w:t>
      </w:r>
      <w:r w:rsidR="00126ADE" w:rsidRPr="00BC5710">
        <w:rPr>
          <w:i/>
          <w:iCs/>
          <w:color w:val="000000" w:themeColor="text1"/>
        </w:rPr>
        <w:t>R</w:t>
      </w:r>
      <w:r w:rsidR="00126ADE" w:rsidRPr="00BC5710">
        <w:rPr>
          <w:i/>
          <w:iCs/>
          <w:color w:val="000000" w:themeColor="text1"/>
          <w:vertAlign w:val="subscript"/>
        </w:rPr>
        <w:t>ino</w:t>
      </w:r>
      <w:proofErr w:type="spellEnd"/>
      <w:r w:rsidR="00126ADE" w:rsidRPr="00BC5710">
        <w:rPr>
          <w:i/>
          <w:iCs/>
          <w:color w:val="000000" w:themeColor="text1"/>
          <w:vertAlign w:val="subscript"/>
        </w:rPr>
        <w:t xml:space="preserve"> </w:t>
      </w:r>
      <w:r w:rsidR="00126ADE" w:rsidRPr="00BC5710">
        <w:rPr>
          <w:color w:val="000000" w:themeColor="text1"/>
        </w:rPr>
        <w:t>= 60</w:t>
      </w:r>
      <w:r w:rsidR="00126ADE" w:rsidRPr="00BC5710">
        <w:rPr>
          <w:rFonts w:hint="eastAsia"/>
          <w:color w:val="000000" w:themeColor="text1"/>
        </w:rPr>
        <w:t>的參數，感受清晰度最高。</w:t>
      </w:r>
      <w:r w:rsidR="00665675" w:rsidRPr="000B61E4">
        <w:rPr>
          <w:rFonts w:hint="eastAsia"/>
        </w:rPr>
        <w:t>相對於</w:t>
      </w:r>
      <w:r w:rsidR="00A9577B">
        <w:fldChar w:fldCharType="begin"/>
      </w:r>
      <w:r w:rsidR="00A9577B">
        <w:instrText xml:space="preserve"> </w:instrText>
      </w:r>
      <w:r w:rsidR="00A9577B">
        <w:rPr>
          <w:rFonts w:hint="eastAsia"/>
        </w:rPr>
        <w:instrText>REF _Ref109651689 \h</w:instrText>
      </w:r>
      <w:r w:rsidR="00A9577B">
        <w:instrText xml:space="preserve"> </w:instrText>
      </w:r>
      <w:r w:rsidR="00A9577B">
        <w:fldChar w:fldCharType="separate"/>
      </w:r>
      <w:r w:rsidR="00A9577B" w:rsidRPr="00B74C63">
        <w:rPr>
          <w:rFonts w:cs="Times New Roman (本文 CS 字型)"/>
          <w:color w:val="000000" w:themeColor="text1"/>
        </w:rPr>
        <w:t>圖</w:t>
      </w:r>
      <w:r w:rsidR="00A9577B" w:rsidRPr="00B74C63">
        <w:rPr>
          <w:rFonts w:cs="Times New Roman (本文 CS 字型)"/>
          <w:color w:val="000000" w:themeColor="text1"/>
        </w:rPr>
        <w:t xml:space="preserve"> </w:t>
      </w:r>
      <w:r w:rsidR="00A9577B">
        <w:rPr>
          <w:rFonts w:cs="Times New Roman (本文 CS 字型)"/>
          <w:noProof/>
          <w:color w:val="000000" w:themeColor="text1"/>
        </w:rPr>
        <w:t>35</w:t>
      </w:r>
      <w:r w:rsidR="00A9577B">
        <w:fldChar w:fldCharType="end"/>
      </w:r>
      <w:r w:rsidR="00665675" w:rsidRPr="000B61E4">
        <w:rPr>
          <w:rFonts w:hint="eastAsia"/>
        </w:rPr>
        <w:t>的背景更複雜的第二組圖片，僅有兩張符合高強韌性的雙層彩色背景的視覺化巢</w:t>
      </w:r>
      <w:r w:rsidR="00665675" w:rsidRPr="000B61E4">
        <w:rPr>
          <w:rFonts w:hint="eastAsia"/>
        </w:rPr>
        <w:lastRenderedPageBreak/>
        <w:t>狀</w:t>
      </w:r>
      <w:r w:rsidR="00665675" w:rsidRPr="000B61E4">
        <w:t>QR Code</w:t>
      </w:r>
      <w:r w:rsidR="00665675" w:rsidRPr="000B61E4">
        <w:rPr>
          <w:rFonts w:hint="eastAsia"/>
        </w:rPr>
        <w:t>。依照受測者所記錄的</w:t>
      </w:r>
      <w:r w:rsidR="00A9577B">
        <w:fldChar w:fldCharType="begin"/>
      </w:r>
      <w:r w:rsidR="00A9577B">
        <w:instrText xml:space="preserve"> </w:instrText>
      </w:r>
      <w:r w:rsidR="00A9577B">
        <w:rPr>
          <w:rFonts w:hint="eastAsia"/>
        </w:rPr>
        <w:instrText>REF _Ref109651843 \h</w:instrText>
      </w:r>
      <w:r w:rsidR="00A9577B">
        <w:instrText xml:space="preserve"> </w:instrText>
      </w:r>
      <w:r w:rsidR="00A9577B">
        <w:fldChar w:fldCharType="separate"/>
      </w:r>
      <w:r w:rsidR="00A9577B" w:rsidRPr="00BF4F37">
        <w:rPr>
          <w:rFonts w:cs="Times New Roman (本文 CS 字型)"/>
        </w:rPr>
        <w:t>表</w:t>
      </w:r>
      <w:r w:rsidR="00A9577B" w:rsidRPr="00BF4F37">
        <w:rPr>
          <w:rFonts w:cs="Times New Roman (本文 CS 字型)"/>
        </w:rPr>
        <w:t xml:space="preserve"> </w:t>
      </w:r>
      <w:r w:rsidR="00A9577B">
        <w:rPr>
          <w:rFonts w:cs="Times New Roman (本文 CS 字型)"/>
          <w:noProof/>
        </w:rPr>
        <w:t>11</w:t>
      </w:r>
      <w:r w:rsidR="00A9577B">
        <w:fldChar w:fldCharType="end"/>
      </w:r>
      <w:r w:rsidR="00665675" w:rsidRPr="000B61E4">
        <w:rPr>
          <w:rFonts w:hint="eastAsia"/>
        </w:rPr>
        <w:t>所獲得的實驗結果得知，受測者對於</w:t>
      </w:r>
      <w:proofErr w:type="spellStart"/>
      <w:r w:rsidR="00665675" w:rsidRPr="000B61E4">
        <w:rPr>
          <w:rFonts w:hint="eastAsia"/>
          <w:i/>
          <w:iCs/>
        </w:rPr>
        <w:t>Q</w:t>
      </w:r>
      <w:r w:rsidR="00665675" w:rsidRPr="000B61E4">
        <w:rPr>
          <w:i/>
          <w:iCs/>
        </w:rPr>
        <w:t>R</w:t>
      </w:r>
      <w:r w:rsidR="00665675" w:rsidRPr="000B61E4">
        <w:rPr>
          <w:i/>
          <w:iCs/>
          <w:vertAlign w:val="subscript"/>
        </w:rPr>
        <w:t>outo</w:t>
      </w:r>
      <w:proofErr w:type="spellEnd"/>
      <w:r w:rsidR="00665675" w:rsidRPr="000B61E4">
        <w:rPr>
          <w:i/>
          <w:iCs/>
          <w:vertAlign w:val="subscript"/>
        </w:rPr>
        <w:t xml:space="preserve"> </w:t>
      </w:r>
      <w:r w:rsidR="00665675" w:rsidRPr="000B61E4">
        <w:t>= 100,</w:t>
      </w:r>
      <w:r w:rsidR="00665675" w:rsidRPr="000B61E4">
        <w:rPr>
          <w:rFonts w:hint="eastAsia"/>
          <w:i/>
          <w:iCs/>
        </w:rPr>
        <w:t xml:space="preserve"> </w:t>
      </w:r>
      <w:proofErr w:type="spellStart"/>
      <w:r w:rsidR="00665675" w:rsidRPr="000B61E4">
        <w:rPr>
          <w:rFonts w:hint="eastAsia"/>
          <w:i/>
          <w:iCs/>
        </w:rPr>
        <w:t>Q</w:t>
      </w:r>
      <w:r w:rsidR="00665675" w:rsidRPr="000B61E4">
        <w:rPr>
          <w:i/>
          <w:iCs/>
        </w:rPr>
        <w:t>R</w:t>
      </w:r>
      <w:r w:rsidR="00665675" w:rsidRPr="000B61E4">
        <w:rPr>
          <w:i/>
          <w:iCs/>
          <w:vertAlign w:val="subscript"/>
        </w:rPr>
        <w:t>ino</w:t>
      </w:r>
      <w:proofErr w:type="spellEnd"/>
      <w:r w:rsidR="00665675" w:rsidRPr="000B61E4">
        <w:rPr>
          <w:i/>
          <w:iCs/>
          <w:vertAlign w:val="subscript"/>
        </w:rPr>
        <w:t xml:space="preserve"> </w:t>
      </w:r>
      <w:r w:rsidR="00665675" w:rsidRPr="000B61E4">
        <w:t>= 80</w:t>
      </w:r>
      <w:r w:rsidR="00665675" w:rsidRPr="000B61E4">
        <w:rPr>
          <w:rFonts w:hint="eastAsia"/>
        </w:rPr>
        <w:t>的參數，清晰度感受來得更高，也更證明了複雜的圖片對於</w:t>
      </w:r>
      <w:proofErr w:type="spellStart"/>
      <w:r w:rsidR="00665675" w:rsidRPr="000B61E4">
        <w:rPr>
          <w:rFonts w:hint="eastAsia"/>
          <w:i/>
          <w:iCs/>
        </w:rPr>
        <w:t>Q</w:t>
      </w:r>
      <w:r w:rsidR="00665675" w:rsidRPr="000B61E4">
        <w:rPr>
          <w:i/>
          <w:iCs/>
        </w:rPr>
        <w:t>R</w:t>
      </w:r>
      <w:r w:rsidR="00665675" w:rsidRPr="000B61E4">
        <w:rPr>
          <w:i/>
          <w:iCs/>
          <w:vertAlign w:val="subscript"/>
        </w:rPr>
        <w:t>ino</w:t>
      </w:r>
      <w:proofErr w:type="spellEnd"/>
      <w:r w:rsidR="00665675" w:rsidRPr="000B61E4">
        <w:rPr>
          <w:rFonts w:hint="eastAsia"/>
        </w:rPr>
        <w:t>越高的參數，對於使用者來說會減少了清晰度的感受。</w:t>
      </w:r>
      <w:r w:rsidR="00423F8A" w:rsidRPr="000B61E4">
        <w:rPr>
          <w:rFonts w:hint="eastAsia"/>
        </w:rPr>
        <w:t>第三組，為最後一組圖片為</w:t>
      </w:r>
      <w:proofErr w:type="spellStart"/>
      <w:r w:rsidR="00423F8A" w:rsidRPr="000B61E4">
        <w:t>QR</w:t>
      </w:r>
      <w:r w:rsidR="00423F8A" w:rsidRPr="000B61E4">
        <w:rPr>
          <w:vertAlign w:val="subscript"/>
        </w:rPr>
        <w:t>nested</w:t>
      </w:r>
      <w:proofErr w:type="spellEnd"/>
      <w:r w:rsidR="00423F8A" w:rsidRPr="000B61E4">
        <w:rPr>
          <w:rFonts w:hint="eastAsia"/>
        </w:rPr>
        <w:t>包含複雜的</w:t>
      </w:r>
      <w:proofErr w:type="spellStart"/>
      <w:r w:rsidR="00423F8A" w:rsidRPr="000B61E4">
        <w:t>BG</w:t>
      </w:r>
      <w:r w:rsidR="00423F8A" w:rsidRPr="000B61E4">
        <w:rPr>
          <w:vertAlign w:val="subscript"/>
        </w:rPr>
        <w:t>out</w:t>
      </w:r>
      <w:proofErr w:type="spellEnd"/>
      <w:r w:rsidR="00423F8A" w:rsidRPr="000B61E4">
        <w:rPr>
          <w:rFonts w:hint="eastAsia"/>
        </w:rPr>
        <w:t>與簡單的</w:t>
      </w:r>
      <w:proofErr w:type="spellStart"/>
      <w:r w:rsidR="00423F8A" w:rsidRPr="000B61E4">
        <w:t>BG</w:t>
      </w:r>
      <w:r w:rsidR="00423F8A" w:rsidRPr="000B61E4">
        <w:rPr>
          <w:vertAlign w:val="subscript"/>
        </w:rPr>
        <w:t>in</w:t>
      </w:r>
      <w:proofErr w:type="spellEnd"/>
      <w:r w:rsidR="00423F8A" w:rsidRPr="000B61E4">
        <w:rPr>
          <w:rFonts w:hint="eastAsia"/>
        </w:rPr>
        <w:t>的圖片，選出了五張圖片出來讓受測者選擇，並記錄於</w:t>
      </w:r>
      <w:r w:rsidR="00A9577B">
        <w:fldChar w:fldCharType="begin"/>
      </w:r>
      <w:r w:rsidR="00A9577B">
        <w:instrText xml:space="preserve"> </w:instrText>
      </w:r>
      <w:r w:rsidR="00A9577B">
        <w:rPr>
          <w:rFonts w:hint="eastAsia"/>
        </w:rPr>
        <w:instrText>REF _Ref109651853 \h</w:instrText>
      </w:r>
      <w:r w:rsidR="00A9577B">
        <w:instrText xml:space="preserve"> </w:instrText>
      </w:r>
      <w:r w:rsidR="00A9577B">
        <w:fldChar w:fldCharType="separate"/>
      </w:r>
      <w:r w:rsidR="00A9577B" w:rsidRPr="00BF4F37">
        <w:rPr>
          <w:rFonts w:cs="Times New Roman (本文 CS 字型)"/>
        </w:rPr>
        <w:t>表</w:t>
      </w:r>
      <w:r w:rsidR="00A9577B" w:rsidRPr="00BF4F37">
        <w:rPr>
          <w:rFonts w:cs="Times New Roman (本文 CS 字型)"/>
        </w:rPr>
        <w:t xml:space="preserve"> </w:t>
      </w:r>
      <w:r w:rsidR="00A9577B">
        <w:rPr>
          <w:rFonts w:cs="Times New Roman (本文 CS 字型)"/>
          <w:noProof/>
        </w:rPr>
        <w:t>12</w:t>
      </w:r>
      <w:r w:rsidR="00A9577B">
        <w:fldChar w:fldCharType="end"/>
      </w:r>
      <w:r w:rsidR="00423F8A" w:rsidRPr="000B61E4">
        <w:rPr>
          <w:rFonts w:hint="eastAsia"/>
        </w:rPr>
        <w:t>上，</w:t>
      </w:r>
      <w:r w:rsidR="000B61E4" w:rsidRPr="000B61E4">
        <w:rPr>
          <w:rFonts w:hint="eastAsia"/>
        </w:rPr>
        <w:t>所有受測者仍選擇了</w:t>
      </w:r>
      <w:proofErr w:type="spellStart"/>
      <w:r w:rsidR="000B61E4" w:rsidRPr="000B61E4">
        <w:rPr>
          <w:rFonts w:hint="eastAsia"/>
          <w:i/>
          <w:iCs/>
        </w:rPr>
        <w:t>Q</w:t>
      </w:r>
      <w:r w:rsidR="000B61E4" w:rsidRPr="000B61E4">
        <w:rPr>
          <w:i/>
          <w:iCs/>
        </w:rPr>
        <w:t>R</w:t>
      </w:r>
      <w:r w:rsidR="000B61E4" w:rsidRPr="000B61E4">
        <w:rPr>
          <w:i/>
          <w:iCs/>
          <w:vertAlign w:val="subscript"/>
        </w:rPr>
        <w:t>outo</w:t>
      </w:r>
      <w:proofErr w:type="spellEnd"/>
      <w:r w:rsidR="000B61E4" w:rsidRPr="000B61E4">
        <w:rPr>
          <w:i/>
          <w:iCs/>
          <w:vertAlign w:val="subscript"/>
        </w:rPr>
        <w:t xml:space="preserve"> </w:t>
      </w:r>
      <w:r w:rsidR="000B61E4" w:rsidRPr="000B61E4">
        <w:t>= 80,</w:t>
      </w:r>
      <w:r w:rsidR="000B61E4" w:rsidRPr="000B61E4">
        <w:rPr>
          <w:rFonts w:hint="eastAsia"/>
          <w:i/>
          <w:iCs/>
        </w:rPr>
        <w:t xml:space="preserve"> </w:t>
      </w:r>
      <w:proofErr w:type="spellStart"/>
      <w:r w:rsidR="000B61E4" w:rsidRPr="000B61E4">
        <w:rPr>
          <w:rFonts w:hint="eastAsia"/>
          <w:i/>
          <w:iCs/>
        </w:rPr>
        <w:t>Q</w:t>
      </w:r>
      <w:r w:rsidR="000B61E4" w:rsidRPr="000B61E4">
        <w:rPr>
          <w:i/>
          <w:iCs/>
        </w:rPr>
        <w:t>R</w:t>
      </w:r>
      <w:r w:rsidR="000B61E4" w:rsidRPr="000B61E4">
        <w:rPr>
          <w:i/>
          <w:iCs/>
          <w:vertAlign w:val="subscript"/>
        </w:rPr>
        <w:t>ino</w:t>
      </w:r>
      <w:proofErr w:type="spellEnd"/>
      <w:r w:rsidR="000B61E4" w:rsidRPr="000B61E4">
        <w:rPr>
          <w:i/>
          <w:iCs/>
          <w:vertAlign w:val="subscript"/>
        </w:rPr>
        <w:t xml:space="preserve"> </w:t>
      </w:r>
      <w:r w:rsidR="000B61E4" w:rsidRPr="000B61E4">
        <w:t>= 60</w:t>
      </w:r>
      <w:r w:rsidR="000B61E4" w:rsidRPr="000B61E4">
        <w:rPr>
          <w:rFonts w:hint="eastAsia"/>
        </w:rPr>
        <w:t>的圖片，認為這樣的參數清晰度更足夠</w:t>
      </w:r>
      <w:r w:rsidR="00423F8A" w:rsidRPr="000B61E4">
        <w:rPr>
          <w:rFonts w:hint="eastAsia"/>
        </w:rPr>
        <w:t>。</w:t>
      </w:r>
    </w:p>
    <w:p w14:paraId="1B0E4421" w14:textId="09B611FF" w:rsidR="000B61E4" w:rsidRDefault="000B61E4" w:rsidP="000E1FF7">
      <w:pPr>
        <w:spacing w:line="360" w:lineRule="auto"/>
        <w:ind w:firstLine="480"/>
        <w:jc w:val="both"/>
      </w:pPr>
      <w:r w:rsidRPr="000B61E4">
        <w:rPr>
          <w:rFonts w:hint="eastAsia"/>
        </w:rPr>
        <w:t>從受測者實驗的記錄下，三組的雙層</w:t>
      </w:r>
      <w:r w:rsidRPr="000B61E4">
        <w:t>QR Code</w:t>
      </w:r>
      <w:r w:rsidRPr="000B61E4">
        <w:rPr>
          <w:rFonts w:hint="eastAsia"/>
        </w:rPr>
        <w:t>都具彩色背景視覺化巢狀</w:t>
      </w:r>
      <w:r w:rsidRPr="000B61E4">
        <w:t>QR Code</w:t>
      </w:r>
      <w:r w:rsidRPr="000B61E4">
        <w:rPr>
          <w:rFonts w:hint="eastAsia"/>
        </w:rPr>
        <w:t>背景圖清晰感受，所有受測者都一致的認為，</w:t>
      </w:r>
      <w:proofErr w:type="spellStart"/>
      <w:r w:rsidRPr="006D104D">
        <w:rPr>
          <w:rFonts w:hint="eastAsia"/>
          <w:i/>
          <w:iCs/>
        </w:rPr>
        <w:t>Q</w:t>
      </w:r>
      <w:r w:rsidRPr="006D104D">
        <w:rPr>
          <w:i/>
          <w:iCs/>
        </w:rPr>
        <w:t>R</w:t>
      </w:r>
      <w:r w:rsidRPr="006D104D">
        <w:rPr>
          <w:i/>
          <w:iCs/>
          <w:vertAlign w:val="subscript"/>
        </w:rPr>
        <w:t>outo</w:t>
      </w:r>
      <w:proofErr w:type="spellEnd"/>
      <w:r w:rsidRPr="000B61E4">
        <w:t xml:space="preserve"> </w:t>
      </w:r>
      <w:r w:rsidRPr="000B61E4">
        <w:rPr>
          <w:rFonts w:hint="eastAsia"/>
        </w:rPr>
        <w:t>與</w:t>
      </w:r>
      <w:proofErr w:type="spellStart"/>
      <w:r w:rsidRPr="006D104D">
        <w:rPr>
          <w:rFonts w:hint="eastAsia"/>
          <w:i/>
          <w:iCs/>
        </w:rPr>
        <w:t>Q</w:t>
      </w:r>
      <w:r w:rsidRPr="006D104D">
        <w:rPr>
          <w:i/>
          <w:iCs/>
        </w:rPr>
        <w:t>R</w:t>
      </w:r>
      <w:r w:rsidRPr="006D104D">
        <w:rPr>
          <w:i/>
          <w:iCs/>
          <w:vertAlign w:val="subscript"/>
        </w:rPr>
        <w:t>ino</w:t>
      </w:r>
      <w:proofErr w:type="spellEnd"/>
      <w:r w:rsidRPr="000B61E4">
        <w:rPr>
          <w:rFonts w:hint="eastAsia"/>
        </w:rPr>
        <w:t>的數值越小，背景圖清晰感受則越強列。</w:t>
      </w:r>
    </w:p>
    <w:p w14:paraId="28DD135E" w14:textId="77777777" w:rsidR="000E1FF7" w:rsidRPr="000B61E4" w:rsidRDefault="000E1FF7" w:rsidP="000E1FF7">
      <w:pPr>
        <w:spacing w:line="360" w:lineRule="auto"/>
        <w:ind w:firstLine="480"/>
        <w:jc w:val="both"/>
      </w:pPr>
    </w:p>
    <w:p w14:paraId="5E33F27F" w14:textId="58A426F5" w:rsidR="00064FBB" w:rsidRPr="00126ADE" w:rsidRDefault="00126ADE" w:rsidP="000E1FF7">
      <w:pPr>
        <w:pStyle w:val="af5"/>
        <w:keepNext/>
        <w:spacing w:line="360" w:lineRule="auto"/>
        <w:jc w:val="both"/>
        <w:rPr>
          <w:rFonts w:cs="Times New Roman (本文 CS 字型)"/>
          <w:noProof/>
          <w:sz w:val="24"/>
          <w:szCs w:val="24"/>
        </w:rPr>
      </w:pPr>
      <w:bookmarkStart w:id="113" w:name="_Ref109651774"/>
      <w:bookmarkStart w:id="114" w:name="_Toc109633403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0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13"/>
      <w:r w:rsidRPr="00C92F41">
        <w:rPr>
          <w:rFonts w:cs="Times New Roman (本文 CS 字型)"/>
          <w:noProof/>
          <w:sz w:val="24"/>
          <w:szCs w:val="24"/>
        </w:rPr>
        <w:t xml:space="preserve"> </w:t>
      </w:r>
      <w:r w:rsidR="00665675">
        <w:rPr>
          <w:rFonts w:cs="Times New Roman (本文 CS 字型)" w:hint="eastAsia"/>
          <w:noProof/>
          <w:sz w:val="24"/>
          <w:szCs w:val="24"/>
        </w:rPr>
        <w:t>第一組</w:t>
      </w:r>
      <w:r w:rsidRPr="00126ADE">
        <w:rPr>
          <w:rFonts w:cs="Times New Roman (本文 CS 字型)" w:hint="eastAsia"/>
          <w:noProof/>
          <w:sz w:val="24"/>
          <w:szCs w:val="24"/>
        </w:rPr>
        <w:t>雙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都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14"/>
    </w:p>
    <w:p w14:paraId="2AFB0BC1" w14:textId="667377A0" w:rsidR="00064FBB" w:rsidRDefault="00423F8A" w:rsidP="00C45944">
      <w:pPr>
        <w:spacing w:line="360" w:lineRule="auto"/>
        <w:jc w:val="center"/>
      </w:pPr>
      <w:r>
        <w:rPr>
          <w:noProof/>
        </w:rPr>
        <w:drawing>
          <wp:inline distT="0" distB="0" distL="0" distR="0" wp14:anchorId="2BA86668" wp14:editId="7FA4F102">
            <wp:extent cx="4572000" cy="2743200"/>
            <wp:effectExtent l="0" t="0" r="12700" b="12700"/>
            <wp:docPr id="82" name="圖表 82">
              <a:extLst xmlns:a="http://schemas.openxmlformats.org/drawingml/2006/main">
                <a:ext uri="{FF2B5EF4-FFF2-40B4-BE49-F238E27FC236}">
                  <a16:creationId xmlns:a16="http://schemas.microsoft.com/office/drawing/2014/main" id="{935CCC8E-BF7C-9427-7BEF-D8AA7E2B554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9"/>
              </a:graphicData>
            </a:graphic>
          </wp:inline>
        </w:drawing>
      </w:r>
    </w:p>
    <w:p w14:paraId="76C1278A" w14:textId="77777777" w:rsidR="00C45944" w:rsidRPr="00F863FA" w:rsidRDefault="00C45944" w:rsidP="00C45944">
      <w:pPr>
        <w:spacing w:line="360" w:lineRule="auto"/>
        <w:jc w:val="center"/>
      </w:pP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3902"/>
        <w:gridCol w:w="3901"/>
      </w:tblGrid>
      <w:tr w:rsidR="00F863FA" w14:paraId="667670C4" w14:textId="77777777" w:rsidTr="00D402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55C2DF98" w14:textId="6EA2D4BF" w:rsidR="00F863FA" w:rsidRDefault="00F863FA" w:rsidP="00C45944">
            <w:pPr>
              <w:spacing w:line="360" w:lineRule="auto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77C8882A" wp14:editId="0C2513BE">
                  <wp:extent cx="2340000" cy="2340000"/>
                  <wp:effectExtent l="0" t="0" r="0" b="0"/>
                  <wp:docPr id="413" name="圖片 4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3" name="圖片 413"/>
                          <pic:cNvPicPr/>
                        </pic:nvPicPr>
                        <pic:blipFill>
                          <a:blip r:embed="rId1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01" w:type="dxa"/>
            <w:shd w:val="clear" w:color="auto" w:fill="auto"/>
          </w:tcPr>
          <w:p w14:paraId="58AFAC6B" w14:textId="31527941" w:rsidR="00F863FA" w:rsidRDefault="00F863FA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440287F5" wp14:editId="7197F64E">
                  <wp:extent cx="2340000" cy="2340000"/>
                  <wp:effectExtent l="0" t="0" r="0" b="0"/>
                  <wp:docPr id="414" name="圖片 4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4" name="圖片 414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863FA" w14:paraId="663D9B36" w14:textId="77777777" w:rsidTr="00D402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68D0FE9F" w14:textId="5F95BEF2" w:rsidR="00F863FA" w:rsidRPr="00D402A9" w:rsidRDefault="00D402A9" w:rsidP="00C45944">
            <w:pPr>
              <w:pStyle w:val="a3"/>
              <w:numPr>
                <w:ilvl w:val="0"/>
                <w:numId w:val="3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M</w:t>
            </w:r>
            <w:r w:rsidRPr="00D402A9">
              <w:rPr>
                <w:b w:val="0"/>
                <w:bCs w:val="0"/>
                <w:sz w:val="22"/>
                <w:szCs w:val="22"/>
              </w:rPr>
              <w:t>=</w:t>
            </w:r>
            <w:proofErr w:type="gramStart"/>
            <w:r w:rsidRPr="00D402A9">
              <w:rPr>
                <w:b w:val="0"/>
                <w:bCs w:val="0"/>
                <w:sz w:val="22"/>
                <w:szCs w:val="22"/>
              </w:rPr>
              <w:t>18,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C</w:t>
            </w:r>
            <w:proofErr w:type="gramEnd"/>
            <w:r w:rsidRPr="00D402A9">
              <w:rPr>
                <w:b w:val="0"/>
                <w:bCs w:val="0"/>
                <w:sz w:val="22"/>
                <w:szCs w:val="22"/>
              </w:rPr>
              <w:t>=H,</w:t>
            </w:r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D402A9">
              <w:rPr>
                <w:b w:val="0"/>
                <w:bCs w:val="0"/>
                <w:sz w:val="22"/>
                <w:szCs w:val="22"/>
              </w:rPr>
              <w:t>= 100</w:t>
            </w:r>
            <w:r>
              <w:rPr>
                <w:b w:val="0"/>
                <w:bCs w:val="0"/>
                <w:sz w:val="22"/>
                <w:szCs w:val="22"/>
              </w:rPr>
              <w:t>,</w:t>
            </w:r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in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o </w:t>
            </w:r>
            <w:r w:rsidRPr="00D402A9">
              <w:rPr>
                <w:b w:val="0"/>
                <w:bCs w:val="0"/>
                <w:sz w:val="22"/>
                <w:szCs w:val="22"/>
              </w:rPr>
              <w:t>= 60</w:t>
            </w:r>
          </w:p>
        </w:tc>
        <w:tc>
          <w:tcPr>
            <w:tcW w:w="3901" w:type="dxa"/>
            <w:shd w:val="clear" w:color="auto" w:fill="auto"/>
          </w:tcPr>
          <w:p w14:paraId="34C4F76C" w14:textId="7847E273" w:rsidR="00F863FA" w:rsidRDefault="00D402A9" w:rsidP="00C45944">
            <w:pPr>
              <w:pStyle w:val="a3"/>
              <w:numPr>
                <w:ilvl w:val="0"/>
                <w:numId w:val="3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402A9">
              <w:rPr>
                <w:i/>
                <w:iCs/>
                <w:sz w:val="22"/>
                <w:szCs w:val="22"/>
              </w:rPr>
              <w:t>M</w:t>
            </w:r>
            <w:r w:rsidRPr="00D402A9">
              <w:rPr>
                <w:sz w:val="22"/>
                <w:szCs w:val="22"/>
              </w:rPr>
              <w:t>=</w:t>
            </w:r>
            <w:proofErr w:type="gramStart"/>
            <w:r w:rsidRPr="00D402A9">
              <w:rPr>
                <w:sz w:val="22"/>
                <w:szCs w:val="22"/>
              </w:rPr>
              <w:t>18,</w:t>
            </w:r>
            <w:r w:rsidRPr="00D402A9">
              <w:rPr>
                <w:i/>
                <w:iCs/>
                <w:sz w:val="22"/>
                <w:szCs w:val="22"/>
              </w:rPr>
              <w:t>C</w:t>
            </w:r>
            <w:proofErr w:type="gramEnd"/>
            <w:r w:rsidRPr="00D402A9">
              <w:rPr>
                <w:sz w:val="22"/>
                <w:szCs w:val="22"/>
              </w:rPr>
              <w:t>=H,</w:t>
            </w:r>
            <w:r w:rsidRPr="00D402A9">
              <w:rPr>
                <w:rFonts w:hint="eastAsia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A0713A">
              <w:rPr>
                <w:rFonts w:hint="eastAsia"/>
                <w:i/>
                <w:iCs/>
                <w:sz w:val="22"/>
                <w:szCs w:val="22"/>
              </w:rPr>
              <w:t>Q</w:t>
            </w:r>
            <w:r w:rsidR="00A0713A" w:rsidRPr="00A0713A">
              <w:rPr>
                <w:i/>
                <w:iCs/>
                <w:sz w:val="22"/>
                <w:szCs w:val="22"/>
              </w:rPr>
              <w:t>R</w:t>
            </w:r>
            <w:r w:rsidR="00A0713A" w:rsidRPr="00A0713A">
              <w:rPr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D402A9">
              <w:rPr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D402A9">
              <w:rPr>
                <w:sz w:val="22"/>
                <w:szCs w:val="22"/>
              </w:rPr>
              <w:t>= 100</w:t>
            </w:r>
            <w:r>
              <w:rPr>
                <w:sz w:val="22"/>
                <w:szCs w:val="22"/>
              </w:rPr>
              <w:t>,</w:t>
            </w:r>
            <w:r w:rsidR="00A0713A" w:rsidRPr="00A0713A">
              <w:rPr>
                <w:b/>
                <w:bCs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A0713A">
              <w:rPr>
                <w:i/>
                <w:iCs/>
                <w:sz w:val="22"/>
                <w:szCs w:val="22"/>
              </w:rPr>
              <w:t>QR</w:t>
            </w:r>
            <w:r w:rsidR="00A0713A" w:rsidRPr="00A0713A">
              <w:rPr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Pr="00D402A9">
              <w:rPr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D402A9">
              <w:rPr>
                <w:sz w:val="22"/>
                <w:szCs w:val="22"/>
              </w:rPr>
              <w:t>= 80</w:t>
            </w:r>
          </w:p>
        </w:tc>
      </w:tr>
      <w:tr w:rsidR="00F863FA" w14:paraId="667ED6F8" w14:textId="77777777" w:rsidTr="00D402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3339DCDE" w14:textId="7A847511" w:rsidR="00F863FA" w:rsidRDefault="00D402A9" w:rsidP="00C45944">
            <w:pPr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468BF999" wp14:editId="33353D48">
                  <wp:extent cx="2340000" cy="2340000"/>
                  <wp:effectExtent l="0" t="0" r="0" b="0"/>
                  <wp:docPr id="425" name="圖片 4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5" name="圖片 425"/>
                          <pic:cNvPicPr/>
                        </pic:nvPicPr>
                        <pic:blipFill>
                          <a:blip r:embed="rId1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01" w:type="dxa"/>
            <w:shd w:val="clear" w:color="auto" w:fill="auto"/>
          </w:tcPr>
          <w:p w14:paraId="4DDB05EB" w14:textId="77777777" w:rsidR="00F863FA" w:rsidRDefault="00F863FA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F863FA" w14:paraId="79BBD508" w14:textId="77777777" w:rsidTr="00D402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032CD83E" w14:textId="0E89EC56" w:rsidR="00F863FA" w:rsidRPr="00D402A9" w:rsidRDefault="00D402A9" w:rsidP="00C45944">
            <w:pPr>
              <w:pStyle w:val="a3"/>
              <w:numPr>
                <w:ilvl w:val="0"/>
                <w:numId w:val="3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M</w:t>
            </w:r>
            <w:r w:rsidRPr="00D402A9">
              <w:rPr>
                <w:b w:val="0"/>
                <w:bCs w:val="0"/>
                <w:sz w:val="22"/>
                <w:szCs w:val="22"/>
              </w:rPr>
              <w:t>=</w:t>
            </w:r>
            <w:proofErr w:type="gramStart"/>
            <w:r w:rsidRPr="00D402A9">
              <w:rPr>
                <w:b w:val="0"/>
                <w:bCs w:val="0"/>
                <w:sz w:val="22"/>
                <w:szCs w:val="22"/>
              </w:rPr>
              <w:t>18,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C</w:t>
            </w:r>
            <w:proofErr w:type="gramEnd"/>
            <w:r w:rsidRPr="00D402A9">
              <w:rPr>
                <w:b w:val="0"/>
                <w:bCs w:val="0"/>
                <w:sz w:val="22"/>
                <w:szCs w:val="22"/>
              </w:rPr>
              <w:t>=H,</w:t>
            </w:r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="00A0713A"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D402A9">
              <w:rPr>
                <w:b w:val="0"/>
                <w:bCs w:val="0"/>
                <w:sz w:val="22"/>
                <w:szCs w:val="22"/>
              </w:rPr>
              <w:t>= 100,</w:t>
            </w:r>
            <w:r w:rsidR="00A0713A"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="00A0713A"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in</w:t>
            </w:r>
            <w:r w:rsidR="00A0713A"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</w:t>
            </w:r>
            <w:proofErr w:type="spellEnd"/>
            <w:r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D402A9">
              <w:rPr>
                <w:b w:val="0"/>
                <w:bCs w:val="0"/>
                <w:sz w:val="22"/>
                <w:szCs w:val="22"/>
              </w:rPr>
              <w:t>= 100</w:t>
            </w:r>
          </w:p>
        </w:tc>
        <w:tc>
          <w:tcPr>
            <w:tcW w:w="3901" w:type="dxa"/>
            <w:shd w:val="clear" w:color="auto" w:fill="auto"/>
          </w:tcPr>
          <w:p w14:paraId="6A70856F" w14:textId="77777777" w:rsidR="00F863FA" w:rsidRDefault="00F863FA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5D5019A2" w14:textId="483AA19D" w:rsidR="00A44A4E" w:rsidRDefault="00B74C63" w:rsidP="00C45944">
      <w:pPr>
        <w:spacing w:line="360" w:lineRule="auto"/>
        <w:ind w:firstLine="480"/>
        <w:jc w:val="center"/>
      </w:pPr>
      <w:bookmarkStart w:id="115" w:name="_Ref109651689"/>
      <w:bookmarkStart w:id="116" w:name="_Toc109633319"/>
      <w:r w:rsidRPr="00B74C63">
        <w:rPr>
          <w:rFonts w:cs="Times New Roman (本文 CS 字型)"/>
          <w:color w:val="000000" w:themeColor="text1"/>
        </w:rPr>
        <w:t>圖</w:t>
      </w:r>
      <w:r w:rsidRPr="00B74C63">
        <w:rPr>
          <w:rFonts w:cs="Times New Roman (本文 CS 字型)"/>
          <w:color w:val="000000" w:themeColor="text1"/>
        </w:rPr>
        <w:t xml:space="preserve"> </w:t>
      </w:r>
      <w:r w:rsidRPr="00B74C63">
        <w:rPr>
          <w:rFonts w:cs="Times New Roman (本文 CS 字型)"/>
          <w:color w:val="000000" w:themeColor="text1"/>
        </w:rPr>
        <w:fldChar w:fldCharType="begin"/>
      </w:r>
      <w:r w:rsidRPr="00B74C63">
        <w:rPr>
          <w:rFonts w:cs="Times New Roman (本文 CS 字型)"/>
          <w:color w:val="000000" w:themeColor="text1"/>
        </w:rPr>
        <w:instrText xml:space="preserve"> SEQ </w:instrText>
      </w:r>
      <w:r w:rsidRPr="00B74C63">
        <w:rPr>
          <w:rFonts w:cs="Times New Roman (本文 CS 字型)"/>
          <w:color w:val="000000" w:themeColor="text1"/>
        </w:rPr>
        <w:instrText>圖</w:instrText>
      </w:r>
      <w:r w:rsidRPr="00B74C63">
        <w:rPr>
          <w:rFonts w:cs="Times New Roman (本文 CS 字型)"/>
          <w:color w:val="000000" w:themeColor="text1"/>
        </w:rPr>
        <w:instrText xml:space="preserve"> \* ARABIC </w:instrText>
      </w:r>
      <w:r w:rsidRPr="00B74C63">
        <w:rPr>
          <w:rFonts w:cs="Times New Roman (本文 CS 字型)"/>
          <w:color w:val="000000" w:themeColor="text1"/>
        </w:rPr>
        <w:fldChar w:fldCharType="separate"/>
      </w:r>
      <w:r w:rsidR="00717C8C">
        <w:rPr>
          <w:rFonts w:cs="Times New Roman (本文 CS 字型)"/>
          <w:noProof/>
          <w:color w:val="000000" w:themeColor="text1"/>
        </w:rPr>
        <w:t>35</w:t>
      </w:r>
      <w:r w:rsidRPr="00B74C63">
        <w:rPr>
          <w:rFonts w:cs="Times New Roman (本文 CS 字型)"/>
          <w:color w:val="000000" w:themeColor="text1"/>
        </w:rPr>
        <w:fldChar w:fldCharType="end"/>
      </w:r>
      <w:bookmarkEnd w:id="115"/>
      <w:r w:rsidR="00D402A9" w:rsidRPr="007B3F69">
        <w:rPr>
          <w:rFonts w:hint="eastAsia"/>
        </w:rPr>
        <w:t xml:space="preserve"> </w:t>
      </w:r>
      <w:r w:rsidR="00D402A9">
        <w:rPr>
          <w:rFonts w:hint="eastAsia"/>
        </w:rPr>
        <w:t xml:space="preserve"> </w:t>
      </w:r>
      <w:r w:rsidR="00A9577B">
        <w:rPr>
          <w:rFonts w:hint="eastAsia"/>
        </w:rPr>
        <w:t>第一組</w:t>
      </w:r>
      <w:r w:rsidR="00064FBB">
        <w:rPr>
          <w:rFonts w:hint="eastAsia"/>
        </w:rPr>
        <w:t>高強韌性</w:t>
      </w:r>
      <w:r w:rsidR="00A9577B">
        <w:rPr>
          <w:rFonts w:hint="eastAsia"/>
        </w:rPr>
        <w:t>的</w:t>
      </w:r>
      <w:r w:rsidR="00064FBB">
        <w:rPr>
          <w:rFonts w:hint="eastAsia"/>
        </w:rPr>
        <w:t>雙層</w:t>
      </w:r>
      <w:r w:rsidR="00064FBB">
        <w:t>QR Code</w:t>
      </w:r>
      <w:r w:rsidR="00064FBB">
        <w:rPr>
          <w:rFonts w:hint="eastAsia"/>
        </w:rPr>
        <w:t>都具彩色背景的視覺化巢狀範例</w:t>
      </w:r>
      <w:bookmarkEnd w:id="116"/>
    </w:p>
    <w:p w14:paraId="013D6450" w14:textId="49C78052" w:rsidR="00126ADE" w:rsidRPr="00126ADE" w:rsidRDefault="00126ADE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17" w:name="_Ref109651843"/>
      <w:bookmarkStart w:id="118" w:name="_Toc109633404"/>
      <w:bookmarkStart w:id="119" w:name="OLE_LINK2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1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17"/>
      <w:r w:rsidRPr="00C92F41">
        <w:rPr>
          <w:rFonts w:cs="Times New Roman (本文 CS 字型)"/>
          <w:noProof/>
          <w:sz w:val="24"/>
          <w:szCs w:val="24"/>
        </w:rPr>
        <w:t xml:space="preserve"> </w:t>
      </w:r>
      <w:r>
        <w:rPr>
          <w:rFonts w:cs="Times New Roman (本文 CS 字型)" w:hint="eastAsia"/>
          <w:noProof/>
          <w:sz w:val="24"/>
          <w:szCs w:val="24"/>
        </w:rPr>
        <w:t>第二組</w:t>
      </w:r>
      <w:r w:rsidRPr="00126ADE">
        <w:rPr>
          <w:rFonts w:cs="Times New Roman (本文 CS 字型)" w:hint="eastAsia"/>
          <w:noProof/>
          <w:sz w:val="24"/>
          <w:szCs w:val="24"/>
        </w:rPr>
        <w:t>雙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都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18"/>
    </w:p>
    <w:bookmarkEnd w:id="119"/>
    <w:p w14:paraId="028F12D9" w14:textId="46A3C0C1" w:rsidR="00126ADE" w:rsidRPr="00F863FA" w:rsidRDefault="00423F8A" w:rsidP="00C45944">
      <w:pPr>
        <w:spacing w:line="360" w:lineRule="auto"/>
        <w:ind w:rightChars="35" w:right="84"/>
        <w:jc w:val="center"/>
      </w:pPr>
      <w:r>
        <w:rPr>
          <w:noProof/>
        </w:rPr>
        <w:drawing>
          <wp:inline distT="0" distB="0" distL="0" distR="0" wp14:anchorId="13267CBD" wp14:editId="75BEC672">
            <wp:extent cx="4589711" cy="2643930"/>
            <wp:effectExtent l="0" t="0" r="8255" b="10795"/>
            <wp:docPr id="83" name="圖表 83">
              <a:extLst xmlns:a="http://schemas.openxmlformats.org/drawingml/2006/main">
                <a:ext uri="{FF2B5EF4-FFF2-40B4-BE49-F238E27FC236}">
                  <a16:creationId xmlns:a16="http://schemas.microsoft.com/office/drawing/2014/main" id="{A2253436-1CE8-2999-A56F-A020180D233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2"/>
              </a:graphicData>
            </a:graphic>
          </wp:inline>
        </w:drawing>
      </w: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3901"/>
        <w:gridCol w:w="4405"/>
      </w:tblGrid>
      <w:tr w:rsidR="00A44A4E" w14:paraId="4168DBF7" w14:textId="77777777" w:rsidTr="00AF40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1" w:type="dxa"/>
            <w:shd w:val="clear" w:color="auto" w:fill="auto"/>
          </w:tcPr>
          <w:p w14:paraId="64F448CC" w14:textId="0F295D95" w:rsidR="00A44A4E" w:rsidRDefault="00A44A4E" w:rsidP="00C45944">
            <w:pPr>
              <w:spacing w:line="360" w:lineRule="auto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40F7DC98" wp14:editId="324FC060">
                  <wp:extent cx="2340000" cy="2340000"/>
                  <wp:effectExtent l="0" t="0" r="0" b="0"/>
                  <wp:docPr id="449" name="圖片 4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9" name="圖片 449"/>
                          <pic:cNvPicPr/>
                        </pic:nvPicPr>
                        <pic:blipFill>
                          <a:blip r:embed="rId1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05" w:type="dxa"/>
            <w:shd w:val="clear" w:color="auto" w:fill="auto"/>
          </w:tcPr>
          <w:p w14:paraId="0A999800" w14:textId="1D870A5B" w:rsidR="00A44A4E" w:rsidRDefault="00A44A4E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60A514C8" wp14:editId="3917A1A5">
                  <wp:extent cx="2340000" cy="2340000"/>
                  <wp:effectExtent l="0" t="0" r="0" b="0"/>
                  <wp:docPr id="450" name="圖片 4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0" name="圖片 450"/>
                          <pic:cNvPicPr/>
                        </pic:nvPicPr>
                        <pic:blipFill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44A4E" w14:paraId="380A4B29" w14:textId="77777777" w:rsidTr="00AF4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1" w:type="dxa"/>
            <w:shd w:val="clear" w:color="auto" w:fill="auto"/>
          </w:tcPr>
          <w:p w14:paraId="6ECB73C3" w14:textId="387C9B75" w:rsidR="00A44A4E" w:rsidRPr="00D402A9" w:rsidRDefault="00A44A4E" w:rsidP="00C45944">
            <w:pPr>
              <w:pStyle w:val="a3"/>
              <w:numPr>
                <w:ilvl w:val="0"/>
                <w:numId w:val="4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M</w:t>
            </w:r>
            <w:r w:rsidRPr="00D402A9">
              <w:rPr>
                <w:b w:val="0"/>
                <w:bCs w:val="0"/>
                <w:sz w:val="22"/>
                <w:szCs w:val="22"/>
              </w:rPr>
              <w:t>=</w:t>
            </w:r>
            <w:proofErr w:type="gramStart"/>
            <w:r w:rsidRPr="00D402A9">
              <w:rPr>
                <w:b w:val="0"/>
                <w:bCs w:val="0"/>
                <w:sz w:val="22"/>
                <w:szCs w:val="22"/>
              </w:rPr>
              <w:t>18,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C</w:t>
            </w:r>
            <w:proofErr w:type="gramEnd"/>
            <w:r w:rsidRPr="00D402A9">
              <w:rPr>
                <w:b w:val="0"/>
                <w:bCs w:val="0"/>
                <w:sz w:val="22"/>
                <w:szCs w:val="22"/>
              </w:rPr>
              <w:t>=H,</w:t>
            </w:r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D402A9">
              <w:rPr>
                <w:b w:val="0"/>
                <w:bCs w:val="0"/>
                <w:sz w:val="22"/>
                <w:szCs w:val="22"/>
              </w:rPr>
              <w:t xml:space="preserve">= </w:t>
            </w:r>
            <w:r w:rsidR="00A0713A">
              <w:rPr>
                <w:b w:val="0"/>
                <w:bCs w:val="0"/>
                <w:sz w:val="22"/>
                <w:szCs w:val="22"/>
              </w:rPr>
              <w:t>100</w:t>
            </w:r>
            <w:r>
              <w:rPr>
                <w:b w:val="0"/>
                <w:bCs w:val="0"/>
                <w:sz w:val="22"/>
                <w:szCs w:val="22"/>
              </w:rPr>
              <w:t>,</w:t>
            </w:r>
            <w:r w:rsidR="00A0713A"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="00A0713A"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="00A0713A"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Pr="00D402A9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D402A9">
              <w:rPr>
                <w:b w:val="0"/>
                <w:bCs w:val="0"/>
                <w:sz w:val="22"/>
                <w:szCs w:val="22"/>
              </w:rPr>
              <w:t xml:space="preserve">= </w:t>
            </w:r>
            <w:r>
              <w:rPr>
                <w:b w:val="0"/>
                <w:bCs w:val="0"/>
                <w:sz w:val="22"/>
                <w:szCs w:val="22"/>
              </w:rPr>
              <w:t>8</w:t>
            </w:r>
            <w:r w:rsidRPr="00D402A9">
              <w:rPr>
                <w:b w:val="0"/>
                <w:bCs w:val="0"/>
                <w:sz w:val="22"/>
                <w:szCs w:val="22"/>
              </w:rPr>
              <w:t>0</w:t>
            </w:r>
          </w:p>
        </w:tc>
        <w:tc>
          <w:tcPr>
            <w:tcW w:w="4405" w:type="dxa"/>
            <w:shd w:val="clear" w:color="auto" w:fill="auto"/>
          </w:tcPr>
          <w:p w14:paraId="0E24E24D" w14:textId="667E0245" w:rsidR="00A44A4E" w:rsidRDefault="00A44A4E" w:rsidP="00C45944">
            <w:pPr>
              <w:pStyle w:val="a3"/>
              <w:numPr>
                <w:ilvl w:val="0"/>
                <w:numId w:val="4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402A9">
              <w:rPr>
                <w:i/>
                <w:iCs/>
                <w:sz w:val="22"/>
                <w:szCs w:val="22"/>
              </w:rPr>
              <w:t>M</w:t>
            </w:r>
            <w:r w:rsidRPr="00D402A9">
              <w:rPr>
                <w:sz w:val="22"/>
                <w:szCs w:val="22"/>
              </w:rPr>
              <w:t>=</w:t>
            </w:r>
            <w:proofErr w:type="gramStart"/>
            <w:r w:rsidRPr="00D402A9">
              <w:rPr>
                <w:sz w:val="22"/>
                <w:szCs w:val="22"/>
              </w:rPr>
              <w:t>18,</w:t>
            </w:r>
            <w:r w:rsidRPr="00D402A9">
              <w:rPr>
                <w:i/>
                <w:iCs/>
                <w:sz w:val="22"/>
                <w:szCs w:val="22"/>
              </w:rPr>
              <w:t>C</w:t>
            </w:r>
            <w:proofErr w:type="gramEnd"/>
            <w:r w:rsidRPr="00D402A9">
              <w:rPr>
                <w:sz w:val="22"/>
                <w:szCs w:val="22"/>
              </w:rPr>
              <w:t>=H,</w:t>
            </w:r>
            <w:r w:rsidRPr="00D402A9">
              <w:rPr>
                <w:rFonts w:hint="eastAsia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A0713A">
              <w:rPr>
                <w:i/>
                <w:iCs/>
                <w:sz w:val="22"/>
                <w:szCs w:val="22"/>
              </w:rPr>
              <w:t>QR</w:t>
            </w:r>
            <w:r w:rsidR="00A0713A" w:rsidRPr="00A0713A">
              <w:rPr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D402A9">
              <w:rPr>
                <w:sz w:val="22"/>
                <w:szCs w:val="22"/>
              </w:rPr>
              <w:t xml:space="preserve">= </w:t>
            </w:r>
            <w:r w:rsidR="00A0713A">
              <w:rPr>
                <w:sz w:val="22"/>
                <w:szCs w:val="22"/>
              </w:rPr>
              <w:t>100</w:t>
            </w:r>
            <w:r>
              <w:rPr>
                <w:sz w:val="22"/>
                <w:szCs w:val="22"/>
              </w:rPr>
              <w:t>,</w:t>
            </w:r>
            <w:r w:rsidR="00A0713A" w:rsidRPr="00D402A9">
              <w:rPr>
                <w:rFonts w:hint="eastAsia"/>
                <w:b/>
                <w:bCs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="00A0713A" w:rsidRPr="00A0713A">
              <w:rPr>
                <w:rFonts w:hint="eastAsia"/>
                <w:i/>
                <w:iCs/>
                <w:sz w:val="22"/>
                <w:szCs w:val="22"/>
              </w:rPr>
              <w:t>Q</w:t>
            </w:r>
            <w:r w:rsidR="00A0713A" w:rsidRPr="00A0713A">
              <w:rPr>
                <w:i/>
                <w:iCs/>
                <w:sz w:val="22"/>
                <w:szCs w:val="22"/>
              </w:rPr>
              <w:t>R</w:t>
            </w:r>
            <w:r w:rsidR="00A0713A" w:rsidRPr="00A0713A">
              <w:rPr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="00A0713A" w:rsidRPr="00A0713A">
              <w:rPr>
                <w:sz w:val="22"/>
                <w:szCs w:val="22"/>
              </w:rPr>
              <w:t xml:space="preserve"> </w:t>
            </w:r>
            <w:r w:rsidRPr="00D402A9">
              <w:rPr>
                <w:sz w:val="22"/>
                <w:szCs w:val="22"/>
              </w:rPr>
              <w:t xml:space="preserve">= </w:t>
            </w:r>
            <w:r w:rsidR="00A0713A">
              <w:rPr>
                <w:sz w:val="22"/>
                <w:szCs w:val="22"/>
              </w:rPr>
              <w:t>100</w:t>
            </w:r>
          </w:p>
        </w:tc>
      </w:tr>
    </w:tbl>
    <w:p w14:paraId="6EAC14AA" w14:textId="3497ED10" w:rsidR="00AF40C9" w:rsidRDefault="00064FBB" w:rsidP="00C45944">
      <w:pPr>
        <w:spacing w:line="360" w:lineRule="auto"/>
        <w:ind w:firstLine="480"/>
        <w:jc w:val="center"/>
      </w:pPr>
      <w:bookmarkStart w:id="120" w:name="_Toc109633320"/>
      <w:r w:rsidRPr="00B74C63">
        <w:rPr>
          <w:rFonts w:cs="Times New Roman (本文 CS 字型)"/>
          <w:color w:val="000000" w:themeColor="text1"/>
        </w:rPr>
        <w:t>圖</w:t>
      </w:r>
      <w:r w:rsidRPr="00B74C63">
        <w:rPr>
          <w:rFonts w:cs="Times New Roman (本文 CS 字型)"/>
          <w:color w:val="000000" w:themeColor="text1"/>
        </w:rPr>
        <w:t xml:space="preserve"> </w:t>
      </w:r>
      <w:r w:rsidRPr="00B74C63">
        <w:rPr>
          <w:rFonts w:cs="Times New Roman (本文 CS 字型)"/>
          <w:color w:val="000000" w:themeColor="text1"/>
        </w:rPr>
        <w:fldChar w:fldCharType="begin"/>
      </w:r>
      <w:r w:rsidRPr="00B74C63">
        <w:rPr>
          <w:rFonts w:cs="Times New Roman (本文 CS 字型)"/>
          <w:color w:val="000000" w:themeColor="text1"/>
        </w:rPr>
        <w:instrText xml:space="preserve"> SEQ </w:instrText>
      </w:r>
      <w:r w:rsidRPr="00B74C63">
        <w:rPr>
          <w:rFonts w:cs="Times New Roman (本文 CS 字型)"/>
          <w:color w:val="000000" w:themeColor="text1"/>
        </w:rPr>
        <w:instrText>圖</w:instrText>
      </w:r>
      <w:r w:rsidRPr="00B74C63">
        <w:rPr>
          <w:rFonts w:cs="Times New Roman (本文 CS 字型)"/>
          <w:color w:val="000000" w:themeColor="text1"/>
        </w:rPr>
        <w:instrText xml:space="preserve"> \* ARABIC </w:instrText>
      </w:r>
      <w:r w:rsidRPr="00B74C63">
        <w:rPr>
          <w:rFonts w:cs="Times New Roman (本文 CS 字型)"/>
          <w:color w:val="000000" w:themeColor="text1"/>
        </w:rPr>
        <w:fldChar w:fldCharType="separate"/>
      </w:r>
      <w:r w:rsidR="00D35CAE">
        <w:rPr>
          <w:rFonts w:cs="Times New Roman (本文 CS 字型)"/>
          <w:noProof/>
          <w:color w:val="000000" w:themeColor="text1"/>
        </w:rPr>
        <w:t>36</w:t>
      </w:r>
      <w:r w:rsidRPr="00B74C63">
        <w:rPr>
          <w:rFonts w:cs="Times New Roman (本文 CS 字型)"/>
          <w:color w:val="000000" w:themeColor="text1"/>
        </w:rPr>
        <w:fldChar w:fldCharType="end"/>
      </w:r>
      <w:r w:rsidRPr="007B3F69">
        <w:rPr>
          <w:rFonts w:hint="eastAsia"/>
        </w:rPr>
        <w:t xml:space="preserve"> </w:t>
      </w:r>
      <w:r>
        <w:rPr>
          <w:rFonts w:hint="eastAsia"/>
        </w:rPr>
        <w:t xml:space="preserve"> </w:t>
      </w:r>
      <w:r>
        <w:rPr>
          <w:rFonts w:hint="eastAsia"/>
        </w:rPr>
        <w:t>高強韌性雙層</w:t>
      </w:r>
      <w:r>
        <w:t>QR Code</w:t>
      </w:r>
      <w:r>
        <w:rPr>
          <w:rFonts w:hint="eastAsia"/>
        </w:rPr>
        <w:t>都具彩色背景的視覺化巢狀範例</w:t>
      </w:r>
      <w:r>
        <w:t>2</w:t>
      </w:r>
      <w:bookmarkEnd w:id="120"/>
    </w:p>
    <w:p w14:paraId="3A5F8F45" w14:textId="77777777" w:rsidR="00665675" w:rsidRDefault="00665675" w:rsidP="00C45944">
      <w:pPr>
        <w:spacing w:line="360" w:lineRule="auto"/>
        <w:ind w:firstLine="480"/>
        <w:jc w:val="center"/>
      </w:pPr>
    </w:p>
    <w:p w14:paraId="32F9D154" w14:textId="09037E80" w:rsidR="00665675" w:rsidRPr="00665675" w:rsidRDefault="00665675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21" w:name="_Ref109651853"/>
      <w:bookmarkStart w:id="122" w:name="_Toc109633405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2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21"/>
      <w:r w:rsidRPr="00C92F41">
        <w:rPr>
          <w:rFonts w:cs="Times New Roman (本文 CS 字型)"/>
          <w:noProof/>
          <w:sz w:val="24"/>
          <w:szCs w:val="24"/>
        </w:rPr>
        <w:t xml:space="preserve"> </w:t>
      </w:r>
      <w:bookmarkStart w:id="123" w:name="OLE_LINK3"/>
      <w:r>
        <w:rPr>
          <w:rFonts w:cs="Times New Roman (本文 CS 字型)" w:hint="eastAsia"/>
          <w:noProof/>
          <w:sz w:val="24"/>
          <w:szCs w:val="24"/>
        </w:rPr>
        <w:t>第二組</w:t>
      </w:r>
      <w:r w:rsidRPr="00126ADE">
        <w:rPr>
          <w:rFonts w:cs="Times New Roman (本文 CS 字型)" w:hint="eastAsia"/>
          <w:noProof/>
          <w:sz w:val="24"/>
          <w:szCs w:val="24"/>
        </w:rPr>
        <w:t>雙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都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22"/>
      <w:bookmarkEnd w:id="123"/>
    </w:p>
    <w:p w14:paraId="1D0E6D62" w14:textId="489ABACE" w:rsidR="00665675" w:rsidRPr="00F863FA" w:rsidRDefault="00423F8A" w:rsidP="00C45944">
      <w:pPr>
        <w:spacing w:line="360" w:lineRule="auto"/>
        <w:ind w:firstLine="480"/>
        <w:jc w:val="center"/>
      </w:pPr>
      <w:r>
        <w:rPr>
          <w:noProof/>
        </w:rPr>
        <w:drawing>
          <wp:inline distT="0" distB="0" distL="0" distR="0" wp14:anchorId="72FD402F" wp14:editId="191B424B">
            <wp:extent cx="4572000" cy="2743200"/>
            <wp:effectExtent l="0" t="0" r="12700" b="12700"/>
            <wp:docPr id="84" name="圖表 84">
              <a:extLst xmlns:a="http://schemas.openxmlformats.org/drawingml/2006/main">
                <a:ext uri="{FF2B5EF4-FFF2-40B4-BE49-F238E27FC236}">
                  <a16:creationId xmlns:a16="http://schemas.microsoft.com/office/drawing/2014/main" id="{FEF26003-938F-D2C0-6406-847E8433053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5"/>
              </a:graphicData>
            </a:graphic>
          </wp:inline>
        </w:drawing>
      </w:r>
    </w:p>
    <w:tbl>
      <w:tblPr>
        <w:tblStyle w:val="42"/>
        <w:tblW w:w="0" w:type="auto"/>
        <w:tblLook w:val="04A0" w:firstRow="1" w:lastRow="0" w:firstColumn="1" w:lastColumn="0" w:noHBand="0" w:noVBand="1"/>
      </w:tblPr>
      <w:tblGrid>
        <w:gridCol w:w="3902"/>
        <w:gridCol w:w="3901"/>
      </w:tblGrid>
      <w:tr w:rsidR="00F37721" w14:paraId="2B3711D2" w14:textId="77777777" w:rsidTr="00CA30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20D0D542" w14:textId="2745A20E" w:rsidR="00A0713A" w:rsidRDefault="00A0713A" w:rsidP="00C45944">
            <w:pPr>
              <w:spacing w:line="360" w:lineRule="auto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3566C2F6" wp14:editId="55FA7CB2">
                  <wp:extent cx="2340000" cy="2340000"/>
                  <wp:effectExtent l="0" t="0" r="0" b="0"/>
                  <wp:docPr id="471" name="圖片 4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1" name="圖片 471"/>
                          <pic:cNvPicPr/>
                        </pic:nvPicPr>
                        <pic:blipFill>
                          <a:blip r:embed="rId1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01" w:type="dxa"/>
            <w:shd w:val="clear" w:color="auto" w:fill="auto"/>
          </w:tcPr>
          <w:p w14:paraId="06920784" w14:textId="1E773D11" w:rsidR="00A0713A" w:rsidRDefault="00F37721" w:rsidP="00C459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5F6E7D2E" wp14:editId="619B9AE0">
                  <wp:extent cx="2340000" cy="2340000"/>
                  <wp:effectExtent l="0" t="0" r="0" b="0"/>
                  <wp:docPr id="481" name="圖片 4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1" name="圖片 481"/>
                          <pic:cNvPicPr/>
                        </pic:nvPicPr>
                        <pic:blipFill>
                          <a:blip r:embed="rId1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7721" w14:paraId="153FEAA6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7AB367F9" w14:textId="630595D3" w:rsidR="00A0713A" w:rsidRPr="00A0713A" w:rsidRDefault="00A0713A" w:rsidP="00C45944">
            <w:pPr>
              <w:pStyle w:val="a3"/>
              <w:numPr>
                <w:ilvl w:val="0"/>
                <w:numId w:val="9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M</w:t>
            </w:r>
            <w:r w:rsidRPr="00A0713A">
              <w:rPr>
                <w:b w:val="0"/>
                <w:bCs w:val="0"/>
                <w:sz w:val="22"/>
                <w:szCs w:val="22"/>
              </w:rPr>
              <w:t>=</w:t>
            </w:r>
            <w:proofErr w:type="gramStart"/>
            <w:r w:rsidRPr="00A0713A">
              <w:rPr>
                <w:b w:val="0"/>
                <w:bCs w:val="0"/>
                <w:sz w:val="22"/>
                <w:szCs w:val="22"/>
              </w:rPr>
              <w:t>18,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C</w:t>
            </w:r>
            <w:proofErr w:type="gramEnd"/>
            <w:r w:rsidRPr="00A0713A">
              <w:rPr>
                <w:b w:val="0"/>
                <w:bCs w:val="0"/>
                <w:sz w:val="22"/>
                <w:szCs w:val="22"/>
              </w:rPr>
              <w:t>=H,</w:t>
            </w:r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b w:val="0"/>
                <w:bCs w:val="0"/>
                <w:sz w:val="22"/>
                <w:szCs w:val="22"/>
              </w:rPr>
              <w:t xml:space="preserve">= </w:t>
            </w:r>
            <w:r w:rsidR="00F37721">
              <w:rPr>
                <w:b w:val="0"/>
                <w:bCs w:val="0"/>
                <w:sz w:val="22"/>
                <w:szCs w:val="22"/>
              </w:rPr>
              <w:t>8</w:t>
            </w:r>
            <w:r w:rsidRPr="00A0713A">
              <w:rPr>
                <w:b w:val="0"/>
                <w:bCs w:val="0"/>
                <w:sz w:val="22"/>
                <w:szCs w:val="22"/>
              </w:rPr>
              <w:t>0,</w:t>
            </w:r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b w:val="0"/>
                <w:bCs w:val="0"/>
                <w:sz w:val="22"/>
                <w:szCs w:val="22"/>
              </w:rPr>
              <w:t xml:space="preserve">= </w:t>
            </w:r>
            <w:r w:rsidR="00F37721">
              <w:rPr>
                <w:b w:val="0"/>
                <w:bCs w:val="0"/>
                <w:sz w:val="22"/>
                <w:szCs w:val="22"/>
              </w:rPr>
              <w:t>6</w:t>
            </w:r>
            <w:r w:rsidRPr="00A0713A">
              <w:rPr>
                <w:b w:val="0"/>
                <w:bCs w:val="0"/>
                <w:sz w:val="22"/>
                <w:szCs w:val="22"/>
              </w:rPr>
              <w:t>0</w:t>
            </w:r>
          </w:p>
        </w:tc>
        <w:tc>
          <w:tcPr>
            <w:tcW w:w="3901" w:type="dxa"/>
            <w:shd w:val="clear" w:color="auto" w:fill="auto"/>
          </w:tcPr>
          <w:p w14:paraId="4FA8AE9F" w14:textId="48ED716B" w:rsidR="00A0713A" w:rsidRPr="00A0713A" w:rsidRDefault="00A0713A" w:rsidP="00C45944">
            <w:pPr>
              <w:pStyle w:val="a3"/>
              <w:numPr>
                <w:ilvl w:val="0"/>
                <w:numId w:val="9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0713A">
              <w:rPr>
                <w:i/>
                <w:iCs/>
                <w:sz w:val="22"/>
                <w:szCs w:val="22"/>
              </w:rPr>
              <w:t>M</w:t>
            </w:r>
            <w:r w:rsidRPr="00A0713A">
              <w:rPr>
                <w:sz w:val="22"/>
                <w:szCs w:val="22"/>
              </w:rPr>
              <w:t>=</w:t>
            </w:r>
            <w:proofErr w:type="gramStart"/>
            <w:r w:rsidRPr="00A0713A">
              <w:rPr>
                <w:sz w:val="22"/>
                <w:szCs w:val="22"/>
              </w:rPr>
              <w:t>18,</w:t>
            </w:r>
            <w:r w:rsidRPr="00A0713A">
              <w:rPr>
                <w:i/>
                <w:iCs/>
                <w:sz w:val="22"/>
                <w:szCs w:val="22"/>
              </w:rPr>
              <w:t>C</w:t>
            </w:r>
            <w:proofErr w:type="gramEnd"/>
            <w:r w:rsidRPr="00A0713A">
              <w:rPr>
                <w:sz w:val="22"/>
                <w:szCs w:val="22"/>
              </w:rPr>
              <w:t>=H,</w:t>
            </w:r>
            <w:r w:rsidRPr="00A0713A">
              <w:rPr>
                <w:rFonts w:hint="eastAsia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i/>
                <w:iCs/>
                <w:sz w:val="22"/>
                <w:szCs w:val="22"/>
              </w:rPr>
              <w:t>Q</w:t>
            </w:r>
            <w:r w:rsidRPr="00A0713A">
              <w:rPr>
                <w:i/>
                <w:iCs/>
                <w:sz w:val="22"/>
                <w:szCs w:val="22"/>
              </w:rPr>
              <w:t>R</w:t>
            </w:r>
            <w:r w:rsidRPr="00A0713A">
              <w:rPr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A0713A">
              <w:rPr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sz w:val="22"/>
                <w:szCs w:val="22"/>
              </w:rPr>
              <w:t>= 80,</w:t>
            </w:r>
            <w:r w:rsidRPr="00A0713A">
              <w:rPr>
                <w:rFonts w:hint="eastAsia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i/>
                <w:iCs/>
                <w:sz w:val="22"/>
                <w:szCs w:val="22"/>
              </w:rPr>
              <w:t>Q</w:t>
            </w:r>
            <w:r w:rsidRPr="00A0713A">
              <w:rPr>
                <w:i/>
                <w:iCs/>
                <w:sz w:val="22"/>
                <w:szCs w:val="22"/>
              </w:rPr>
              <w:t>R</w:t>
            </w:r>
            <w:r w:rsidRPr="00A0713A">
              <w:rPr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Pr="00A0713A">
              <w:rPr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sz w:val="22"/>
                <w:szCs w:val="22"/>
              </w:rPr>
              <w:t xml:space="preserve">= </w:t>
            </w:r>
            <w:r w:rsidR="00F37721">
              <w:rPr>
                <w:sz w:val="22"/>
                <w:szCs w:val="22"/>
              </w:rPr>
              <w:t>100</w:t>
            </w:r>
          </w:p>
        </w:tc>
      </w:tr>
      <w:tr w:rsidR="00A0713A" w14:paraId="303070AB" w14:textId="77777777" w:rsidTr="00CA30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50199076" w14:textId="1D771A7F" w:rsidR="00A0713A" w:rsidRPr="00A0713A" w:rsidRDefault="00F37721" w:rsidP="00C45944">
            <w:pPr>
              <w:spacing w:line="360" w:lineRule="auto"/>
              <w:jc w:val="center"/>
              <w:rPr>
                <w:b w:val="0"/>
                <w:bCs w:val="0"/>
              </w:rPr>
            </w:pPr>
            <w:r>
              <w:rPr>
                <w:noProof/>
              </w:rPr>
              <w:drawing>
                <wp:inline distT="0" distB="0" distL="0" distR="0" wp14:anchorId="7D403EFE" wp14:editId="72C7DF26">
                  <wp:extent cx="2340000" cy="2340000"/>
                  <wp:effectExtent l="0" t="0" r="0" b="0"/>
                  <wp:docPr id="482" name="圖片 4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2" name="圖片 482"/>
                          <pic:cNvPicPr/>
                        </pic:nvPicPr>
                        <pic:blipFill>
                          <a:blip r:embed="rId1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01" w:type="dxa"/>
            <w:shd w:val="clear" w:color="auto" w:fill="auto"/>
          </w:tcPr>
          <w:p w14:paraId="7FC7D482" w14:textId="2FDFAE2A" w:rsidR="00A0713A" w:rsidRPr="00A0713A" w:rsidRDefault="00F37721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</w:rPr>
              <w:drawing>
                <wp:inline distT="0" distB="0" distL="0" distR="0" wp14:anchorId="332948AA" wp14:editId="3EED97B1">
                  <wp:extent cx="2340000" cy="2340000"/>
                  <wp:effectExtent l="0" t="0" r="0" b="0"/>
                  <wp:docPr id="483" name="圖片 4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3" name="圖片 483"/>
                          <pic:cNvPicPr/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7721" w14:paraId="2D2AC496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4D5F2A42" w14:textId="0E13AAF3" w:rsidR="00A0713A" w:rsidRPr="00A0713A" w:rsidRDefault="00A0713A" w:rsidP="00C45944">
            <w:pPr>
              <w:pStyle w:val="a3"/>
              <w:numPr>
                <w:ilvl w:val="0"/>
                <w:numId w:val="9"/>
              </w:numPr>
              <w:spacing w:line="360" w:lineRule="auto"/>
              <w:ind w:leftChars="0"/>
              <w:jc w:val="center"/>
              <w:rPr>
                <w:b w:val="0"/>
                <w:bCs w:val="0"/>
              </w:rPr>
            </w:pP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M</w:t>
            </w:r>
            <w:r w:rsidRPr="00A0713A">
              <w:rPr>
                <w:b w:val="0"/>
                <w:bCs w:val="0"/>
                <w:sz w:val="22"/>
                <w:szCs w:val="22"/>
              </w:rPr>
              <w:t>=</w:t>
            </w:r>
            <w:proofErr w:type="gramStart"/>
            <w:r w:rsidRPr="00A0713A">
              <w:rPr>
                <w:b w:val="0"/>
                <w:bCs w:val="0"/>
                <w:sz w:val="22"/>
                <w:szCs w:val="22"/>
              </w:rPr>
              <w:t>18,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C</w:t>
            </w:r>
            <w:proofErr w:type="gramEnd"/>
            <w:r w:rsidRPr="00A0713A">
              <w:rPr>
                <w:b w:val="0"/>
                <w:bCs w:val="0"/>
                <w:sz w:val="22"/>
                <w:szCs w:val="22"/>
              </w:rPr>
              <w:t>=H,</w:t>
            </w:r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b w:val="0"/>
                <w:bCs w:val="0"/>
                <w:sz w:val="22"/>
                <w:szCs w:val="22"/>
              </w:rPr>
              <w:t xml:space="preserve">= </w:t>
            </w:r>
            <w:r w:rsidR="00F37721">
              <w:rPr>
                <w:b w:val="0"/>
                <w:bCs w:val="0"/>
                <w:sz w:val="22"/>
                <w:szCs w:val="22"/>
              </w:rPr>
              <w:t>100</w:t>
            </w:r>
            <w:r w:rsidRPr="00A0713A">
              <w:rPr>
                <w:b w:val="0"/>
                <w:bCs w:val="0"/>
                <w:sz w:val="22"/>
                <w:szCs w:val="22"/>
              </w:rPr>
              <w:t>,</w:t>
            </w:r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Pr="00A0713A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b w:val="0"/>
                <w:bCs w:val="0"/>
                <w:sz w:val="22"/>
                <w:szCs w:val="22"/>
              </w:rPr>
              <w:t>=</w:t>
            </w:r>
            <w:r w:rsidR="00F37721">
              <w:rPr>
                <w:b w:val="0"/>
                <w:bCs w:val="0"/>
                <w:sz w:val="22"/>
                <w:szCs w:val="22"/>
              </w:rPr>
              <w:t>60</w:t>
            </w:r>
          </w:p>
        </w:tc>
        <w:tc>
          <w:tcPr>
            <w:tcW w:w="3901" w:type="dxa"/>
            <w:shd w:val="clear" w:color="auto" w:fill="auto"/>
          </w:tcPr>
          <w:p w14:paraId="56E51385" w14:textId="77777777" w:rsidR="00A0713A" w:rsidRPr="00A0713A" w:rsidRDefault="00A0713A" w:rsidP="00C45944">
            <w:pPr>
              <w:pStyle w:val="a3"/>
              <w:numPr>
                <w:ilvl w:val="0"/>
                <w:numId w:val="9"/>
              </w:numPr>
              <w:spacing w:line="360" w:lineRule="auto"/>
              <w:ind w:leftChars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0713A">
              <w:rPr>
                <w:i/>
                <w:iCs/>
                <w:sz w:val="22"/>
                <w:szCs w:val="22"/>
              </w:rPr>
              <w:t>M</w:t>
            </w:r>
            <w:r w:rsidRPr="00A0713A">
              <w:rPr>
                <w:sz w:val="22"/>
                <w:szCs w:val="22"/>
              </w:rPr>
              <w:t>=</w:t>
            </w:r>
            <w:proofErr w:type="gramStart"/>
            <w:r w:rsidRPr="00A0713A">
              <w:rPr>
                <w:sz w:val="22"/>
                <w:szCs w:val="22"/>
              </w:rPr>
              <w:t>18,</w:t>
            </w:r>
            <w:r w:rsidRPr="00A0713A">
              <w:rPr>
                <w:i/>
                <w:iCs/>
                <w:sz w:val="22"/>
                <w:szCs w:val="22"/>
              </w:rPr>
              <w:t>C</w:t>
            </w:r>
            <w:proofErr w:type="gramEnd"/>
            <w:r w:rsidRPr="00A0713A">
              <w:rPr>
                <w:sz w:val="22"/>
                <w:szCs w:val="22"/>
              </w:rPr>
              <w:t>=H,</w:t>
            </w:r>
            <w:r w:rsidRPr="00A0713A">
              <w:rPr>
                <w:rFonts w:hint="eastAsia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i/>
                <w:iCs/>
                <w:sz w:val="22"/>
                <w:szCs w:val="22"/>
              </w:rPr>
              <w:t>Q</w:t>
            </w:r>
            <w:r w:rsidRPr="00A0713A">
              <w:rPr>
                <w:i/>
                <w:iCs/>
                <w:sz w:val="22"/>
                <w:szCs w:val="22"/>
              </w:rPr>
              <w:t>R</w:t>
            </w:r>
            <w:r w:rsidRPr="00A0713A">
              <w:rPr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A0713A">
              <w:rPr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sz w:val="22"/>
                <w:szCs w:val="22"/>
              </w:rPr>
              <w:t>= 10</w:t>
            </w:r>
            <w:r w:rsidRPr="00A0713A">
              <w:rPr>
                <w:rFonts w:hint="eastAsia"/>
                <w:sz w:val="22"/>
                <w:szCs w:val="22"/>
              </w:rPr>
              <w:t>0</w:t>
            </w:r>
            <w:r w:rsidRPr="00A0713A">
              <w:rPr>
                <w:sz w:val="22"/>
                <w:szCs w:val="22"/>
              </w:rPr>
              <w:t>,</w:t>
            </w:r>
            <w:r w:rsidRPr="00A0713A">
              <w:rPr>
                <w:rFonts w:hint="eastAsia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A0713A">
              <w:rPr>
                <w:rFonts w:hint="eastAsia"/>
                <w:i/>
                <w:iCs/>
                <w:sz w:val="22"/>
                <w:szCs w:val="22"/>
              </w:rPr>
              <w:t>Q</w:t>
            </w:r>
            <w:r w:rsidRPr="00A0713A">
              <w:rPr>
                <w:i/>
                <w:iCs/>
                <w:sz w:val="22"/>
                <w:szCs w:val="22"/>
              </w:rPr>
              <w:t>R</w:t>
            </w:r>
            <w:r w:rsidRPr="00A0713A">
              <w:rPr>
                <w:i/>
                <w:iCs/>
                <w:sz w:val="22"/>
                <w:szCs w:val="22"/>
                <w:vertAlign w:val="subscript"/>
              </w:rPr>
              <w:t>ino</w:t>
            </w:r>
            <w:proofErr w:type="spellEnd"/>
            <w:r w:rsidRPr="00A0713A">
              <w:rPr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0713A">
              <w:rPr>
                <w:sz w:val="22"/>
                <w:szCs w:val="22"/>
              </w:rPr>
              <w:t>= 80</w:t>
            </w:r>
          </w:p>
        </w:tc>
      </w:tr>
      <w:tr w:rsidR="00A0713A" w14:paraId="7E13815E" w14:textId="77777777" w:rsidTr="00CA30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5CC47E37" w14:textId="57EF997B" w:rsidR="00A0713A" w:rsidRPr="00A0713A" w:rsidRDefault="00F37721" w:rsidP="00C45944">
            <w:pPr>
              <w:spacing w:line="360" w:lineRule="auto"/>
              <w:jc w:val="center"/>
              <w:rPr>
                <w:b w:val="0"/>
                <w:bCs w:val="0"/>
                <w:i/>
                <w:iCs/>
                <w:sz w:val="22"/>
                <w:szCs w:val="22"/>
              </w:rPr>
            </w:pPr>
            <w:r>
              <w:rPr>
                <w:rFonts w:hint="eastAsia"/>
                <w:i/>
                <w:iCs/>
                <w:noProof/>
                <w:sz w:val="22"/>
                <w:szCs w:val="22"/>
              </w:rPr>
              <w:drawing>
                <wp:inline distT="0" distB="0" distL="0" distR="0" wp14:anchorId="1DDFDBBA" wp14:editId="4F5886C6">
                  <wp:extent cx="2340000" cy="2340000"/>
                  <wp:effectExtent l="0" t="0" r="0" b="0"/>
                  <wp:docPr id="484" name="圖片 4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4" name="圖片 484"/>
                          <pic:cNvPicPr/>
                        </pic:nvPicPr>
                        <pic:blipFill>
                          <a:blip r:embed="rId1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000" cy="23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01" w:type="dxa"/>
            <w:shd w:val="clear" w:color="auto" w:fill="auto"/>
          </w:tcPr>
          <w:p w14:paraId="792AE802" w14:textId="77777777" w:rsidR="00A0713A" w:rsidRPr="00A0713A" w:rsidRDefault="00A0713A" w:rsidP="00C459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</w:p>
        </w:tc>
      </w:tr>
      <w:tr w:rsidR="00A0713A" w14:paraId="00D502FC" w14:textId="77777777" w:rsidTr="00CA30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02" w:type="dxa"/>
            <w:shd w:val="clear" w:color="auto" w:fill="auto"/>
          </w:tcPr>
          <w:p w14:paraId="4D570209" w14:textId="2E173CC4" w:rsidR="00A0713A" w:rsidRPr="00A44A4E" w:rsidRDefault="00A0713A" w:rsidP="00C45944">
            <w:pPr>
              <w:pStyle w:val="a3"/>
              <w:numPr>
                <w:ilvl w:val="0"/>
                <w:numId w:val="9"/>
              </w:numPr>
              <w:spacing w:line="360" w:lineRule="auto"/>
              <w:ind w:leftChars="0"/>
              <w:jc w:val="center"/>
              <w:rPr>
                <w:b w:val="0"/>
                <w:bCs w:val="0"/>
                <w:sz w:val="22"/>
                <w:szCs w:val="22"/>
              </w:rPr>
            </w:pPr>
            <w:r w:rsidRPr="00A44A4E">
              <w:rPr>
                <w:b w:val="0"/>
                <w:bCs w:val="0"/>
                <w:i/>
                <w:iCs/>
                <w:sz w:val="22"/>
                <w:szCs w:val="22"/>
              </w:rPr>
              <w:t>M</w:t>
            </w:r>
            <w:r w:rsidRPr="00A44A4E">
              <w:rPr>
                <w:b w:val="0"/>
                <w:bCs w:val="0"/>
                <w:sz w:val="22"/>
                <w:szCs w:val="22"/>
              </w:rPr>
              <w:t>=</w:t>
            </w:r>
            <w:proofErr w:type="gramStart"/>
            <w:r w:rsidRPr="00A44A4E">
              <w:rPr>
                <w:b w:val="0"/>
                <w:bCs w:val="0"/>
                <w:sz w:val="22"/>
                <w:szCs w:val="22"/>
              </w:rPr>
              <w:t>18,</w:t>
            </w:r>
            <w:r w:rsidRPr="00A44A4E">
              <w:rPr>
                <w:b w:val="0"/>
                <w:bCs w:val="0"/>
                <w:i/>
                <w:iCs/>
                <w:sz w:val="22"/>
                <w:szCs w:val="22"/>
              </w:rPr>
              <w:t>C</w:t>
            </w:r>
            <w:proofErr w:type="gramEnd"/>
            <w:r w:rsidRPr="00A44A4E">
              <w:rPr>
                <w:b w:val="0"/>
                <w:bCs w:val="0"/>
                <w:sz w:val="22"/>
                <w:szCs w:val="22"/>
              </w:rPr>
              <w:t>=H,</w:t>
            </w:r>
            <w:r w:rsidRPr="00A44A4E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D402A9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D402A9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outo</w:t>
            </w:r>
            <w:proofErr w:type="spellEnd"/>
            <w:r w:rsidRPr="00A44A4E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44A4E">
              <w:rPr>
                <w:b w:val="0"/>
                <w:bCs w:val="0"/>
                <w:sz w:val="22"/>
                <w:szCs w:val="22"/>
              </w:rPr>
              <w:t>= 10</w:t>
            </w:r>
            <w:r w:rsidRPr="00A44A4E">
              <w:rPr>
                <w:rFonts w:hint="eastAsia"/>
                <w:b w:val="0"/>
                <w:bCs w:val="0"/>
                <w:sz w:val="22"/>
                <w:szCs w:val="22"/>
              </w:rPr>
              <w:t>0</w:t>
            </w:r>
            <w:r w:rsidRPr="00A44A4E">
              <w:rPr>
                <w:b w:val="0"/>
                <w:bCs w:val="0"/>
                <w:sz w:val="22"/>
                <w:szCs w:val="22"/>
              </w:rPr>
              <w:t>,</w:t>
            </w:r>
            <w:r w:rsidRPr="00A44A4E">
              <w:rPr>
                <w:rFonts w:hint="eastAsia"/>
                <w:b w:val="0"/>
                <w:bCs w:val="0"/>
                <w:i/>
                <w:iCs/>
                <w:sz w:val="22"/>
                <w:szCs w:val="22"/>
              </w:rPr>
              <w:t>Q</w:t>
            </w:r>
            <w:r w:rsidRPr="00A44A4E">
              <w:rPr>
                <w:b w:val="0"/>
                <w:bCs w:val="0"/>
                <w:i/>
                <w:iCs/>
                <w:sz w:val="22"/>
                <w:szCs w:val="22"/>
              </w:rPr>
              <w:t>R</w:t>
            </w:r>
            <w:r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>ino</w:t>
            </w:r>
            <w:r w:rsidRPr="00A44A4E">
              <w:rPr>
                <w:b w:val="0"/>
                <w:bCs w:val="0"/>
                <w:i/>
                <w:iCs/>
                <w:sz w:val="22"/>
                <w:szCs w:val="22"/>
                <w:vertAlign w:val="subscript"/>
              </w:rPr>
              <w:t xml:space="preserve"> </w:t>
            </w:r>
            <w:r w:rsidRPr="00A44A4E">
              <w:rPr>
                <w:b w:val="0"/>
                <w:bCs w:val="0"/>
                <w:sz w:val="22"/>
                <w:szCs w:val="22"/>
              </w:rPr>
              <w:t xml:space="preserve">= </w:t>
            </w:r>
            <w:r w:rsidR="00F37721">
              <w:rPr>
                <w:b w:val="0"/>
                <w:bCs w:val="0"/>
                <w:sz w:val="22"/>
                <w:szCs w:val="22"/>
              </w:rPr>
              <w:t>100</w:t>
            </w:r>
          </w:p>
        </w:tc>
        <w:tc>
          <w:tcPr>
            <w:tcW w:w="3901" w:type="dxa"/>
            <w:shd w:val="clear" w:color="auto" w:fill="auto"/>
          </w:tcPr>
          <w:p w14:paraId="1DF5FC19" w14:textId="77777777" w:rsidR="00A0713A" w:rsidRPr="00A44A4E" w:rsidRDefault="00A0713A" w:rsidP="00C459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2"/>
                <w:szCs w:val="22"/>
              </w:rPr>
            </w:pPr>
          </w:p>
        </w:tc>
      </w:tr>
    </w:tbl>
    <w:p w14:paraId="799BE23C" w14:textId="3D9C5FA5" w:rsidR="00AF40C9" w:rsidRDefault="00064FBB" w:rsidP="00C45944">
      <w:pPr>
        <w:spacing w:line="360" w:lineRule="auto"/>
        <w:ind w:firstLine="480"/>
        <w:jc w:val="center"/>
      </w:pPr>
      <w:bookmarkStart w:id="124" w:name="_Toc109633321"/>
      <w:r w:rsidRPr="00B74C63">
        <w:rPr>
          <w:rFonts w:cs="Times New Roman (本文 CS 字型)"/>
          <w:color w:val="000000" w:themeColor="text1"/>
        </w:rPr>
        <w:t>圖</w:t>
      </w:r>
      <w:r w:rsidRPr="00B74C63">
        <w:rPr>
          <w:rFonts w:cs="Times New Roman (本文 CS 字型)"/>
          <w:color w:val="000000" w:themeColor="text1"/>
        </w:rPr>
        <w:t xml:space="preserve"> </w:t>
      </w:r>
      <w:r w:rsidRPr="00B74C63">
        <w:rPr>
          <w:rFonts w:cs="Times New Roman (本文 CS 字型)"/>
          <w:color w:val="000000" w:themeColor="text1"/>
        </w:rPr>
        <w:fldChar w:fldCharType="begin"/>
      </w:r>
      <w:r w:rsidRPr="00B74C63">
        <w:rPr>
          <w:rFonts w:cs="Times New Roman (本文 CS 字型)"/>
          <w:color w:val="000000" w:themeColor="text1"/>
        </w:rPr>
        <w:instrText xml:space="preserve"> SEQ </w:instrText>
      </w:r>
      <w:r w:rsidRPr="00B74C63">
        <w:rPr>
          <w:rFonts w:cs="Times New Roman (本文 CS 字型)"/>
          <w:color w:val="000000" w:themeColor="text1"/>
        </w:rPr>
        <w:instrText>圖</w:instrText>
      </w:r>
      <w:r w:rsidRPr="00B74C63">
        <w:rPr>
          <w:rFonts w:cs="Times New Roman (本文 CS 字型)"/>
          <w:color w:val="000000" w:themeColor="text1"/>
        </w:rPr>
        <w:instrText xml:space="preserve"> \* ARABIC </w:instrText>
      </w:r>
      <w:r w:rsidRPr="00B74C63">
        <w:rPr>
          <w:rFonts w:cs="Times New Roman (本文 CS 字型)"/>
          <w:color w:val="000000" w:themeColor="text1"/>
        </w:rPr>
        <w:fldChar w:fldCharType="separate"/>
      </w:r>
      <w:r w:rsidR="00D35CAE">
        <w:rPr>
          <w:rFonts w:cs="Times New Roman (本文 CS 字型)"/>
          <w:noProof/>
          <w:color w:val="000000" w:themeColor="text1"/>
        </w:rPr>
        <w:t>37</w:t>
      </w:r>
      <w:r w:rsidRPr="00B74C63">
        <w:rPr>
          <w:rFonts w:cs="Times New Roman (本文 CS 字型)"/>
          <w:color w:val="000000" w:themeColor="text1"/>
        </w:rPr>
        <w:fldChar w:fldCharType="end"/>
      </w:r>
      <w:r w:rsidRPr="007B3F69">
        <w:rPr>
          <w:rFonts w:hint="eastAsia"/>
        </w:rPr>
        <w:t xml:space="preserve"> </w:t>
      </w:r>
      <w:r>
        <w:rPr>
          <w:rFonts w:hint="eastAsia"/>
        </w:rPr>
        <w:t xml:space="preserve"> </w:t>
      </w:r>
      <w:r>
        <w:rPr>
          <w:rFonts w:hint="eastAsia"/>
        </w:rPr>
        <w:t>高強韌性雙層</w:t>
      </w:r>
      <w:r>
        <w:t>QR Code</w:t>
      </w:r>
      <w:r>
        <w:rPr>
          <w:rFonts w:hint="eastAsia"/>
        </w:rPr>
        <w:t>都具彩色背景的視覺化巢狀範例</w:t>
      </w:r>
      <w:r>
        <w:t>3</w:t>
      </w:r>
      <w:bookmarkEnd w:id="124"/>
    </w:p>
    <w:p w14:paraId="57E1DE09" w14:textId="77777777" w:rsidR="00DC1A13" w:rsidRDefault="00DC1A13" w:rsidP="000E1FF7">
      <w:pPr>
        <w:spacing w:line="360" w:lineRule="auto"/>
        <w:ind w:firstLine="480"/>
        <w:jc w:val="both"/>
      </w:pPr>
    </w:p>
    <w:p w14:paraId="4DD6939A" w14:textId="2CD424C9" w:rsidR="00D402A9" w:rsidRPr="00BC5710" w:rsidRDefault="000B61E4" w:rsidP="000E1FF7">
      <w:pPr>
        <w:spacing w:line="360" w:lineRule="auto"/>
        <w:jc w:val="both"/>
        <w:rPr>
          <w:color w:val="000000" w:themeColor="text1"/>
        </w:rPr>
      </w:pPr>
      <w:r>
        <w:lastRenderedPageBreak/>
        <w:tab/>
      </w:r>
      <w:r w:rsidRPr="00BC5710">
        <w:rPr>
          <w:rFonts w:hint="eastAsia"/>
          <w:color w:val="000000" w:themeColor="text1"/>
        </w:rPr>
        <w:t>第二個實驗由</w:t>
      </w:r>
      <w:r w:rsidR="00A9577B">
        <w:rPr>
          <w:color w:val="000000" w:themeColor="text1"/>
        </w:rPr>
        <w:fldChar w:fldCharType="begin"/>
      </w:r>
      <w:r w:rsidR="00A9577B">
        <w:rPr>
          <w:color w:val="000000" w:themeColor="text1"/>
        </w:rPr>
        <w:instrText xml:space="preserve"> </w:instrText>
      </w:r>
      <w:r w:rsidR="00A9577B">
        <w:rPr>
          <w:rFonts w:hint="eastAsia"/>
          <w:color w:val="000000" w:themeColor="text1"/>
        </w:rPr>
        <w:instrText>REF _Ref109650622 \h</w:instrText>
      </w:r>
      <w:r w:rsidR="00A9577B">
        <w:rPr>
          <w:color w:val="000000" w:themeColor="text1"/>
        </w:rPr>
        <w:instrText xml:space="preserve"> </w:instrText>
      </w:r>
      <w:r w:rsidR="00A9577B">
        <w:rPr>
          <w:color w:val="000000" w:themeColor="text1"/>
        </w:rPr>
      </w:r>
      <w:r w:rsidR="00A9577B">
        <w:rPr>
          <w:color w:val="000000" w:themeColor="text1"/>
        </w:rPr>
        <w:fldChar w:fldCharType="separate"/>
      </w:r>
      <w:r w:rsidR="00A9577B" w:rsidRPr="00BF4F37">
        <w:rPr>
          <w:rFonts w:cs="Times New Roman (本文 CS 字型)"/>
        </w:rPr>
        <w:t>表</w:t>
      </w:r>
      <w:r w:rsidR="00A9577B" w:rsidRPr="00BF4F37">
        <w:rPr>
          <w:rFonts w:cs="Times New Roman (本文 CS 字型)"/>
        </w:rPr>
        <w:t xml:space="preserve"> </w:t>
      </w:r>
      <w:r w:rsidR="00A9577B">
        <w:rPr>
          <w:rFonts w:cs="Times New Roman (本文 CS 字型)"/>
          <w:noProof/>
        </w:rPr>
        <w:t>8</w:t>
      </w:r>
      <w:r w:rsidR="00A9577B">
        <w:rPr>
          <w:color w:val="000000" w:themeColor="text1"/>
        </w:rPr>
        <w:fldChar w:fldCharType="end"/>
      </w:r>
      <w:r w:rsidRPr="00BC5710">
        <w:rPr>
          <w:rFonts w:hint="eastAsia"/>
          <w:color w:val="000000" w:themeColor="text1"/>
        </w:rPr>
        <w:t>可得知，當</w:t>
      </w:r>
      <w:proofErr w:type="spellStart"/>
      <w:r w:rsidRPr="00BC5710">
        <w:rPr>
          <w:i/>
          <w:iCs/>
          <w:color w:val="000000" w:themeColor="text1"/>
        </w:rPr>
        <w:t>QR</w:t>
      </w:r>
      <w:r w:rsidRPr="00BC5710">
        <w:rPr>
          <w:i/>
          <w:iCs/>
          <w:color w:val="000000" w:themeColor="text1"/>
          <w:vertAlign w:val="subscript"/>
        </w:rPr>
        <w:t>outo</w:t>
      </w:r>
      <w:proofErr w:type="spellEnd"/>
      <w:r w:rsidRPr="00BC5710">
        <w:rPr>
          <w:rFonts w:hint="eastAsia"/>
          <w:color w:val="000000" w:themeColor="text1"/>
        </w:rPr>
        <w:t>高於</w:t>
      </w:r>
      <w:r w:rsidRPr="00BC5710">
        <w:rPr>
          <w:color w:val="000000" w:themeColor="text1"/>
        </w:rPr>
        <w:t>80%</w:t>
      </w:r>
      <w:r w:rsidRPr="00BC5710">
        <w:rPr>
          <w:rFonts w:hint="eastAsia"/>
          <w:color w:val="000000" w:themeColor="text1"/>
        </w:rPr>
        <w:t>時，則為</w:t>
      </w:r>
      <w:r w:rsidR="004952B3" w:rsidRPr="00BC5710">
        <w:rPr>
          <w:rFonts w:hint="eastAsia"/>
          <w:color w:val="000000" w:themeColor="text1"/>
        </w:rPr>
        <w:t>高強韌度的具彩色圖案背景的</w:t>
      </w:r>
      <w:r w:rsidR="000139F3">
        <w:rPr>
          <w:rFonts w:hint="eastAsia"/>
          <w:color w:val="000000" w:themeColor="text1"/>
        </w:rPr>
        <w:t>外</w:t>
      </w:r>
      <w:r w:rsidR="004952B3" w:rsidRPr="00BC5710">
        <w:rPr>
          <w:rFonts w:hint="eastAsia"/>
          <w:color w:val="000000" w:themeColor="text1"/>
        </w:rPr>
        <w:t>層視覺化巢狀</w:t>
      </w:r>
      <w:r w:rsidR="004952B3" w:rsidRPr="00BC5710">
        <w:rPr>
          <w:color w:val="000000" w:themeColor="text1"/>
        </w:rPr>
        <w:t>QR Code</w:t>
      </w:r>
      <w:r w:rsidR="004952B3" w:rsidRPr="00BC5710">
        <w:rPr>
          <w:rFonts w:hint="eastAsia"/>
          <w:color w:val="000000" w:themeColor="text1"/>
        </w:rPr>
        <w:t>。於是</w:t>
      </w:r>
      <w:r w:rsidRPr="00BC5710">
        <w:rPr>
          <w:rFonts w:hint="eastAsia"/>
          <w:color w:val="000000" w:themeColor="text1"/>
        </w:rPr>
        <w:t>我們將受測者檢視了</w:t>
      </w:r>
      <w:proofErr w:type="spellStart"/>
      <w:r w:rsidR="004952B3" w:rsidRPr="00BC5710">
        <w:rPr>
          <w:i/>
          <w:iCs/>
          <w:color w:val="000000" w:themeColor="text1"/>
        </w:rPr>
        <w:t>QR</w:t>
      </w:r>
      <w:r w:rsidR="004952B3" w:rsidRPr="00BC5710">
        <w:rPr>
          <w:i/>
          <w:iCs/>
          <w:color w:val="000000" w:themeColor="text1"/>
          <w:vertAlign w:val="subscript"/>
        </w:rPr>
        <w:t>outo</w:t>
      </w:r>
      <w:proofErr w:type="spellEnd"/>
      <w:r w:rsidR="004952B3" w:rsidRPr="00BC5710">
        <w:rPr>
          <w:color w:val="000000" w:themeColor="text1"/>
        </w:rPr>
        <w:t>=</w:t>
      </w:r>
      <w:r w:rsidR="004952B3" w:rsidRPr="00BC5710">
        <w:rPr>
          <w:rFonts w:hint="eastAsia"/>
          <w:color w:val="000000" w:themeColor="text1"/>
        </w:rPr>
        <w:t>8</w:t>
      </w:r>
      <w:r w:rsidR="004952B3" w:rsidRPr="00BC5710">
        <w:rPr>
          <w:color w:val="000000" w:themeColor="text1"/>
        </w:rPr>
        <w:t>0%</w:t>
      </w:r>
    </w:p>
    <w:p w14:paraId="44A61645" w14:textId="15D06717" w:rsidR="004952B3" w:rsidRPr="00DB0F28" w:rsidRDefault="004952B3" w:rsidP="000E1FF7">
      <w:pPr>
        <w:adjustRightInd w:val="0"/>
        <w:snapToGrid w:val="0"/>
        <w:spacing w:line="360" w:lineRule="auto"/>
        <w:jc w:val="both"/>
        <w:rPr>
          <w:color w:val="FF0000"/>
        </w:rPr>
      </w:pPr>
      <w:r w:rsidRPr="00BC5710">
        <w:rPr>
          <w:rFonts w:cs="Times New Roman" w:hint="eastAsia"/>
          <w:color w:val="000000" w:themeColor="text1"/>
        </w:rPr>
        <w:t>以及</w:t>
      </w:r>
      <w:proofErr w:type="spellStart"/>
      <w:r w:rsidRPr="00BC5710">
        <w:rPr>
          <w:i/>
          <w:iCs/>
          <w:color w:val="000000" w:themeColor="text1"/>
        </w:rPr>
        <w:t>QR</w:t>
      </w:r>
      <w:r w:rsidRPr="00BC5710">
        <w:rPr>
          <w:i/>
          <w:iCs/>
          <w:color w:val="000000" w:themeColor="text1"/>
          <w:vertAlign w:val="subscript"/>
        </w:rPr>
        <w:t>outo</w:t>
      </w:r>
      <w:proofErr w:type="spellEnd"/>
      <w:r w:rsidRPr="00BC5710">
        <w:rPr>
          <w:color w:val="000000" w:themeColor="text1"/>
        </w:rPr>
        <w:t>=100%</w:t>
      </w:r>
      <w:r w:rsidRPr="00BC5710">
        <w:rPr>
          <w:rFonts w:hint="eastAsia"/>
          <w:color w:val="000000" w:themeColor="text1"/>
        </w:rPr>
        <w:t>的參數，可參考</w:t>
      </w:r>
      <w:r w:rsidR="000139F3">
        <w:rPr>
          <w:color w:val="000000" w:themeColor="text1"/>
        </w:rPr>
        <w:fldChar w:fldCharType="begin"/>
      </w:r>
      <w:r w:rsidR="000139F3">
        <w:rPr>
          <w:color w:val="000000" w:themeColor="text1"/>
        </w:rPr>
        <w:instrText xml:space="preserve"> </w:instrText>
      </w:r>
      <w:r w:rsidR="000139F3">
        <w:rPr>
          <w:rFonts w:hint="eastAsia"/>
          <w:color w:val="000000" w:themeColor="text1"/>
        </w:rPr>
        <w:instrText>REF _Ref109650692 \h</w:instrText>
      </w:r>
      <w:r w:rsidR="000139F3">
        <w:rPr>
          <w:color w:val="000000" w:themeColor="text1"/>
        </w:rPr>
        <w:instrText xml:space="preserve"> </w:instrText>
      </w:r>
      <w:r w:rsidR="000139F3">
        <w:rPr>
          <w:color w:val="000000" w:themeColor="text1"/>
        </w:rPr>
      </w:r>
      <w:r w:rsidR="000139F3">
        <w:rPr>
          <w:color w:val="000000" w:themeColor="text1"/>
        </w:rPr>
        <w:fldChar w:fldCharType="separate"/>
      </w:r>
      <w:r w:rsidR="000139F3" w:rsidRPr="009C3040">
        <w:t>圖</w:t>
      </w:r>
      <w:r w:rsidR="000139F3" w:rsidRPr="009C3040">
        <w:t xml:space="preserve"> </w:t>
      </w:r>
      <w:r w:rsidR="000139F3">
        <w:rPr>
          <w:noProof/>
        </w:rPr>
        <w:t>29</w:t>
      </w:r>
      <w:r w:rsidR="000139F3">
        <w:rPr>
          <w:color w:val="000000" w:themeColor="text1"/>
        </w:rPr>
        <w:fldChar w:fldCharType="end"/>
      </w:r>
      <w:r w:rsidRPr="00BC5710">
        <w:rPr>
          <w:rFonts w:hint="eastAsia"/>
          <w:color w:val="000000" w:themeColor="text1"/>
        </w:rPr>
        <w:t>至</w:t>
      </w:r>
      <w:r w:rsidR="000139F3">
        <w:rPr>
          <w:color w:val="000000" w:themeColor="text1"/>
        </w:rPr>
        <w:fldChar w:fldCharType="begin"/>
      </w:r>
      <w:r w:rsidR="000139F3">
        <w:rPr>
          <w:color w:val="000000" w:themeColor="text1"/>
        </w:rPr>
        <w:instrText xml:space="preserve"> </w:instrText>
      </w:r>
      <w:r w:rsidR="000139F3">
        <w:rPr>
          <w:rFonts w:hint="eastAsia"/>
          <w:color w:val="000000" w:themeColor="text1"/>
        </w:rPr>
        <w:instrText>REF _Ref109650712 \h</w:instrText>
      </w:r>
      <w:r w:rsidR="000139F3">
        <w:rPr>
          <w:color w:val="000000" w:themeColor="text1"/>
        </w:rPr>
        <w:instrText xml:space="preserve"> </w:instrText>
      </w:r>
      <w:r w:rsidR="000139F3">
        <w:rPr>
          <w:color w:val="000000" w:themeColor="text1"/>
        </w:rPr>
      </w:r>
      <w:r w:rsidR="000139F3">
        <w:rPr>
          <w:color w:val="000000" w:themeColor="text1"/>
        </w:rPr>
        <w:fldChar w:fldCharType="separate"/>
      </w:r>
      <w:r w:rsidR="000139F3" w:rsidRPr="009C3040">
        <w:rPr>
          <w:rFonts w:cs="Times New Roman (本文 CS 字型)"/>
          <w:color w:val="000000" w:themeColor="text1"/>
        </w:rPr>
        <w:t>圖</w:t>
      </w:r>
      <w:r w:rsidR="000139F3" w:rsidRPr="009C3040">
        <w:rPr>
          <w:rFonts w:cs="Times New Roman (本文 CS 字型)"/>
          <w:color w:val="000000" w:themeColor="text1"/>
        </w:rPr>
        <w:t xml:space="preserve"> </w:t>
      </w:r>
      <w:r w:rsidR="000139F3">
        <w:rPr>
          <w:rFonts w:cs="Times New Roman (本文 CS 字型)"/>
          <w:noProof/>
          <w:color w:val="000000" w:themeColor="text1"/>
        </w:rPr>
        <w:t>31</w:t>
      </w:r>
      <w:r w:rsidR="000139F3">
        <w:rPr>
          <w:color w:val="000000" w:themeColor="text1"/>
        </w:rPr>
        <w:fldChar w:fldCharType="end"/>
      </w:r>
      <w:r w:rsidRPr="00BC5710">
        <w:rPr>
          <w:rFonts w:hint="eastAsia"/>
          <w:color w:val="000000" w:themeColor="text1"/>
        </w:rPr>
        <w:t>的</w:t>
      </w:r>
      <w:r w:rsidRPr="00BC5710">
        <w:rPr>
          <w:color w:val="000000" w:themeColor="text1"/>
        </w:rPr>
        <w:t>(b)(c)</w:t>
      </w:r>
      <w:r w:rsidRPr="00BC5710">
        <w:rPr>
          <w:rFonts w:hint="eastAsia"/>
          <w:color w:val="000000" w:themeColor="text1"/>
        </w:rPr>
        <w:t>兩圖，每組各兩個不同的參數，並記錄於</w:t>
      </w:r>
      <w:r w:rsidR="000139F3">
        <w:rPr>
          <w:color w:val="000000" w:themeColor="text1"/>
        </w:rPr>
        <w:fldChar w:fldCharType="begin"/>
      </w:r>
      <w:r w:rsidR="000139F3">
        <w:rPr>
          <w:color w:val="000000" w:themeColor="text1"/>
        </w:rPr>
        <w:instrText xml:space="preserve"> </w:instrText>
      </w:r>
      <w:r w:rsidR="000139F3">
        <w:rPr>
          <w:rFonts w:hint="eastAsia"/>
          <w:color w:val="000000" w:themeColor="text1"/>
        </w:rPr>
        <w:instrText>REF _Ref109652315 \h</w:instrText>
      </w:r>
      <w:r w:rsidR="000139F3">
        <w:rPr>
          <w:color w:val="000000" w:themeColor="text1"/>
        </w:rPr>
        <w:instrText xml:space="preserve"> </w:instrText>
      </w:r>
      <w:r w:rsidR="000139F3">
        <w:rPr>
          <w:color w:val="000000" w:themeColor="text1"/>
        </w:rPr>
      </w:r>
      <w:r w:rsidR="000139F3">
        <w:rPr>
          <w:color w:val="000000" w:themeColor="text1"/>
        </w:rPr>
        <w:fldChar w:fldCharType="separate"/>
      </w:r>
      <w:r w:rsidR="000139F3" w:rsidRPr="00BF4F37">
        <w:rPr>
          <w:rFonts w:cs="Times New Roman (本文 CS 字型)"/>
        </w:rPr>
        <w:t>表</w:t>
      </w:r>
      <w:r w:rsidR="000139F3" w:rsidRPr="00BF4F37">
        <w:rPr>
          <w:rFonts w:cs="Times New Roman (本文 CS 字型)"/>
        </w:rPr>
        <w:t xml:space="preserve"> </w:t>
      </w:r>
      <w:r w:rsidR="000139F3">
        <w:rPr>
          <w:rFonts w:cs="Times New Roman (本文 CS 字型)"/>
          <w:noProof/>
        </w:rPr>
        <w:t>13</w:t>
      </w:r>
      <w:r w:rsidR="000139F3">
        <w:rPr>
          <w:color w:val="000000" w:themeColor="text1"/>
        </w:rPr>
        <w:fldChar w:fldCharType="end"/>
      </w:r>
      <w:r w:rsidR="00DC1A13" w:rsidRPr="00BC5710">
        <w:rPr>
          <w:rFonts w:hint="eastAsia"/>
          <w:color w:val="000000" w:themeColor="text1"/>
        </w:rPr>
        <w:t>至</w:t>
      </w:r>
      <w:r w:rsidR="000139F3">
        <w:rPr>
          <w:color w:val="000000" w:themeColor="text1"/>
        </w:rPr>
        <w:fldChar w:fldCharType="begin"/>
      </w:r>
      <w:r w:rsidR="000139F3">
        <w:rPr>
          <w:color w:val="000000" w:themeColor="text1"/>
        </w:rPr>
        <w:instrText xml:space="preserve"> </w:instrText>
      </w:r>
      <w:r w:rsidR="000139F3">
        <w:rPr>
          <w:rFonts w:hint="eastAsia"/>
          <w:color w:val="000000" w:themeColor="text1"/>
        </w:rPr>
        <w:instrText>REF _Ref109652322 \h</w:instrText>
      </w:r>
      <w:r w:rsidR="000139F3">
        <w:rPr>
          <w:color w:val="000000" w:themeColor="text1"/>
        </w:rPr>
        <w:instrText xml:space="preserve"> </w:instrText>
      </w:r>
      <w:r w:rsidR="000139F3">
        <w:rPr>
          <w:color w:val="000000" w:themeColor="text1"/>
        </w:rPr>
      </w:r>
      <w:r w:rsidR="000139F3">
        <w:rPr>
          <w:color w:val="000000" w:themeColor="text1"/>
        </w:rPr>
        <w:fldChar w:fldCharType="separate"/>
      </w:r>
      <w:r w:rsidR="000139F3" w:rsidRPr="00BF4F37">
        <w:rPr>
          <w:rFonts w:cs="Times New Roman (本文 CS 字型)"/>
        </w:rPr>
        <w:t>表</w:t>
      </w:r>
      <w:r w:rsidR="000139F3" w:rsidRPr="00BF4F37">
        <w:rPr>
          <w:rFonts w:cs="Times New Roman (本文 CS 字型)"/>
        </w:rPr>
        <w:t xml:space="preserve"> </w:t>
      </w:r>
      <w:r w:rsidR="000139F3">
        <w:rPr>
          <w:rFonts w:cs="Times New Roman (本文 CS 字型)"/>
          <w:noProof/>
        </w:rPr>
        <w:t>15</w:t>
      </w:r>
      <w:r w:rsidR="000139F3">
        <w:rPr>
          <w:color w:val="000000" w:themeColor="text1"/>
        </w:rPr>
        <w:fldChar w:fldCharType="end"/>
      </w:r>
      <w:r w:rsidRPr="00BC5710">
        <w:rPr>
          <w:rFonts w:hint="eastAsia"/>
          <w:color w:val="000000" w:themeColor="text1"/>
        </w:rPr>
        <w:t>中。</w:t>
      </w:r>
      <w:r w:rsidR="00DC1A13" w:rsidRPr="00BC5710">
        <w:rPr>
          <w:rFonts w:hint="eastAsia"/>
          <w:color w:val="000000" w:themeColor="text1"/>
        </w:rPr>
        <w:t>實驗結果與上述雙層</w:t>
      </w:r>
      <w:r w:rsidR="00DC1A13" w:rsidRPr="00BC5710">
        <w:rPr>
          <w:rFonts w:hint="eastAsia"/>
          <w:color w:val="000000" w:themeColor="text1"/>
        </w:rPr>
        <w:t>QR Code</w:t>
      </w:r>
      <w:r w:rsidR="00DC1A13" w:rsidRPr="00BC5710">
        <w:rPr>
          <w:rFonts w:hint="eastAsia"/>
          <w:color w:val="000000" w:themeColor="text1"/>
        </w:rPr>
        <w:t>都具彩色背景視覺化巢狀</w:t>
      </w:r>
      <w:r w:rsidR="00DC1A13" w:rsidRPr="00BC5710">
        <w:rPr>
          <w:rFonts w:hint="eastAsia"/>
          <w:color w:val="000000" w:themeColor="text1"/>
        </w:rPr>
        <w:t>QR Code</w:t>
      </w:r>
      <w:r w:rsidR="00DC1A13" w:rsidRPr="00BC5710">
        <w:rPr>
          <w:rFonts w:hint="eastAsia"/>
          <w:color w:val="000000" w:themeColor="text1"/>
        </w:rPr>
        <w:t>背景圖清晰感受一樣，受測者</w:t>
      </w:r>
      <w:r w:rsidR="00E52B8E" w:rsidRPr="00BC5710">
        <w:rPr>
          <w:rFonts w:hint="eastAsia"/>
          <w:color w:val="000000" w:themeColor="text1"/>
        </w:rPr>
        <w:t>更加</w:t>
      </w:r>
      <w:r w:rsidR="00DC1A13" w:rsidRPr="00BC5710">
        <w:rPr>
          <w:rFonts w:hint="eastAsia"/>
          <w:color w:val="000000" w:themeColor="text1"/>
        </w:rPr>
        <w:t>傾向選擇</w:t>
      </w:r>
      <w:proofErr w:type="spellStart"/>
      <w:r w:rsidR="00DC1A13" w:rsidRPr="00BC5710">
        <w:rPr>
          <w:i/>
          <w:iCs/>
          <w:color w:val="000000" w:themeColor="text1"/>
        </w:rPr>
        <w:t>QR</w:t>
      </w:r>
      <w:r w:rsidR="00DC1A13" w:rsidRPr="00BC5710">
        <w:rPr>
          <w:i/>
          <w:iCs/>
          <w:color w:val="000000" w:themeColor="text1"/>
          <w:vertAlign w:val="subscript"/>
        </w:rPr>
        <w:t>outo</w:t>
      </w:r>
      <w:proofErr w:type="spellEnd"/>
      <w:r w:rsidR="00DC1A13" w:rsidRPr="00BC5710">
        <w:rPr>
          <w:rFonts w:hint="eastAsia"/>
          <w:color w:val="000000" w:themeColor="text1"/>
        </w:rPr>
        <w:t>比例越低，認為這樣的參數將會更容易將</w:t>
      </w:r>
      <w:proofErr w:type="spellStart"/>
      <w:r w:rsidR="00DC1A13" w:rsidRPr="00BC5710">
        <w:rPr>
          <w:rFonts w:hint="eastAsia"/>
          <w:color w:val="000000" w:themeColor="text1"/>
        </w:rPr>
        <w:t>B</w:t>
      </w:r>
      <w:r w:rsidR="00DC1A13" w:rsidRPr="00BC5710">
        <w:rPr>
          <w:color w:val="000000" w:themeColor="text1"/>
        </w:rPr>
        <w:t>G</w:t>
      </w:r>
      <w:r w:rsidR="00DC1A13" w:rsidRPr="00BC5710">
        <w:rPr>
          <w:color w:val="000000" w:themeColor="text1"/>
          <w:vertAlign w:val="subscript"/>
        </w:rPr>
        <w:t>in</w:t>
      </w:r>
      <w:proofErr w:type="spellEnd"/>
      <w:r w:rsidR="00DC1A13" w:rsidRPr="00BC5710">
        <w:rPr>
          <w:rFonts w:hint="eastAsia"/>
          <w:color w:val="000000" w:themeColor="text1"/>
        </w:rPr>
        <w:t>的圖片清晰度升高。</w:t>
      </w:r>
    </w:p>
    <w:p w14:paraId="111B4F15" w14:textId="77777777" w:rsidR="00DC1A13" w:rsidRDefault="00DC1A13" w:rsidP="000E1FF7">
      <w:pPr>
        <w:adjustRightInd w:val="0"/>
        <w:snapToGrid w:val="0"/>
        <w:spacing w:line="360" w:lineRule="auto"/>
        <w:jc w:val="both"/>
      </w:pPr>
    </w:p>
    <w:p w14:paraId="70E816CB" w14:textId="54CADF07" w:rsidR="004952B3" w:rsidRPr="00665675" w:rsidRDefault="004952B3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25" w:name="_Ref109652315"/>
      <w:bookmarkStart w:id="126" w:name="_Toc109633406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3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25"/>
      <w:r w:rsidR="00DC1A13">
        <w:rPr>
          <w:rFonts w:cs="Times New Roman (本文 CS 字型)" w:hint="eastAsia"/>
          <w:sz w:val="24"/>
          <w:szCs w:val="24"/>
        </w:rPr>
        <w:t>第一組</w:t>
      </w:r>
      <w:r w:rsidR="00DC1A13">
        <w:rPr>
          <w:rFonts w:cs="Times New Roman (本文 CS 字型)" w:hint="eastAsia"/>
          <w:noProof/>
          <w:sz w:val="24"/>
          <w:szCs w:val="24"/>
        </w:rPr>
        <w:t>外</w:t>
      </w:r>
      <w:r w:rsidRPr="00126ADE">
        <w:rPr>
          <w:rFonts w:cs="Times New Roman (本文 CS 字型)" w:hint="eastAsia"/>
          <w:noProof/>
          <w:sz w:val="24"/>
          <w:szCs w:val="24"/>
        </w:rPr>
        <w:t>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26"/>
    </w:p>
    <w:p w14:paraId="53781F68" w14:textId="41A14230" w:rsidR="004952B3" w:rsidRDefault="00DC1A13" w:rsidP="00C45944">
      <w:pPr>
        <w:adjustRightInd w:val="0"/>
        <w:snapToGrid w:val="0"/>
        <w:spacing w:line="360" w:lineRule="auto"/>
        <w:jc w:val="center"/>
        <w:rPr>
          <w:rFonts w:cs="Times New Roman"/>
        </w:rPr>
      </w:pPr>
      <w:r>
        <w:rPr>
          <w:noProof/>
        </w:rPr>
        <w:drawing>
          <wp:inline distT="0" distB="0" distL="0" distR="0" wp14:anchorId="038791B8" wp14:editId="02EDF845">
            <wp:extent cx="4572000" cy="2743200"/>
            <wp:effectExtent l="0" t="0" r="12700" b="12700"/>
            <wp:docPr id="525" name="圖表 525">
              <a:extLst xmlns:a="http://schemas.openxmlformats.org/drawingml/2006/main">
                <a:ext uri="{FF2B5EF4-FFF2-40B4-BE49-F238E27FC236}">
                  <a16:creationId xmlns:a16="http://schemas.microsoft.com/office/drawing/2014/main" id="{BD8BAAC3-C73F-A02F-CEC5-3D47BCF6837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0"/>
              </a:graphicData>
            </a:graphic>
          </wp:inline>
        </w:drawing>
      </w:r>
    </w:p>
    <w:p w14:paraId="6274F025" w14:textId="4F13CFC9" w:rsidR="00DC1A13" w:rsidRPr="00DC1A13" w:rsidRDefault="00DC1A13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27" w:name="_Toc109633407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4</w:t>
      </w:r>
      <w:r w:rsidRPr="00BF4F37">
        <w:rPr>
          <w:rFonts w:cs="Times New Roman (本文 CS 字型)"/>
          <w:sz w:val="24"/>
          <w:szCs w:val="24"/>
        </w:rPr>
        <w:fldChar w:fldCharType="end"/>
      </w:r>
      <w:r>
        <w:rPr>
          <w:rFonts w:cs="Times New Roman (本文 CS 字型)" w:hint="eastAsia"/>
          <w:sz w:val="24"/>
          <w:szCs w:val="24"/>
        </w:rPr>
        <w:t>第二組</w:t>
      </w:r>
      <w:r>
        <w:rPr>
          <w:rFonts w:cs="Times New Roman (本文 CS 字型)" w:hint="eastAsia"/>
          <w:noProof/>
          <w:sz w:val="24"/>
          <w:szCs w:val="24"/>
        </w:rPr>
        <w:t>外</w:t>
      </w:r>
      <w:r w:rsidRPr="00126ADE">
        <w:rPr>
          <w:rFonts w:cs="Times New Roman (本文 CS 字型)" w:hint="eastAsia"/>
          <w:noProof/>
          <w:sz w:val="24"/>
          <w:szCs w:val="24"/>
        </w:rPr>
        <w:t>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27"/>
    </w:p>
    <w:p w14:paraId="4E71D3FB" w14:textId="68024B72" w:rsidR="00DC1A13" w:rsidRDefault="00DC1A13" w:rsidP="00C45944">
      <w:pPr>
        <w:adjustRightInd w:val="0"/>
        <w:snapToGrid w:val="0"/>
        <w:spacing w:line="360" w:lineRule="auto"/>
        <w:jc w:val="center"/>
        <w:rPr>
          <w:rFonts w:cs="Times New Roman"/>
        </w:rPr>
      </w:pPr>
      <w:r>
        <w:rPr>
          <w:noProof/>
        </w:rPr>
        <w:drawing>
          <wp:inline distT="0" distB="0" distL="0" distR="0" wp14:anchorId="3C555AA1" wp14:editId="3182B552">
            <wp:extent cx="4572000" cy="2743200"/>
            <wp:effectExtent l="0" t="0" r="12700" b="12700"/>
            <wp:docPr id="526" name="圖表 526">
              <a:extLst xmlns:a="http://schemas.openxmlformats.org/drawingml/2006/main">
                <a:ext uri="{FF2B5EF4-FFF2-40B4-BE49-F238E27FC236}">
                  <a16:creationId xmlns:a16="http://schemas.microsoft.com/office/drawing/2014/main" id="{9FD02469-CD88-2964-31FC-FC0ABF800EC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1"/>
              </a:graphicData>
            </a:graphic>
          </wp:inline>
        </w:drawing>
      </w:r>
    </w:p>
    <w:p w14:paraId="3B15439C" w14:textId="44959648" w:rsidR="00DC1A13" w:rsidRPr="00DC1A13" w:rsidRDefault="00DC1A13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28" w:name="_Ref109652322"/>
      <w:bookmarkStart w:id="129" w:name="_Toc109633408"/>
      <w:r w:rsidRPr="00BF4F37">
        <w:rPr>
          <w:rFonts w:cs="Times New Roman (本文 CS 字型)"/>
          <w:sz w:val="24"/>
          <w:szCs w:val="24"/>
        </w:rPr>
        <w:lastRenderedPageBreak/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5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28"/>
      <w:r>
        <w:rPr>
          <w:rFonts w:cs="Times New Roman (本文 CS 字型)" w:hint="eastAsia"/>
          <w:sz w:val="24"/>
          <w:szCs w:val="24"/>
        </w:rPr>
        <w:t>第三組</w:t>
      </w:r>
      <w:r>
        <w:rPr>
          <w:rFonts w:cs="Times New Roman (本文 CS 字型)" w:hint="eastAsia"/>
          <w:noProof/>
          <w:sz w:val="24"/>
          <w:szCs w:val="24"/>
        </w:rPr>
        <w:t>外</w:t>
      </w:r>
      <w:r w:rsidRPr="00126ADE">
        <w:rPr>
          <w:rFonts w:cs="Times New Roman (本文 CS 字型)" w:hint="eastAsia"/>
          <w:noProof/>
          <w:sz w:val="24"/>
          <w:szCs w:val="24"/>
        </w:rPr>
        <w:t>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29"/>
    </w:p>
    <w:p w14:paraId="3A7B6272" w14:textId="5FB59B77" w:rsidR="00DC1A13" w:rsidRDefault="00DC1A13" w:rsidP="00C45944">
      <w:pPr>
        <w:adjustRightInd w:val="0"/>
        <w:snapToGrid w:val="0"/>
        <w:spacing w:line="360" w:lineRule="auto"/>
        <w:jc w:val="center"/>
        <w:rPr>
          <w:rFonts w:cs="Times New Roman"/>
        </w:rPr>
      </w:pPr>
      <w:r>
        <w:rPr>
          <w:noProof/>
        </w:rPr>
        <w:drawing>
          <wp:inline distT="0" distB="0" distL="0" distR="0" wp14:anchorId="06159BF2" wp14:editId="060C5022">
            <wp:extent cx="4572000" cy="2743200"/>
            <wp:effectExtent l="0" t="0" r="12700" b="12700"/>
            <wp:docPr id="527" name="圖表 527">
              <a:extLst xmlns:a="http://schemas.openxmlformats.org/drawingml/2006/main">
                <a:ext uri="{FF2B5EF4-FFF2-40B4-BE49-F238E27FC236}">
                  <a16:creationId xmlns:a16="http://schemas.microsoft.com/office/drawing/2014/main" id="{E8A8EC49-7DAE-F36C-EDC1-D45AF172C94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2"/>
              </a:graphicData>
            </a:graphic>
          </wp:inline>
        </w:drawing>
      </w:r>
    </w:p>
    <w:p w14:paraId="248AE27C" w14:textId="6C79C72C" w:rsidR="00E31487" w:rsidRPr="00E52B8E" w:rsidRDefault="00E31487" w:rsidP="000E1FF7">
      <w:pPr>
        <w:spacing w:line="360" w:lineRule="auto"/>
        <w:ind w:firstLine="480"/>
        <w:jc w:val="both"/>
      </w:pPr>
      <w:r>
        <w:rPr>
          <w:rFonts w:hint="eastAsia"/>
        </w:rPr>
        <w:t>最後一個實驗由</w:t>
      </w:r>
      <w:r w:rsidR="000139F3">
        <w:fldChar w:fldCharType="begin"/>
      </w:r>
      <w:r w:rsidR="000139F3">
        <w:instrText xml:space="preserve"> </w:instrText>
      </w:r>
      <w:r w:rsidR="000139F3">
        <w:rPr>
          <w:rFonts w:hint="eastAsia"/>
        </w:rPr>
        <w:instrText>REF _Ref109650789 \h</w:instrText>
      </w:r>
      <w:r w:rsidR="000139F3">
        <w:instrText xml:space="preserve"> </w:instrText>
      </w:r>
      <w:r w:rsidR="000139F3">
        <w:fldChar w:fldCharType="separate"/>
      </w:r>
      <w:r w:rsidR="000139F3" w:rsidRPr="00BF4F37">
        <w:rPr>
          <w:rFonts w:cs="Times New Roman (本文 CS 字型)"/>
        </w:rPr>
        <w:t>表</w:t>
      </w:r>
      <w:r w:rsidR="000139F3" w:rsidRPr="00BF4F37">
        <w:rPr>
          <w:rFonts w:cs="Times New Roman (本文 CS 字型)"/>
        </w:rPr>
        <w:t xml:space="preserve"> </w:t>
      </w:r>
      <w:r w:rsidR="000139F3">
        <w:rPr>
          <w:rFonts w:cs="Times New Roman (本文 CS 字型)"/>
          <w:noProof/>
        </w:rPr>
        <w:t>9</w:t>
      </w:r>
      <w:r w:rsidR="000139F3">
        <w:fldChar w:fldCharType="end"/>
      </w:r>
      <w:r>
        <w:rPr>
          <w:rFonts w:hint="eastAsia"/>
        </w:rPr>
        <w:t>可得知，當</w:t>
      </w:r>
      <w:proofErr w:type="spellStart"/>
      <w:r w:rsidRPr="006D104D">
        <w:rPr>
          <w:i/>
          <w:iCs/>
        </w:rPr>
        <w:t>QR</w:t>
      </w:r>
      <w:r w:rsidRPr="006D104D">
        <w:rPr>
          <w:i/>
          <w:iCs/>
          <w:vertAlign w:val="subscript"/>
        </w:rPr>
        <w:t>ino</w:t>
      </w:r>
      <w:proofErr w:type="spellEnd"/>
      <w:r>
        <w:rPr>
          <w:rFonts w:hint="eastAsia"/>
        </w:rPr>
        <w:t>高於</w:t>
      </w:r>
      <w:r>
        <w:t>80%</w:t>
      </w:r>
      <w:r>
        <w:rPr>
          <w:rFonts w:hint="eastAsia"/>
        </w:rPr>
        <w:t>時，則為高強韌度的具彩色圖案背景的內層視覺化巢狀</w:t>
      </w:r>
      <w:r>
        <w:t>QR Code</w:t>
      </w:r>
      <w:r>
        <w:rPr>
          <w:rFonts w:hint="eastAsia"/>
        </w:rPr>
        <w:t>，而且由正確率可得知，在</w:t>
      </w:r>
      <w:proofErr w:type="spellStart"/>
      <w:r w:rsidRPr="006D104D">
        <w:rPr>
          <w:i/>
          <w:iCs/>
        </w:rPr>
        <w:t>QR</w:t>
      </w:r>
      <w:r w:rsidRPr="006D104D">
        <w:rPr>
          <w:i/>
          <w:iCs/>
          <w:vertAlign w:val="subscript"/>
        </w:rPr>
        <w:t>ino</w:t>
      </w:r>
      <w:proofErr w:type="spellEnd"/>
      <w:r>
        <w:rPr>
          <w:rFonts w:hint="eastAsia"/>
        </w:rPr>
        <w:t>等於</w:t>
      </w:r>
      <w:r>
        <w:t>80%</w:t>
      </w:r>
      <w:r>
        <w:rPr>
          <w:rFonts w:hint="eastAsia"/>
        </w:rPr>
        <w:t>時，兩個</w:t>
      </w:r>
      <w:r>
        <w:t>QR Code</w:t>
      </w:r>
      <w:r>
        <w:rPr>
          <w:rFonts w:hint="eastAsia"/>
        </w:rPr>
        <w:t>都可以完整的被正確掃描出來。於是我們將受測者檢視了</w:t>
      </w:r>
      <w:proofErr w:type="spellStart"/>
      <w:r w:rsidRPr="006D104D">
        <w:rPr>
          <w:i/>
          <w:iCs/>
        </w:rPr>
        <w:t>QR</w:t>
      </w:r>
      <w:r w:rsidRPr="006D104D">
        <w:rPr>
          <w:i/>
          <w:iCs/>
          <w:vertAlign w:val="subscript"/>
        </w:rPr>
        <w:t>outo</w:t>
      </w:r>
      <w:proofErr w:type="spellEnd"/>
      <w:r>
        <w:t>=</w:t>
      </w:r>
      <w:r>
        <w:rPr>
          <w:rFonts w:hint="eastAsia"/>
        </w:rPr>
        <w:t>8</w:t>
      </w:r>
      <w:r>
        <w:t>0%</w:t>
      </w:r>
      <w:r>
        <w:rPr>
          <w:rFonts w:cs="Times New Roman" w:hint="eastAsia"/>
        </w:rPr>
        <w:t>以及</w:t>
      </w:r>
      <w:proofErr w:type="spellStart"/>
      <w:r w:rsidRPr="006D104D">
        <w:rPr>
          <w:i/>
          <w:iCs/>
        </w:rPr>
        <w:t>QR</w:t>
      </w:r>
      <w:r w:rsidRPr="006D104D">
        <w:rPr>
          <w:i/>
          <w:iCs/>
          <w:vertAlign w:val="subscript"/>
        </w:rPr>
        <w:t>outo</w:t>
      </w:r>
      <w:proofErr w:type="spellEnd"/>
      <w:r>
        <w:t>=100%</w:t>
      </w:r>
      <w:r>
        <w:rPr>
          <w:rFonts w:hint="eastAsia"/>
        </w:rPr>
        <w:t>的兩個參數，可參考</w:t>
      </w:r>
      <w:r w:rsidR="000139F3">
        <w:fldChar w:fldCharType="begin"/>
      </w:r>
      <w:r w:rsidR="000139F3">
        <w:instrText xml:space="preserve"> </w:instrText>
      </w:r>
      <w:r w:rsidR="000139F3">
        <w:rPr>
          <w:rFonts w:hint="eastAsia"/>
        </w:rPr>
        <w:instrText>REF _Ref109650771 \h</w:instrText>
      </w:r>
      <w:r w:rsidR="000139F3">
        <w:instrText xml:space="preserve"> </w:instrText>
      </w:r>
      <w:r w:rsidR="000139F3">
        <w:fldChar w:fldCharType="separate"/>
      </w:r>
      <w:r w:rsidR="000139F3" w:rsidRPr="00B74C63">
        <w:rPr>
          <w:rFonts w:cs="Times New Roman (本文 CS 字型)"/>
          <w:color w:val="000000" w:themeColor="text1"/>
        </w:rPr>
        <w:t>圖</w:t>
      </w:r>
      <w:r w:rsidR="000139F3" w:rsidRPr="00B74C63">
        <w:rPr>
          <w:rFonts w:cs="Times New Roman (本文 CS 字型)"/>
          <w:color w:val="000000" w:themeColor="text1"/>
        </w:rPr>
        <w:t xml:space="preserve"> </w:t>
      </w:r>
      <w:r w:rsidR="000139F3">
        <w:rPr>
          <w:rFonts w:cs="Times New Roman (本文 CS 字型)"/>
          <w:noProof/>
          <w:color w:val="000000" w:themeColor="text1"/>
        </w:rPr>
        <w:t>32</w:t>
      </w:r>
      <w:r w:rsidR="000139F3">
        <w:fldChar w:fldCharType="end"/>
      </w:r>
      <w:r>
        <w:rPr>
          <w:rFonts w:hint="eastAsia"/>
        </w:rPr>
        <w:t>至</w:t>
      </w:r>
      <w:r w:rsidR="000139F3">
        <w:fldChar w:fldCharType="begin"/>
      </w:r>
      <w:r w:rsidR="000139F3">
        <w:instrText xml:space="preserve"> </w:instrText>
      </w:r>
      <w:r w:rsidR="000139F3">
        <w:rPr>
          <w:rFonts w:hint="eastAsia"/>
        </w:rPr>
        <w:instrText>REF _Ref109650779 \h</w:instrText>
      </w:r>
      <w:r w:rsidR="000139F3">
        <w:instrText xml:space="preserve"> </w:instrText>
      </w:r>
      <w:r w:rsidR="000139F3">
        <w:fldChar w:fldCharType="separate"/>
      </w:r>
      <w:r w:rsidR="000139F3" w:rsidRPr="00B74C63">
        <w:rPr>
          <w:rFonts w:cs="Times New Roman (本文 CS 字型)"/>
          <w:color w:val="000000" w:themeColor="text1"/>
        </w:rPr>
        <w:t>圖</w:t>
      </w:r>
      <w:r w:rsidR="000139F3" w:rsidRPr="00B74C63">
        <w:rPr>
          <w:rFonts w:cs="Times New Roman (本文 CS 字型)"/>
          <w:color w:val="000000" w:themeColor="text1"/>
        </w:rPr>
        <w:t xml:space="preserve"> </w:t>
      </w:r>
      <w:r w:rsidR="000139F3">
        <w:rPr>
          <w:rFonts w:cs="Times New Roman (本文 CS 字型)"/>
          <w:noProof/>
          <w:color w:val="000000" w:themeColor="text1"/>
        </w:rPr>
        <w:t>34</w:t>
      </w:r>
      <w:r w:rsidR="000139F3">
        <w:fldChar w:fldCharType="end"/>
      </w:r>
      <w:r>
        <w:rPr>
          <w:rFonts w:hint="eastAsia"/>
        </w:rPr>
        <w:t>的</w:t>
      </w:r>
      <w:r>
        <w:t>(b)(c)</w:t>
      </w:r>
      <w:r>
        <w:rPr>
          <w:rFonts w:hint="eastAsia"/>
        </w:rPr>
        <w:t>兩圖，每組各兩個不同的參數，並記錄於表</w:t>
      </w:r>
      <w:r>
        <w:t>16</w:t>
      </w:r>
      <w:r>
        <w:rPr>
          <w:rFonts w:hint="eastAsia"/>
        </w:rPr>
        <w:t>至表</w:t>
      </w:r>
      <w:r>
        <w:t>18</w:t>
      </w:r>
      <w:r>
        <w:rPr>
          <w:rFonts w:hint="eastAsia"/>
        </w:rPr>
        <w:t>中。實驗結果與上述</w:t>
      </w:r>
      <w:r w:rsidRPr="00DC1A13">
        <w:rPr>
          <w:rFonts w:hint="eastAsia"/>
        </w:rPr>
        <w:t>雙層</w:t>
      </w:r>
      <w:r w:rsidRPr="00DC1A13">
        <w:rPr>
          <w:rFonts w:hint="eastAsia"/>
        </w:rPr>
        <w:t>QR Code</w:t>
      </w:r>
      <w:r w:rsidRPr="00DC1A13">
        <w:rPr>
          <w:rFonts w:hint="eastAsia"/>
        </w:rPr>
        <w:t>都具彩色背景視覺化巢狀</w:t>
      </w:r>
      <w:r w:rsidRPr="00DC1A13">
        <w:rPr>
          <w:rFonts w:hint="eastAsia"/>
        </w:rPr>
        <w:t>QR Code</w:t>
      </w:r>
      <w:r w:rsidRPr="00DC1A13">
        <w:rPr>
          <w:rFonts w:hint="eastAsia"/>
        </w:rPr>
        <w:t>背景圖</w:t>
      </w:r>
      <w:r w:rsidR="00E52B8E">
        <w:rPr>
          <w:rFonts w:hint="eastAsia"/>
        </w:rPr>
        <w:t>，和內</w:t>
      </w:r>
      <w:r w:rsidR="00E52B8E" w:rsidRPr="00DC1A13">
        <w:rPr>
          <w:rFonts w:hint="eastAsia"/>
        </w:rPr>
        <w:t>層</w:t>
      </w:r>
      <w:r w:rsidR="00E52B8E" w:rsidRPr="00DC1A13">
        <w:rPr>
          <w:rFonts w:hint="eastAsia"/>
        </w:rPr>
        <w:t>QR Code</w:t>
      </w:r>
      <w:r w:rsidR="00E52B8E" w:rsidRPr="00DC1A13">
        <w:rPr>
          <w:rFonts w:hint="eastAsia"/>
        </w:rPr>
        <w:t>具彩色背景視覺化巢狀</w:t>
      </w:r>
      <w:r w:rsidR="00E52B8E" w:rsidRPr="00DC1A13">
        <w:rPr>
          <w:rFonts w:hint="eastAsia"/>
        </w:rPr>
        <w:t>QR Code</w:t>
      </w:r>
      <w:r w:rsidR="00E52B8E" w:rsidRPr="00DC1A13">
        <w:rPr>
          <w:rFonts w:hint="eastAsia"/>
        </w:rPr>
        <w:t>背景圖</w:t>
      </w:r>
      <w:r w:rsidR="00E52B8E">
        <w:rPr>
          <w:rFonts w:hint="eastAsia"/>
        </w:rPr>
        <w:t>和</w:t>
      </w:r>
      <w:r w:rsidRPr="00DC1A13">
        <w:rPr>
          <w:rFonts w:hint="eastAsia"/>
        </w:rPr>
        <w:t>清晰感受</w:t>
      </w:r>
      <w:r>
        <w:rPr>
          <w:rFonts w:hint="eastAsia"/>
        </w:rPr>
        <w:t>一樣，受測者</w:t>
      </w:r>
      <w:r w:rsidR="00E52B8E">
        <w:rPr>
          <w:rFonts w:hint="eastAsia"/>
        </w:rPr>
        <w:t>也是全數</w:t>
      </w:r>
      <w:r>
        <w:rPr>
          <w:rFonts w:hint="eastAsia"/>
        </w:rPr>
        <w:t>選擇</w:t>
      </w:r>
      <w:proofErr w:type="spellStart"/>
      <w:r w:rsidRPr="006D104D">
        <w:rPr>
          <w:i/>
          <w:iCs/>
        </w:rPr>
        <w:t>QR</w:t>
      </w:r>
      <w:r w:rsidRPr="006D104D">
        <w:rPr>
          <w:i/>
          <w:iCs/>
          <w:vertAlign w:val="subscript"/>
        </w:rPr>
        <w:t>outo</w:t>
      </w:r>
      <w:proofErr w:type="spellEnd"/>
      <w:r w:rsidR="00E52B8E" w:rsidRPr="00E52B8E">
        <w:rPr>
          <w:rFonts w:hint="eastAsia"/>
        </w:rPr>
        <w:t>為</w:t>
      </w:r>
      <w:r w:rsidR="00E52B8E">
        <w:t>80%</w:t>
      </w:r>
      <w:r w:rsidR="00E52B8E">
        <w:rPr>
          <w:rFonts w:hint="eastAsia"/>
        </w:rPr>
        <w:t>的參數</w:t>
      </w:r>
      <w:r>
        <w:rPr>
          <w:rFonts w:hint="eastAsia"/>
        </w:rPr>
        <w:t>，</w:t>
      </w:r>
      <w:r w:rsidR="00E52B8E">
        <w:rPr>
          <w:rFonts w:hint="eastAsia"/>
        </w:rPr>
        <w:t>受測者一致</w:t>
      </w:r>
      <w:r>
        <w:rPr>
          <w:rFonts w:hint="eastAsia"/>
        </w:rPr>
        <w:t>認為這樣的參數</w:t>
      </w:r>
      <w:r w:rsidR="00E52B8E">
        <w:rPr>
          <w:rFonts w:hint="eastAsia"/>
        </w:rPr>
        <w:t>，會讓</w:t>
      </w:r>
      <w:proofErr w:type="spellStart"/>
      <w:r w:rsidR="00E52B8E">
        <w:t>BG</w:t>
      </w:r>
      <w:r w:rsidR="00E52B8E" w:rsidRPr="00E52B8E">
        <w:rPr>
          <w:vertAlign w:val="subscript"/>
        </w:rPr>
        <w:t>out</w:t>
      </w:r>
      <w:proofErr w:type="spellEnd"/>
      <w:r w:rsidR="00E52B8E">
        <w:rPr>
          <w:rFonts w:hint="eastAsia"/>
        </w:rPr>
        <w:t>更沒有模組的阻擋，而對</w:t>
      </w:r>
      <w:proofErr w:type="spellStart"/>
      <w:r w:rsidR="00E52B8E">
        <w:t>BG</w:t>
      </w:r>
      <w:r w:rsidR="00E52B8E" w:rsidRPr="00E52B8E">
        <w:rPr>
          <w:vertAlign w:val="subscript"/>
        </w:rPr>
        <w:t>out</w:t>
      </w:r>
      <w:proofErr w:type="spellEnd"/>
      <w:r w:rsidR="00E52B8E">
        <w:rPr>
          <w:rFonts w:hint="eastAsia"/>
        </w:rPr>
        <w:t>感受有髒污或擋住的感受，進而認為圖片更佳的清晰。</w:t>
      </w:r>
    </w:p>
    <w:p w14:paraId="443D5C8B" w14:textId="77777777" w:rsidR="00E52B8E" w:rsidRDefault="00E52B8E" w:rsidP="000E1FF7">
      <w:pPr>
        <w:spacing w:line="360" w:lineRule="auto"/>
        <w:ind w:firstLine="480"/>
        <w:jc w:val="both"/>
      </w:pPr>
    </w:p>
    <w:p w14:paraId="021993DD" w14:textId="7AEBCF47" w:rsidR="00E52B8E" w:rsidRPr="00E52B8E" w:rsidRDefault="00E52B8E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30" w:name="_Ref109652294"/>
      <w:bookmarkStart w:id="131" w:name="_Toc109633409"/>
      <w:r w:rsidRPr="00BF4F37">
        <w:rPr>
          <w:rFonts w:cs="Times New Roman (本文 CS 字型)"/>
          <w:sz w:val="24"/>
          <w:szCs w:val="24"/>
        </w:rPr>
        <w:lastRenderedPageBreak/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6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30"/>
      <w:r>
        <w:rPr>
          <w:rFonts w:cs="Times New Roman (本文 CS 字型)" w:hint="eastAsia"/>
          <w:sz w:val="24"/>
          <w:szCs w:val="24"/>
        </w:rPr>
        <w:t>第一組</w:t>
      </w:r>
      <w:r>
        <w:rPr>
          <w:rFonts w:cs="Times New Roman (本文 CS 字型)" w:hint="eastAsia"/>
          <w:noProof/>
          <w:sz w:val="24"/>
          <w:szCs w:val="24"/>
        </w:rPr>
        <w:t>內</w:t>
      </w:r>
      <w:r w:rsidRPr="00126ADE">
        <w:rPr>
          <w:rFonts w:cs="Times New Roman (本文 CS 字型)" w:hint="eastAsia"/>
          <w:noProof/>
          <w:sz w:val="24"/>
          <w:szCs w:val="24"/>
        </w:rPr>
        <w:t>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31"/>
    </w:p>
    <w:p w14:paraId="205F210B" w14:textId="77777777" w:rsidR="00E52B8E" w:rsidRDefault="00E31487" w:rsidP="00C45944">
      <w:pPr>
        <w:pStyle w:val="af5"/>
        <w:keepNext/>
        <w:spacing w:line="360" w:lineRule="auto"/>
        <w:jc w:val="center"/>
        <w:rPr>
          <w:rFonts w:cs="Times New Roman (本文 CS 字型)"/>
          <w:sz w:val="24"/>
          <w:szCs w:val="24"/>
        </w:rPr>
      </w:pPr>
      <w:r>
        <w:rPr>
          <w:noProof/>
        </w:rPr>
        <w:drawing>
          <wp:inline distT="0" distB="0" distL="0" distR="0" wp14:anchorId="7B0EDAE1" wp14:editId="03EFE260">
            <wp:extent cx="4572000" cy="2743200"/>
            <wp:effectExtent l="0" t="0" r="12700" b="12700"/>
            <wp:docPr id="537" name="圖表 537">
              <a:extLst xmlns:a="http://schemas.openxmlformats.org/drawingml/2006/main">
                <a:ext uri="{FF2B5EF4-FFF2-40B4-BE49-F238E27FC236}">
                  <a16:creationId xmlns:a16="http://schemas.microsoft.com/office/drawing/2014/main" id="{47723243-F40C-F1EF-3097-3B08FB95041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3"/>
              </a:graphicData>
            </a:graphic>
          </wp:inline>
        </w:drawing>
      </w:r>
    </w:p>
    <w:p w14:paraId="5519FEF8" w14:textId="525905A7" w:rsidR="00DC1A13" w:rsidRPr="00E52B8E" w:rsidRDefault="00E52B8E" w:rsidP="00C45944">
      <w:pPr>
        <w:pStyle w:val="af5"/>
        <w:keepNext/>
        <w:spacing w:line="360" w:lineRule="auto"/>
        <w:rPr>
          <w:rFonts w:cs="Times New Roman (本文 CS 字型)"/>
          <w:noProof/>
          <w:sz w:val="24"/>
          <w:szCs w:val="24"/>
        </w:rPr>
      </w:pPr>
      <w:bookmarkStart w:id="132" w:name="_Toc109633410"/>
      <w:r w:rsidRPr="00BF4F37">
        <w:rPr>
          <w:rFonts w:cs="Times New Roman (本文 CS 字型)"/>
          <w:sz w:val="24"/>
          <w:szCs w:val="24"/>
        </w:rPr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7</w:t>
      </w:r>
      <w:r w:rsidRPr="00BF4F37">
        <w:rPr>
          <w:rFonts w:cs="Times New Roman (本文 CS 字型)"/>
          <w:sz w:val="24"/>
          <w:szCs w:val="24"/>
        </w:rPr>
        <w:fldChar w:fldCharType="end"/>
      </w:r>
      <w:r>
        <w:rPr>
          <w:rFonts w:cs="Times New Roman (本文 CS 字型)" w:hint="eastAsia"/>
          <w:sz w:val="24"/>
          <w:szCs w:val="24"/>
        </w:rPr>
        <w:t>第二組</w:t>
      </w:r>
      <w:r>
        <w:rPr>
          <w:rFonts w:cs="Times New Roman (本文 CS 字型)" w:hint="eastAsia"/>
          <w:noProof/>
          <w:sz w:val="24"/>
          <w:szCs w:val="24"/>
        </w:rPr>
        <w:t>內</w:t>
      </w:r>
      <w:r w:rsidRPr="00126ADE">
        <w:rPr>
          <w:rFonts w:cs="Times New Roman (本文 CS 字型)" w:hint="eastAsia"/>
          <w:noProof/>
          <w:sz w:val="24"/>
          <w:szCs w:val="24"/>
        </w:rPr>
        <w:t>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32"/>
    </w:p>
    <w:p w14:paraId="77AAC68F" w14:textId="0170B50E" w:rsidR="00E31487" w:rsidRDefault="00E52B8E" w:rsidP="00C45944">
      <w:pPr>
        <w:adjustRightInd w:val="0"/>
        <w:snapToGrid w:val="0"/>
        <w:spacing w:line="360" w:lineRule="auto"/>
        <w:jc w:val="center"/>
        <w:rPr>
          <w:rFonts w:cs="Times New Roman"/>
        </w:rPr>
      </w:pPr>
      <w:r>
        <w:rPr>
          <w:noProof/>
        </w:rPr>
        <w:drawing>
          <wp:inline distT="0" distB="0" distL="0" distR="0" wp14:anchorId="0C52BF92" wp14:editId="5D8C0287">
            <wp:extent cx="4572000" cy="2743200"/>
            <wp:effectExtent l="0" t="0" r="12700" b="12700"/>
            <wp:docPr id="547" name="圖表 547">
              <a:extLst xmlns:a="http://schemas.openxmlformats.org/drawingml/2006/main">
                <a:ext uri="{FF2B5EF4-FFF2-40B4-BE49-F238E27FC236}">
                  <a16:creationId xmlns:a16="http://schemas.microsoft.com/office/drawing/2014/main" id="{D4E96BE2-6B1B-9DC8-1532-3F1B141827D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4"/>
              </a:graphicData>
            </a:graphic>
          </wp:inline>
        </w:drawing>
      </w:r>
    </w:p>
    <w:p w14:paraId="5BDE92A8" w14:textId="1CECB380" w:rsidR="00E52B8E" w:rsidRPr="00E52B8E" w:rsidRDefault="00E52B8E" w:rsidP="000E1FF7">
      <w:pPr>
        <w:pStyle w:val="af5"/>
        <w:keepNext/>
        <w:spacing w:line="360" w:lineRule="auto"/>
        <w:jc w:val="both"/>
        <w:rPr>
          <w:rFonts w:cs="Times New Roman (本文 CS 字型)"/>
          <w:noProof/>
          <w:sz w:val="24"/>
          <w:szCs w:val="24"/>
        </w:rPr>
      </w:pPr>
      <w:bookmarkStart w:id="133" w:name="_Ref109652303"/>
      <w:bookmarkStart w:id="134" w:name="_Toc109633411"/>
      <w:r w:rsidRPr="00BF4F37">
        <w:rPr>
          <w:rFonts w:cs="Times New Roman (本文 CS 字型)"/>
          <w:sz w:val="24"/>
          <w:szCs w:val="24"/>
        </w:rPr>
        <w:lastRenderedPageBreak/>
        <w:t>表</w:t>
      </w:r>
      <w:r w:rsidRPr="00BF4F37">
        <w:rPr>
          <w:rFonts w:cs="Times New Roman (本文 CS 字型)"/>
          <w:sz w:val="24"/>
          <w:szCs w:val="24"/>
        </w:rPr>
        <w:t xml:space="preserve"> </w:t>
      </w:r>
      <w:r w:rsidRPr="00BF4F37">
        <w:rPr>
          <w:rFonts w:cs="Times New Roman (本文 CS 字型)"/>
          <w:sz w:val="24"/>
          <w:szCs w:val="24"/>
        </w:rPr>
        <w:fldChar w:fldCharType="begin"/>
      </w:r>
      <w:r w:rsidRPr="00BF4F37">
        <w:rPr>
          <w:rFonts w:cs="Times New Roman (本文 CS 字型)"/>
          <w:sz w:val="24"/>
          <w:szCs w:val="24"/>
        </w:rPr>
        <w:instrText xml:space="preserve"> SEQ </w:instrText>
      </w:r>
      <w:r w:rsidRPr="00BF4F37">
        <w:rPr>
          <w:rFonts w:cs="Times New Roman (本文 CS 字型)"/>
          <w:sz w:val="24"/>
          <w:szCs w:val="24"/>
        </w:rPr>
        <w:instrText>表</w:instrText>
      </w:r>
      <w:r w:rsidRPr="00BF4F37">
        <w:rPr>
          <w:rFonts w:cs="Times New Roman (本文 CS 字型)"/>
          <w:sz w:val="24"/>
          <w:szCs w:val="24"/>
        </w:rPr>
        <w:instrText xml:space="preserve"> \* ARABIC </w:instrText>
      </w:r>
      <w:r w:rsidRPr="00BF4F37">
        <w:rPr>
          <w:rFonts w:cs="Times New Roman (本文 CS 字型)"/>
          <w:sz w:val="24"/>
          <w:szCs w:val="24"/>
        </w:rPr>
        <w:fldChar w:fldCharType="separate"/>
      </w:r>
      <w:r w:rsidR="00D35CAE">
        <w:rPr>
          <w:rFonts w:cs="Times New Roman (本文 CS 字型)"/>
          <w:noProof/>
          <w:sz w:val="24"/>
          <w:szCs w:val="24"/>
        </w:rPr>
        <w:t>18</w:t>
      </w:r>
      <w:r w:rsidRPr="00BF4F37">
        <w:rPr>
          <w:rFonts w:cs="Times New Roman (本文 CS 字型)"/>
          <w:sz w:val="24"/>
          <w:szCs w:val="24"/>
        </w:rPr>
        <w:fldChar w:fldCharType="end"/>
      </w:r>
      <w:bookmarkEnd w:id="133"/>
      <w:r>
        <w:rPr>
          <w:rFonts w:cs="Times New Roman (本文 CS 字型)" w:hint="eastAsia"/>
          <w:sz w:val="24"/>
          <w:szCs w:val="24"/>
        </w:rPr>
        <w:t>第三組</w:t>
      </w:r>
      <w:r>
        <w:rPr>
          <w:rFonts w:cs="Times New Roman (本文 CS 字型)" w:hint="eastAsia"/>
          <w:noProof/>
          <w:sz w:val="24"/>
          <w:szCs w:val="24"/>
        </w:rPr>
        <w:t>內</w:t>
      </w:r>
      <w:r w:rsidRPr="00126ADE">
        <w:rPr>
          <w:rFonts w:cs="Times New Roman (本文 CS 字型)" w:hint="eastAsia"/>
          <w:noProof/>
          <w:sz w:val="24"/>
          <w:szCs w:val="24"/>
        </w:rPr>
        <w:t>層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 w:rsidRPr="00126ADE">
        <w:rPr>
          <w:rFonts w:cs="Times New Roman (本文 CS 字型)" w:hint="eastAsia"/>
          <w:noProof/>
          <w:sz w:val="24"/>
          <w:szCs w:val="24"/>
        </w:rPr>
        <w:t>具彩色背景視覺化巢狀</w:t>
      </w:r>
      <w:r w:rsidRPr="00126ADE">
        <w:rPr>
          <w:rFonts w:cs="Times New Roman (本文 CS 字型)"/>
          <w:noProof/>
          <w:sz w:val="24"/>
          <w:szCs w:val="24"/>
        </w:rPr>
        <w:t>QR Code</w:t>
      </w:r>
      <w:r>
        <w:rPr>
          <w:rFonts w:cs="Times New Roman (本文 CS 字型)" w:hint="eastAsia"/>
          <w:noProof/>
          <w:sz w:val="24"/>
          <w:szCs w:val="24"/>
        </w:rPr>
        <w:t>背景圖清晰感受</w:t>
      </w:r>
      <w:bookmarkEnd w:id="134"/>
    </w:p>
    <w:p w14:paraId="6BAE6B68" w14:textId="39242D6D" w:rsidR="00E52B8E" w:rsidRPr="004952B3" w:rsidRDefault="00E52B8E" w:rsidP="00C45944">
      <w:pPr>
        <w:adjustRightInd w:val="0"/>
        <w:snapToGrid w:val="0"/>
        <w:spacing w:line="360" w:lineRule="auto"/>
        <w:jc w:val="center"/>
        <w:rPr>
          <w:rFonts w:cs="Times New Roman"/>
        </w:rPr>
      </w:pPr>
      <w:r>
        <w:rPr>
          <w:noProof/>
        </w:rPr>
        <w:drawing>
          <wp:inline distT="0" distB="0" distL="0" distR="0" wp14:anchorId="3BEF7661" wp14:editId="6C9D4186">
            <wp:extent cx="4572000" cy="2743200"/>
            <wp:effectExtent l="0" t="0" r="12700" b="12700"/>
            <wp:docPr id="548" name="圖表 548">
              <a:extLst xmlns:a="http://schemas.openxmlformats.org/drawingml/2006/main">
                <a:ext uri="{FF2B5EF4-FFF2-40B4-BE49-F238E27FC236}">
                  <a16:creationId xmlns:a16="http://schemas.microsoft.com/office/drawing/2014/main" id="{46F6A658-5733-1E0A-A21F-0A9BAF16B2B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5"/>
              </a:graphicData>
            </a:graphic>
          </wp:inline>
        </w:drawing>
      </w:r>
    </w:p>
    <w:p w14:paraId="53D70187" w14:textId="77777777" w:rsidR="00C47E69" w:rsidRDefault="00C47E69" w:rsidP="000E1FF7">
      <w:pPr>
        <w:jc w:val="both"/>
        <w:rPr>
          <w:rFonts w:cs="Times New Roman"/>
          <w:b/>
          <w:bCs/>
          <w:kern w:val="52"/>
          <w:sz w:val="32"/>
          <w:szCs w:val="32"/>
        </w:rPr>
      </w:pPr>
      <w:r>
        <w:rPr>
          <w:rFonts w:cs="Times New Roman"/>
          <w:sz w:val="32"/>
          <w:szCs w:val="32"/>
        </w:rPr>
        <w:br w:type="page"/>
      </w:r>
    </w:p>
    <w:p w14:paraId="2D53419D" w14:textId="7F3DE01B" w:rsidR="00524889" w:rsidRDefault="00524889" w:rsidP="000E1FF7">
      <w:pPr>
        <w:pStyle w:val="10"/>
        <w:adjustRightInd w:val="0"/>
        <w:snapToGrid w:val="0"/>
        <w:spacing w:line="360" w:lineRule="auto"/>
        <w:rPr>
          <w:rFonts w:cs="Times New Roman"/>
          <w:sz w:val="32"/>
          <w:szCs w:val="32"/>
        </w:rPr>
      </w:pPr>
      <w:bookmarkStart w:id="135" w:name="_Toc108611754"/>
      <w:r w:rsidRPr="00965B34">
        <w:rPr>
          <w:rFonts w:cs="Times New Roman"/>
          <w:sz w:val="32"/>
          <w:szCs w:val="32"/>
        </w:rPr>
        <w:lastRenderedPageBreak/>
        <w:t>第五章</w:t>
      </w:r>
      <w:r w:rsidR="00B6170A">
        <w:rPr>
          <w:rFonts w:cs="Times New Roman"/>
          <w:sz w:val="32"/>
          <w:szCs w:val="32"/>
        </w:rPr>
        <w:tab/>
      </w:r>
      <w:r w:rsidRPr="00965B34">
        <w:rPr>
          <w:rFonts w:cs="Times New Roman"/>
          <w:sz w:val="32"/>
          <w:szCs w:val="32"/>
        </w:rPr>
        <w:t>結論</w:t>
      </w:r>
      <w:r w:rsidR="004904EC">
        <w:rPr>
          <w:rFonts w:cs="Times New Roman" w:hint="eastAsia"/>
          <w:sz w:val="32"/>
          <w:szCs w:val="32"/>
        </w:rPr>
        <w:t>與展望</w:t>
      </w:r>
      <w:bookmarkEnd w:id="135"/>
    </w:p>
    <w:p w14:paraId="717E2AEC" w14:textId="104190E1" w:rsidR="00550328" w:rsidRDefault="00470B78" w:rsidP="000E1FF7">
      <w:pPr>
        <w:spacing w:line="360" w:lineRule="auto"/>
        <w:ind w:firstLine="480"/>
        <w:jc w:val="both"/>
        <w:rPr>
          <w:color w:val="000000" w:themeColor="text1"/>
        </w:rPr>
      </w:pPr>
      <w:r w:rsidRPr="00E52B8E">
        <w:rPr>
          <w:rFonts w:hint="eastAsia"/>
          <w:color w:val="000000" w:themeColor="text1"/>
        </w:rPr>
        <w:t>本論文提出</w:t>
      </w:r>
      <w:r w:rsidR="00E52B8E" w:rsidRPr="00E52B8E">
        <w:rPr>
          <w:rFonts w:hint="eastAsia"/>
          <w:color w:val="000000" w:themeColor="text1"/>
        </w:rPr>
        <w:t>擁有兩個不同的彩色圖片與</w:t>
      </w:r>
      <w:r w:rsidR="00E52B8E">
        <w:rPr>
          <w:rFonts w:hint="eastAsia"/>
          <w:color w:val="000000" w:themeColor="text1"/>
        </w:rPr>
        <w:t>兩個訊息內容的</w:t>
      </w:r>
      <w:r w:rsidR="00550328">
        <w:rPr>
          <w:rFonts w:hint="eastAsia"/>
          <w:color w:val="000000" w:themeColor="text1"/>
        </w:rPr>
        <w:t>視覺化巢狀</w:t>
      </w:r>
      <w:r w:rsidR="00550328">
        <w:rPr>
          <w:color w:val="000000" w:themeColor="text1"/>
        </w:rPr>
        <w:t>QR Code</w:t>
      </w:r>
      <w:r w:rsidR="00550328">
        <w:rPr>
          <w:rFonts w:hint="eastAsia"/>
          <w:color w:val="000000" w:themeColor="text1"/>
        </w:rPr>
        <w:t>。</w:t>
      </w:r>
      <w:r w:rsidRPr="00E52B8E">
        <w:rPr>
          <w:rFonts w:hint="eastAsia"/>
          <w:color w:val="000000" w:themeColor="text1"/>
        </w:rPr>
        <w:t>透過修改</w:t>
      </w:r>
      <w:r w:rsidRPr="00E52B8E">
        <w:rPr>
          <w:rFonts w:hint="eastAsia"/>
          <w:color w:val="000000" w:themeColor="text1"/>
        </w:rPr>
        <w:t>QR Code</w:t>
      </w:r>
      <w:r w:rsidRPr="00E52B8E">
        <w:rPr>
          <w:rFonts w:hint="eastAsia"/>
          <w:color w:val="000000" w:themeColor="text1"/>
        </w:rPr>
        <w:t>模組</w:t>
      </w:r>
      <w:r w:rsidR="00550328">
        <w:rPr>
          <w:rFonts w:hint="eastAsia"/>
          <w:color w:val="000000" w:themeColor="text1"/>
        </w:rPr>
        <w:t>的顏色與彩色圖片的合成，</w:t>
      </w:r>
      <w:r w:rsidRPr="00E52B8E">
        <w:rPr>
          <w:rFonts w:hint="eastAsia"/>
          <w:color w:val="000000" w:themeColor="text1"/>
        </w:rPr>
        <w:t>達到</w:t>
      </w:r>
      <w:r w:rsidR="00550328">
        <w:rPr>
          <w:rFonts w:hint="eastAsia"/>
          <w:color w:val="000000" w:themeColor="text1"/>
        </w:rPr>
        <w:t>人眼視覺不僅能夠辨識所輸入的彩色圖片且</w:t>
      </w:r>
      <w:r w:rsidRPr="00E52B8E">
        <w:rPr>
          <w:rFonts w:hint="eastAsia"/>
          <w:color w:val="000000" w:themeColor="text1"/>
        </w:rPr>
        <w:t>不影響一般</w:t>
      </w:r>
      <w:r w:rsidRPr="00E52B8E">
        <w:rPr>
          <w:rFonts w:hint="eastAsia"/>
          <w:color w:val="000000" w:themeColor="text1"/>
        </w:rPr>
        <w:t>QR Code</w:t>
      </w:r>
      <w:r w:rsidR="00550328">
        <w:rPr>
          <w:rFonts w:hint="eastAsia"/>
          <w:color w:val="000000" w:themeColor="text1"/>
        </w:rPr>
        <w:t>閱讀器</w:t>
      </w:r>
      <w:r w:rsidRPr="00E52B8E">
        <w:rPr>
          <w:rFonts w:hint="eastAsia"/>
          <w:color w:val="000000" w:themeColor="text1"/>
        </w:rPr>
        <w:t>解碼</w:t>
      </w:r>
      <w:r w:rsidR="00550328">
        <w:rPr>
          <w:rFonts w:hint="eastAsia"/>
          <w:color w:val="000000" w:themeColor="text1"/>
        </w:rPr>
        <w:t>。</w:t>
      </w:r>
      <w:r w:rsidRPr="00E52B8E">
        <w:rPr>
          <w:rFonts w:hint="eastAsia"/>
          <w:color w:val="000000" w:themeColor="text1"/>
        </w:rPr>
        <w:t>實現了一個</w:t>
      </w:r>
      <w:r w:rsidRPr="00E52B8E">
        <w:rPr>
          <w:rFonts w:hint="eastAsia"/>
          <w:color w:val="000000" w:themeColor="text1"/>
        </w:rPr>
        <w:t>QR Code</w:t>
      </w:r>
      <w:r w:rsidRPr="00E52B8E">
        <w:rPr>
          <w:rFonts w:hint="eastAsia"/>
          <w:color w:val="000000" w:themeColor="text1"/>
        </w:rPr>
        <w:t>擁有</w:t>
      </w:r>
      <w:r w:rsidR="00550328">
        <w:rPr>
          <w:rFonts w:hint="eastAsia"/>
          <w:color w:val="000000" w:themeColor="text1"/>
        </w:rPr>
        <w:t>兩</w:t>
      </w:r>
      <w:r w:rsidRPr="00E52B8E">
        <w:rPr>
          <w:rFonts w:hint="eastAsia"/>
          <w:color w:val="000000" w:themeColor="text1"/>
        </w:rPr>
        <w:t>種不同資訊，擴充</w:t>
      </w:r>
      <w:r w:rsidRPr="00E52B8E">
        <w:rPr>
          <w:rFonts w:hint="eastAsia"/>
          <w:color w:val="000000" w:themeColor="text1"/>
        </w:rPr>
        <w:t>QR Code</w:t>
      </w:r>
      <w:r w:rsidRPr="00E52B8E">
        <w:rPr>
          <w:rFonts w:hint="eastAsia"/>
          <w:color w:val="000000" w:themeColor="text1"/>
        </w:rPr>
        <w:t>的儲存訊息容量</w:t>
      </w:r>
      <w:r w:rsidR="00550328">
        <w:rPr>
          <w:rFonts w:hint="eastAsia"/>
          <w:color w:val="000000" w:themeColor="text1"/>
        </w:rPr>
        <w:t>，同時個別還能增加有意義的圖片讓使用者能夠客製化</w:t>
      </w:r>
      <w:r w:rsidR="00550328">
        <w:rPr>
          <w:color w:val="000000" w:themeColor="text1"/>
        </w:rPr>
        <w:t>QR Code</w:t>
      </w:r>
      <w:r w:rsidR="00550328">
        <w:rPr>
          <w:rFonts w:hint="eastAsia"/>
          <w:color w:val="000000" w:themeColor="text1"/>
        </w:rPr>
        <w:t>的彩色外觀。並且不用使用特殊的</w:t>
      </w:r>
      <w:r w:rsidR="00550328">
        <w:rPr>
          <w:color w:val="000000" w:themeColor="text1"/>
        </w:rPr>
        <w:t>QR Code</w:t>
      </w:r>
      <w:r w:rsidR="00550328">
        <w:rPr>
          <w:rFonts w:hint="eastAsia"/>
          <w:color w:val="000000" w:themeColor="text1"/>
        </w:rPr>
        <w:t>閱讀器就能完整被讀取。</w:t>
      </w:r>
    </w:p>
    <w:p w14:paraId="79DAF113" w14:textId="6C658EC0" w:rsidR="00F30F07" w:rsidRPr="00F30F07" w:rsidRDefault="00550328" w:rsidP="00544C2F">
      <w:pPr>
        <w:spacing w:line="360" w:lineRule="auto"/>
        <w:ind w:firstLine="480"/>
        <w:jc w:val="both"/>
        <w:rPr>
          <w:color w:val="000000" w:themeColor="text1"/>
        </w:rPr>
      </w:pPr>
      <w:r>
        <w:rPr>
          <w:rFonts w:hint="eastAsia"/>
          <w:color w:val="000000" w:themeColor="text1"/>
        </w:rPr>
        <w:t>視覺化巢狀</w:t>
      </w:r>
      <w:r>
        <w:rPr>
          <w:color w:val="000000" w:themeColor="text1"/>
        </w:rPr>
        <w:t>QR Code</w:t>
      </w:r>
      <w:r>
        <w:rPr>
          <w:rFonts w:hint="eastAsia"/>
          <w:color w:val="000000" w:themeColor="text1"/>
        </w:rPr>
        <w:t>使用在使用電子檔案呈現上，且能夠運用在各種領域上，</w:t>
      </w:r>
      <w:r w:rsidR="00F30F07">
        <w:rPr>
          <w:rFonts w:hint="eastAsia"/>
          <w:color w:val="000000" w:themeColor="text1"/>
        </w:rPr>
        <w:t>如同</w:t>
      </w:r>
      <w:r>
        <w:rPr>
          <w:rFonts w:hint="eastAsia"/>
          <w:color w:val="000000" w:themeColor="text1"/>
        </w:rPr>
        <w:t>展場的廣告</w:t>
      </w:r>
      <w:r w:rsidR="00F30F07">
        <w:rPr>
          <w:rFonts w:hint="eastAsia"/>
          <w:color w:val="000000" w:themeColor="text1"/>
        </w:rPr>
        <w:t>上添加，</w:t>
      </w:r>
      <w:r w:rsidR="00F30F07" w:rsidRPr="00544C2F">
        <w:rPr>
          <w:rFonts w:hint="eastAsia"/>
          <w:color w:val="000000" w:themeColor="text1"/>
        </w:rPr>
        <w:t>普通的參與者可以透過</w:t>
      </w:r>
      <w:proofErr w:type="spellStart"/>
      <w:r w:rsidR="00F30F07" w:rsidRPr="00544C2F">
        <w:rPr>
          <w:color w:val="000000" w:themeColor="text1"/>
        </w:rPr>
        <w:t>QR</w:t>
      </w:r>
      <w:r w:rsidR="00F30F07" w:rsidRPr="00544C2F">
        <w:rPr>
          <w:color w:val="000000" w:themeColor="text1"/>
          <w:vertAlign w:val="subscript"/>
        </w:rPr>
        <w:t>nested</w:t>
      </w:r>
      <w:proofErr w:type="spellEnd"/>
      <w:r w:rsidR="00F30F07" w:rsidRPr="00544C2F">
        <w:rPr>
          <w:rFonts w:hint="eastAsia"/>
          <w:color w:val="000000" w:themeColor="text1"/>
        </w:rPr>
        <w:t>可以放上展場的廣告圖，讓參與者掃描後得知展場活動、廠商等消息</w:t>
      </w:r>
      <w:r w:rsidR="00F30F07">
        <w:rPr>
          <w:rFonts w:hint="eastAsia"/>
          <w:color w:val="000000" w:themeColor="text1"/>
        </w:rPr>
        <w:t>，而</w:t>
      </w:r>
      <w:proofErr w:type="spellStart"/>
      <w:r w:rsidR="00F30F07">
        <w:rPr>
          <w:color w:val="000000" w:themeColor="text1"/>
        </w:rPr>
        <w:t>QR</w:t>
      </w:r>
      <w:r w:rsidR="00F30F07" w:rsidRPr="00F30F07">
        <w:rPr>
          <w:color w:val="000000" w:themeColor="text1"/>
          <w:vertAlign w:val="subscript"/>
        </w:rPr>
        <w:t>in</w:t>
      </w:r>
      <w:proofErr w:type="spellEnd"/>
      <w:r w:rsidR="00F30F07">
        <w:rPr>
          <w:rFonts w:hint="eastAsia"/>
          <w:color w:val="000000" w:themeColor="text1"/>
        </w:rPr>
        <w:t>可放上展場的</w:t>
      </w:r>
      <w:r w:rsidR="00F30F07">
        <w:rPr>
          <w:color w:val="000000" w:themeColor="text1"/>
        </w:rPr>
        <w:t>Logo</w:t>
      </w:r>
      <w:r w:rsidR="00F30F07">
        <w:rPr>
          <w:rFonts w:hint="eastAsia"/>
          <w:color w:val="000000" w:themeColor="text1"/>
        </w:rPr>
        <w:t>或主辦單位，讓策展者的資訊能夠給參與者掃描後，得到更廣泛的宣傳。或是在商品外層包裝上，消費者不僅能透過擁有產品圖片的</w:t>
      </w:r>
      <w:proofErr w:type="spellStart"/>
      <w:r w:rsidR="00F30F07">
        <w:rPr>
          <w:color w:val="000000" w:themeColor="text1"/>
        </w:rPr>
        <w:t>QR</w:t>
      </w:r>
      <w:r w:rsidR="00F30F07" w:rsidRPr="00F30F07">
        <w:rPr>
          <w:color w:val="000000" w:themeColor="text1"/>
          <w:vertAlign w:val="subscript"/>
        </w:rPr>
        <w:t>nested</w:t>
      </w:r>
      <w:proofErr w:type="spellEnd"/>
      <w:r w:rsidR="00F30F07">
        <w:rPr>
          <w:rFonts w:hint="eastAsia"/>
          <w:color w:val="000000" w:themeColor="text1"/>
        </w:rPr>
        <w:t>進行掃描得知產品的相關資訊，甚至可以讓消費者掃描</w:t>
      </w:r>
      <w:proofErr w:type="spellStart"/>
      <w:r w:rsidR="00F30F07">
        <w:rPr>
          <w:color w:val="000000" w:themeColor="text1"/>
        </w:rPr>
        <w:t>QR</w:t>
      </w:r>
      <w:r w:rsidR="00F30F07" w:rsidRPr="00F30F07">
        <w:rPr>
          <w:color w:val="000000" w:themeColor="text1"/>
          <w:vertAlign w:val="subscript"/>
        </w:rPr>
        <w:t>in</w:t>
      </w:r>
      <w:proofErr w:type="spellEnd"/>
      <w:r w:rsidR="00B558C9">
        <w:rPr>
          <w:rFonts w:hint="eastAsia"/>
          <w:color w:val="000000" w:themeColor="text1"/>
        </w:rPr>
        <w:t>得到該產品的生產履歷、故事、營養成分或是產銷公司等資訊應用。</w:t>
      </w:r>
    </w:p>
    <w:p w14:paraId="173C4B0D" w14:textId="77777777" w:rsidR="00662C5E" w:rsidRPr="00470B78" w:rsidRDefault="00662C5E" w:rsidP="000E1FF7">
      <w:pPr>
        <w:jc w:val="both"/>
      </w:pPr>
    </w:p>
    <w:p w14:paraId="5E01A435" w14:textId="77777777" w:rsidR="004C01BD" w:rsidRDefault="004C01BD" w:rsidP="000E1FF7">
      <w:pPr>
        <w:adjustRightInd w:val="0"/>
        <w:snapToGrid w:val="0"/>
        <w:spacing w:line="360" w:lineRule="auto"/>
        <w:jc w:val="both"/>
        <w:rPr>
          <w:rFonts w:cs="Times New Roman"/>
        </w:rPr>
      </w:pPr>
    </w:p>
    <w:p w14:paraId="2EE19C95" w14:textId="299BEDE1" w:rsidR="005551DD" w:rsidRPr="00543586" w:rsidRDefault="005551DD" w:rsidP="000E1FF7">
      <w:pPr>
        <w:adjustRightInd w:val="0"/>
        <w:snapToGrid w:val="0"/>
        <w:spacing w:line="360" w:lineRule="auto"/>
        <w:jc w:val="both"/>
        <w:rPr>
          <w:rFonts w:cs="Times New Roman"/>
        </w:rPr>
        <w:sectPr w:rsidR="005551DD" w:rsidRPr="00543586" w:rsidSect="00480BA7">
          <w:headerReference w:type="even" r:id="rId126"/>
          <w:headerReference w:type="default" r:id="rId127"/>
          <w:footerReference w:type="default" r:id="rId128"/>
          <w:headerReference w:type="first" r:id="rId129"/>
          <w:type w:val="continuous"/>
          <w:pgSz w:w="11906" w:h="16838"/>
          <w:pgMar w:top="1440" w:right="1800" w:bottom="1440" w:left="1800" w:header="851" w:footer="992" w:gutter="0"/>
          <w:pgNumType w:start="0"/>
          <w:cols w:space="425"/>
          <w:docGrid w:type="lines" w:linePitch="360"/>
        </w:sectPr>
      </w:pPr>
    </w:p>
    <w:p w14:paraId="54D42030" w14:textId="68E3ABF3" w:rsidR="00A00378" w:rsidRDefault="00281E1D" w:rsidP="00281E1D">
      <w:pPr>
        <w:rPr>
          <w:rFonts w:cs="Times New Roman"/>
          <w:bCs/>
          <w:kern w:val="52"/>
          <w:sz w:val="32"/>
          <w:szCs w:val="32"/>
        </w:rPr>
      </w:pPr>
      <w:r>
        <w:rPr>
          <w:rFonts w:cs="Times New Roman"/>
          <w:bCs/>
          <w:kern w:val="52"/>
          <w:sz w:val="32"/>
          <w:szCs w:val="32"/>
        </w:rPr>
        <w:br w:type="page"/>
      </w:r>
    </w:p>
    <w:p w14:paraId="0B80F55C" w14:textId="6EB990D8" w:rsidR="00D5555D" w:rsidRPr="00F75253" w:rsidRDefault="00270540" w:rsidP="00281E1D">
      <w:pPr>
        <w:pStyle w:val="10"/>
        <w:adjustRightInd w:val="0"/>
        <w:snapToGrid w:val="0"/>
        <w:spacing w:line="360" w:lineRule="auto"/>
        <w:rPr>
          <w:rFonts w:cs="Times New Roman"/>
          <w:sz w:val="32"/>
          <w:szCs w:val="32"/>
        </w:rPr>
      </w:pPr>
      <w:bookmarkStart w:id="136" w:name="_Toc108611755"/>
      <w:r w:rsidRPr="00F75253">
        <w:rPr>
          <w:rFonts w:cs="Times New Roman"/>
          <w:sz w:val="32"/>
          <w:szCs w:val="32"/>
        </w:rPr>
        <w:lastRenderedPageBreak/>
        <w:t>參考文獻</w:t>
      </w:r>
      <w:bookmarkEnd w:id="136"/>
    </w:p>
    <w:p w14:paraId="19EE2250" w14:textId="76540E85" w:rsidR="00F3644A" w:rsidRPr="00F3644A" w:rsidRDefault="00D5555D" w:rsidP="00F3644A">
      <w:pPr>
        <w:pStyle w:val="EndNoteBibliography"/>
        <w:ind w:left="560" w:hanging="560"/>
      </w:pPr>
      <w:r w:rsidRPr="000E413D">
        <w:rPr>
          <w:szCs w:val="22"/>
        </w:rPr>
        <w:fldChar w:fldCharType="begin"/>
      </w:r>
      <w:r w:rsidRPr="000E413D">
        <w:instrText xml:space="preserve"> ADDIN EN.REFLIST </w:instrText>
      </w:r>
      <w:r w:rsidRPr="000E413D">
        <w:rPr>
          <w:szCs w:val="22"/>
        </w:rPr>
        <w:fldChar w:fldCharType="separate"/>
      </w:r>
      <w:r w:rsidR="00F3644A" w:rsidRPr="00F3644A">
        <w:t>[1]</w:t>
      </w:r>
      <w:r w:rsidR="00F3644A" w:rsidRPr="00F3644A">
        <w:tab/>
        <w:t xml:space="preserve">"BarCode." [Online]. Available: </w:t>
      </w:r>
      <w:hyperlink r:id="rId130" w:history="1">
        <w:r w:rsidR="00F3644A" w:rsidRPr="00F3644A">
          <w:rPr>
            <w:rStyle w:val="a4"/>
          </w:rPr>
          <w:t>https://en.wikipedia.org/wiki/Barcode</w:t>
        </w:r>
      </w:hyperlink>
      <w:r w:rsidR="00F3644A" w:rsidRPr="00F3644A">
        <w:t>.</w:t>
      </w:r>
    </w:p>
    <w:p w14:paraId="2AE6ACC8" w14:textId="515A8FE5" w:rsidR="00F3644A" w:rsidRPr="00F3644A" w:rsidRDefault="00F3644A" w:rsidP="00F3644A">
      <w:pPr>
        <w:pStyle w:val="EndNoteBibliography"/>
        <w:ind w:left="560" w:hanging="560"/>
      </w:pPr>
      <w:r w:rsidRPr="00F3644A">
        <w:t>[2]</w:t>
      </w:r>
      <w:r w:rsidRPr="00F3644A">
        <w:tab/>
        <w:t xml:space="preserve">"Denso Wave " </w:t>
      </w:r>
      <w:hyperlink r:id="rId131" w:history="1">
        <w:r w:rsidRPr="00F3644A">
          <w:rPr>
            <w:rStyle w:val="a4"/>
          </w:rPr>
          <w:t>https://www.denso-wave.com/en/technology/vol1.html</w:t>
        </w:r>
      </w:hyperlink>
      <w:r w:rsidRPr="00F3644A">
        <w:t xml:space="preserve"> (accessed.</w:t>
      </w:r>
    </w:p>
    <w:p w14:paraId="10CA5CCE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3]</w:t>
      </w:r>
      <w:r w:rsidRPr="00F3644A">
        <w:tab/>
        <w:t>"Information Technology—Automatic Identification and Data Capture Techniques—Bar Code Symbology QR Code, International Organization Standardization, Geneva, Switzerland, ISO/IEC 18004," 2006.</w:t>
      </w:r>
    </w:p>
    <w:p w14:paraId="292DC2D5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4]</w:t>
      </w:r>
      <w:r w:rsidRPr="00F3644A">
        <w:tab/>
        <w:t xml:space="preserve">G. J. Chou and R. Z. Wang, "The Nested QR Code," </w:t>
      </w:r>
      <w:r w:rsidRPr="00F3644A">
        <w:rPr>
          <w:i/>
        </w:rPr>
        <w:t xml:space="preserve">IEEE Signal Processing Letters, </w:t>
      </w:r>
      <w:r w:rsidRPr="00F3644A">
        <w:t>vol. 27, pp. 1230-1234, 2020.</w:t>
      </w:r>
    </w:p>
    <w:p w14:paraId="25306ACB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5]</w:t>
      </w:r>
      <w:r w:rsidRPr="00F3644A">
        <w:tab/>
        <w:t xml:space="preserve">I. S. Reed and G. Solomon, "Polynomial codes over certain finite fields," </w:t>
      </w:r>
      <w:r w:rsidRPr="00F3644A">
        <w:rPr>
          <w:i/>
        </w:rPr>
        <w:t xml:space="preserve">Journal of The Society For Industrial And Applied Mathematics, </w:t>
      </w:r>
      <w:r w:rsidRPr="00F3644A">
        <w:t>vol. 8, no. 2, pp. 300-304, 1960.</w:t>
      </w:r>
    </w:p>
    <w:p w14:paraId="68B2CCF6" w14:textId="322F11B7" w:rsidR="00F3644A" w:rsidRPr="00F3644A" w:rsidRDefault="00F3644A" w:rsidP="00F3644A">
      <w:pPr>
        <w:pStyle w:val="EndNoteBibliography"/>
        <w:ind w:left="560" w:hanging="560"/>
      </w:pPr>
      <w:r w:rsidRPr="00F3644A">
        <w:t>[6]</w:t>
      </w:r>
      <w:r w:rsidRPr="00F3644A">
        <w:tab/>
        <w:t xml:space="preserve">"LogoQnet." [Online]. Available: </w:t>
      </w:r>
      <w:hyperlink r:id="rId132" w:history="1">
        <w:r w:rsidRPr="00F3644A">
          <w:rPr>
            <w:rStyle w:val="a4"/>
          </w:rPr>
          <w:t>https://logoq.net/logoq/index.php</w:t>
        </w:r>
      </w:hyperlink>
      <w:r w:rsidRPr="00F3644A">
        <w:t>.</w:t>
      </w:r>
    </w:p>
    <w:p w14:paraId="07B3A0A9" w14:textId="5BF5AA6A" w:rsidR="00F3644A" w:rsidRPr="00F3644A" w:rsidRDefault="00F3644A" w:rsidP="00F3644A">
      <w:pPr>
        <w:pStyle w:val="EndNoteBibliography"/>
        <w:ind w:left="560" w:hanging="560"/>
      </w:pPr>
      <w:r w:rsidRPr="00F3644A">
        <w:t>[7]</w:t>
      </w:r>
      <w:r w:rsidRPr="00F3644A">
        <w:tab/>
        <w:t xml:space="preserve">"Get QR Code Generator." [Online]. Available: </w:t>
      </w:r>
      <w:hyperlink r:id="rId133" w:history="1">
        <w:r w:rsidRPr="00F3644A">
          <w:rPr>
            <w:rStyle w:val="a4"/>
          </w:rPr>
          <w:t>https://www.qr-code-generator.com/</w:t>
        </w:r>
      </w:hyperlink>
      <w:r w:rsidRPr="00F3644A">
        <w:t>.</w:t>
      </w:r>
    </w:p>
    <w:p w14:paraId="267B25A4" w14:textId="54F1AA71" w:rsidR="00F3644A" w:rsidRPr="00F3644A" w:rsidRDefault="00F3644A" w:rsidP="00F3644A">
      <w:pPr>
        <w:pStyle w:val="EndNoteBibliography"/>
        <w:ind w:left="560" w:hanging="560"/>
      </w:pPr>
      <w:r w:rsidRPr="00F3644A">
        <w:t>[8]</w:t>
      </w:r>
      <w:r w:rsidRPr="00F3644A">
        <w:tab/>
        <w:t xml:space="preserve">"qrhacker." [Online]. Available: </w:t>
      </w:r>
      <w:hyperlink r:id="rId134" w:history="1">
        <w:r w:rsidRPr="00F3644A">
          <w:rPr>
            <w:rStyle w:val="a4"/>
          </w:rPr>
          <w:t>https://www.qrhacker.com/</w:t>
        </w:r>
      </w:hyperlink>
      <w:r w:rsidRPr="00F3644A">
        <w:t>.</w:t>
      </w:r>
    </w:p>
    <w:p w14:paraId="17CF9326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9]</w:t>
      </w:r>
      <w:r w:rsidRPr="00F3644A">
        <w:tab/>
        <w:t xml:space="preserve">S. Ono, K. Morinaga, and S. Nakayama, "Two-dimensional barcode decoration based on real-coded genetic algorithm," in </w:t>
      </w:r>
      <w:r w:rsidRPr="00F3644A">
        <w:rPr>
          <w:i/>
        </w:rPr>
        <w:t>2008 IEEE congress on evolutionary computation (IEEE World Congress on Computational Intelligence)</w:t>
      </w:r>
      <w:r w:rsidRPr="00F3644A">
        <w:t xml:space="preserve">, 2008: IEEE, pp. 1068-1073. </w:t>
      </w:r>
    </w:p>
    <w:p w14:paraId="6D0886B3" w14:textId="77777777" w:rsidR="00F3644A" w:rsidRPr="00F3644A" w:rsidRDefault="00F3644A" w:rsidP="00F3644A">
      <w:pPr>
        <w:pStyle w:val="EndNoteBibliography"/>
        <w:ind w:left="560" w:hanging="560"/>
      </w:pPr>
      <w:r w:rsidRPr="00F3644A">
        <w:rPr>
          <w:rFonts w:hint="eastAsia"/>
        </w:rPr>
        <w:t>[10]</w:t>
      </w:r>
      <w:r w:rsidRPr="00F3644A">
        <w:rPr>
          <w:rFonts w:hint="eastAsia"/>
        </w:rPr>
        <w:tab/>
      </w:r>
      <w:r w:rsidRPr="00F3644A">
        <w:rPr>
          <w:rFonts w:hint="eastAsia"/>
        </w:rPr>
        <w:t>藤田和謙</w:t>
      </w:r>
      <w:r w:rsidRPr="00F3644A">
        <w:rPr>
          <w:rFonts w:hint="eastAsia"/>
        </w:rPr>
        <w:t xml:space="preserve">, </w:t>
      </w:r>
      <w:r w:rsidRPr="00F3644A">
        <w:rPr>
          <w:rFonts w:hint="eastAsia"/>
        </w:rPr>
        <w:t>栗林稔</w:t>
      </w:r>
      <w:r w:rsidRPr="00F3644A">
        <w:rPr>
          <w:rFonts w:hint="eastAsia"/>
        </w:rPr>
        <w:t xml:space="preserve">, and </w:t>
      </w:r>
      <w:r w:rsidRPr="00F3644A">
        <w:rPr>
          <w:rFonts w:hint="eastAsia"/>
        </w:rPr>
        <w:t>森井昌克</w:t>
      </w:r>
      <w:r w:rsidRPr="00F3644A">
        <w:rPr>
          <w:rFonts w:hint="eastAsia"/>
        </w:rPr>
        <w:t xml:space="preserve">, "Expansion of image displayable area in design QR code and its applications," in </w:t>
      </w:r>
      <w:r w:rsidRPr="00F3644A">
        <w:rPr>
          <w:rFonts w:hint="eastAsia"/>
          <w:i/>
        </w:rPr>
        <w:t>IEICE Conferences Archives</w:t>
      </w:r>
      <w:r w:rsidRPr="00F3644A">
        <w:rPr>
          <w:rFonts w:hint="eastAsia"/>
        </w:rPr>
        <w:t>, 2011: The Institute of Elect</w:t>
      </w:r>
      <w:r w:rsidRPr="00F3644A">
        <w:t xml:space="preserve">ronics, Information and Communication Engineers. </w:t>
      </w:r>
    </w:p>
    <w:p w14:paraId="3DA1DE41" w14:textId="1938DA92" w:rsidR="00F3644A" w:rsidRPr="00F3644A" w:rsidRDefault="00F3644A" w:rsidP="00F3644A">
      <w:pPr>
        <w:pStyle w:val="EndNoteBibliography"/>
        <w:ind w:left="560" w:hanging="560"/>
      </w:pPr>
      <w:r w:rsidRPr="00F3644A">
        <w:t>[11]</w:t>
      </w:r>
      <w:r w:rsidRPr="00F3644A">
        <w:tab/>
        <w:t xml:space="preserve">"QArt Codes." [Online]. Available: </w:t>
      </w:r>
      <w:hyperlink r:id="rId135" w:history="1">
        <w:r w:rsidRPr="00F3644A">
          <w:rPr>
            <w:rStyle w:val="a4"/>
          </w:rPr>
          <w:t>https://research.swtch.com/qart</w:t>
        </w:r>
      </w:hyperlink>
      <w:r w:rsidRPr="00F3644A">
        <w:t>.</w:t>
      </w:r>
    </w:p>
    <w:p w14:paraId="64D35063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12]</w:t>
      </w:r>
      <w:r w:rsidRPr="00F3644A">
        <w:tab/>
        <w:t xml:space="preserve">Y.-H. Lin, Y.-P. Chang, and J.-L. Wu, "Appearance-based QR code beautifier," </w:t>
      </w:r>
      <w:r w:rsidRPr="00F3644A">
        <w:rPr>
          <w:i/>
        </w:rPr>
        <w:t xml:space="preserve">IEEE Transactions on Multimedia, </w:t>
      </w:r>
      <w:r w:rsidRPr="00F3644A">
        <w:t>vol. 15, no. 8, pp. 2198-2207, 2013.</w:t>
      </w:r>
    </w:p>
    <w:p w14:paraId="6C5EF14F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13]</w:t>
      </w:r>
      <w:r w:rsidRPr="00F3644A">
        <w:tab/>
        <w:t xml:space="preserve">Z. Baharav and R. Kakarala, "Visually significant QR codes: Image blending and statistical analysis," in </w:t>
      </w:r>
      <w:r w:rsidRPr="00F3644A">
        <w:rPr>
          <w:i/>
        </w:rPr>
        <w:t>2013 IEEE International Conference on Multimedia and Expo (ICME)</w:t>
      </w:r>
      <w:r w:rsidRPr="00F3644A">
        <w:t xml:space="preserve">, 2013: IEEE, pp. 1-6. </w:t>
      </w:r>
    </w:p>
    <w:p w14:paraId="6D7FD4E4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14]</w:t>
      </w:r>
      <w:r w:rsidRPr="00F3644A">
        <w:tab/>
        <w:t xml:space="preserve">G. J. Garateguy, G. R. Arce, D. L. Lau, and O. P. Villarreal, "QR images: optimized image embedding in QR codes," </w:t>
      </w:r>
      <w:r w:rsidRPr="00F3644A">
        <w:rPr>
          <w:i/>
        </w:rPr>
        <w:t xml:space="preserve">IEEE Transactions On Image Processing, </w:t>
      </w:r>
      <w:r w:rsidRPr="00F3644A">
        <w:t>vol. 23, no. 7, pp. 2842-2853, 2014.</w:t>
      </w:r>
    </w:p>
    <w:p w14:paraId="112A859C" w14:textId="77777777" w:rsidR="00F3644A" w:rsidRPr="00F3644A" w:rsidRDefault="00F3644A" w:rsidP="00F3644A">
      <w:pPr>
        <w:pStyle w:val="EndNoteBibliography"/>
        <w:ind w:left="560" w:hanging="560"/>
      </w:pPr>
      <w:r w:rsidRPr="00F3644A">
        <w:t>[15]</w:t>
      </w:r>
      <w:r w:rsidRPr="00F3644A">
        <w:tab/>
        <w:t xml:space="preserve">I. Tkachenko, W. Puech, C. Destruel, O. Strauss, J.-M. Gaudin, and C. Guichard, "Two-level QR code for private message sharing and document authentication," </w:t>
      </w:r>
      <w:r w:rsidRPr="00F3644A">
        <w:rPr>
          <w:i/>
        </w:rPr>
        <w:t xml:space="preserve">IEEE Transactions on Information Forensics and Security, </w:t>
      </w:r>
      <w:r w:rsidRPr="00F3644A">
        <w:t>vol. 11, no. 3, pp. 571-583, 2015.</w:t>
      </w:r>
    </w:p>
    <w:p w14:paraId="4AD29AA6" w14:textId="77777777" w:rsidR="00F3644A" w:rsidRPr="00F3644A" w:rsidRDefault="00F3644A" w:rsidP="00F3644A">
      <w:pPr>
        <w:pStyle w:val="EndNoteBibliography"/>
        <w:ind w:left="560" w:hanging="560"/>
      </w:pPr>
      <w:r w:rsidRPr="00F3644A">
        <w:lastRenderedPageBreak/>
        <w:t>[16]</w:t>
      </w:r>
      <w:r w:rsidRPr="00F3644A">
        <w:tab/>
        <w:t xml:space="preserve">I. Barron, H. J. Yeh, K. Dinesh, and G. Sharma, "Dual modulated QR codes for proximal privacy and security," </w:t>
      </w:r>
      <w:r w:rsidRPr="00F3644A">
        <w:rPr>
          <w:i/>
        </w:rPr>
        <w:t xml:space="preserve">IEEE Transactions on Image Processing, </w:t>
      </w:r>
      <w:r w:rsidRPr="00F3644A">
        <w:t>vol. 30, pp. 657-669, 2020.</w:t>
      </w:r>
    </w:p>
    <w:p w14:paraId="798E9A07" w14:textId="6C09B0DA" w:rsidR="00043905" w:rsidRDefault="00D5555D" w:rsidP="00281E1D">
      <w:pPr>
        <w:spacing w:line="360" w:lineRule="auto"/>
        <w:jc w:val="both"/>
        <w:rPr>
          <w:rFonts w:cs="Times New Roman"/>
        </w:rPr>
      </w:pPr>
      <w:r w:rsidRPr="000E413D">
        <w:rPr>
          <w:rFonts w:cs="Times New Roman"/>
        </w:rPr>
        <w:fldChar w:fldCharType="end"/>
      </w:r>
    </w:p>
    <w:p w14:paraId="3CBF0032" w14:textId="77777777" w:rsidR="00043905" w:rsidRPr="00543586" w:rsidRDefault="00D0382D" w:rsidP="000E1FF7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</w:instrText>
      </w:r>
      <w:r>
        <w:rPr>
          <w:rFonts w:cs="Times New Roman"/>
        </w:rPr>
        <w:fldChar w:fldCharType="end"/>
      </w:r>
    </w:p>
    <w:sectPr w:rsidR="00043905" w:rsidRPr="00543586" w:rsidSect="002465F3">
      <w:type w:val="continuous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E41A99" w14:textId="77777777" w:rsidR="009554EE" w:rsidRDefault="009554EE" w:rsidP="00C91005">
      <w:r>
        <w:separator/>
      </w:r>
    </w:p>
  </w:endnote>
  <w:endnote w:type="continuationSeparator" w:id="0">
    <w:p w14:paraId="71811D7A" w14:textId="77777777" w:rsidR="009554EE" w:rsidRDefault="009554EE" w:rsidP="00C910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2010601000101010101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 (本文 CS 字型)">
    <w:panose1 w:val="020B0604020202020204"/>
    <w:charset w:val="88"/>
    <w:family w:val="roman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f6"/>
      </w:rPr>
      <w:id w:val="1433321585"/>
      <w:docPartObj>
        <w:docPartGallery w:val="Page Numbers (Bottom of Page)"/>
        <w:docPartUnique/>
      </w:docPartObj>
    </w:sdtPr>
    <w:sdtContent>
      <w:p w14:paraId="4DD9E853" w14:textId="4A86A6BE" w:rsidR="00CA30C9" w:rsidRDefault="00CA30C9" w:rsidP="00C1676C">
        <w:pPr>
          <w:pStyle w:val="a7"/>
          <w:framePr w:wrap="none" w:vAnchor="text" w:hAnchor="margin" w:xAlign="center" w:y="1"/>
          <w:rPr>
            <w:rStyle w:val="aff6"/>
          </w:rPr>
        </w:pPr>
        <w:r>
          <w:rPr>
            <w:rStyle w:val="aff6"/>
          </w:rPr>
          <w:fldChar w:fldCharType="begin"/>
        </w:r>
        <w:r>
          <w:rPr>
            <w:rStyle w:val="aff6"/>
          </w:rPr>
          <w:instrText xml:space="preserve"> PAGE </w:instrText>
        </w:r>
        <w:r>
          <w:rPr>
            <w:rStyle w:val="aff6"/>
          </w:rPr>
          <w:fldChar w:fldCharType="end"/>
        </w:r>
      </w:p>
    </w:sdtContent>
  </w:sdt>
  <w:p w14:paraId="6262F1AA" w14:textId="77777777" w:rsidR="00CA30C9" w:rsidRDefault="00CA30C9" w:rsidP="00480BA7">
    <w:pPr>
      <w:pStyle w:val="a7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f6"/>
      </w:rPr>
      <w:id w:val="-1399891428"/>
      <w:docPartObj>
        <w:docPartGallery w:val="Page Numbers (Bottom of Page)"/>
        <w:docPartUnique/>
      </w:docPartObj>
    </w:sdtPr>
    <w:sdtContent>
      <w:p w14:paraId="09B6A667" w14:textId="4AC98F7B" w:rsidR="00CA30C9" w:rsidRDefault="00CA30C9" w:rsidP="00CA30C9">
        <w:pPr>
          <w:pStyle w:val="a7"/>
          <w:framePr w:wrap="none" w:vAnchor="text" w:hAnchor="margin" w:xAlign="center" w:y="1"/>
          <w:rPr>
            <w:rStyle w:val="aff6"/>
          </w:rPr>
        </w:pPr>
        <w:r>
          <w:rPr>
            <w:rStyle w:val="aff6"/>
          </w:rPr>
          <w:fldChar w:fldCharType="begin"/>
        </w:r>
        <w:r>
          <w:rPr>
            <w:rStyle w:val="aff6"/>
          </w:rPr>
          <w:instrText xml:space="preserve"> PAGE </w:instrText>
        </w:r>
        <w:r>
          <w:rPr>
            <w:rStyle w:val="aff6"/>
          </w:rPr>
          <w:fldChar w:fldCharType="separate"/>
        </w:r>
        <w:r>
          <w:rPr>
            <w:rStyle w:val="aff6"/>
            <w:noProof/>
          </w:rPr>
          <w:t>iii</w:t>
        </w:r>
        <w:r>
          <w:rPr>
            <w:rStyle w:val="aff6"/>
          </w:rPr>
          <w:fldChar w:fldCharType="end"/>
        </w:r>
      </w:p>
    </w:sdtContent>
  </w:sdt>
  <w:p w14:paraId="10E6C1BD" w14:textId="6F3D66B6" w:rsidR="00CA30C9" w:rsidRDefault="00CA30C9" w:rsidP="005B674E">
    <w:pPr>
      <w:pStyle w:val="a7"/>
      <w:ind w:right="360"/>
      <w:jc w:val="center"/>
    </w:pPr>
  </w:p>
  <w:p w14:paraId="7FA32754" w14:textId="77777777" w:rsidR="00CA30C9" w:rsidRDefault="00CA30C9">
    <w:pPr>
      <w:pStyle w:val="a7"/>
    </w:pPr>
  </w:p>
  <w:p w14:paraId="3128C025" w14:textId="77777777" w:rsidR="00CA30C9" w:rsidRDefault="00CA30C9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11285741"/>
      <w:docPartObj>
        <w:docPartGallery w:val="Page Numbers (Bottom of Page)"/>
        <w:docPartUnique/>
      </w:docPartObj>
    </w:sdtPr>
    <w:sdtContent>
      <w:p w14:paraId="1D24306A" w14:textId="51EFD428" w:rsidR="00CA30C9" w:rsidRDefault="00CA30C9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8D78D9">
          <w:rPr>
            <w:noProof/>
            <w:lang w:val="zh-TW"/>
          </w:rPr>
          <w:t>19</w:t>
        </w:r>
        <w:r>
          <w:fldChar w:fldCharType="end"/>
        </w:r>
      </w:p>
    </w:sdtContent>
  </w:sdt>
  <w:p w14:paraId="76F27392" w14:textId="77777777" w:rsidR="00CA30C9" w:rsidRDefault="00CA30C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FD9FE3" w14:textId="77777777" w:rsidR="009554EE" w:rsidRDefault="009554EE" w:rsidP="00C91005">
      <w:r>
        <w:separator/>
      </w:r>
    </w:p>
  </w:footnote>
  <w:footnote w:type="continuationSeparator" w:id="0">
    <w:p w14:paraId="4C0118DF" w14:textId="77777777" w:rsidR="009554EE" w:rsidRDefault="009554EE" w:rsidP="00C9100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0A9633" w14:textId="0B30ED62" w:rsidR="00CA30C9" w:rsidRDefault="009554EE">
    <w:pPr>
      <w:pStyle w:val="a5"/>
    </w:pPr>
    <w:r>
      <w:rPr>
        <w:noProof/>
      </w:rPr>
      <w:pict w14:anchorId="7CDCFD6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867288" o:spid="_x0000_s1030" type="#_x0000_t75" alt="" style="position:absolute;margin-left:0;margin-top:0;width:2in;height:2in;z-index:-251651072;visibility:visible;mso-wrap-style:square;mso-wrap-edited:f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" o:allowincell="f">
          <v:imagedata r:id="rId1" o:title=""/>
          <o:lock v:ext="edit" rotation="t" cropping="t" verticies="t" grouping="t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26F0F6" w14:textId="55F6C783" w:rsidR="00CA30C9" w:rsidRDefault="009554EE">
    <w:pPr>
      <w:pStyle w:val="a5"/>
    </w:pPr>
    <w:r>
      <w:rPr>
        <w:noProof/>
      </w:rPr>
      <w:pict w14:anchorId="6B4F91C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867289" o:spid="_x0000_s1029" type="#_x0000_t75" alt="" style="position:absolute;margin-left:0;margin-top:0;width:2in;height:2in;z-index:-251650048;visibility:visible;mso-wrap-style:square;mso-wrap-edited:f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" o:allowincell="f">
          <v:imagedata r:id="rId1" o:title=""/>
          <o:lock v:ext="edit" rotation="t" cropping="t" verticies="t" grouping="t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FB14F7" w14:textId="51600505" w:rsidR="00CA30C9" w:rsidRDefault="009554EE">
    <w:pPr>
      <w:pStyle w:val="a5"/>
    </w:pPr>
    <w:r>
      <w:rPr>
        <w:noProof/>
      </w:rPr>
      <w:pict w14:anchorId="3ED933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867287" o:spid="_x0000_s1028" type="#_x0000_t75" alt="" style="position:absolute;margin-left:0;margin-top:0;width:2in;height:2in;z-index:-251652096;visibility:visible;mso-wrap-style:square;mso-wrap-edited:f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" o:allowincell="f">
          <v:imagedata r:id="rId1" o:title=""/>
          <o:lock v:ext="edit" rotation="t" cropping="t" verticies="t" grouping="t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2819CD" w14:textId="1772AFDB" w:rsidR="00CA30C9" w:rsidRDefault="009554EE">
    <w:pPr>
      <w:pStyle w:val="a5"/>
    </w:pPr>
    <w:r>
      <w:rPr>
        <w:noProof/>
      </w:rPr>
      <w:pict w14:anchorId="424D736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867291" o:spid="_x0000_s1027" type="#_x0000_t75" alt="" style="position:absolute;margin-left:0;margin-top:0;width:2in;height:2in;z-index:-251648000;visibility:visible;mso-wrap-style:square;mso-wrap-edited:f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" o:allowincell="f">
          <v:imagedata r:id="rId1" o:title=""/>
          <o:lock v:ext="edit" rotation="t" cropping="t" verticies="t" grouping="t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0CB746" w14:textId="232D5163" w:rsidR="00CA30C9" w:rsidRDefault="009554EE">
    <w:pPr>
      <w:pStyle w:val="a5"/>
    </w:pPr>
    <w:r>
      <w:rPr>
        <w:noProof/>
      </w:rPr>
      <w:pict w14:anchorId="52BAEBA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867292" o:spid="_x0000_s1026" type="#_x0000_t75" alt="" style="position:absolute;margin-left:0;margin-top:0;width:2in;height:2in;z-index:-251646976;visibility:visible;mso-wrap-style:square;mso-wrap-edited:f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" o:allowincell="f">
          <v:imagedata r:id="rId1" o:title=""/>
          <o:lock v:ext="edit" rotation="t" cropping="t" verticies="t" grouping="t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3289E4" w14:textId="57E0C5EB" w:rsidR="00CA30C9" w:rsidRDefault="009554EE">
    <w:pPr>
      <w:pStyle w:val="a5"/>
    </w:pPr>
    <w:r>
      <w:rPr>
        <w:noProof/>
      </w:rPr>
      <w:pict w14:anchorId="03895A7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867290" o:spid="_x0000_s1025" type="#_x0000_t75" alt="" style="position:absolute;margin-left:0;margin-top:0;width:2in;height:2in;z-index:-251649024;visibility:visible;mso-wrap-style:square;mso-wrap-edited:f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" o:allowincell="f">
          <v:imagedata r:id="rId1" o:title=""/>
          <o:lock v:ext="edit" rotation="t" cropping="t" verticies="t" grouping="t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73D21"/>
    <w:multiLevelType w:val="hybridMultilevel"/>
    <w:tmpl w:val="D89A0D92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5C576B9"/>
    <w:multiLevelType w:val="hybridMultilevel"/>
    <w:tmpl w:val="FDD6C294"/>
    <w:lvl w:ilvl="0" w:tplc="097063E0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D297F65"/>
    <w:multiLevelType w:val="hybridMultilevel"/>
    <w:tmpl w:val="D89A0D92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DA51336"/>
    <w:multiLevelType w:val="hybridMultilevel"/>
    <w:tmpl w:val="DDC0CD26"/>
    <w:lvl w:ilvl="0" w:tplc="6A3E3EC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E366BE9"/>
    <w:multiLevelType w:val="hybridMultilevel"/>
    <w:tmpl w:val="D89A0D92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3BE1959"/>
    <w:multiLevelType w:val="hybridMultilevel"/>
    <w:tmpl w:val="D89A0D92"/>
    <w:lvl w:ilvl="0" w:tplc="D046AB4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96851CC"/>
    <w:multiLevelType w:val="hybridMultilevel"/>
    <w:tmpl w:val="D89A0D92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37C00431"/>
    <w:multiLevelType w:val="hybridMultilevel"/>
    <w:tmpl w:val="22BE13AC"/>
    <w:lvl w:ilvl="0" w:tplc="854C58D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39345078"/>
    <w:multiLevelType w:val="hybridMultilevel"/>
    <w:tmpl w:val="D89A0D92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5298697D"/>
    <w:multiLevelType w:val="hybridMultilevel"/>
    <w:tmpl w:val="5DB4289A"/>
    <w:lvl w:ilvl="0" w:tplc="62061D40">
      <w:start w:val="1"/>
      <w:numFmt w:val="decimal"/>
      <w:pStyle w:val="3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5D037667"/>
    <w:multiLevelType w:val="hybridMultilevel"/>
    <w:tmpl w:val="4DA2A31E"/>
    <w:lvl w:ilvl="0" w:tplc="69BA8DB2">
      <w:start w:val="1"/>
      <w:numFmt w:val="lowerLetter"/>
      <w:lvlText w:val="(%1)"/>
      <w:lvlJc w:val="left"/>
      <w:pPr>
        <w:ind w:left="6620" w:hanging="45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3000" w:hanging="480"/>
      </w:pPr>
    </w:lvl>
    <w:lvl w:ilvl="2" w:tplc="0409001B" w:tentative="1">
      <w:start w:val="1"/>
      <w:numFmt w:val="lowerRoman"/>
      <w:lvlText w:val="%3."/>
      <w:lvlJc w:val="right"/>
      <w:pPr>
        <w:ind w:left="3480" w:hanging="480"/>
      </w:pPr>
    </w:lvl>
    <w:lvl w:ilvl="3" w:tplc="0409000F" w:tentative="1">
      <w:start w:val="1"/>
      <w:numFmt w:val="decimal"/>
      <w:lvlText w:val="%4."/>
      <w:lvlJc w:val="left"/>
      <w:pPr>
        <w:ind w:left="3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4440" w:hanging="480"/>
      </w:pPr>
    </w:lvl>
    <w:lvl w:ilvl="5" w:tplc="0409001B" w:tentative="1">
      <w:start w:val="1"/>
      <w:numFmt w:val="lowerRoman"/>
      <w:lvlText w:val="%6."/>
      <w:lvlJc w:val="right"/>
      <w:pPr>
        <w:ind w:left="4920" w:hanging="480"/>
      </w:pPr>
    </w:lvl>
    <w:lvl w:ilvl="6" w:tplc="0409000F" w:tentative="1">
      <w:start w:val="1"/>
      <w:numFmt w:val="decimal"/>
      <w:lvlText w:val="%7."/>
      <w:lvlJc w:val="left"/>
      <w:pPr>
        <w:ind w:left="5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880" w:hanging="480"/>
      </w:pPr>
    </w:lvl>
    <w:lvl w:ilvl="8" w:tplc="0409001B" w:tentative="1">
      <w:start w:val="1"/>
      <w:numFmt w:val="lowerRoman"/>
      <w:lvlText w:val="%9."/>
      <w:lvlJc w:val="right"/>
      <w:pPr>
        <w:ind w:left="6360" w:hanging="480"/>
      </w:pPr>
    </w:lvl>
  </w:abstractNum>
  <w:abstractNum w:abstractNumId="11" w15:restartNumberingAfterBreak="0">
    <w:nsid w:val="68891AF1"/>
    <w:multiLevelType w:val="hybridMultilevel"/>
    <w:tmpl w:val="DDC0CD26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735144BA"/>
    <w:multiLevelType w:val="multilevel"/>
    <w:tmpl w:val="0409001F"/>
    <w:styleLink w:val="1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3" w15:restartNumberingAfterBreak="0">
    <w:nsid w:val="7C56480A"/>
    <w:multiLevelType w:val="hybridMultilevel"/>
    <w:tmpl w:val="DDC0CD26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ideographTraditional"/>
      <w:lvlText w:val="%2、"/>
      <w:lvlJc w:val="left"/>
      <w:pPr>
        <w:ind w:left="960" w:hanging="480"/>
      </w:p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num w:numId="1" w16cid:durableId="1140654758">
    <w:abstractNumId w:val="9"/>
  </w:num>
  <w:num w:numId="2" w16cid:durableId="416749483">
    <w:abstractNumId w:val="10"/>
  </w:num>
  <w:num w:numId="3" w16cid:durableId="1889755695">
    <w:abstractNumId w:val="3"/>
  </w:num>
  <w:num w:numId="4" w16cid:durableId="1976134188">
    <w:abstractNumId w:val="13"/>
  </w:num>
  <w:num w:numId="5" w16cid:durableId="472865995">
    <w:abstractNumId w:val="7"/>
  </w:num>
  <w:num w:numId="6" w16cid:durableId="177239064">
    <w:abstractNumId w:val="1"/>
  </w:num>
  <w:num w:numId="7" w16cid:durableId="566500094">
    <w:abstractNumId w:val="5"/>
  </w:num>
  <w:num w:numId="8" w16cid:durableId="297496172">
    <w:abstractNumId w:val="12"/>
  </w:num>
  <w:num w:numId="9" w16cid:durableId="711660548">
    <w:abstractNumId w:val="11"/>
  </w:num>
  <w:num w:numId="10" w16cid:durableId="768741880">
    <w:abstractNumId w:val="0"/>
  </w:num>
  <w:num w:numId="11" w16cid:durableId="1439524142">
    <w:abstractNumId w:val="2"/>
  </w:num>
  <w:num w:numId="12" w16cid:durableId="1845850988">
    <w:abstractNumId w:val="4"/>
  </w:num>
  <w:num w:numId="13" w16cid:durableId="1773354476">
    <w:abstractNumId w:val="6"/>
  </w:num>
  <w:num w:numId="14" w16cid:durableId="156961413">
    <w:abstractNumId w:val="8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zh-TW" w:vendorID="64" w:dllVersion="5" w:nlCheck="1" w:checkStyle="1"/>
  <w:activeWritingStyle w:appName="MSWord" w:lang="zh-TW" w:vendorID="64" w:dllVersion="0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proofState w:spelling="clean" w:grammar="clean"/>
  <w:defaultTabStop w:val="48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6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0wr0pscaxx5sesdfpve0wo0f9tafaarvp9&quot;&gt;My EndNote Library&lt;record-ids&gt;&lt;item&gt;1&lt;/item&gt;&lt;item&gt;3&lt;/item&gt;&lt;item&gt;9&lt;/item&gt;&lt;item&gt;13&lt;/item&gt;&lt;item&gt;19&lt;/item&gt;&lt;item&gt;20&lt;/item&gt;&lt;item&gt;21&lt;/item&gt;&lt;item&gt;22&lt;/item&gt;&lt;item&gt;23&lt;/item&gt;&lt;item&gt;24&lt;/item&gt;&lt;item&gt;26&lt;/item&gt;&lt;item&gt;27&lt;/item&gt;&lt;item&gt;28&lt;/item&gt;&lt;item&gt;30&lt;/item&gt;&lt;item&gt;32&lt;/item&gt;&lt;item&gt;33&lt;/item&gt;&lt;/record-ids&gt;&lt;/item&gt;&lt;/Libraries&gt;"/>
  </w:docVars>
  <w:rsids>
    <w:rsidRoot w:val="00564D35"/>
    <w:rsid w:val="0000007D"/>
    <w:rsid w:val="00000F00"/>
    <w:rsid w:val="00001477"/>
    <w:rsid w:val="00001EBF"/>
    <w:rsid w:val="000022D6"/>
    <w:rsid w:val="00002B67"/>
    <w:rsid w:val="000034FA"/>
    <w:rsid w:val="00003E95"/>
    <w:rsid w:val="00004ECA"/>
    <w:rsid w:val="00005269"/>
    <w:rsid w:val="000056E0"/>
    <w:rsid w:val="00006012"/>
    <w:rsid w:val="00007D44"/>
    <w:rsid w:val="000109B4"/>
    <w:rsid w:val="00011472"/>
    <w:rsid w:val="00011833"/>
    <w:rsid w:val="000119A6"/>
    <w:rsid w:val="00012972"/>
    <w:rsid w:val="00013198"/>
    <w:rsid w:val="000138D7"/>
    <w:rsid w:val="000139F3"/>
    <w:rsid w:val="000140EC"/>
    <w:rsid w:val="0001574B"/>
    <w:rsid w:val="00015924"/>
    <w:rsid w:val="00015B1F"/>
    <w:rsid w:val="00016228"/>
    <w:rsid w:val="000167C9"/>
    <w:rsid w:val="00017432"/>
    <w:rsid w:val="00017834"/>
    <w:rsid w:val="00017D0A"/>
    <w:rsid w:val="000201EC"/>
    <w:rsid w:val="00020E88"/>
    <w:rsid w:val="000213E1"/>
    <w:rsid w:val="00021B19"/>
    <w:rsid w:val="00021EA1"/>
    <w:rsid w:val="00021F65"/>
    <w:rsid w:val="00022118"/>
    <w:rsid w:val="00022563"/>
    <w:rsid w:val="00022A3A"/>
    <w:rsid w:val="00023F39"/>
    <w:rsid w:val="00024170"/>
    <w:rsid w:val="00024407"/>
    <w:rsid w:val="00024A8E"/>
    <w:rsid w:val="00024F45"/>
    <w:rsid w:val="0002521D"/>
    <w:rsid w:val="00025371"/>
    <w:rsid w:val="000257E6"/>
    <w:rsid w:val="0002744B"/>
    <w:rsid w:val="000306E7"/>
    <w:rsid w:val="000324E2"/>
    <w:rsid w:val="00032D80"/>
    <w:rsid w:val="00033156"/>
    <w:rsid w:val="00033C99"/>
    <w:rsid w:val="00034F61"/>
    <w:rsid w:val="0003524C"/>
    <w:rsid w:val="00036C14"/>
    <w:rsid w:val="00036CA7"/>
    <w:rsid w:val="000370C8"/>
    <w:rsid w:val="00037475"/>
    <w:rsid w:val="000379A3"/>
    <w:rsid w:val="00040DA8"/>
    <w:rsid w:val="00040F02"/>
    <w:rsid w:val="00041731"/>
    <w:rsid w:val="0004216C"/>
    <w:rsid w:val="00042279"/>
    <w:rsid w:val="00042BC3"/>
    <w:rsid w:val="00042E23"/>
    <w:rsid w:val="000434EB"/>
    <w:rsid w:val="00043554"/>
    <w:rsid w:val="00043905"/>
    <w:rsid w:val="0004448E"/>
    <w:rsid w:val="00044A59"/>
    <w:rsid w:val="00044AD2"/>
    <w:rsid w:val="00045058"/>
    <w:rsid w:val="000456FC"/>
    <w:rsid w:val="00046180"/>
    <w:rsid w:val="00046BE4"/>
    <w:rsid w:val="00046FE5"/>
    <w:rsid w:val="000476E9"/>
    <w:rsid w:val="000509D6"/>
    <w:rsid w:val="00050B23"/>
    <w:rsid w:val="00050CFE"/>
    <w:rsid w:val="0005131C"/>
    <w:rsid w:val="00051993"/>
    <w:rsid w:val="00053C27"/>
    <w:rsid w:val="0005528C"/>
    <w:rsid w:val="00055333"/>
    <w:rsid w:val="00055371"/>
    <w:rsid w:val="00055E49"/>
    <w:rsid w:val="00056578"/>
    <w:rsid w:val="000567BE"/>
    <w:rsid w:val="00056A23"/>
    <w:rsid w:val="00060557"/>
    <w:rsid w:val="00060A41"/>
    <w:rsid w:val="00060E7C"/>
    <w:rsid w:val="00061766"/>
    <w:rsid w:val="00061836"/>
    <w:rsid w:val="00062520"/>
    <w:rsid w:val="00062F2B"/>
    <w:rsid w:val="00063332"/>
    <w:rsid w:val="00063902"/>
    <w:rsid w:val="00064B33"/>
    <w:rsid w:val="00064F05"/>
    <w:rsid w:val="00064FBB"/>
    <w:rsid w:val="00065FE6"/>
    <w:rsid w:val="0006612E"/>
    <w:rsid w:val="00066680"/>
    <w:rsid w:val="00067282"/>
    <w:rsid w:val="00067367"/>
    <w:rsid w:val="000675C0"/>
    <w:rsid w:val="00067B05"/>
    <w:rsid w:val="00067EBD"/>
    <w:rsid w:val="00070279"/>
    <w:rsid w:val="0007093A"/>
    <w:rsid w:val="00071274"/>
    <w:rsid w:val="00071E75"/>
    <w:rsid w:val="000723D5"/>
    <w:rsid w:val="000725EA"/>
    <w:rsid w:val="00072B28"/>
    <w:rsid w:val="00073451"/>
    <w:rsid w:val="0007347D"/>
    <w:rsid w:val="00073F01"/>
    <w:rsid w:val="00074E12"/>
    <w:rsid w:val="0007632F"/>
    <w:rsid w:val="00077989"/>
    <w:rsid w:val="00077B36"/>
    <w:rsid w:val="00077D9F"/>
    <w:rsid w:val="000801B4"/>
    <w:rsid w:val="00080BF5"/>
    <w:rsid w:val="0008147B"/>
    <w:rsid w:val="00081A48"/>
    <w:rsid w:val="00082567"/>
    <w:rsid w:val="000834F1"/>
    <w:rsid w:val="000837BB"/>
    <w:rsid w:val="00084187"/>
    <w:rsid w:val="00084742"/>
    <w:rsid w:val="00084FC4"/>
    <w:rsid w:val="0008563E"/>
    <w:rsid w:val="000877E5"/>
    <w:rsid w:val="00087D64"/>
    <w:rsid w:val="0009027D"/>
    <w:rsid w:val="00090F7E"/>
    <w:rsid w:val="000912CD"/>
    <w:rsid w:val="000919B9"/>
    <w:rsid w:val="00092E85"/>
    <w:rsid w:val="0009341F"/>
    <w:rsid w:val="000938FE"/>
    <w:rsid w:val="00093A19"/>
    <w:rsid w:val="00093B26"/>
    <w:rsid w:val="000955BE"/>
    <w:rsid w:val="0009593B"/>
    <w:rsid w:val="0009642E"/>
    <w:rsid w:val="00096922"/>
    <w:rsid w:val="00096F08"/>
    <w:rsid w:val="00097040"/>
    <w:rsid w:val="000A02DD"/>
    <w:rsid w:val="000A0802"/>
    <w:rsid w:val="000A0B0B"/>
    <w:rsid w:val="000A0C90"/>
    <w:rsid w:val="000A0CD9"/>
    <w:rsid w:val="000A14AA"/>
    <w:rsid w:val="000A18B5"/>
    <w:rsid w:val="000A1A78"/>
    <w:rsid w:val="000A1B96"/>
    <w:rsid w:val="000A1FA3"/>
    <w:rsid w:val="000A3133"/>
    <w:rsid w:val="000A35A8"/>
    <w:rsid w:val="000A36CF"/>
    <w:rsid w:val="000A5117"/>
    <w:rsid w:val="000A5A47"/>
    <w:rsid w:val="000A5ADC"/>
    <w:rsid w:val="000A6021"/>
    <w:rsid w:val="000A64A8"/>
    <w:rsid w:val="000A7FCF"/>
    <w:rsid w:val="000B1184"/>
    <w:rsid w:val="000B2360"/>
    <w:rsid w:val="000B31FA"/>
    <w:rsid w:val="000B3D84"/>
    <w:rsid w:val="000B4902"/>
    <w:rsid w:val="000B4A6C"/>
    <w:rsid w:val="000B5BE9"/>
    <w:rsid w:val="000B61E4"/>
    <w:rsid w:val="000B631A"/>
    <w:rsid w:val="000B6DC7"/>
    <w:rsid w:val="000B792B"/>
    <w:rsid w:val="000B7E6B"/>
    <w:rsid w:val="000C2442"/>
    <w:rsid w:val="000C2D8F"/>
    <w:rsid w:val="000C2F2B"/>
    <w:rsid w:val="000C3B18"/>
    <w:rsid w:val="000C3C43"/>
    <w:rsid w:val="000C41D9"/>
    <w:rsid w:val="000C5686"/>
    <w:rsid w:val="000C59A4"/>
    <w:rsid w:val="000C75A0"/>
    <w:rsid w:val="000D04E5"/>
    <w:rsid w:val="000D08F5"/>
    <w:rsid w:val="000D0F86"/>
    <w:rsid w:val="000D1B2D"/>
    <w:rsid w:val="000D207F"/>
    <w:rsid w:val="000D26AA"/>
    <w:rsid w:val="000D2A35"/>
    <w:rsid w:val="000D3D57"/>
    <w:rsid w:val="000D4382"/>
    <w:rsid w:val="000D465F"/>
    <w:rsid w:val="000D481A"/>
    <w:rsid w:val="000D4D66"/>
    <w:rsid w:val="000D5A74"/>
    <w:rsid w:val="000D65DF"/>
    <w:rsid w:val="000D7F5B"/>
    <w:rsid w:val="000E071D"/>
    <w:rsid w:val="000E07D3"/>
    <w:rsid w:val="000E0ACD"/>
    <w:rsid w:val="000E1AB3"/>
    <w:rsid w:val="000E1B29"/>
    <w:rsid w:val="000E1F22"/>
    <w:rsid w:val="000E1FF7"/>
    <w:rsid w:val="000E24A1"/>
    <w:rsid w:val="000E401D"/>
    <w:rsid w:val="000E413D"/>
    <w:rsid w:val="000E4772"/>
    <w:rsid w:val="000E613E"/>
    <w:rsid w:val="000E6DA1"/>
    <w:rsid w:val="000E6DD2"/>
    <w:rsid w:val="000E6E6B"/>
    <w:rsid w:val="000E7AF0"/>
    <w:rsid w:val="000F05A5"/>
    <w:rsid w:val="000F0610"/>
    <w:rsid w:val="000F1B64"/>
    <w:rsid w:val="000F1B96"/>
    <w:rsid w:val="000F2E79"/>
    <w:rsid w:val="000F30EA"/>
    <w:rsid w:val="000F326D"/>
    <w:rsid w:val="000F3525"/>
    <w:rsid w:val="000F381B"/>
    <w:rsid w:val="000F3B53"/>
    <w:rsid w:val="000F4B69"/>
    <w:rsid w:val="000F4EA0"/>
    <w:rsid w:val="000F5229"/>
    <w:rsid w:val="000F5A0F"/>
    <w:rsid w:val="000F6F6F"/>
    <w:rsid w:val="001003FC"/>
    <w:rsid w:val="00100A9F"/>
    <w:rsid w:val="00100AD2"/>
    <w:rsid w:val="00100FC4"/>
    <w:rsid w:val="001022DB"/>
    <w:rsid w:val="00102381"/>
    <w:rsid w:val="001033E0"/>
    <w:rsid w:val="001045F0"/>
    <w:rsid w:val="00104B86"/>
    <w:rsid w:val="00104EC3"/>
    <w:rsid w:val="001050C7"/>
    <w:rsid w:val="00105251"/>
    <w:rsid w:val="001053D1"/>
    <w:rsid w:val="00105D55"/>
    <w:rsid w:val="0010637B"/>
    <w:rsid w:val="001063F0"/>
    <w:rsid w:val="001067EB"/>
    <w:rsid w:val="00106C0A"/>
    <w:rsid w:val="00107047"/>
    <w:rsid w:val="00107451"/>
    <w:rsid w:val="00107D0B"/>
    <w:rsid w:val="00110C81"/>
    <w:rsid w:val="00110FEE"/>
    <w:rsid w:val="00111E11"/>
    <w:rsid w:val="001123E7"/>
    <w:rsid w:val="00112616"/>
    <w:rsid w:val="0011336D"/>
    <w:rsid w:val="001134D8"/>
    <w:rsid w:val="001137C0"/>
    <w:rsid w:val="001156E2"/>
    <w:rsid w:val="001162CA"/>
    <w:rsid w:val="0011630C"/>
    <w:rsid w:val="00116B51"/>
    <w:rsid w:val="00116BB0"/>
    <w:rsid w:val="00116FAF"/>
    <w:rsid w:val="00117BEF"/>
    <w:rsid w:val="00120529"/>
    <w:rsid w:val="00120678"/>
    <w:rsid w:val="00121D0E"/>
    <w:rsid w:val="001224EE"/>
    <w:rsid w:val="00122C76"/>
    <w:rsid w:val="00123457"/>
    <w:rsid w:val="00126ADE"/>
    <w:rsid w:val="00126D11"/>
    <w:rsid w:val="00126D5D"/>
    <w:rsid w:val="001275D7"/>
    <w:rsid w:val="001301A5"/>
    <w:rsid w:val="001303D1"/>
    <w:rsid w:val="001308ED"/>
    <w:rsid w:val="00131392"/>
    <w:rsid w:val="00132291"/>
    <w:rsid w:val="00132F28"/>
    <w:rsid w:val="00133973"/>
    <w:rsid w:val="00133B6B"/>
    <w:rsid w:val="00133BB9"/>
    <w:rsid w:val="001341C0"/>
    <w:rsid w:val="00134387"/>
    <w:rsid w:val="00134EBD"/>
    <w:rsid w:val="00136595"/>
    <w:rsid w:val="00136F92"/>
    <w:rsid w:val="00137107"/>
    <w:rsid w:val="0013742F"/>
    <w:rsid w:val="001375F5"/>
    <w:rsid w:val="00137777"/>
    <w:rsid w:val="00137BE1"/>
    <w:rsid w:val="001403F0"/>
    <w:rsid w:val="001406CC"/>
    <w:rsid w:val="00140DD5"/>
    <w:rsid w:val="001411A9"/>
    <w:rsid w:val="00142616"/>
    <w:rsid w:val="001430F1"/>
    <w:rsid w:val="00143199"/>
    <w:rsid w:val="001431B7"/>
    <w:rsid w:val="001439FB"/>
    <w:rsid w:val="00143B3E"/>
    <w:rsid w:val="001449C2"/>
    <w:rsid w:val="00144F46"/>
    <w:rsid w:val="00145079"/>
    <w:rsid w:val="00145120"/>
    <w:rsid w:val="001451FD"/>
    <w:rsid w:val="001455F6"/>
    <w:rsid w:val="00145A93"/>
    <w:rsid w:val="00145BBA"/>
    <w:rsid w:val="0014682D"/>
    <w:rsid w:val="00147079"/>
    <w:rsid w:val="0014713E"/>
    <w:rsid w:val="00147417"/>
    <w:rsid w:val="001477EC"/>
    <w:rsid w:val="00147BCB"/>
    <w:rsid w:val="001506F3"/>
    <w:rsid w:val="00150EB5"/>
    <w:rsid w:val="00151E0B"/>
    <w:rsid w:val="00153AEA"/>
    <w:rsid w:val="00154590"/>
    <w:rsid w:val="00155EA3"/>
    <w:rsid w:val="001562BE"/>
    <w:rsid w:val="001565B9"/>
    <w:rsid w:val="00156E3B"/>
    <w:rsid w:val="001571D1"/>
    <w:rsid w:val="001609EE"/>
    <w:rsid w:val="00160DD2"/>
    <w:rsid w:val="0016260E"/>
    <w:rsid w:val="00164540"/>
    <w:rsid w:val="0016541A"/>
    <w:rsid w:val="001659D3"/>
    <w:rsid w:val="00166D23"/>
    <w:rsid w:val="00167362"/>
    <w:rsid w:val="0017040E"/>
    <w:rsid w:val="00170AA9"/>
    <w:rsid w:val="00171029"/>
    <w:rsid w:val="00171728"/>
    <w:rsid w:val="001719DA"/>
    <w:rsid w:val="00172351"/>
    <w:rsid w:val="001729F3"/>
    <w:rsid w:val="00173201"/>
    <w:rsid w:val="00173621"/>
    <w:rsid w:val="00173827"/>
    <w:rsid w:val="00173FED"/>
    <w:rsid w:val="00174188"/>
    <w:rsid w:val="001753C2"/>
    <w:rsid w:val="00175677"/>
    <w:rsid w:val="00175E0A"/>
    <w:rsid w:val="00176292"/>
    <w:rsid w:val="00176365"/>
    <w:rsid w:val="00176608"/>
    <w:rsid w:val="00176AC3"/>
    <w:rsid w:val="00176FF3"/>
    <w:rsid w:val="0017756D"/>
    <w:rsid w:val="00177D06"/>
    <w:rsid w:val="00177F96"/>
    <w:rsid w:val="0018065D"/>
    <w:rsid w:val="00180A54"/>
    <w:rsid w:val="001825E6"/>
    <w:rsid w:val="00182A8C"/>
    <w:rsid w:val="00183727"/>
    <w:rsid w:val="00184797"/>
    <w:rsid w:val="0018487D"/>
    <w:rsid w:val="0018493E"/>
    <w:rsid w:val="00184EB7"/>
    <w:rsid w:val="0018654D"/>
    <w:rsid w:val="00186C84"/>
    <w:rsid w:val="00187089"/>
    <w:rsid w:val="00187476"/>
    <w:rsid w:val="00187644"/>
    <w:rsid w:val="00190748"/>
    <w:rsid w:val="00190DC6"/>
    <w:rsid w:val="0019127E"/>
    <w:rsid w:val="00191427"/>
    <w:rsid w:val="00191DD9"/>
    <w:rsid w:val="00192230"/>
    <w:rsid w:val="00192866"/>
    <w:rsid w:val="00193050"/>
    <w:rsid w:val="001936A4"/>
    <w:rsid w:val="00193A97"/>
    <w:rsid w:val="00193F02"/>
    <w:rsid w:val="001944D7"/>
    <w:rsid w:val="00194ECA"/>
    <w:rsid w:val="001A0874"/>
    <w:rsid w:val="001A0FE8"/>
    <w:rsid w:val="001A2ED2"/>
    <w:rsid w:val="001A302B"/>
    <w:rsid w:val="001A341F"/>
    <w:rsid w:val="001A40AC"/>
    <w:rsid w:val="001A491D"/>
    <w:rsid w:val="001A5AA2"/>
    <w:rsid w:val="001A727E"/>
    <w:rsid w:val="001A7775"/>
    <w:rsid w:val="001B0702"/>
    <w:rsid w:val="001B0F26"/>
    <w:rsid w:val="001B0F71"/>
    <w:rsid w:val="001B12D6"/>
    <w:rsid w:val="001B1820"/>
    <w:rsid w:val="001B1F1E"/>
    <w:rsid w:val="001B2599"/>
    <w:rsid w:val="001B2E2E"/>
    <w:rsid w:val="001B360C"/>
    <w:rsid w:val="001B58DC"/>
    <w:rsid w:val="001B5DE0"/>
    <w:rsid w:val="001B689F"/>
    <w:rsid w:val="001B69F8"/>
    <w:rsid w:val="001B7199"/>
    <w:rsid w:val="001C047C"/>
    <w:rsid w:val="001C091D"/>
    <w:rsid w:val="001C0A5B"/>
    <w:rsid w:val="001C17A0"/>
    <w:rsid w:val="001C29F5"/>
    <w:rsid w:val="001C4F75"/>
    <w:rsid w:val="001C56B4"/>
    <w:rsid w:val="001C5B20"/>
    <w:rsid w:val="001C6CBA"/>
    <w:rsid w:val="001D0001"/>
    <w:rsid w:val="001D06ED"/>
    <w:rsid w:val="001D07FF"/>
    <w:rsid w:val="001D1B82"/>
    <w:rsid w:val="001D3DC1"/>
    <w:rsid w:val="001D4E35"/>
    <w:rsid w:val="001D5989"/>
    <w:rsid w:val="001D6C5C"/>
    <w:rsid w:val="001D726D"/>
    <w:rsid w:val="001D7583"/>
    <w:rsid w:val="001D761B"/>
    <w:rsid w:val="001D7713"/>
    <w:rsid w:val="001D7EE2"/>
    <w:rsid w:val="001E010D"/>
    <w:rsid w:val="001E053C"/>
    <w:rsid w:val="001E1B9F"/>
    <w:rsid w:val="001E24FF"/>
    <w:rsid w:val="001E2DC6"/>
    <w:rsid w:val="001E2DFB"/>
    <w:rsid w:val="001E3FD2"/>
    <w:rsid w:val="001E442E"/>
    <w:rsid w:val="001E4488"/>
    <w:rsid w:val="001E56D5"/>
    <w:rsid w:val="001E5B29"/>
    <w:rsid w:val="001E64BF"/>
    <w:rsid w:val="001E6565"/>
    <w:rsid w:val="001E67AF"/>
    <w:rsid w:val="001E6B0C"/>
    <w:rsid w:val="001E6BA7"/>
    <w:rsid w:val="001E7BC7"/>
    <w:rsid w:val="001F078F"/>
    <w:rsid w:val="001F085F"/>
    <w:rsid w:val="001F2DE2"/>
    <w:rsid w:val="001F4218"/>
    <w:rsid w:val="001F49B0"/>
    <w:rsid w:val="001F5B18"/>
    <w:rsid w:val="001F6A22"/>
    <w:rsid w:val="00200998"/>
    <w:rsid w:val="00200B5D"/>
    <w:rsid w:val="00202A7C"/>
    <w:rsid w:val="00202BA9"/>
    <w:rsid w:val="00204170"/>
    <w:rsid w:val="00204934"/>
    <w:rsid w:val="00204F39"/>
    <w:rsid w:val="002050D5"/>
    <w:rsid w:val="00205627"/>
    <w:rsid w:val="0020574E"/>
    <w:rsid w:val="00205EB1"/>
    <w:rsid w:val="00206245"/>
    <w:rsid w:val="002064D8"/>
    <w:rsid w:val="00206559"/>
    <w:rsid w:val="00207844"/>
    <w:rsid w:val="0020799F"/>
    <w:rsid w:val="00207EC5"/>
    <w:rsid w:val="002106BB"/>
    <w:rsid w:val="00210C0E"/>
    <w:rsid w:val="00210CD5"/>
    <w:rsid w:val="00211BD9"/>
    <w:rsid w:val="00211D06"/>
    <w:rsid w:val="00211D5C"/>
    <w:rsid w:val="00211E3A"/>
    <w:rsid w:val="002137DA"/>
    <w:rsid w:val="00213D41"/>
    <w:rsid w:val="0021412F"/>
    <w:rsid w:val="00214407"/>
    <w:rsid w:val="00215AF9"/>
    <w:rsid w:val="002162E6"/>
    <w:rsid w:val="00216399"/>
    <w:rsid w:val="0021710C"/>
    <w:rsid w:val="002177AE"/>
    <w:rsid w:val="0022041B"/>
    <w:rsid w:val="00220D1B"/>
    <w:rsid w:val="002219FF"/>
    <w:rsid w:val="00221AE9"/>
    <w:rsid w:val="002227CD"/>
    <w:rsid w:val="00222FE4"/>
    <w:rsid w:val="002237FD"/>
    <w:rsid w:val="002241C4"/>
    <w:rsid w:val="00224888"/>
    <w:rsid w:val="00225BD1"/>
    <w:rsid w:val="00226007"/>
    <w:rsid w:val="002260F8"/>
    <w:rsid w:val="002262DE"/>
    <w:rsid w:val="00226D21"/>
    <w:rsid w:val="00227458"/>
    <w:rsid w:val="002275AB"/>
    <w:rsid w:val="00227A2A"/>
    <w:rsid w:val="002312EC"/>
    <w:rsid w:val="002315E4"/>
    <w:rsid w:val="00231D1C"/>
    <w:rsid w:val="002321AE"/>
    <w:rsid w:val="00232A83"/>
    <w:rsid w:val="00232AF8"/>
    <w:rsid w:val="0023457E"/>
    <w:rsid w:val="00234753"/>
    <w:rsid w:val="002349F4"/>
    <w:rsid w:val="00234AE7"/>
    <w:rsid w:val="00234C25"/>
    <w:rsid w:val="0023510D"/>
    <w:rsid w:val="0023535B"/>
    <w:rsid w:val="002358DC"/>
    <w:rsid w:val="00236C79"/>
    <w:rsid w:val="002375DB"/>
    <w:rsid w:val="00240220"/>
    <w:rsid w:val="0024036E"/>
    <w:rsid w:val="0024089E"/>
    <w:rsid w:val="00241236"/>
    <w:rsid w:val="00241469"/>
    <w:rsid w:val="00241B2A"/>
    <w:rsid w:val="00241E87"/>
    <w:rsid w:val="002421E5"/>
    <w:rsid w:val="00242B4A"/>
    <w:rsid w:val="0024354E"/>
    <w:rsid w:val="00244265"/>
    <w:rsid w:val="00244A89"/>
    <w:rsid w:val="00244BF9"/>
    <w:rsid w:val="00245115"/>
    <w:rsid w:val="002465F3"/>
    <w:rsid w:val="00246CBC"/>
    <w:rsid w:val="0024700A"/>
    <w:rsid w:val="0024756D"/>
    <w:rsid w:val="0024762F"/>
    <w:rsid w:val="00250044"/>
    <w:rsid w:val="00250A9C"/>
    <w:rsid w:val="00251794"/>
    <w:rsid w:val="002519FA"/>
    <w:rsid w:val="002524E3"/>
    <w:rsid w:val="0025320D"/>
    <w:rsid w:val="00253950"/>
    <w:rsid w:val="00253EA3"/>
    <w:rsid w:val="002540FF"/>
    <w:rsid w:val="002547F8"/>
    <w:rsid w:val="00254E48"/>
    <w:rsid w:val="002551FD"/>
    <w:rsid w:val="00255223"/>
    <w:rsid w:val="002561B8"/>
    <w:rsid w:val="00256741"/>
    <w:rsid w:val="00257010"/>
    <w:rsid w:val="0025771B"/>
    <w:rsid w:val="00257F51"/>
    <w:rsid w:val="00260BA0"/>
    <w:rsid w:val="00260F3C"/>
    <w:rsid w:val="00261AF5"/>
    <w:rsid w:val="002623DE"/>
    <w:rsid w:val="00262CEE"/>
    <w:rsid w:val="0026349F"/>
    <w:rsid w:val="00263903"/>
    <w:rsid w:val="002646A1"/>
    <w:rsid w:val="00264AB7"/>
    <w:rsid w:val="00264C40"/>
    <w:rsid w:val="00264DCA"/>
    <w:rsid w:val="00265618"/>
    <w:rsid w:val="00265AC4"/>
    <w:rsid w:val="00265AFA"/>
    <w:rsid w:val="00266527"/>
    <w:rsid w:val="00267161"/>
    <w:rsid w:val="002679D7"/>
    <w:rsid w:val="00267D7C"/>
    <w:rsid w:val="00270396"/>
    <w:rsid w:val="00270540"/>
    <w:rsid w:val="00270843"/>
    <w:rsid w:val="00271CB6"/>
    <w:rsid w:val="002721C8"/>
    <w:rsid w:val="002743BB"/>
    <w:rsid w:val="00275604"/>
    <w:rsid w:val="0027575D"/>
    <w:rsid w:val="00276E6B"/>
    <w:rsid w:val="00277C6A"/>
    <w:rsid w:val="002805EA"/>
    <w:rsid w:val="00280D0D"/>
    <w:rsid w:val="00281314"/>
    <w:rsid w:val="002814EC"/>
    <w:rsid w:val="0028156B"/>
    <w:rsid w:val="00281E1D"/>
    <w:rsid w:val="00282BD6"/>
    <w:rsid w:val="0028321A"/>
    <w:rsid w:val="002832A1"/>
    <w:rsid w:val="00284773"/>
    <w:rsid w:val="00285707"/>
    <w:rsid w:val="0028645B"/>
    <w:rsid w:val="00286465"/>
    <w:rsid w:val="00287F69"/>
    <w:rsid w:val="002916F2"/>
    <w:rsid w:val="00292850"/>
    <w:rsid w:val="0029308A"/>
    <w:rsid w:val="00293675"/>
    <w:rsid w:val="00293711"/>
    <w:rsid w:val="00293B41"/>
    <w:rsid w:val="00294403"/>
    <w:rsid w:val="00294404"/>
    <w:rsid w:val="002946C0"/>
    <w:rsid w:val="002951AA"/>
    <w:rsid w:val="00296032"/>
    <w:rsid w:val="00296FE1"/>
    <w:rsid w:val="00297029"/>
    <w:rsid w:val="002972A5"/>
    <w:rsid w:val="00297856"/>
    <w:rsid w:val="00297D35"/>
    <w:rsid w:val="002A02FC"/>
    <w:rsid w:val="002A08C7"/>
    <w:rsid w:val="002A11C9"/>
    <w:rsid w:val="002A1E67"/>
    <w:rsid w:val="002A34E2"/>
    <w:rsid w:val="002A3980"/>
    <w:rsid w:val="002A3DBD"/>
    <w:rsid w:val="002A412D"/>
    <w:rsid w:val="002A41D9"/>
    <w:rsid w:val="002A4C22"/>
    <w:rsid w:val="002A4EF8"/>
    <w:rsid w:val="002A6452"/>
    <w:rsid w:val="002A66CC"/>
    <w:rsid w:val="002A7CE1"/>
    <w:rsid w:val="002A7D64"/>
    <w:rsid w:val="002B058F"/>
    <w:rsid w:val="002B0C99"/>
    <w:rsid w:val="002B0E98"/>
    <w:rsid w:val="002B1075"/>
    <w:rsid w:val="002B196A"/>
    <w:rsid w:val="002B34B0"/>
    <w:rsid w:val="002B37FC"/>
    <w:rsid w:val="002B3C3B"/>
    <w:rsid w:val="002B4A19"/>
    <w:rsid w:val="002B4ABB"/>
    <w:rsid w:val="002B4FB4"/>
    <w:rsid w:val="002B5732"/>
    <w:rsid w:val="002B5B0A"/>
    <w:rsid w:val="002B64C2"/>
    <w:rsid w:val="002B66A2"/>
    <w:rsid w:val="002B7A80"/>
    <w:rsid w:val="002C0C13"/>
    <w:rsid w:val="002C16FF"/>
    <w:rsid w:val="002C17ED"/>
    <w:rsid w:val="002C1894"/>
    <w:rsid w:val="002C29D8"/>
    <w:rsid w:val="002C2AC6"/>
    <w:rsid w:val="002C37E6"/>
    <w:rsid w:val="002C40D9"/>
    <w:rsid w:val="002C5053"/>
    <w:rsid w:val="002C52DC"/>
    <w:rsid w:val="002C5512"/>
    <w:rsid w:val="002C59ED"/>
    <w:rsid w:val="002C5E77"/>
    <w:rsid w:val="002C5EE5"/>
    <w:rsid w:val="002C667A"/>
    <w:rsid w:val="002C68E0"/>
    <w:rsid w:val="002C6A0E"/>
    <w:rsid w:val="002C6B26"/>
    <w:rsid w:val="002C7415"/>
    <w:rsid w:val="002C7418"/>
    <w:rsid w:val="002C7434"/>
    <w:rsid w:val="002C749B"/>
    <w:rsid w:val="002C7C2D"/>
    <w:rsid w:val="002C7EFB"/>
    <w:rsid w:val="002D042B"/>
    <w:rsid w:val="002D1F7D"/>
    <w:rsid w:val="002D2ACA"/>
    <w:rsid w:val="002D2E9D"/>
    <w:rsid w:val="002D329A"/>
    <w:rsid w:val="002D47A3"/>
    <w:rsid w:val="002D5B83"/>
    <w:rsid w:val="002D5C24"/>
    <w:rsid w:val="002D6B6A"/>
    <w:rsid w:val="002D7840"/>
    <w:rsid w:val="002E118C"/>
    <w:rsid w:val="002E16C8"/>
    <w:rsid w:val="002E2664"/>
    <w:rsid w:val="002E2D40"/>
    <w:rsid w:val="002E4E95"/>
    <w:rsid w:val="002E5D92"/>
    <w:rsid w:val="002E5DE4"/>
    <w:rsid w:val="002E6321"/>
    <w:rsid w:val="002E733A"/>
    <w:rsid w:val="002E76A6"/>
    <w:rsid w:val="002E77A7"/>
    <w:rsid w:val="002E7B95"/>
    <w:rsid w:val="002E7EEF"/>
    <w:rsid w:val="002F0148"/>
    <w:rsid w:val="002F135F"/>
    <w:rsid w:val="002F179F"/>
    <w:rsid w:val="002F2CB6"/>
    <w:rsid w:val="002F47ED"/>
    <w:rsid w:val="002F50E8"/>
    <w:rsid w:val="002F54E1"/>
    <w:rsid w:val="002F553C"/>
    <w:rsid w:val="002F632D"/>
    <w:rsid w:val="00301395"/>
    <w:rsid w:val="00303531"/>
    <w:rsid w:val="00304013"/>
    <w:rsid w:val="0030431F"/>
    <w:rsid w:val="0030478E"/>
    <w:rsid w:val="00304C0C"/>
    <w:rsid w:val="00305267"/>
    <w:rsid w:val="003058EA"/>
    <w:rsid w:val="0030732B"/>
    <w:rsid w:val="0030745F"/>
    <w:rsid w:val="003076EE"/>
    <w:rsid w:val="003102DE"/>
    <w:rsid w:val="00310EFC"/>
    <w:rsid w:val="003113C6"/>
    <w:rsid w:val="003117CA"/>
    <w:rsid w:val="00311AD5"/>
    <w:rsid w:val="00311DB5"/>
    <w:rsid w:val="00312536"/>
    <w:rsid w:val="003130B8"/>
    <w:rsid w:val="003133E0"/>
    <w:rsid w:val="00313BB2"/>
    <w:rsid w:val="00313DEB"/>
    <w:rsid w:val="003142D1"/>
    <w:rsid w:val="00314357"/>
    <w:rsid w:val="00314826"/>
    <w:rsid w:val="00314906"/>
    <w:rsid w:val="00315867"/>
    <w:rsid w:val="00315A16"/>
    <w:rsid w:val="0031617D"/>
    <w:rsid w:val="00316B5F"/>
    <w:rsid w:val="00316EE2"/>
    <w:rsid w:val="003208AE"/>
    <w:rsid w:val="00320BB6"/>
    <w:rsid w:val="0032124F"/>
    <w:rsid w:val="00321EB5"/>
    <w:rsid w:val="003224F9"/>
    <w:rsid w:val="003227EB"/>
    <w:rsid w:val="00322A32"/>
    <w:rsid w:val="00322DE0"/>
    <w:rsid w:val="0032310E"/>
    <w:rsid w:val="00324D39"/>
    <w:rsid w:val="00326010"/>
    <w:rsid w:val="0032659D"/>
    <w:rsid w:val="00326F30"/>
    <w:rsid w:val="00327B54"/>
    <w:rsid w:val="003304EB"/>
    <w:rsid w:val="00330854"/>
    <w:rsid w:val="00330F20"/>
    <w:rsid w:val="0033346D"/>
    <w:rsid w:val="0033402E"/>
    <w:rsid w:val="0033444B"/>
    <w:rsid w:val="0033456C"/>
    <w:rsid w:val="003355F3"/>
    <w:rsid w:val="00335A8E"/>
    <w:rsid w:val="00335ECD"/>
    <w:rsid w:val="00336408"/>
    <w:rsid w:val="00336710"/>
    <w:rsid w:val="0033674C"/>
    <w:rsid w:val="00336ABE"/>
    <w:rsid w:val="0033735F"/>
    <w:rsid w:val="00337C56"/>
    <w:rsid w:val="00341F3D"/>
    <w:rsid w:val="00342409"/>
    <w:rsid w:val="003426E0"/>
    <w:rsid w:val="00342A53"/>
    <w:rsid w:val="00343634"/>
    <w:rsid w:val="00343CC6"/>
    <w:rsid w:val="0034433F"/>
    <w:rsid w:val="00344466"/>
    <w:rsid w:val="00344596"/>
    <w:rsid w:val="00344675"/>
    <w:rsid w:val="00344860"/>
    <w:rsid w:val="003456D0"/>
    <w:rsid w:val="00345FC0"/>
    <w:rsid w:val="00346295"/>
    <w:rsid w:val="00346892"/>
    <w:rsid w:val="003476FD"/>
    <w:rsid w:val="00350AC4"/>
    <w:rsid w:val="0035163B"/>
    <w:rsid w:val="003517E2"/>
    <w:rsid w:val="003520C6"/>
    <w:rsid w:val="00352A7C"/>
    <w:rsid w:val="003534DE"/>
    <w:rsid w:val="0035403D"/>
    <w:rsid w:val="00354D44"/>
    <w:rsid w:val="003551A0"/>
    <w:rsid w:val="003552C0"/>
    <w:rsid w:val="00356288"/>
    <w:rsid w:val="00356678"/>
    <w:rsid w:val="00356D6E"/>
    <w:rsid w:val="00356D9D"/>
    <w:rsid w:val="0035704B"/>
    <w:rsid w:val="003575A6"/>
    <w:rsid w:val="00357F5D"/>
    <w:rsid w:val="003603C6"/>
    <w:rsid w:val="00360AD3"/>
    <w:rsid w:val="00361090"/>
    <w:rsid w:val="0036113D"/>
    <w:rsid w:val="003611DA"/>
    <w:rsid w:val="00361408"/>
    <w:rsid w:val="00361532"/>
    <w:rsid w:val="0036187E"/>
    <w:rsid w:val="00361893"/>
    <w:rsid w:val="00362D95"/>
    <w:rsid w:val="0036316C"/>
    <w:rsid w:val="00363224"/>
    <w:rsid w:val="003637C6"/>
    <w:rsid w:val="003640FB"/>
    <w:rsid w:val="00364325"/>
    <w:rsid w:val="00365F1E"/>
    <w:rsid w:val="00366B74"/>
    <w:rsid w:val="00366F1A"/>
    <w:rsid w:val="0036722D"/>
    <w:rsid w:val="0037249C"/>
    <w:rsid w:val="00373016"/>
    <w:rsid w:val="003734CC"/>
    <w:rsid w:val="0037372B"/>
    <w:rsid w:val="003744B4"/>
    <w:rsid w:val="00374607"/>
    <w:rsid w:val="003753DF"/>
    <w:rsid w:val="0037542C"/>
    <w:rsid w:val="00375C44"/>
    <w:rsid w:val="003763EC"/>
    <w:rsid w:val="00376592"/>
    <w:rsid w:val="00376E11"/>
    <w:rsid w:val="003773D3"/>
    <w:rsid w:val="00377AFA"/>
    <w:rsid w:val="00380900"/>
    <w:rsid w:val="00380E1E"/>
    <w:rsid w:val="00381A6D"/>
    <w:rsid w:val="003825AB"/>
    <w:rsid w:val="00382EB0"/>
    <w:rsid w:val="0038361B"/>
    <w:rsid w:val="00383A86"/>
    <w:rsid w:val="00384A4C"/>
    <w:rsid w:val="00384FF5"/>
    <w:rsid w:val="0038562B"/>
    <w:rsid w:val="00385E4B"/>
    <w:rsid w:val="00386091"/>
    <w:rsid w:val="003866B5"/>
    <w:rsid w:val="00386AA6"/>
    <w:rsid w:val="003870E8"/>
    <w:rsid w:val="00387D13"/>
    <w:rsid w:val="00390789"/>
    <w:rsid w:val="0039091D"/>
    <w:rsid w:val="003926E6"/>
    <w:rsid w:val="003930B5"/>
    <w:rsid w:val="003938A4"/>
    <w:rsid w:val="00393B56"/>
    <w:rsid w:val="003941D5"/>
    <w:rsid w:val="0039454E"/>
    <w:rsid w:val="00394D64"/>
    <w:rsid w:val="00395EC0"/>
    <w:rsid w:val="00396DFF"/>
    <w:rsid w:val="00397C04"/>
    <w:rsid w:val="00397F53"/>
    <w:rsid w:val="003A07E0"/>
    <w:rsid w:val="003A0F6D"/>
    <w:rsid w:val="003A225D"/>
    <w:rsid w:val="003A2C01"/>
    <w:rsid w:val="003A33FE"/>
    <w:rsid w:val="003A489F"/>
    <w:rsid w:val="003A4916"/>
    <w:rsid w:val="003A4B85"/>
    <w:rsid w:val="003A4BCB"/>
    <w:rsid w:val="003A541E"/>
    <w:rsid w:val="003A698C"/>
    <w:rsid w:val="003A6D5C"/>
    <w:rsid w:val="003B05B1"/>
    <w:rsid w:val="003B05C5"/>
    <w:rsid w:val="003B0A29"/>
    <w:rsid w:val="003B0A33"/>
    <w:rsid w:val="003B0A62"/>
    <w:rsid w:val="003B13CE"/>
    <w:rsid w:val="003B14D1"/>
    <w:rsid w:val="003B2457"/>
    <w:rsid w:val="003B2EF3"/>
    <w:rsid w:val="003B3F91"/>
    <w:rsid w:val="003B4AFE"/>
    <w:rsid w:val="003B6C0F"/>
    <w:rsid w:val="003B6F39"/>
    <w:rsid w:val="003B6FFC"/>
    <w:rsid w:val="003B740C"/>
    <w:rsid w:val="003B79B2"/>
    <w:rsid w:val="003C1217"/>
    <w:rsid w:val="003C1E03"/>
    <w:rsid w:val="003C2612"/>
    <w:rsid w:val="003C26A6"/>
    <w:rsid w:val="003C295C"/>
    <w:rsid w:val="003C3536"/>
    <w:rsid w:val="003C3647"/>
    <w:rsid w:val="003C54C8"/>
    <w:rsid w:val="003C5F34"/>
    <w:rsid w:val="003C622E"/>
    <w:rsid w:val="003C648D"/>
    <w:rsid w:val="003C66C6"/>
    <w:rsid w:val="003C6AA8"/>
    <w:rsid w:val="003C6B77"/>
    <w:rsid w:val="003C75E8"/>
    <w:rsid w:val="003C7825"/>
    <w:rsid w:val="003D015E"/>
    <w:rsid w:val="003D05DE"/>
    <w:rsid w:val="003D0717"/>
    <w:rsid w:val="003D0E8C"/>
    <w:rsid w:val="003D1933"/>
    <w:rsid w:val="003D2492"/>
    <w:rsid w:val="003D252C"/>
    <w:rsid w:val="003D324A"/>
    <w:rsid w:val="003D34A9"/>
    <w:rsid w:val="003D3E66"/>
    <w:rsid w:val="003D4420"/>
    <w:rsid w:val="003D4A52"/>
    <w:rsid w:val="003D50EA"/>
    <w:rsid w:val="003D5781"/>
    <w:rsid w:val="003D6272"/>
    <w:rsid w:val="003E05FB"/>
    <w:rsid w:val="003E14B7"/>
    <w:rsid w:val="003E14D2"/>
    <w:rsid w:val="003E17D7"/>
    <w:rsid w:val="003E29F6"/>
    <w:rsid w:val="003E3307"/>
    <w:rsid w:val="003E3627"/>
    <w:rsid w:val="003E4050"/>
    <w:rsid w:val="003E4089"/>
    <w:rsid w:val="003E49C3"/>
    <w:rsid w:val="003E5C2A"/>
    <w:rsid w:val="003E5CA4"/>
    <w:rsid w:val="003E5D8E"/>
    <w:rsid w:val="003E6107"/>
    <w:rsid w:val="003E65FC"/>
    <w:rsid w:val="003E7AB4"/>
    <w:rsid w:val="003F02F2"/>
    <w:rsid w:val="003F04AC"/>
    <w:rsid w:val="003F1246"/>
    <w:rsid w:val="003F1410"/>
    <w:rsid w:val="003F18F5"/>
    <w:rsid w:val="003F1A36"/>
    <w:rsid w:val="003F1E15"/>
    <w:rsid w:val="003F20A5"/>
    <w:rsid w:val="003F2DAC"/>
    <w:rsid w:val="003F2E9E"/>
    <w:rsid w:val="003F2F1A"/>
    <w:rsid w:val="003F34B7"/>
    <w:rsid w:val="003F366E"/>
    <w:rsid w:val="003F62C1"/>
    <w:rsid w:val="003F6B1B"/>
    <w:rsid w:val="0040070C"/>
    <w:rsid w:val="00400985"/>
    <w:rsid w:val="00400ACE"/>
    <w:rsid w:val="00400AD8"/>
    <w:rsid w:val="00401325"/>
    <w:rsid w:val="004018E2"/>
    <w:rsid w:val="00401A57"/>
    <w:rsid w:val="0040201E"/>
    <w:rsid w:val="0040253A"/>
    <w:rsid w:val="00402543"/>
    <w:rsid w:val="004028A6"/>
    <w:rsid w:val="0040357B"/>
    <w:rsid w:val="00403B94"/>
    <w:rsid w:val="00403C0C"/>
    <w:rsid w:val="004054AC"/>
    <w:rsid w:val="00405834"/>
    <w:rsid w:val="00406B21"/>
    <w:rsid w:val="0040716D"/>
    <w:rsid w:val="004079F5"/>
    <w:rsid w:val="00407EAD"/>
    <w:rsid w:val="004102C6"/>
    <w:rsid w:val="00410392"/>
    <w:rsid w:val="0041073E"/>
    <w:rsid w:val="004107D6"/>
    <w:rsid w:val="004107FF"/>
    <w:rsid w:val="00410F62"/>
    <w:rsid w:val="00411983"/>
    <w:rsid w:val="004122F7"/>
    <w:rsid w:val="004135B3"/>
    <w:rsid w:val="0041382D"/>
    <w:rsid w:val="00413C78"/>
    <w:rsid w:val="004149D1"/>
    <w:rsid w:val="00416A6F"/>
    <w:rsid w:val="00416F0C"/>
    <w:rsid w:val="004172E1"/>
    <w:rsid w:val="00417FD3"/>
    <w:rsid w:val="004204CD"/>
    <w:rsid w:val="00420BDA"/>
    <w:rsid w:val="00420BFD"/>
    <w:rsid w:val="00420EED"/>
    <w:rsid w:val="00421281"/>
    <w:rsid w:val="00423D60"/>
    <w:rsid w:val="00423F8A"/>
    <w:rsid w:val="00424625"/>
    <w:rsid w:val="004246E6"/>
    <w:rsid w:val="00424853"/>
    <w:rsid w:val="004249E1"/>
    <w:rsid w:val="00424AD9"/>
    <w:rsid w:val="00425D2E"/>
    <w:rsid w:val="00425DBC"/>
    <w:rsid w:val="00427016"/>
    <w:rsid w:val="00427852"/>
    <w:rsid w:val="00430428"/>
    <w:rsid w:val="004308AA"/>
    <w:rsid w:val="00430FCB"/>
    <w:rsid w:val="004312B2"/>
    <w:rsid w:val="00431BAF"/>
    <w:rsid w:val="004321B0"/>
    <w:rsid w:val="004323E6"/>
    <w:rsid w:val="00432E16"/>
    <w:rsid w:val="004333C3"/>
    <w:rsid w:val="00433666"/>
    <w:rsid w:val="0043377F"/>
    <w:rsid w:val="004339E5"/>
    <w:rsid w:val="004340DE"/>
    <w:rsid w:val="00434413"/>
    <w:rsid w:val="00435607"/>
    <w:rsid w:val="00436B46"/>
    <w:rsid w:val="004400E9"/>
    <w:rsid w:val="00440169"/>
    <w:rsid w:val="004404F8"/>
    <w:rsid w:val="00440BE4"/>
    <w:rsid w:val="00440E50"/>
    <w:rsid w:val="00442635"/>
    <w:rsid w:val="00442F6C"/>
    <w:rsid w:val="0044332A"/>
    <w:rsid w:val="0044417B"/>
    <w:rsid w:val="00445352"/>
    <w:rsid w:val="00445943"/>
    <w:rsid w:val="00445947"/>
    <w:rsid w:val="00446352"/>
    <w:rsid w:val="00446507"/>
    <w:rsid w:val="00446B53"/>
    <w:rsid w:val="00446CD5"/>
    <w:rsid w:val="00446FA1"/>
    <w:rsid w:val="0044725A"/>
    <w:rsid w:val="00447551"/>
    <w:rsid w:val="0044761E"/>
    <w:rsid w:val="00451EC0"/>
    <w:rsid w:val="00452235"/>
    <w:rsid w:val="0045510C"/>
    <w:rsid w:val="00455BD3"/>
    <w:rsid w:val="00457007"/>
    <w:rsid w:val="0045719F"/>
    <w:rsid w:val="0045721E"/>
    <w:rsid w:val="0045762F"/>
    <w:rsid w:val="004579F1"/>
    <w:rsid w:val="00457E8E"/>
    <w:rsid w:val="0046005F"/>
    <w:rsid w:val="00460436"/>
    <w:rsid w:val="00460E01"/>
    <w:rsid w:val="00461332"/>
    <w:rsid w:val="0046156F"/>
    <w:rsid w:val="0046203B"/>
    <w:rsid w:val="00463137"/>
    <w:rsid w:val="00463348"/>
    <w:rsid w:val="00463694"/>
    <w:rsid w:val="0046476D"/>
    <w:rsid w:val="00464A69"/>
    <w:rsid w:val="00464C43"/>
    <w:rsid w:val="004650F3"/>
    <w:rsid w:val="00465DE3"/>
    <w:rsid w:val="00466CA5"/>
    <w:rsid w:val="00467C90"/>
    <w:rsid w:val="00467E09"/>
    <w:rsid w:val="004703A1"/>
    <w:rsid w:val="004708D3"/>
    <w:rsid w:val="00470B1E"/>
    <w:rsid w:val="00470B78"/>
    <w:rsid w:val="0047126F"/>
    <w:rsid w:val="00471563"/>
    <w:rsid w:val="004717CE"/>
    <w:rsid w:val="0047224D"/>
    <w:rsid w:val="00472957"/>
    <w:rsid w:val="00472E8A"/>
    <w:rsid w:val="00473D84"/>
    <w:rsid w:val="0047454B"/>
    <w:rsid w:val="004752A4"/>
    <w:rsid w:val="004752B5"/>
    <w:rsid w:val="00477850"/>
    <w:rsid w:val="00477D54"/>
    <w:rsid w:val="00480BA7"/>
    <w:rsid w:val="00480DA6"/>
    <w:rsid w:val="00480DB3"/>
    <w:rsid w:val="00481367"/>
    <w:rsid w:val="004815F1"/>
    <w:rsid w:val="00481B5A"/>
    <w:rsid w:val="00481E44"/>
    <w:rsid w:val="00483C33"/>
    <w:rsid w:val="00484139"/>
    <w:rsid w:val="00484385"/>
    <w:rsid w:val="00484B22"/>
    <w:rsid w:val="00485DAF"/>
    <w:rsid w:val="0048629F"/>
    <w:rsid w:val="00486D57"/>
    <w:rsid w:val="00487284"/>
    <w:rsid w:val="0049001D"/>
    <w:rsid w:val="004904EC"/>
    <w:rsid w:val="00490CAD"/>
    <w:rsid w:val="00490FAC"/>
    <w:rsid w:val="00491042"/>
    <w:rsid w:val="00491440"/>
    <w:rsid w:val="00492037"/>
    <w:rsid w:val="0049290F"/>
    <w:rsid w:val="00492D1A"/>
    <w:rsid w:val="00493521"/>
    <w:rsid w:val="004936AE"/>
    <w:rsid w:val="00494E2E"/>
    <w:rsid w:val="004952B3"/>
    <w:rsid w:val="004957F8"/>
    <w:rsid w:val="00496841"/>
    <w:rsid w:val="00497258"/>
    <w:rsid w:val="00497C13"/>
    <w:rsid w:val="004A1572"/>
    <w:rsid w:val="004A1C7C"/>
    <w:rsid w:val="004A2333"/>
    <w:rsid w:val="004A3ED9"/>
    <w:rsid w:val="004A47E3"/>
    <w:rsid w:val="004A5506"/>
    <w:rsid w:val="004A5814"/>
    <w:rsid w:val="004A5DF6"/>
    <w:rsid w:val="004A678A"/>
    <w:rsid w:val="004A6AF7"/>
    <w:rsid w:val="004A6E58"/>
    <w:rsid w:val="004A7518"/>
    <w:rsid w:val="004A7AEE"/>
    <w:rsid w:val="004A7CB6"/>
    <w:rsid w:val="004B108C"/>
    <w:rsid w:val="004B1638"/>
    <w:rsid w:val="004B23B9"/>
    <w:rsid w:val="004B2ED1"/>
    <w:rsid w:val="004B33B2"/>
    <w:rsid w:val="004B452F"/>
    <w:rsid w:val="004B463E"/>
    <w:rsid w:val="004B4CE8"/>
    <w:rsid w:val="004B4E50"/>
    <w:rsid w:val="004B60BF"/>
    <w:rsid w:val="004B6944"/>
    <w:rsid w:val="004B6E08"/>
    <w:rsid w:val="004B7336"/>
    <w:rsid w:val="004B7C3B"/>
    <w:rsid w:val="004C01BD"/>
    <w:rsid w:val="004C0835"/>
    <w:rsid w:val="004C0CDD"/>
    <w:rsid w:val="004C3A8C"/>
    <w:rsid w:val="004C4467"/>
    <w:rsid w:val="004C46E1"/>
    <w:rsid w:val="004C5FE4"/>
    <w:rsid w:val="004C6131"/>
    <w:rsid w:val="004C6239"/>
    <w:rsid w:val="004C6AC9"/>
    <w:rsid w:val="004C6E21"/>
    <w:rsid w:val="004C7DA6"/>
    <w:rsid w:val="004D036D"/>
    <w:rsid w:val="004D03E3"/>
    <w:rsid w:val="004D0BA9"/>
    <w:rsid w:val="004D0F6B"/>
    <w:rsid w:val="004D2493"/>
    <w:rsid w:val="004D2683"/>
    <w:rsid w:val="004D2714"/>
    <w:rsid w:val="004D3AE4"/>
    <w:rsid w:val="004D3F60"/>
    <w:rsid w:val="004D4CCD"/>
    <w:rsid w:val="004D5A90"/>
    <w:rsid w:val="004D6182"/>
    <w:rsid w:val="004D68FA"/>
    <w:rsid w:val="004D6E51"/>
    <w:rsid w:val="004E2860"/>
    <w:rsid w:val="004E316A"/>
    <w:rsid w:val="004E3847"/>
    <w:rsid w:val="004E402A"/>
    <w:rsid w:val="004E6642"/>
    <w:rsid w:val="004E7744"/>
    <w:rsid w:val="004E7C02"/>
    <w:rsid w:val="004E7C77"/>
    <w:rsid w:val="004F0263"/>
    <w:rsid w:val="004F0466"/>
    <w:rsid w:val="004F0502"/>
    <w:rsid w:val="004F1133"/>
    <w:rsid w:val="004F1147"/>
    <w:rsid w:val="004F1181"/>
    <w:rsid w:val="004F12F2"/>
    <w:rsid w:val="004F13D3"/>
    <w:rsid w:val="004F2A89"/>
    <w:rsid w:val="004F2AC6"/>
    <w:rsid w:val="004F31FE"/>
    <w:rsid w:val="004F3558"/>
    <w:rsid w:val="004F3687"/>
    <w:rsid w:val="004F6C04"/>
    <w:rsid w:val="005004D5"/>
    <w:rsid w:val="005005DE"/>
    <w:rsid w:val="0050295D"/>
    <w:rsid w:val="00503342"/>
    <w:rsid w:val="0050466B"/>
    <w:rsid w:val="005051E7"/>
    <w:rsid w:val="00505F11"/>
    <w:rsid w:val="00506490"/>
    <w:rsid w:val="00506786"/>
    <w:rsid w:val="00506D61"/>
    <w:rsid w:val="00506F22"/>
    <w:rsid w:val="00507167"/>
    <w:rsid w:val="00507397"/>
    <w:rsid w:val="00507665"/>
    <w:rsid w:val="00507FE4"/>
    <w:rsid w:val="005101DC"/>
    <w:rsid w:val="005117DF"/>
    <w:rsid w:val="00512F3E"/>
    <w:rsid w:val="00513163"/>
    <w:rsid w:val="00513339"/>
    <w:rsid w:val="00514994"/>
    <w:rsid w:val="00515F5C"/>
    <w:rsid w:val="00516272"/>
    <w:rsid w:val="005162D9"/>
    <w:rsid w:val="005168AA"/>
    <w:rsid w:val="00516962"/>
    <w:rsid w:val="00516EF2"/>
    <w:rsid w:val="00517C5D"/>
    <w:rsid w:val="0052053D"/>
    <w:rsid w:val="00520681"/>
    <w:rsid w:val="005207E5"/>
    <w:rsid w:val="00520C7B"/>
    <w:rsid w:val="0052114E"/>
    <w:rsid w:val="00521A56"/>
    <w:rsid w:val="00521D2B"/>
    <w:rsid w:val="00523820"/>
    <w:rsid w:val="0052388E"/>
    <w:rsid w:val="00523C2C"/>
    <w:rsid w:val="00523DA2"/>
    <w:rsid w:val="00523EA3"/>
    <w:rsid w:val="00524889"/>
    <w:rsid w:val="00526EBF"/>
    <w:rsid w:val="0052701D"/>
    <w:rsid w:val="005308BC"/>
    <w:rsid w:val="0053106D"/>
    <w:rsid w:val="00531476"/>
    <w:rsid w:val="00531C78"/>
    <w:rsid w:val="0053230F"/>
    <w:rsid w:val="005325BC"/>
    <w:rsid w:val="005326E8"/>
    <w:rsid w:val="00532EE2"/>
    <w:rsid w:val="00533CE5"/>
    <w:rsid w:val="00533EF2"/>
    <w:rsid w:val="005357BC"/>
    <w:rsid w:val="00535E6A"/>
    <w:rsid w:val="00536689"/>
    <w:rsid w:val="005367FA"/>
    <w:rsid w:val="00536C41"/>
    <w:rsid w:val="00540519"/>
    <w:rsid w:val="00541BF3"/>
    <w:rsid w:val="00542DE3"/>
    <w:rsid w:val="00542E79"/>
    <w:rsid w:val="00542F2C"/>
    <w:rsid w:val="00543586"/>
    <w:rsid w:val="00543859"/>
    <w:rsid w:val="00543ECE"/>
    <w:rsid w:val="0054404C"/>
    <w:rsid w:val="0054424A"/>
    <w:rsid w:val="0054487C"/>
    <w:rsid w:val="00544C2F"/>
    <w:rsid w:val="00545521"/>
    <w:rsid w:val="0054553A"/>
    <w:rsid w:val="00546149"/>
    <w:rsid w:val="00546CA7"/>
    <w:rsid w:val="0054752D"/>
    <w:rsid w:val="00547CC1"/>
    <w:rsid w:val="00547E8E"/>
    <w:rsid w:val="00547F4A"/>
    <w:rsid w:val="00550328"/>
    <w:rsid w:val="005504A7"/>
    <w:rsid w:val="005505C9"/>
    <w:rsid w:val="00550DC4"/>
    <w:rsid w:val="00553466"/>
    <w:rsid w:val="005536EC"/>
    <w:rsid w:val="00553AB4"/>
    <w:rsid w:val="005551DD"/>
    <w:rsid w:val="00555229"/>
    <w:rsid w:val="0055592A"/>
    <w:rsid w:val="0055663A"/>
    <w:rsid w:val="00556A65"/>
    <w:rsid w:val="00556D36"/>
    <w:rsid w:val="00557837"/>
    <w:rsid w:val="00561889"/>
    <w:rsid w:val="0056190E"/>
    <w:rsid w:val="00561F7C"/>
    <w:rsid w:val="005633B6"/>
    <w:rsid w:val="00564D35"/>
    <w:rsid w:val="0056547A"/>
    <w:rsid w:val="00565DC8"/>
    <w:rsid w:val="0056638D"/>
    <w:rsid w:val="0056651C"/>
    <w:rsid w:val="00566AAB"/>
    <w:rsid w:val="00566FF6"/>
    <w:rsid w:val="0056787B"/>
    <w:rsid w:val="00570602"/>
    <w:rsid w:val="00570E77"/>
    <w:rsid w:val="00572540"/>
    <w:rsid w:val="00573503"/>
    <w:rsid w:val="00573522"/>
    <w:rsid w:val="0057385E"/>
    <w:rsid w:val="00573AD5"/>
    <w:rsid w:val="00573CE5"/>
    <w:rsid w:val="00573DBC"/>
    <w:rsid w:val="00574239"/>
    <w:rsid w:val="005743D2"/>
    <w:rsid w:val="00574D4E"/>
    <w:rsid w:val="005751C9"/>
    <w:rsid w:val="00575DBF"/>
    <w:rsid w:val="0057713B"/>
    <w:rsid w:val="00577364"/>
    <w:rsid w:val="00577A0C"/>
    <w:rsid w:val="005802DD"/>
    <w:rsid w:val="00582360"/>
    <w:rsid w:val="00582D8C"/>
    <w:rsid w:val="00582DF4"/>
    <w:rsid w:val="0058321A"/>
    <w:rsid w:val="00583F8A"/>
    <w:rsid w:val="005846DC"/>
    <w:rsid w:val="00584CAB"/>
    <w:rsid w:val="00584E79"/>
    <w:rsid w:val="00585A5B"/>
    <w:rsid w:val="00587619"/>
    <w:rsid w:val="00590AC0"/>
    <w:rsid w:val="00590D9F"/>
    <w:rsid w:val="00591592"/>
    <w:rsid w:val="005924F9"/>
    <w:rsid w:val="0059262F"/>
    <w:rsid w:val="00593DA4"/>
    <w:rsid w:val="00594C4F"/>
    <w:rsid w:val="00594D0E"/>
    <w:rsid w:val="0059553E"/>
    <w:rsid w:val="00595E4A"/>
    <w:rsid w:val="00595FE0"/>
    <w:rsid w:val="00596043"/>
    <w:rsid w:val="00596B35"/>
    <w:rsid w:val="00596E00"/>
    <w:rsid w:val="005977FD"/>
    <w:rsid w:val="00597BDD"/>
    <w:rsid w:val="005A0130"/>
    <w:rsid w:val="005A0282"/>
    <w:rsid w:val="005A0676"/>
    <w:rsid w:val="005A12F3"/>
    <w:rsid w:val="005A15C8"/>
    <w:rsid w:val="005A1A19"/>
    <w:rsid w:val="005A26DB"/>
    <w:rsid w:val="005A280A"/>
    <w:rsid w:val="005A3565"/>
    <w:rsid w:val="005A4786"/>
    <w:rsid w:val="005A4857"/>
    <w:rsid w:val="005A48E8"/>
    <w:rsid w:val="005A4978"/>
    <w:rsid w:val="005A51E3"/>
    <w:rsid w:val="005A5B2A"/>
    <w:rsid w:val="005A6AE2"/>
    <w:rsid w:val="005A7162"/>
    <w:rsid w:val="005A71CB"/>
    <w:rsid w:val="005A7B83"/>
    <w:rsid w:val="005B16C7"/>
    <w:rsid w:val="005B1CDA"/>
    <w:rsid w:val="005B20C3"/>
    <w:rsid w:val="005B2858"/>
    <w:rsid w:val="005B2B47"/>
    <w:rsid w:val="005B3423"/>
    <w:rsid w:val="005B50AC"/>
    <w:rsid w:val="005B5F9E"/>
    <w:rsid w:val="005B674E"/>
    <w:rsid w:val="005B67AA"/>
    <w:rsid w:val="005C059B"/>
    <w:rsid w:val="005C05BF"/>
    <w:rsid w:val="005C0C1E"/>
    <w:rsid w:val="005C19B4"/>
    <w:rsid w:val="005C2A3E"/>
    <w:rsid w:val="005C33C7"/>
    <w:rsid w:val="005C386F"/>
    <w:rsid w:val="005C42FF"/>
    <w:rsid w:val="005C59E5"/>
    <w:rsid w:val="005C5C04"/>
    <w:rsid w:val="005C5EDC"/>
    <w:rsid w:val="005C63E6"/>
    <w:rsid w:val="005C6497"/>
    <w:rsid w:val="005C6FC6"/>
    <w:rsid w:val="005C7AB9"/>
    <w:rsid w:val="005D02F8"/>
    <w:rsid w:val="005D079F"/>
    <w:rsid w:val="005D0C0B"/>
    <w:rsid w:val="005D0D22"/>
    <w:rsid w:val="005D13DB"/>
    <w:rsid w:val="005D1F3E"/>
    <w:rsid w:val="005D264E"/>
    <w:rsid w:val="005D377F"/>
    <w:rsid w:val="005D41A3"/>
    <w:rsid w:val="005D48C8"/>
    <w:rsid w:val="005D5162"/>
    <w:rsid w:val="005D5421"/>
    <w:rsid w:val="005D596A"/>
    <w:rsid w:val="005D5A75"/>
    <w:rsid w:val="005D5FCA"/>
    <w:rsid w:val="005D64CA"/>
    <w:rsid w:val="005D78EB"/>
    <w:rsid w:val="005D7DBB"/>
    <w:rsid w:val="005E0473"/>
    <w:rsid w:val="005E0C64"/>
    <w:rsid w:val="005E0EC2"/>
    <w:rsid w:val="005E0F00"/>
    <w:rsid w:val="005E110D"/>
    <w:rsid w:val="005E1C1D"/>
    <w:rsid w:val="005E23D8"/>
    <w:rsid w:val="005E287F"/>
    <w:rsid w:val="005E361F"/>
    <w:rsid w:val="005E383E"/>
    <w:rsid w:val="005E408B"/>
    <w:rsid w:val="005E51C0"/>
    <w:rsid w:val="005E569E"/>
    <w:rsid w:val="005E5F0D"/>
    <w:rsid w:val="005E6825"/>
    <w:rsid w:val="005E6971"/>
    <w:rsid w:val="005E77FA"/>
    <w:rsid w:val="005E78BA"/>
    <w:rsid w:val="005E7D6A"/>
    <w:rsid w:val="005F02B2"/>
    <w:rsid w:val="005F1F0B"/>
    <w:rsid w:val="005F2DE3"/>
    <w:rsid w:val="005F3C13"/>
    <w:rsid w:val="005F4A60"/>
    <w:rsid w:val="005F4FD2"/>
    <w:rsid w:val="005F5523"/>
    <w:rsid w:val="005F59C7"/>
    <w:rsid w:val="005F6280"/>
    <w:rsid w:val="005F62C3"/>
    <w:rsid w:val="005F6D2D"/>
    <w:rsid w:val="005F734D"/>
    <w:rsid w:val="005F782D"/>
    <w:rsid w:val="005F78F2"/>
    <w:rsid w:val="00600EBE"/>
    <w:rsid w:val="00600F3C"/>
    <w:rsid w:val="00601CE5"/>
    <w:rsid w:val="006021B8"/>
    <w:rsid w:val="00602396"/>
    <w:rsid w:val="0060474D"/>
    <w:rsid w:val="00604B7A"/>
    <w:rsid w:val="00604B7C"/>
    <w:rsid w:val="00604BEC"/>
    <w:rsid w:val="006054B4"/>
    <w:rsid w:val="0060594F"/>
    <w:rsid w:val="00606BE8"/>
    <w:rsid w:val="00607244"/>
    <w:rsid w:val="0060727F"/>
    <w:rsid w:val="0061019E"/>
    <w:rsid w:val="00610932"/>
    <w:rsid w:val="00612FB0"/>
    <w:rsid w:val="006134B2"/>
    <w:rsid w:val="006136C8"/>
    <w:rsid w:val="00613A8C"/>
    <w:rsid w:val="00614DE0"/>
    <w:rsid w:val="00615240"/>
    <w:rsid w:val="00615A07"/>
    <w:rsid w:val="00616033"/>
    <w:rsid w:val="00616036"/>
    <w:rsid w:val="00616400"/>
    <w:rsid w:val="00616D6B"/>
    <w:rsid w:val="0061758A"/>
    <w:rsid w:val="00617CBC"/>
    <w:rsid w:val="00620626"/>
    <w:rsid w:val="00620D83"/>
    <w:rsid w:val="00621643"/>
    <w:rsid w:val="00622B26"/>
    <w:rsid w:val="00622EC8"/>
    <w:rsid w:val="0062308B"/>
    <w:rsid w:val="00624312"/>
    <w:rsid w:val="006246DF"/>
    <w:rsid w:val="00624B3D"/>
    <w:rsid w:val="00624D70"/>
    <w:rsid w:val="006251F9"/>
    <w:rsid w:val="006254CA"/>
    <w:rsid w:val="00625B1D"/>
    <w:rsid w:val="00625F22"/>
    <w:rsid w:val="0062628D"/>
    <w:rsid w:val="00630018"/>
    <w:rsid w:val="006302A3"/>
    <w:rsid w:val="00631309"/>
    <w:rsid w:val="00631318"/>
    <w:rsid w:val="00631895"/>
    <w:rsid w:val="00631935"/>
    <w:rsid w:val="00632371"/>
    <w:rsid w:val="00634471"/>
    <w:rsid w:val="006347D7"/>
    <w:rsid w:val="0063482D"/>
    <w:rsid w:val="00635322"/>
    <w:rsid w:val="00636962"/>
    <w:rsid w:val="00636FBF"/>
    <w:rsid w:val="0064061D"/>
    <w:rsid w:val="006407E0"/>
    <w:rsid w:val="0064132A"/>
    <w:rsid w:val="006416E8"/>
    <w:rsid w:val="00641D2B"/>
    <w:rsid w:val="006427F8"/>
    <w:rsid w:val="00642821"/>
    <w:rsid w:val="006434DF"/>
    <w:rsid w:val="00643642"/>
    <w:rsid w:val="006437B7"/>
    <w:rsid w:val="00644362"/>
    <w:rsid w:val="006447A4"/>
    <w:rsid w:val="0064521D"/>
    <w:rsid w:val="00646B2C"/>
    <w:rsid w:val="00646BAA"/>
    <w:rsid w:val="006477DB"/>
    <w:rsid w:val="00647FA3"/>
    <w:rsid w:val="006508A3"/>
    <w:rsid w:val="00651EBB"/>
    <w:rsid w:val="00652561"/>
    <w:rsid w:val="0065275C"/>
    <w:rsid w:val="00655070"/>
    <w:rsid w:val="00655C95"/>
    <w:rsid w:val="006564E0"/>
    <w:rsid w:val="00660019"/>
    <w:rsid w:val="006620FF"/>
    <w:rsid w:val="00662359"/>
    <w:rsid w:val="00662894"/>
    <w:rsid w:val="006628D7"/>
    <w:rsid w:val="00662C0A"/>
    <w:rsid w:val="00662C5E"/>
    <w:rsid w:val="00662D5D"/>
    <w:rsid w:val="00662F72"/>
    <w:rsid w:val="006631ED"/>
    <w:rsid w:val="006639A4"/>
    <w:rsid w:val="00663AAD"/>
    <w:rsid w:val="0066454B"/>
    <w:rsid w:val="006647BC"/>
    <w:rsid w:val="00665675"/>
    <w:rsid w:val="00665F68"/>
    <w:rsid w:val="00666BC6"/>
    <w:rsid w:val="00666BFB"/>
    <w:rsid w:val="00666F88"/>
    <w:rsid w:val="006679D4"/>
    <w:rsid w:val="00667A0B"/>
    <w:rsid w:val="00670462"/>
    <w:rsid w:val="00670B24"/>
    <w:rsid w:val="00671774"/>
    <w:rsid w:val="006718A1"/>
    <w:rsid w:val="00671CB2"/>
    <w:rsid w:val="00674209"/>
    <w:rsid w:val="00674695"/>
    <w:rsid w:val="00675212"/>
    <w:rsid w:val="0067523A"/>
    <w:rsid w:val="0067554C"/>
    <w:rsid w:val="00675A50"/>
    <w:rsid w:val="00676AAC"/>
    <w:rsid w:val="00677A6B"/>
    <w:rsid w:val="00680A30"/>
    <w:rsid w:val="00681A13"/>
    <w:rsid w:val="00682289"/>
    <w:rsid w:val="00682574"/>
    <w:rsid w:val="00683427"/>
    <w:rsid w:val="0068350B"/>
    <w:rsid w:val="00683DC4"/>
    <w:rsid w:val="0068458F"/>
    <w:rsid w:val="00685651"/>
    <w:rsid w:val="006870C8"/>
    <w:rsid w:val="00687276"/>
    <w:rsid w:val="00687529"/>
    <w:rsid w:val="006876B6"/>
    <w:rsid w:val="0068796D"/>
    <w:rsid w:val="006901A7"/>
    <w:rsid w:val="00690200"/>
    <w:rsid w:val="0069051A"/>
    <w:rsid w:val="006907D5"/>
    <w:rsid w:val="00691170"/>
    <w:rsid w:val="00691172"/>
    <w:rsid w:val="00691386"/>
    <w:rsid w:val="006916C9"/>
    <w:rsid w:val="00691871"/>
    <w:rsid w:val="00691FE0"/>
    <w:rsid w:val="0069251A"/>
    <w:rsid w:val="006927F6"/>
    <w:rsid w:val="00693791"/>
    <w:rsid w:val="00693EE4"/>
    <w:rsid w:val="0069446D"/>
    <w:rsid w:val="00695803"/>
    <w:rsid w:val="00695862"/>
    <w:rsid w:val="006959E9"/>
    <w:rsid w:val="006959F7"/>
    <w:rsid w:val="00695C8D"/>
    <w:rsid w:val="006A01FE"/>
    <w:rsid w:val="006A0C8B"/>
    <w:rsid w:val="006A1480"/>
    <w:rsid w:val="006A156D"/>
    <w:rsid w:val="006A1616"/>
    <w:rsid w:val="006A1B6C"/>
    <w:rsid w:val="006A1B87"/>
    <w:rsid w:val="006A25DA"/>
    <w:rsid w:val="006A35F9"/>
    <w:rsid w:val="006A3959"/>
    <w:rsid w:val="006A3BD0"/>
    <w:rsid w:val="006A3CC2"/>
    <w:rsid w:val="006A4A7B"/>
    <w:rsid w:val="006A4CC2"/>
    <w:rsid w:val="006A4DCF"/>
    <w:rsid w:val="006A5131"/>
    <w:rsid w:val="006A5BE2"/>
    <w:rsid w:val="006A743C"/>
    <w:rsid w:val="006B123D"/>
    <w:rsid w:val="006B2267"/>
    <w:rsid w:val="006B22CD"/>
    <w:rsid w:val="006B2306"/>
    <w:rsid w:val="006B32F4"/>
    <w:rsid w:val="006B356E"/>
    <w:rsid w:val="006B3FB7"/>
    <w:rsid w:val="006B4A1D"/>
    <w:rsid w:val="006B56D5"/>
    <w:rsid w:val="006B5BAA"/>
    <w:rsid w:val="006C0587"/>
    <w:rsid w:val="006C0610"/>
    <w:rsid w:val="006C0797"/>
    <w:rsid w:val="006C13E4"/>
    <w:rsid w:val="006C207C"/>
    <w:rsid w:val="006C20E6"/>
    <w:rsid w:val="006C210A"/>
    <w:rsid w:val="006C249A"/>
    <w:rsid w:val="006C2580"/>
    <w:rsid w:val="006C2B90"/>
    <w:rsid w:val="006C330A"/>
    <w:rsid w:val="006C3AB7"/>
    <w:rsid w:val="006C4D50"/>
    <w:rsid w:val="006C4E97"/>
    <w:rsid w:val="006C5362"/>
    <w:rsid w:val="006C6571"/>
    <w:rsid w:val="006D104D"/>
    <w:rsid w:val="006D2408"/>
    <w:rsid w:val="006D2C10"/>
    <w:rsid w:val="006D33DE"/>
    <w:rsid w:val="006D36B2"/>
    <w:rsid w:val="006D38A5"/>
    <w:rsid w:val="006D3B1D"/>
    <w:rsid w:val="006D529F"/>
    <w:rsid w:val="006D56A9"/>
    <w:rsid w:val="006D596B"/>
    <w:rsid w:val="006D599C"/>
    <w:rsid w:val="006D5A2F"/>
    <w:rsid w:val="006D5BD8"/>
    <w:rsid w:val="006D6428"/>
    <w:rsid w:val="006D6668"/>
    <w:rsid w:val="006D66A2"/>
    <w:rsid w:val="006D6882"/>
    <w:rsid w:val="006D70D8"/>
    <w:rsid w:val="006D7B3C"/>
    <w:rsid w:val="006E0656"/>
    <w:rsid w:val="006E0B10"/>
    <w:rsid w:val="006E1010"/>
    <w:rsid w:val="006E13EE"/>
    <w:rsid w:val="006E19C1"/>
    <w:rsid w:val="006E1B85"/>
    <w:rsid w:val="006E1C75"/>
    <w:rsid w:val="006E2E85"/>
    <w:rsid w:val="006E3CB3"/>
    <w:rsid w:val="006E5AF1"/>
    <w:rsid w:val="006E5E95"/>
    <w:rsid w:val="006E6959"/>
    <w:rsid w:val="006E76BC"/>
    <w:rsid w:val="006F0BFA"/>
    <w:rsid w:val="006F20EB"/>
    <w:rsid w:val="006F3216"/>
    <w:rsid w:val="006F404A"/>
    <w:rsid w:val="006F4483"/>
    <w:rsid w:val="006F44ED"/>
    <w:rsid w:val="006F474D"/>
    <w:rsid w:val="006F4B90"/>
    <w:rsid w:val="006F594A"/>
    <w:rsid w:val="006F594D"/>
    <w:rsid w:val="006F622F"/>
    <w:rsid w:val="006F6A1B"/>
    <w:rsid w:val="006F78D2"/>
    <w:rsid w:val="00700D6B"/>
    <w:rsid w:val="0070173C"/>
    <w:rsid w:val="0070177C"/>
    <w:rsid w:val="00701CE8"/>
    <w:rsid w:val="007021EA"/>
    <w:rsid w:val="007026B5"/>
    <w:rsid w:val="00702CEC"/>
    <w:rsid w:val="00702E69"/>
    <w:rsid w:val="0070420B"/>
    <w:rsid w:val="00705B63"/>
    <w:rsid w:val="00706557"/>
    <w:rsid w:val="00706C7A"/>
    <w:rsid w:val="00707F2D"/>
    <w:rsid w:val="0071009B"/>
    <w:rsid w:val="00710D0B"/>
    <w:rsid w:val="007132B8"/>
    <w:rsid w:val="00713CEA"/>
    <w:rsid w:val="00713E0D"/>
    <w:rsid w:val="00714B7A"/>
    <w:rsid w:val="007153F9"/>
    <w:rsid w:val="007156A4"/>
    <w:rsid w:val="00716790"/>
    <w:rsid w:val="00717C8C"/>
    <w:rsid w:val="007204F5"/>
    <w:rsid w:val="00720E3F"/>
    <w:rsid w:val="007222F0"/>
    <w:rsid w:val="00722967"/>
    <w:rsid w:val="00722D20"/>
    <w:rsid w:val="0072321A"/>
    <w:rsid w:val="007236FF"/>
    <w:rsid w:val="00725265"/>
    <w:rsid w:val="00725BE6"/>
    <w:rsid w:val="00725EA1"/>
    <w:rsid w:val="0072718C"/>
    <w:rsid w:val="0072765A"/>
    <w:rsid w:val="00731A66"/>
    <w:rsid w:val="0073200C"/>
    <w:rsid w:val="00732620"/>
    <w:rsid w:val="00733310"/>
    <w:rsid w:val="007336F0"/>
    <w:rsid w:val="00733711"/>
    <w:rsid w:val="00734969"/>
    <w:rsid w:val="00734984"/>
    <w:rsid w:val="0073553A"/>
    <w:rsid w:val="00735DDA"/>
    <w:rsid w:val="0073611F"/>
    <w:rsid w:val="00736781"/>
    <w:rsid w:val="007368EB"/>
    <w:rsid w:val="00737876"/>
    <w:rsid w:val="00740DDD"/>
    <w:rsid w:val="00741356"/>
    <w:rsid w:val="00742369"/>
    <w:rsid w:val="00742A8B"/>
    <w:rsid w:val="00742E67"/>
    <w:rsid w:val="00743850"/>
    <w:rsid w:val="00743CC1"/>
    <w:rsid w:val="007442F5"/>
    <w:rsid w:val="007454C8"/>
    <w:rsid w:val="00745512"/>
    <w:rsid w:val="00746B9E"/>
    <w:rsid w:val="007472C2"/>
    <w:rsid w:val="00750500"/>
    <w:rsid w:val="00751544"/>
    <w:rsid w:val="00751EA2"/>
    <w:rsid w:val="00752104"/>
    <w:rsid w:val="00752634"/>
    <w:rsid w:val="00752B9B"/>
    <w:rsid w:val="00753716"/>
    <w:rsid w:val="007542C0"/>
    <w:rsid w:val="0075681A"/>
    <w:rsid w:val="00756957"/>
    <w:rsid w:val="00756A56"/>
    <w:rsid w:val="00757DEA"/>
    <w:rsid w:val="007602E0"/>
    <w:rsid w:val="00760AE3"/>
    <w:rsid w:val="00763A21"/>
    <w:rsid w:val="00763E9E"/>
    <w:rsid w:val="007640F6"/>
    <w:rsid w:val="0076436C"/>
    <w:rsid w:val="007643B3"/>
    <w:rsid w:val="0076453B"/>
    <w:rsid w:val="00764736"/>
    <w:rsid w:val="00764FEB"/>
    <w:rsid w:val="007651A3"/>
    <w:rsid w:val="00766356"/>
    <w:rsid w:val="007677F7"/>
    <w:rsid w:val="00767E11"/>
    <w:rsid w:val="00767F60"/>
    <w:rsid w:val="00770881"/>
    <w:rsid w:val="00770CDA"/>
    <w:rsid w:val="00771597"/>
    <w:rsid w:val="00771ED4"/>
    <w:rsid w:val="007733D7"/>
    <w:rsid w:val="00773BD5"/>
    <w:rsid w:val="00773E64"/>
    <w:rsid w:val="00775899"/>
    <w:rsid w:val="00776361"/>
    <w:rsid w:val="00776A76"/>
    <w:rsid w:val="00776B91"/>
    <w:rsid w:val="00780355"/>
    <w:rsid w:val="00781548"/>
    <w:rsid w:val="00781A20"/>
    <w:rsid w:val="00781D7D"/>
    <w:rsid w:val="00782960"/>
    <w:rsid w:val="00782F9A"/>
    <w:rsid w:val="0078375D"/>
    <w:rsid w:val="00783A81"/>
    <w:rsid w:val="00785C4B"/>
    <w:rsid w:val="00785E00"/>
    <w:rsid w:val="00786156"/>
    <w:rsid w:val="00786AE2"/>
    <w:rsid w:val="007872D6"/>
    <w:rsid w:val="0079018E"/>
    <w:rsid w:val="00790E9E"/>
    <w:rsid w:val="00792216"/>
    <w:rsid w:val="00792756"/>
    <w:rsid w:val="007928F1"/>
    <w:rsid w:val="00792A35"/>
    <w:rsid w:val="00792D59"/>
    <w:rsid w:val="00793427"/>
    <w:rsid w:val="007934E2"/>
    <w:rsid w:val="007948B6"/>
    <w:rsid w:val="00794B20"/>
    <w:rsid w:val="00794B48"/>
    <w:rsid w:val="00794BE7"/>
    <w:rsid w:val="0079535B"/>
    <w:rsid w:val="007956BC"/>
    <w:rsid w:val="007967B9"/>
    <w:rsid w:val="007969EE"/>
    <w:rsid w:val="00797226"/>
    <w:rsid w:val="0079797B"/>
    <w:rsid w:val="007A06C8"/>
    <w:rsid w:val="007A0C2F"/>
    <w:rsid w:val="007A1753"/>
    <w:rsid w:val="007A1929"/>
    <w:rsid w:val="007A1AB0"/>
    <w:rsid w:val="007A1D3A"/>
    <w:rsid w:val="007A1DA8"/>
    <w:rsid w:val="007A24EF"/>
    <w:rsid w:val="007A312F"/>
    <w:rsid w:val="007A35C5"/>
    <w:rsid w:val="007A37A4"/>
    <w:rsid w:val="007A3B16"/>
    <w:rsid w:val="007A554B"/>
    <w:rsid w:val="007A5C91"/>
    <w:rsid w:val="007A7A0C"/>
    <w:rsid w:val="007A7BC2"/>
    <w:rsid w:val="007B01B2"/>
    <w:rsid w:val="007B1597"/>
    <w:rsid w:val="007B20F9"/>
    <w:rsid w:val="007B23CC"/>
    <w:rsid w:val="007B2F00"/>
    <w:rsid w:val="007B3317"/>
    <w:rsid w:val="007B351E"/>
    <w:rsid w:val="007B3EAF"/>
    <w:rsid w:val="007B3F69"/>
    <w:rsid w:val="007B5268"/>
    <w:rsid w:val="007B5A87"/>
    <w:rsid w:val="007B62D1"/>
    <w:rsid w:val="007B69E4"/>
    <w:rsid w:val="007B6F64"/>
    <w:rsid w:val="007B780D"/>
    <w:rsid w:val="007C0314"/>
    <w:rsid w:val="007C167A"/>
    <w:rsid w:val="007C1700"/>
    <w:rsid w:val="007C2329"/>
    <w:rsid w:val="007C274B"/>
    <w:rsid w:val="007C2FB8"/>
    <w:rsid w:val="007C3A4C"/>
    <w:rsid w:val="007C4045"/>
    <w:rsid w:val="007C4AFF"/>
    <w:rsid w:val="007C4ECE"/>
    <w:rsid w:val="007C5298"/>
    <w:rsid w:val="007C551E"/>
    <w:rsid w:val="007C5866"/>
    <w:rsid w:val="007C6AEB"/>
    <w:rsid w:val="007C744B"/>
    <w:rsid w:val="007C7CBB"/>
    <w:rsid w:val="007C7F17"/>
    <w:rsid w:val="007D0D60"/>
    <w:rsid w:val="007D11B2"/>
    <w:rsid w:val="007D19AD"/>
    <w:rsid w:val="007D2347"/>
    <w:rsid w:val="007D29AF"/>
    <w:rsid w:val="007D306B"/>
    <w:rsid w:val="007D4BC9"/>
    <w:rsid w:val="007D6071"/>
    <w:rsid w:val="007D69E8"/>
    <w:rsid w:val="007D6B98"/>
    <w:rsid w:val="007D6C70"/>
    <w:rsid w:val="007D709D"/>
    <w:rsid w:val="007D72A6"/>
    <w:rsid w:val="007D77BA"/>
    <w:rsid w:val="007E01D2"/>
    <w:rsid w:val="007E04DA"/>
    <w:rsid w:val="007E1890"/>
    <w:rsid w:val="007E20B0"/>
    <w:rsid w:val="007E261B"/>
    <w:rsid w:val="007E2677"/>
    <w:rsid w:val="007E2CD5"/>
    <w:rsid w:val="007E3EB0"/>
    <w:rsid w:val="007E51DD"/>
    <w:rsid w:val="007E5305"/>
    <w:rsid w:val="007E5929"/>
    <w:rsid w:val="007E5E61"/>
    <w:rsid w:val="007E5FCF"/>
    <w:rsid w:val="007E6B96"/>
    <w:rsid w:val="007E73F1"/>
    <w:rsid w:val="007E7D08"/>
    <w:rsid w:val="007F0247"/>
    <w:rsid w:val="007F0521"/>
    <w:rsid w:val="007F093A"/>
    <w:rsid w:val="007F0954"/>
    <w:rsid w:val="007F0FBA"/>
    <w:rsid w:val="007F16EB"/>
    <w:rsid w:val="007F1C76"/>
    <w:rsid w:val="007F27B5"/>
    <w:rsid w:val="007F2871"/>
    <w:rsid w:val="007F303E"/>
    <w:rsid w:val="007F3FE5"/>
    <w:rsid w:val="007F479F"/>
    <w:rsid w:val="007F5263"/>
    <w:rsid w:val="007F6302"/>
    <w:rsid w:val="007F772B"/>
    <w:rsid w:val="007F7DFE"/>
    <w:rsid w:val="00800225"/>
    <w:rsid w:val="00800375"/>
    <w:rsid w:val="00800481"/>
    <w:rsid w:val="008017D7"/>
    <w:rsid w:val="0080202F"/>
    <w:rsid w:val="0080310F"/>
    <w:rsid w:val="00803CCA"/>
    <w:rsid w:val="008040E3"/>
    <w:rsid w:val="00804A9C"/>
    <w:rsid w:val="00805095"/>
    <w:rsid w:val="0080574B"/>
    <w:rsid w:val="0080726D"/>
    <w:rsid w:val="00807B52"/>
    <w:rsid w:val="008105A8"/>
    <w:rsid w:val="008105B1"/>
    <w:rsid w:val="0081158A"/>
    <w:rsid w:val="00814088"/>
    <w:rsid w:val="00814647"/>
    <w:rsid w:val="00814FCE"/>
    <w:rsid w:val="00815176"/>
    <w:rsid w:val="008157AF"/>
    <w:rsid w:val="00815F2F"/>
    <w:rsid w:val="00816DF7"/>
    <w:rsid w:val="00817241"/>
    <w:rsid w:val="0081764D"/>
    <w:rsid w:val="00821248"/>
    <w:rsid w:val="008221A1"/>
    <w:rsid w:val="0082334C"/>
    <w:rsid w:val="008238E1"/>
    <w:rsid w:val="00823CC8"/>
    <w:rsid w:val="00823EC8"/>
    <w:rsid w:val="008243C4"/>
    <w:rsid w:val="00824486"/>
    <w:rsid w:val="00825CE3"/>
    <w:rsid w:val="00826A6C"/>
    <w:rsid w:val="00826D62"/>
    <w:rsid w:val="0082779B"/>
    <w:rsid w:val="00827964"/>
    <w:rsid w:val="00827A84"/>
    <w:rsid w:val="00830C56"/>
    <w:rsid w:val="00831146"/>
    <w:rsid w:val="008311FB"/>
    <w:rsid w:val="008319F7"/>
    <w:rsid w:val="00831B25"/>
    <w:rsid w:val="00831B5C"/>
    <w:rsid w:val="00831D7F"/>
    <w:rsid w:val="00831E51"/>
    <w:rsid w:val="00832199"/>
    <w:rsid w:val="00832FD7"/>
    <w:rsid w:val="0083392D"/>
    <w:rsid w:val="00834AAC"/>
    <w:rsid w:val="00834B09"/>
    <w:rsid w:val="008353A7"/>
    <w:rsid w:val="0083797D"/>
    <w:rsid w:val="00837CD4"/>
    <w:rsid w:val="0084020E"/>
    <w:rsid w:val="00840680"/>
    <w:rsid w:val="008408F2"/>
    <w:rsid w:val="008413D0"/>
    <w:rsid w:val="00842754"/>
    <w:rsid w:val="00842B72"/>
    <w:rsid w:val="00842FF7"/>
    <w:rsid w:val="00843873"/>
    <w:rsid w:val="00843BB3"/>
    <w:rsid w:val="008447D2"/>
    <w:rsid w:val="008456E2"/>
    <w:rsid w:val="0084582A"/>
    <w:rsid w:val="00846712"/>
    <w:rsid w:val="00846919"/>
    <w:rsid w:val="00846F4A"/>
    <w:rsid w:val="008471B7"/>
    <w:rsid w:val="00847B3B"/>
    <w:rsid w:val="00850E6C"/>
    <w:rsid w:val="008523B1"/>
    <w:rsid w:val="00852AC5"/>
    <w:rsid w:val="0085314E"/>
    <w:rsid w:val="008533FA"/>
    <w:rsid w:val="0085380D"/>
    <w:rsid w:val="00853D23"/>
    <w:rsid w:val="00855510"/>
    <w:rsid w:val="0085573D"/>
    <w:rsid w:val="008557FE"/>
    <w:rsid w:val="0085607F"/>
    <w:rsid w:val="008560A5"/>
    <w:rsid w:val="0085768C"/>
    <w:rsid w:val="0085781B"/>
    <w:rsid w:val="00857D55"/>
    <w:rsid w:val="00860A6D"/>
    <w:rsid w:val="00860F85"/>
    <w:rsid w:val="008629FB"/>
    <w:rsid w:val="00862FE6"/>
    <w:rsid w:val="008632CA"/>
    <w:rsid w:val="008633B9"/>
    <w:rsid w:val="0086459F"/>
    <w:rsid w:val="00864A55"/>
    <w:rsid w:val="00865111"/>
    <w:rsid w:val="00865658"/>
    <w:rsid w:val="00865904"/>
    <w:rsid w:val="008660B6"/>
    <w:rsid w:val="00866DB1"/>
    <w:rsid w:val="00866E95"/>
    <w:rsid w:val="00867CCB"/>
    <w:rsid w:val="00867EE5"/>
    <w:rsid w:val="00870095"/>
    <w:rsid w:val="008704BA"/>
    <w:rsid w:val="00870BD1"/>
    <w:rsid w:val="00871197"/>
    <w:rsid w:val="00871A8B"/>
    <w:rsid w:val="00872336"/>
    <w:rsid w:val="00872694"/>
    <w:rsid w:val="00872A45"/>
    <w:rsid w:val="00872CEF"/>
    <w:rsid w:val="0087321B"/>
    <w:rsid w:val="00873D21"/>
    <w:rsid w:val="00873E68"/>
    <w:rsid w:val="00873EAC"/>
    <w:rsid w:val="0087440A"/>
    <w:rsid w:val="00874629"/>
    <w:rsid w:val="008755F0"/>
    <w:rsid w:val="0087679B"/>
    <w:rsid w:val="00877B90"/>
    <w:rsid w:val="00877C95"/>
    <w:rsid w:val="00881377"/>
    <w:rsid w:val="00882493"/>
    <w:rsid w:val="008827FD"/>
    <w:rsid w:val="00882803"/>
    <w:rsid w:val="0088295C"/>
    <w:rsid w:val="0088362B"/>
    <w:rsid w:val="00883C77"/>
    <w:rsid w:val="00884035"/>
    <w:rsid w:val="00884AB7"/>
    <w:rsid w:val="00884B4A"/>
    <w:rsid w:val="00885364"/>
    <w:rsid w:val="008859ED"/>
    <w:rsid w:val="00885B8C"/>
    <w:rsid w:val="00885D54"/>
    <w:rsid w:val="008866D3"/>
    <w:rsid w:val="00887B99"/>
    <w:rsid w:val="00887E0B"/>
    <w:rsid w:val="00890381"/>
    <w:rsid w:val="00891747"/>
    <w:rsid w:val="00892896"/>
    <w:rsid w:val="00892CB0"/>
    <w:rsid w:val="00892D38"/>
    <w:rsid w:val="00893EC4"/>
    <w:rsid w:val="008940B3"/>
    <w:rsid w:val="0089422A"/>
    <w:rsid w:val="00894E3C"/>
    <w:rsid w:val="00896D6A"/>
    <w:rsid w:val="00897FBB"/>
    <w:rsid w:val="008A19CE"/>
    <w:rsid w:val="008A1D5F"/>
    <w:rsid w:val="008A2C5B"/>
    <w:rsid w:val="008A2D38"/>
    <w:rsid w:val="008A35A6"/>
    <w:rsid w:val="008A39A7"/>
    <w:rsid w:val="008A435C"/>
    <w:rsid w:val="008A48C8"/>
    <w:rsid w:val="008A5572"/>
    <w:rsid w:val="008A57C5"/>
    <w:rsid w:val="008A6D2E"/>
    <w:rsid w:val="008A6E32"/>
    <w:rsid w:val="008A79F8"/>
    <w:rsid w:val="008A7D8C"/>
    <w:rsid w:val="008B03F4"/>
    <w:rsid w:val="008B0886"/>
    <w:rsid w:val="008B090F"/>
    <w:rsid w:val="008B163F"/>
    <w:rsid w:val="008B220E"/>
    <w:rsid w:val="008B227E"/>
    <w:rsid w:val="008B33C3"/>
    <w:rsid w:val="008B3638"/>
    <w:rsid w:val="008B3AEF"/>
    <w:rsid w:val="008B3C00"/>
    <w:rsid w:val="008B4494"/>
    <w:rsid w:val="008B4537"/>
    <w:rsid w:val="008B49A1"/>
    <w:rsid w:val="008B535B"/>
    <w:rsid w:val="008B664A"/>
    <w:rsid w:val="008B6897"/>
    <w:rsid w:val="008B71D7"/>
    <w:rsid w:val="008C02DF"/>
    <w:rsid w:val="008C0A54"/>
    <w:rsid w:val="008C110B"/>
    <w:rsid w:val="008C36D3"/>
    <w:rsid w:val="008C37CA"/>
    <w:rsid w:val="008C3998"/>
    <w:rsid w:val="008C3EDC"/>
    <w:rsid w:val="008C42B5"/>
    <w:rsid w:val="008C614B"/>
    <w:rsid w:val="008C6889"/>
    <w:rsid w:val="008C75B3"/>
    <w:rsid w:val="008D059F"/>
    <w:rsid w:val="008D0A52"/>
    <w:rsid w:val="008D1224"/>
    <w:rsid w:val="008D19D3"/>
    <w:rsid w:val="008D2AB7"/>
    <w:rsid w:val="008D2DBE"/>
    <w:rsid w:val="008D43F4"/>
    <w:rsid w:val="008D518D"/>
    <w:rsid w:val="008D5B33"/>
    <w:rsid w:val="008D63CD"/>
    <w:rsid w:val="008D6D90"/>
    <w:rsid w:val="008D78CC"/>
    <w:rsid w:val="008D78D9"/>
    <w:rsid w:val="008D7933"/>
    <w:rsid w:val="008D7E05"/>
    <w:rsid w:val="008E01C3"/>
    <w:rsid w:val="008E0278"/>
    <w:rsid w:val="008E077D"/>
    <w:rsid w:val="008E08D4"/>
    <w:rsid w:val="008E1412"/>
    <w:rsid w:val="008E18C2"/>
    <w:rsid w:val="008E1981"/>
    <w:rsid w:val="008E1998"/>
    <w:rsid w:val="008E1D64"/>
    <w:rsid w:val="008E2211"/>
    <w:rsid w:val="008E2339"/>
    <w:rsid w:val="008E2C4A"/>
    <w:rsid w:val="008E2DD0"/>
    <w:rsid w:val="008E394C"/>
    <w:rsid w:val="008E3F78"/>
    <w:rsid w:val="008E415C"/>
    <w:rsid w:val="008E4B00"/>
    <w:rsid w:val="008E4CA7"/>
    <w:rsid w:val="008E552B"/>
    <w:rsid w:val="008E6002"/>
    <w:rsid w:val="008E60C9"/>
    <w:rsid w:val="008E6261"/>
    <w:rsid w:val="008E6CE6"/>
    <w:rsid w:val="008E7930"/>
    <w:rsid w:val="008E79DC"/>
    <w:rsid w:val="008F0CBA"/>
    <w:rsid w:val="008F139C"/>
    <w:rsid w:val="008F29B5"/>
    <w:rsid w:val="008F2B99"/>
    <w:rsid w:val="008F2D24"/>
    <w:rsid w:val="008F35F1"/>
    <w:rsid w:val="008F3654"/>
    <w:rsid w:val="008F4134"/>
    <w:rsid w:val="008F529F"/>
    <w:rsid w:val="008F56E2"/>
    <w:rsid w:val="008F64A2"/>
    <w:rsid w:val="008F6B43"/>
    <w:rsid w:val="008F708B"/>
    <w:rsid w:val="008F73F5"/>
    <w:rsid w:val="009001ED"/>
    <w:rsid w:val="0090029C"/>
    <w:rsid w:val="00900460"/>
    <w:rsid w:val="00900C80"/>
    <w:rsid w:val="00900FD8"/>
    <w:rsid w:val="0090159E"/>
    <w:rsid w:val="00901DEF"/>
    <w:rsid w:val="009021DE"/>
    <w:rsid w:val="0090235A"/>
    <w:rsid w:val="00902720"/>
    <w:rsid w:val="009029F9"/>
    <w:rsid w:val="00903018"/>
    <w:rsid w:val="00903A8D"/>
    <w:rsid w:val="00903D09"/>
    <w:rsid w:val="00903D1B"/>
    <w:rsid w:val="00903F99"/>
    <w:rsid w:val="00905169"/>
    <w:rsid w:val="009055B5"/>
    <w:rsid w:val="00906905"/>
    <w:rsid w:val="00906AB6"/>
    <w:rsid w:val="00906CD2"/>
    <w:rsid w:val="00906FB0"/>
    <w:rsid w:val="009071D0"/>
    <w:rsid w:val="009071DC"/>
    <w:rsid w:val="009075DE"/>
    <w:rsid w:val="00907BA2"/>
    <w:rsid w:val="009101E1"/>
    <w:rsid w:val="009106EB"/>
    <w:rsid w:val="00910C55"/>
    <w:rsid w:val="00910E95"/>
    <w:rsid w:val="009114D1"/>
    <w:rsid w:val="00912CC1"/>
    <w:rsid w:val="0091309E"/>
    <w:rsid w:val="009142C2"/>
    <w:rsid w:val="00914316"/>
    <w:rsid w:val="00914970"/>
    <w:rsid w:val="00914FF6"/>
    <w:rsid w:val="00915134"/>
    <w:rsid w:val="00915671"/>
    <w:rsid w:val="0091622D"/>
    <w:rsid w:val="00917747"/>
    <w:rsid w:val="009177BD"/>
    <w:rsid w:val="00917897"/>
    <w:rsid w:val="0092041D"/>
    <w:rsid w:val="00920EBA"/>
    <w:rsid w:val="00921161"/>
    <w:rsid w:val="00921624"/>
    <w:rsid w:val="0092195A"/>
    <w:rsid w:val="00922436"/>
    <w:rsid w:val="0092304A"/>
    <w:rsid w:val="00923836"/>
    <w:rsid w:val="00923B1E"/>
    <w:rsid w:val="00923B41"/>
    <w:rsid w:val="00923F8A"/>
    <w:rsid w:val="00923FC1"/>
    <w:rsid w:val="00925C64"/>
    <w:rsid w:val="00925D36"/>
    <w:rsid w:val="009264B0"/>
    <w:rsid w:val="0092689F"/>
    <w:rsid w:val="009269B1"/>
    <w:rsid w:val="00926FCC"/>
    <w:rsid w:val="0092767C"/>
    <w:rsid w:val="009277C5"/>
    <w:rsid w:val="00927BDB"/>
    <w:rsid w:val="00930094"/>
    <w:rsid w:val="00930A96"/>
    <w:rsid w:val="00931420"/>
    <w:rsid w:val="009327F0"/>
    <w:rsid w:val="00932D80"/>
    <w:rsid w:val="009331EC"/>
    <w:rsid w:val="009332CA"/>
    <w:rsid w:val="00933688"/>
    <w:rsid w:val="00935880"/>
    <w:rsid w:val="00935D3D"/>
    <w:rsid w:val="009363E0"/>
    <w:rsid w:val="00937554"/>
    <w:rsid w:val="0093774B"/>
    <w:rsid w:val="009377FD"/>
    <w:rsid w:val="00937B6E"/>
    <w:rsid w:val="0094175E"/>
    <w:rsid w:val="00941931"/>
    <w:rsid w:val="00942DA8"/>
    <w:rsid w:val="00943709"/>
    <w:rsid w:val="00946459"/>
    <w:rsid w:val="00946A43"/>
    <w:rsid w:val="0094784C"/>
    <w:rsid w:val="009511D2"/>
    <w:rsid w:val="009512A6"/>
    <w:rsid w:val="009518FA"/>
    <w:rsid w:val="00951FD4"/>
    <w:rsid w:val="00952004"/>
    <w:rsid w:val="00952043"/>
    <w:rsid w:val="0095225B"/>
    <w:rsid w:val="0095241C"/>
    <w:rsid w:val="00952706"/>
    <w:rsid w:val="00953406"/>
    <w:rsid w:val="00953560"/>
    <w:rsid w:val="009544BB"/>
    <w:rsid w:val="0095538F"/>
    <w:rsid w:val="009554EE"/>
    <w:rsid w:val="0095583F"/>
    <w:rsid w:val="00955DFA"/>
    <w:rsid w:val="00957CAA"/>
    <w:rsid w:val="00957D5D"/>
    <w:rsid w:val="009600F3"/>
    <w:rsid w:val="00960A2A"/>
    <w:rsid w:val="009617EB"/>
    <w:rsid w:val="009625A2"/>
    <w:rsid w:val="0096295C"/>
    <w:rsid w:val="00962CE9"/>
    <w:rsid w:val="00963EFB"/>
    <w:rsid w:val="009651A4"/>
    <w:rsid w:val="00965227"/>
    <w:rsid w:val="009657E3"/>
    <w:rsid w:val="009658B4"/>
    <w:rsid w:val="00965B34"/>
    <w:rsid w:val="00965E87"/>
    <w:rsid w:val="009662D5"/>
    <w:rsid w:val="00967385"/>
    <w:rsid w:val="009678F5"/>
    <w:rsid w:val="00970195"/>
    <w:rsid w:val="00970952"/>
    <w:rsid w:val="00970E46"/>
    <w:rsid w:val="00971E11"/>
    <w:rsid w:val="00971F24"/>
    <w:rsid w:val="00972781"/>
    <w:rsid w:val="009729B8"/>
    <w:rsid w:val="00975C8B"/>
    <w:rsid w:val="00976205"/>
    <w:rsid w:val="00976BCA"/>
    <w:rsid w:val="00980106"/>
    <w:rsid w:val="00980C76"/>
    <w:rsid w:val="0098127E"/>
    <w:rsid w:val="00981572"/>
    <w:rsid w:val="009821CB"/>
    <w:rsid w:val="00982388"/>
    <w:rsid w:val="00983BC1"/>
    <w:rsid w:val="00983BE1"/>
    <w:rsid w:val="0098414C"/>
    <w:rsid w:val="009843D5"/>
    <w:rsid w:val="00984B90"/>
    <w:rsid w:val="00985A29"/>
    <w:rsid w:val="00986215"/>
    <w:rsid w:val="00986337"/>
    <w:rsid w:val="00986A61"/>
    <w:rsid w:val="009879FA"/>
    <w:rsid w:val="00987C19"/>
    <w:rsid w:val="009903F5"/>
    <w:rsid w:val="00991080"/>
    <w:rsid w:val="0099176D"/>
    <w:rsid w:val="0099298C"/>
    <w:rsid w:val="00992B37"/>
    <w:rsid w:val="00992D89"/>
    <w:rsid w:val="009934D4"/>
    <w:rsid w:val="00993909"/>
    <w:rsid w:val="00993F9D"/>
    <w:rsid w:val="009948F8"/>
    <w:rsid w:val="00994933"/>
    <w:rsid w:val="00994CF1"/>
    <w:rsid w:val="00995CBE"/>
    <w:rsid w:val="00996885"/>
    <w:rsid w:val="009972AB"/>
    <w:rsid w:val="009979C2"/>
    <w:rsid w:val="009A04BD"/>
    <w:rsid w:val="009A0F33"/>
    <w:rsid w:val="009A154E"/>
    <w:rsid w:val="009A15E1"/>
    <w:rsid w:val="009A2A63"/>
    <w:rsid w:val="009A2BE5"/>
    <w:rsid w:val="009A371D"/>
    <w:rsid w:val="009A3D80"/>
    <w:rsid w:val="009A3EB4"/>
    <w:rsid w:val="009A3FF8"/>
    <w:rsid w:val="009A41CC"/>
    <w:rsid w:val="009A45A5"/>
    <w:rsid w:val="009A5972"/>
    <w:rsid w:val="009A5D16"/>
    <w:rsid w:val="009A6214"/>
    <w:rsid w:val="009A6ADD"/>
    <w:rsid w:val="009A752E"/>
    <w:rsid w:val="009B0AE4"/>
    <w:rsid w:val="009B0E1F"/>
    <w:rsid w:val="009B0F73"/>
    <w:rsid w:val="009B20E8"/>
    <w:rsid w:val="009B25CB"/>
    <w:rsid w:val="009B2695"/>
    <w:rsid w:val="009B2D8A"/>
    <w:rsid w:val="009B2F08"/>
    <w:rsid w:val="009B368D"/>
    <w:rsid w:val="009B429D"/>
    <w:rsid w:val="009B5BED"/>
    <w:rsid w:val="009B6B89"/>
    <w:rsid w:val="009B7177"/>
    <w:rsid w:val="009B71A6"/>
    <w:rsid w:val="009B7F62"/>
    <w:rsid w:val="009C030C"/>
    <w:rsid w:val="009C16D1"/>
    <w:rsid w:val="009C17DF"/>
    <w:rsid w:val="009C1CD1"/>
    <w:rsid w:val="009C28B8"/>
    <w:rsid w:val="009C3040"/>
    <w:rsid w:val="009C321C"/>
    <w:rsid w:val="009C36A8"/>
    <w:rsid w:val="009C36DD"/>
    <w:rsid w:val="009C3779"/>
    <w:rsid w:val="009C39A7"/>
    <w:rsid w:val="009C39BE"/>
    <w:rsid w:val="009C519C"/>
    <w:rsid w:val="009C5C32"/>
    <w:rsid w:val="009C7576"/>
    <w:rsid w:val="009D04F4"/>
    <w:rsid w:val="009D1601"/>
    <w:rsid w:val="009D2552"/>
    <w:rsid w:val="009D3298"/>
    <w:rsid w:val="009D36F5"/>
    <w:rsid w:val="009D3A42"/>
    <w:rsid w:val="009D3D51"/>
    <w:rsid w:val="009D4669"/>
    <w:rsid w:val="009D516F"/>
    <w:rsid w:val="009D6B49"/>
    <w:rsid w:val="009D76AF"/>
    <w:rsid w:val="009E0161"/>
    <w:rsid w:val="009E05CF"/>
    <w:rsid w:val="009E0EF2"/>
    <w:rsid w:val="009E1130"/>
    <w:rsid w:val="009E1D28"/>
    <w:rsid w:val="009E1FA3"/>
    <w:rsid w:val="009E22DE"/>
    <w:rsid w:val="009E22EF"/>
    <w:rsid w:val="009E27AF"/>
    <w:rsid w:val="009E30DE"/>
    <w:rsid w:val="009E4AC8"/>
    <w:rsid w:val="009E5899"/>
    <w:rsid w:val="009E63A0"/>
    <w:rsid w:val="009E6AD5"/>
    <w:rsid w:val="009E6AF7"/>
    <w:rsid w:val="009E704D"/>
    <w:rsid w:val="009E777D"/>
    <w:rsid w:val="009F0F29"/>
    <w:rsid w:val="009F116C"/>
    <w:rsid w:val="009F1629"/>
    <w:rsid w:val="009F24D9"/>
    <w:rsid w:val="009F39F6"/>
    <w:rsid w:val="009F41D4"/>
    <w:rsid w:val="009F423D"/>
    <w:rsid w:val="009F461B"/>
    <w:rsid w:val="009F4EA2"/>
    <w:rsid w:val="009F4EF8"/>
    <w:rsid w:val="009F60EF"/>
    <w:rsid w:val="009F7858"/>
    <w:rsid w:val="00A00378"/>
    <w:rsid w:val="00A005E1"/>
    <w:rsid w:val="00A01364"/>
    <w:rsid w:val="00A0178C"/>
    <w:rsid w:val="00A018CC"/>
    <w:rsid w:val="00A0247D"/>
    <w:rsid w:val="00A0274A"/>
    <w:rsid w:val="00A02A60"/>
    <w:rsid w:val="00A02CA8"/>
    <w:rsid w:val="00A031BA"/>
    <w:rsid w:val="00A038ED"/>
    <w:rsid w:val="00A0433D"/>
    <w:rsid w:val="00A04512"/>
    <w:rsid w:val="00A04858"/>
    <w:rsid w:val="00A04948"/>
    <w:rsid w:val="00A05539"/>
    <w:rsid w:val="00A05E1C"/>
    <w:rsid w:val="00A06935"/>
    <w:rsid w:val="00A06946"/>
    <w:rsid w:val="00A0713A"/>
    <w:rsid w:val="00A07597"/>
    <w:rsid w:val="00A1013F"/>
    <w:rsid w:val="00A10D1A"/>
    <w:rsid w:val="00A10F4F"/>
    <w:rsid w:val="00A11A0E"/>
    <w:rsid w:val="00A12570"/>
    <w:rsid w:val="00A12825"/>
    <w:rsid w:val="00A12DF1"/>
    <w:rsid w:val="00A13B7A"/>
    <w:rsid w:val="00A13F10"/>
    <w:rsid w:val="00A14ADE"/>
    <w:rsid w:val="00A15598"/>
    <w:rsid w:val="00A158C2"/>
    <w:rsid w:val="00A161C2"/>
    <w:rsid w:val="00A16202"/>
    <w:rsid w:val="00A16D76"/>
    <w:rsid w:val="00A16FC9"/>
    <w:rsid w:val="00A1786F"/>
    <w:rsid w:val="00A178D9"/>
    <w:rsid w:val="00A2047D"/>
    <w:rsid w:val="00A20576"/>
    <w:rsid w:val="00A2093A"/>
    <w:rsid w:val="00A20B5D"/>
    <w:rsid w:val="00A21F3C"/>
    <w:rsid w:val="00A23006"/>
    <w:rsid w:val="00A23877"/>
    <w:rsid w:val="00A23E87"/>
    <w:rsid w:val="00A248B7"/>
    <w:rsid w:val="00A24C8F"/>
    <w:rsid w:val="00A271A0"/>
    <w:rsid w:val="00A271A1"/>
    <w:rsid w:val="00A272A2"/>
    <w:rsid w:val="00A27931"/>
    <w:rsid w:val="00A310EF"/>
    <w:rsid w:val="00A3137A"/>
    <w:rsid w:val="00A32D3C"/>
    <w:rsid w:val="00A32EDC"/>
    <w:rsid w:val="00A3418E"/>
    <w:rsid w:val="00A349A1"/>
    <w:rsid w:val="00A34EDA"/>
    <w:rsid w:val="00A35271"/>
    <w:rsid w:val="00A362FC"/>
    <w:rsid w:val="00A36AE2"/>
    <w:rsid w:val="00A36E0C"/>
    <w:rsid w:val="00A37AD4"/>
    <w:rsid w:val="00A40B86"/>
    <w:rsid w:val="00A4106C"/>
    <w:rsid w:val="00A4192C"/>
    <w:rsid w:val="00A41EBA"/>
    <w:rsid w:val="00A41EC8"/>
    <w:rsid w:val="00A425A6"/>
    <w:rsid w:val="00A4308D"/>
    <w:rsid w:val="00A442DB"/>
    <w:rsid w:val="00A445B6"/>
    <w:rsid w:val="00A44A4E"/>
    <w:rsid w:val="00A44B4B"/>
    <w:rsid w:val="00A44F62"/>
    <w:rsid w:val="00A4702E"/>
    <w:rsid w:val="00A522E0"/>
    <w:rsid w:val="00A52522"/>
    <w:rsid w:val="00A53833"/>
    <w:rsid w:val="00A539DC"/>
    <w:rsid w:val="00A54A3C"/>
    <w:rsid w:val="00A552A5"/>
    <w:rsid w:val="00A552E9"/>
    <w:rsid w:val="00A558EA"/>
    <w:rsid w:val="00A55CEB"/>
    <w:rsid w:val="00A571EC"/>
    <w:rsid w:val="00A57285"/>
    <w:rsid w:val="00A57FF4"/>
    <w:rsid w:val="00A606A1"/>
    <w:rsid w:val="00A60D24"/>
    <w:rsid w:val="00A60E82"/>
    <w:rsid w:val="00A60F82"/>
    <w:rsid w:val="00A61F96"/>
    <w:rsid w:val="00A62633"/>
    <w:rsid w:val="00A63BD0"/>
    <w:rsid w:val="00A63BDA"/>
    <w:rsid w:val="00A642EB"/>
    <w:rsid w:val="00A655DC"/>
    <w:rsid w:val="00A65CAC"/>
    <w:rsid w:val="00A667C0"/>
    <w:rsid w:val="00A66C53"/>
    <w:rsid w:val="00A672CE"/>
    <w:rsid w:val="00A7107C"/>
    <w:rsid w:val="00A723A0"/>
    <w:rsid w:val="00A726E4"/>
    <w:rsid w:val="00A72CEC"/>
    <w:rsid w:val="00A72FBD"/>
    <w:rsid w:val="00A73675"/>
    <w:rsid w:val="00A754BC"/>
    <w:rsid w:val="00A765E0"/>
    <w:rsid w:val="00A77619"/>
    <w:rsid w:val="00A80380"/>
    <w:rsid w:val="00A805C6"/>
    <w:rsid w:val="00A81005"/>
    <w:rsid w:val="00A814A4"/>
    <w:rsid w:val="00A8264A"/>
    <w:rsid w:val="00A826BA"/>
    <w:rsid w:val="00A83058"/>
    <w:rsid w:val="00A84324"/>
    <w:rsid w:val="00A8460E"/>
    <w:rsid w:val="00A847E9"/>
    <w:rsid w:val="00A84B41"/>
    <w:rsid w:val="00A84DD3"/>
    <w:rsid w:val="00A84DD7"/>
    <w:rsid w:val="00A84F0F"/>
    <w:rsid w:val="00A851C8"/>
    <w:rsid w:val="00A85374"/>
    <w:rsid w:val="00A859B5"/>
    <w:rsid w:val="00A8673F"/>
    <w:rsid w:val="00A90799"/>
    <w:rsid w:val="00A90BF4"/>
    <w:rsid w:val="00A91983"/>
    <w:rsid w:val="00A935BA"/>
    <w:rsid w:val="00A9392D"/>
    <w:rsid w:val="00A942C3"/>
    <w:rsid w:val="00A948D3"/>
    <w:rsid w:val="00A94937"/>
    <w:rsid w:val="00A94EC9"/>
    <w:rsid w:val="00A9577B"/>
    <w:rsid w:val="00A95D44"/>
    <w:rsid w:val="00A9622D"/>
    <w:rsid w:val="00A96FEB"/>
    <w:rsid w:val="00A973BB"/>
    <w:rsid w:val="00AA05E5"/>
    <w:rsid w:val="00AA08C8"/>
    <w:rsid w:val="00AA097E"/>
    <w:rsid w:val="00AA2420"/>
    <w:rsid w:val="00AA2A84"/>
    <w:rsid w:val="00AA2BE4"/>
    <w:rsid w:val="00AA33CA"/>
    <w:rsid w:val="00AA3857"/>
    <w:rsid w:val="00AA43CC"/>
    <w:rsid w:val="00AA4A6A"/>
    <w:rsid w:val="00AA50DB"/>
    <w:rsid w:val="00AA63C5"/>
    <w:rsid w:val="00AA67BA"/>
    <w:rsid w:val="00AA6820"/>
    <w:rsid w:val="00AA6BCC"/>
    <w:rsid w:val="00AA7090"/>
    <w:rsid w:val="00AA7A7C"/>
    <w:rsid w:val="00AB01E4"/>
    <w:rsid w:val="00AB0691"/>
    <w:rsid w:val="00AB0B39"/>
    <w:rsid w:val="00AB244E"/>
    <w:rsid w:val="00AB2500"/>
    <w:rsid w:val="00AB25C8"/>
    <w:rsid w:val="00AB2B6A"/>
    <w:rsid w:val="00AB3C42"/>
    <w:rsid w:val="00AB3E97"/>
    <w:rsid w:val="00AB3F99"/>
    <w:rsid w:val="00AB457A"/>
    <w:rsid w:val="00AB49B3"/>
    <w:rsid w:val="00AB4BA0"/>
    <w:rsid w:val="00AB4C4D"/>
    <w:rsid w:val="00AB4ED3"/>
    <w:rsid w:val="00AB6A3D"/>
    <w:rsid w:val="00AC0762"/>
    <w:rsid w:val="00AC20B1"/>
    <w:rsid w:val="00AC21F5"/>
    <w:rsid w:val="00AC31C3"/>
    <w:rsid w:val="00AC391F"/>
    <w:rsid w:val="00AC493D"/>
    <w:rsid w:val="00AC50E9"/>
    <w:rsid w:val="00AC528A"/>
    <w:rsid w:val="00AC5734"/>
    <w:rsid w:val="00AC5BB5"/>
    <w:rsid w:val="00AC614C"/>
    <w:rsid w:val="00AC6617"/>
    <w:rsid w:val="00AC6B32"/>
    <w:rsid w:val="00AC7858"/>
    <w:rsid w:val="00AC7A9A"/>
    <w:rsid w:val="00AC7B4F"/>
    <w:rsid w:val="00AD024F"/>
    <w:rsid w:val="00AD0F8D"/>
    <w:rsid w:val="00AD1007"/>
    <w:rsid w:val="00AD1066"/>
    <w:rsid w:val="00AD16F4"/>
    <w:rsid w:val="00AD198B"/>
    <w:rsid w:val="00AD1CD2"/>
    <w:rsid w:val="00AD1DE5"/>
    <w:rsid w:val="00AD2055"/>
    <w:rsid w:val="00AD2141"/>
    <w:rsid w:val="00AD23A8"/>
    <w:rsid w:val="00AD37C2"/>
    <w:rsid w:val="00AD3B18"/>
    <w:rsid w:val="00AD3B31"/>
    <w:rsid w:val="00AD5AC0"/>
    <w:rsid w:val="00AD5C12"/>
    <w:rsid w:val="00AD61A7"/>
    <w:rsid w:val="00AD6D8C"/>
    <w:rsid w:val="00AD75E7"/>
    <w:rsid w:val="00AE0052"/>
    <w:rsid w:val="00AE01EB"/>
    <w:rsid w:val="00AE0525"/>
    <w:rsid w:val="00AE0733"/>
    <w:rsid w:val="00AE0A93"/>
    <w:rsid w:val="00AE0D28"/>
    <w:rsid w:val="00AE1020"/>
    <w:rsid w:val="00AE1901"/>
    <w:rsid w:val="00AE221A"/>
    <w:rsid w:val="00AE2660"/>
    <w:rsid w:val="00AE2837"/>
    <w:rsid w:val="00AE3205"/>
    <w:rsid w:val="00AE341A"/>
    <w:rsid w:val="00AE45B5"/>
    <w:rsid w:val="00AE52E2"/>
    <w:rsid w:val="00AE5876"/>
    <w:rsid w:val="00AE5CA0"/>
    <w:rsid w:val="00AE5E40"/>
    <w:rsid w:val="00AE64FA"/>
    <w:rsid w:val="00AE66EF"/>
    <w:rsid w:val="00AE6776"/>
    <w:rsid w:val="00AE69E2"/>
    <w:rsid w:val="00AE724A"/>
    <w:rsid w:val="00AE79A5"/>
    <w:rsid w:val="00AE7C21"/>
    <w:rsid w:val="00AE7DCC"/>
    <w:rsid w:val="00AE7ECF"/>
    <w:rsid w:val="00AF1088"/>
    <w:rsid w:val="00AF207B"/>
    <w:rsid w:val="00AF2595"/>
    <w:rsid w:val="00AF3CD1"/>
    <w:rsid w:val="00AF40C9"/>
    <w:rsid w:val="00AF44D7"/>
    <w:rsid w:val="00AF4D8D"/>
    <w:rsid w:val="00AF55D6"/>
    <w:rsid w:val="00AF577E"/>
    <w:rsid w:val="00AF592C"/>
    <w:rsid w:val="00AF5C87"/>
    <w:rsid w:val="00AF6267"/>
    <w:rsid w:val="00AF657C"/>
    <w:rsid w:val="00AF77CA"/>
    <w:rsid w:val="00B0057B"/>
    <w:rsid w:val="00B01DD3"/>
    <w:rsid w:val="00B02663"/>
    <w:rsid w:val="00B03602"/>
    <w:rsid w:val="00B041DA"/>
    <w:rsid w:val="00B0559A"/>
    <w:rsid w:val="00B05AE3"/>
    <w:rsid w:val="00B05D83"/>
    <w:rsid w:val="00B06285"/>
    <w:rsid w:val="00B10569"/>
    <w:rsid w:val="00B1061C"/>
    <w:rsid w:val="00B10BCE"/>
    <w:rsid w:val="00B1100D"/>
    <w:rsid w:val="00B11486"/>
    <w:rsid w:val="00B117FE"/>
    <w:rsid w:val="00B12065"/>
    <w:rsid w:val="00B121E9"/>
    <w:rsid w:val="00B12775"/>
    <w:rsid w:val="00B1298D"/>
    <w:rsid w:val="00B133BB"/>
    <w:rsid w:val="00B1390F"/>
    <w:rsid w:val="00B147D3"/>
    <w:rsid w:val="00B1490F"/>
    <w:rsid w:val="00B15B5D"/>
    <w:rsid w:val="00B165CF"/>
    <w:rsid w:val="00B16640"/>
    <w:rsid w:val="00B166AB"/>
    <w:rsid w:val="00B16B26"/>
    <w:rsid w:val="00B17C41"/>
    <w:rsid w:val="00B201FA"/>
    <w:rsid w:val="00B2096D"/>
    <w:rsid w:val="00B20B72"/>
    <w:rsid w:val="00B20E18"/>
    <w:rsid w:val="00B21C48"/>
    <w:rsid w:val="00B22C7E"/>
    <w:rsid w:val="00B23380"/>
    <w:rsid w:val="00B239D9"/>
    <w:rsid w:val="00B2650E"/>
    <w:rsid w:val="00B26F17"/>
    <w:rsid w:val="00B27765"/>
    <w:rsid w:val="00B27DDD"/>
    <w:rsid w:val="00B27FEB"/>
    <w:rsid w:val="00B31688"/>
    <w:rsid w:val="00B3232E"/>
    <w:rsid w:val="00B329E6"/>
    <w:rsid w:val="00B32EAF"/>
    <w:rsid w:val="00B34E0B"/>
    <w:rsid w:val="00B35305"/>
    <w:rsid w:val="00B354D2"/>
    <w:rsid w:val="00B35739"/>
    <w:rsid w:val="00B35A82"/>
    <w:rsid w:val="00B3632B"/>
    <w:rsid w:val="00B36A74"/>
    <w:rsid w:val="00B370DA"/>
    <w:rsid w:val="00B37728"/>
    <w:rsid w:val="00B3790C"/>
    <w:rsid w:val="00B40BD2"/>
    <w:rsid w:val="00B413D4"/>
    <w:rsid w:val="00B41A9E"/>
    <w:rsid w:val="00B42C5F"/>
    <w:rsid w:val="00B430C3"/>
    <w:rsid w:val="00B43A0F"/>
    <w:rsid w:val="00B44661"/>
    <w:rsid w:val="00B452E1"/>
    <w:rsid w:val="00B45C10"/>
    <w:rsid w:val="00B45CDA"/>
    <w:rsid w:val="00B45FA8"/>
    <w:rsid w:val="00B46C2F"/>
    <w:rsid w:val="00B471B5"/>
    <w:rsid w:val="00B479E1"/>
    <w:rsid w:val="00B50F5E"/>
    <w:rsid w:val="00B51920"/>
    <w:rsid w:val="00B51D25"/>
    <w:rsid w:val="00B51F9F"/>
    <w:rsid w:val="00B521BE"/>
    <w:rsid w:val="00B527CB"/>
    <w:rsid w:val="00B5335B"/>
    <w:rsid w:val="00B53845"/>
    <w:rsid w:val="00B5485B"/>
    <w:rsid w:val="00B55678"/>
    <w:rsid w:val="00B558C9"/>
    <w:rsid w:val="00B6000A"/>
    <w:rsid w:val="00B600FC"/>
    <w:rsid w:val="00B60F6F"/>
    <w:rsid w:val="00B61063"/>
    <w:rsid w:val="00B610CC"/>
    <w:rsid w:val="00B614EC"/>
    <w:rsid w:val="00B6170A"/>
    <w:rsid w:val="00B618F7"/>
    <w:rsid w:val="00B61F56"/>
    <w:rsid w:val="00B62DF1"/>
    <w:rsid w:val="00B650BC"/>
    <w:rsid w:val="00B658D1"/>
    <w:rsid w:val="00B65FEC"/>
    <w:rsid w:val="00B66045"/>
    <w:rsid w:val="00B66290"/>
    <w:rsid w:val="00B67530"/>
    <w:rsid w:val="00B67B44"/>
    <w:rsid w:val="00B70710"/>
    <w:rsid w:val="00B70A3F"/>
    <w:rsid w:val="00B71332"/>
    <w:rsid w:val="00B7196E"/>
    <w:rsid w:val="00B71DD4"/>
    <w:rsid w:val="00B72066"/>
    <w:rsid w:val="00B727E9"/>
    <w:rsid w:val="00B73099"/>
    <w:rsid w:val="00B73DC9"/>
    <w:rsid w:val="00B74093"/>
    <w:rsid w:val="00B7436C"/>
    <w:rsid w:val="00B746A9"/>
    <w:rsid w:val="00B74C63"/>
    <w:rsid w:val="00B75296"/>
    <w:rsid w:val="00B75BB2"/>
    <w:rsid w:val="00B76F01"/>
    <w:rsid w:val="00B838C4"/>
    <w:rsid w:val="00B85586"/>
    <w:rsid w:val="00B855C2"/>
    <w:rsid w:val="00B856C1"/>
    <w:rsid w:val="00B8572E"/>
    <w:rsid w:val="00B85AF1"/>
    <w:rsid w:val="00B86143"/>
    <w:rsid w:val="00B903CD"/>
    <w:rsid w:val="00B90AE3"/>
    <w:rsid w:val="00B90FD4"/>
    <w:rsid w:val="00B9135A"/>
    <w:rsid w:val="00B922EA"/>
    <w:rsid w:val="00B9250D"/>
    <w:rsid w:val="00B92583"/>
    <w:rsid w:val="00B92C4B"/>
    <w:rsid w:val="00B92F4B"/>
    <w:rsid w:val="00B9358D"/>
    <w:rsid w:val="00B94257"/>
    <w:rsid w:val="00B94557"/>
    <w:rsid w:val="00B95027"/>
    <w:rsid w:val="00B958CF"/>
    <w:rsid w:val="00B95E61"/>
    <w:rsid w:val="00B95F70"/>
    <w:rsid w:val="00B9611F"/>
    <w:rsid w:val="00B96737"/>
    <w:rsid w:val="00B96C69"/>
    <w:rsid w:val="00BA01E7"/>
    <w:rsid w:val="00BA06F0"/>
    <w:rsid w:val="00BA0719"/>
    <w:rsid w:val="00BA109E"/>
    <w:rsid w:val="00BA1F92"/>
    <w:rsid w:val="00BA20E8"/>
    <w:rsid w:val="00BA227E"/>
    <w:rsid w:val="00BA35F0"/>
    <w:rsid w:val="00BA3A07"/>
    <w:rsid w:val="00BA3B45"/>
    <w:rsid w:val="00BA3D0C"/>
    <w:rsid w:val="00BA3F0E"/>
    <w:rsid w:val="00BA422F"/>
    <w:rsid w:val="00BA42EA"/>
    <w:rsid w:val="00BA478A"/>
    <w:rsid w:val="00BA4D26"/>
    <w:rsid w:val="00BA6437"/>
    <w:rsid w:val="00BA701F"/>
    <w:rsid w:val="00BA74A4"/>
    <w:rsid w:val="00BA7566"/>
    <w:rsid w:val="00BA7B30"/>
    <w:rsid w:val="00BB0B49"/>
    <w:rsid w:val="00BB175F"/>
    <w:rsid w:val="00BB1D25"/>
    <w:rsid w:val="00BB28DC"/>
    <w:rsid w:val="00BB2AEA"/>
    <w:rsid w:val="00BB3054"/>
    <w:rsid w:val="00BB35A3"/>
    <w:rsid w:val="00BB3DEF"/>
    <w:rsid w:val="00BB4155"/>
    <w:rsid w:val="00BB4D08"/>
    <w:rsid w:val="00BB534F"/>
    <w:rsid w:val="00BB6C5E"/>
    <w:rsid w:val="00BB77B6"/>
    <w:rsid w:val="00BC01FE"/>
    <w:rsid w:val="00BC03A5"/>
    <w:rsid w:val="00BC113B"/>
    <w:rsid w:val="00BC1BDC"/>
    <w:rsid w:val="00BC1C12"/>
    <w:rsid w:val="00BC3844"/>
    <w:rsid w:val="00BC3860"/>
    <w:rsid w:val="00BC4532"/>
    <w:rsid w:val="00BC4F4C"/>
    <w:rsid w:val="00BC50C7"/>
    <w:rsid w:val="00BC5710"/>
    <w:rsid w:val="00BC5B84"/>
    <w:rsid w:val="00BC5C58"/>
    <w:rsid w:val="00BC5ECA"/>
    <w:rsid w:val="00BC66FE"/>
    <w:rsid w:val="00BC7A34"/>
    <w:rsid w:val="00BD0134"/>
    <w:rsid w:val="00BD04F9"/>
    <w:rsid w:val="00BD0514"/>
    <w:rsid w:val="00BD0786"/>
    <w:rsid w:val="00BD081D"/>
    <w:rsid w:val="00BD0ABC"/>
    <w:rsid w:val="00BD24F8"/>
    <w:rsid w:val="00BD27A3"/>
    <w:rsid w:val="00BD28C7"/>
    <w:rsid w:val="00BD411D"/>
    <w:rsid w:val="00BD4A0D"/>
    <w:rsid w:val="00BD4B47"/>
    <w:rsid w:val="00BD5132"/>
    <w:rsid w:val="00BD57AC"/>
    <w:rsid w:val="00BD5CCF"/>
    <w:rsid w:val="00BD5D06"/>
    <w:rsid w:val="00BD603F"/>
    <w:rsid w:val="00BD6254"/>
    <w:rsid w:val="00BD6485"/>
    <w:rsid w:val="00BD6633"/>
    <w:rsid w:val="00BD6748"/>
    <w:rsid w:val="00BD7303"/>
    <w:rsid w:val="00BD79E5"/>
    <w:rsid w:val="00BD7C05"/>
    <w:rsid w:val="00BE031E"/>
    <w:rsid w:val="00BE0852"/>
    <w:rsid w:val="00BE08A3"/>
    <w:rsid w:val="00BE1469"/>
    <w:rsid w:val="00BE1AE4"/>
    <w:rsid w:val="00BE1F31"/>
    <w:rsid w:val="00BE2579"/>
    <w:rsid w:val="00BE2763"/>
    <w:rsid w:val="00BE33AD"/>
    <w:rsid w:val="00BE3821"/>
    <w:rsid w:val="00BE3AB6"/>
    <w:rsid w:val="00BE4A61"/>
    <w:rsid w:val="00BE6226"/>
    <w:rsid w:val="00BE62EC"/>
    <w:rsid w:val="00BE660F"/>
    <w:rsid w:val="00BE7DB2"/>
    <w:rsid w:val="00BF07D0"/>
    <w:rsid w:val="00BF0C72"/>
    <w:rsid w:val="00BF0D5A"/>
    <w:rsid w:val="00BF192F"/>
    <w:rsid w:val="00BF1B4A"/>
    <w:rsid w:val="00BF2C85"/>
    <w:rsid w:val="00BF2F42"/>
    <w:rsid w:val="00BF33D0"/>
    <w:rsid w:val="00BF3DA2"/>
    <w:rsid w:val="00BF42DD"/>
    <w:rsid w:val="00BF45D4"/>
    <w:rsid w:val="00BF466E"/>
    <w:rsid w:val="00BF4885"/>
    <w:rsid w:val="00BF4A26"/>
    <w:rsid w:val="00BF4F37"/>
    <w:rsid w:val="00BF5136"/>
    <w:rsid w:val="00BF5463"/>
    <w:rsid w:val="00BF7120"/>
    <w:rsid w:val="00BF772B"/>
    <w:rsid w:val="00BF7C1D"/>
    <w:rsid w:val="00BF7C69"/>
    <w:rsid w:val="00C00082"/>
    <w:rsid w:val="00C008B9"/>
    <w:rsid w:val="00C00AE8"/>
    <w:rsid w:val="00C00BCB"/>
    <w:rsid w:val="00C00DF3"/>
    <w:rsid w:val="00C0131E"/>
    <w:rsid w:val="00C01744"/>
    <w:rsid w:val="00C01DB0"/>
    <w:rsid w:val="00C01EDD"/>
    <w:rsid w:val="00C02246"/>
    <w:rsid w:val="00C024C7"/>
    <w:rsid w:val="00C02E57"/>
    <w:rsid w:val="00C031AB"/>
    <w:rsid w:val="00C043C7"/>
    <w:rsid w:val="00C049DF"/>
    <w:rsid w:val="00C04ACB"/>
    <w:rsid w:val="00C05019"/>
    <w:rsid w:val="00C05400"/>
    <w:rsid w:val="00C05632"/>
    <w:rsid w:val="00C05D45"/>
    <w:rsid w:val="00C06339"/>
    <w:rsid w:val="00C07033"/>
    <w:rsid w:val="00C07244"/>
    <w:rsid w:val="00C07D36"/>
    <w:rsid w:val="00C07D94"/>
    <w:rsid w:val="00C106B9"/>
    <w:rsid w:val="00C10BEF"/>
    <w:rsid w:val="00C10E73"/>
    <w:rsid w:val="00C116D4"/>
    <w:rsid w:val="00C121F5"/>
    <w:rsid w:val="00C15AF0"/>
    <w:rsid w:val="00C15BC6"/>
    <w:rsid w:val="00C15D4F"/>
    <w:rsid w:val="00C16199"/>
    <w:rsid w:val="00C1642F"/>
    <w:rsid w:val="00C16754"/>
    <w:rsid w:val="00C1676C"/>
    <w:rsid w:val="00C16F1C"/>
    <w:rsid w:val="00C1747F"/>
    <w:rsid w:val="00C17D18"/>
    <w:rsid w:val="00C17F72"/>
    <w:rsid w:val="00C208AC"/>
    <w:rsid w:val="00C218F6"/>
    <w:rsid w:val="00C22EC2"/>
    <w:rsid w:val="00C24BF5"/>
    <w:rsid w:val="00C24CAA"/>
    <w:rsid w:val="00C24E51"/>
    <w:rsid w:val="00C257D8"/>
    <w:rsid w:val="00C25A66"/>
    <w:rsid w:val="00C27393"/>
    <w:rsid w:val="00C27DD3"/>
    <w:rsid w:val="00C3066D"/>
    <w:rsid w:val="00C30A67"/>
    <w:rsid w:val="00C3229C"/>
    <w:rsid w:val="00C32BC6"/>
    <w:rsid w:val="00C32BE6"/>
    <w:rsid w:val="00C32BEA"/>
    <w:rsid w:val="00C3315C"/>
    <w:rsid w:val="00C33D82"/>
    <w:rsid w:val="00C35696"/>
    <w:rsid w:val="00C359F2"/>
    <w:rsid w:val="00C35FB7"/>
    <w:rsid w:val="00C36F80"/>
    <w:rsid w:val="00C37330"/>
    <w:rsid w:val="00C373F4"/>
    <w:rsid w:val="00C37833"/>
    <w:rsid w:val="00C37EC1"/>
    <w:rsid w:val="00C4072E"/>
    <w:rsid w:val="00C40863"/>
    <w:rsid w:val="00C40F72"/>
    <w:rsid w:val="00C40FEA"/>
    <w:rsid w:val="00C41114"/>
    <w:rsid w:val="00C41919"/>
    <w:rsid w:val="00C41E14"/>
    <w:rsid w:val="00C41EC9"/>
    <w:rsid w:val="00C4369E"/>
    <w:rsid w:val="00C4396A"/>
    <w:rsid w:val="00C43A84"/>
    <w:rsid w:val="00C440AE"/>
    <w:rsid w:val="00C4517F"/>
    <w:rsid w:val="00C45944"/>
    <w:rsid w:val="00C478C9"/>
    <w:rsid w:val="00C47D1C"/>
    <w:rsid w:val="00C47E69"/>
    <w:rsid w:val="00C47F8A"/>
    <w:rsid w:val="00C50316"/>
    <w:rsid w:val="00C50622"/>
    <w:rsid w:val="00C50B5B"/>
    <w:rsid w:val="00C50E78"/>
    <w:rsid w:val="00C50F15"/>
    <w:rsid w:val="00C514F9"/>
    <w:rsid w:val="00C516AC"/>
    <w:rsid w:val="00C517E0"/>
    <w:rsid w:val="00C51D52"/>
    <w:rsid w:val="00C52224"/>
    <w:rsid w:val="00C522FA"/>
    <w:rsid w:val="00C534ED"/>
    <w:rsid w:val="00C53569"/>
    <w:rsid w:val="00C547C5"/>
    <w:rsid w:val="00C5585E"/>
    <w:rsid w:val="00C56916"/>
    <w:rsid w:val="00C57AC0"/>
    <w:rsid w:val="00C621E0"/>
    <w:rsid w:val="00C63060"/>
    <w:rsid w:val="00C631DB"/>
    <w:rsid w:val="00C639DE"/>
    <w:rsid w:val="00C63D0E"/>
    <w:rsid w:val="00C656C0"/>
    <w:rsid w:val="00C65709"/>
    <w:rsid w:val="00C66412"/>
    <w:rsid w:val="00C6747B"/>
    <w:rsid w:val="00C675CF"/>
    <w:rsid w:val="00C67911"/>
    <w:rsid w:val="00C67A98"/>
    <w:rsid w:val="00C67F65"/>
    <w:rsid w:val="00C703EF"/>
    <w:rsid w:val="00C70CE6"/>
    <w:rsid w:val="00C71269"/>
    <w:rsid w:val="00C7180B"/>
    <w:rsid w:val="00C71AEB"/>
    <w:rsid w:val="00C71CD0"/>
    <w:rsid w:val="00C72D08"/>
    <w:rsid w:val="00C72FD9"/>
    <w:rsid w:val="00C73EC0"/>
    <w:rsid w:val="00C75606"/>
    <w:rsid w:val="00C75875"/>
    <w:rsid w:val="00C75AB8"/>
    <w:rsid w:val="00C76C9C"/>
    <w:rsid w:val="00C806A1"/>
    <w:rsid w:val="00C81C13"/>
    <w:rsid w:val="00C82B6B"/>
    <w:rsid w:val="00C82EE6"/>
    <w:rsid w:val="00C82FC5"/>
    <w:rsid w:val="00C830C3"/>
    <w:rsid w:val="00C8342D"/>
    <w:rsid w:val="00C8375C"/>
    <w:rsid w:val="00C839EA"/>
    <w:rsid w:val="00C84671"/>
    <w:rsid w:val="00C84EFE"/>
    <w:rsid w:val="00C8585C"/>
    <w:rsid w:val="00C86A0D"/>
    <w:rsid w:val="00C86E85"/>
    <w:rsid w:val="00C87055"/>
    <w:rsid w:val="00C90C69"/>
    <w:rsid w:val="00C91005"/>
    <w:rsid w:val="00C91A38"/>
    <w:rsid w:val="00C91E0C"/>
    <w:rsid w:val="00C91E1F"/>
    <w:rsid w:val="00C926A0"/>
    <w:rsid w:val="00C92A11"/>
    <w:rsid w:val="00C92B6D"/>
    <w:rsid w:val="00C92F41"/>
    <w:rsid w:val="00C93122"/>
    <w:rsid w:val="00C9337A"/>
    <w:rsid w:val="00C9337B"/>
    <w:rsid w:val="00C94FC0"/>
    <w:rsid w:val="00C9522F"/>
    <w:rsid w:val="00C95539"/>
    <w:rsid w:val="00C9562B"/>
    <w:rsid w:val="00C95C67"/>
    <w:rsid w:val="00C96B77"/>
    <w:rsid w:val="00C96C61"/>
    <w:rsid w:val="00C9732A"/>
    <w:rsid w:val="00C97689"/>
    <w:rsid w:val="00CA0B26"/>
    <w:rsid w:val="00CA1B19"/>
    <w:rsid w:val="00CA2174"/>
    <w:rsid w:val="00CA28E0"/>
    <w:rsid w:val="00CA30C9"/>
    <w:rsid w:val="00CA31AB"/>
    <w:rsid w:val="00CA376E"/>
    <w:rsid w:val="00CA3800"/>
    <w:rsid w:val="00CA3C16"/>
    <w:rsid w:val="00CA462E"/>
    <w:rsid w:val="00CA4708"/>
    <w:rsid w:val="00CA4DDB"/>
    <w:rsid w:val="00CA586A"/>
    <w:rsid w:val="00CA6109"/>
    <w:rsid w:val="00CA634A"/>
    <w:rsid w:val="00CA635B"/>
    <w:rsid w:val="00CA674F"/>
    <w:rsid w:val="00CA69C1"/>
    <w:rsid w:val="00CA767C"/>
    <w:rsid w:val="00CA7E4E"/>
    <w:rsid w:val="00CA7FBC"/>
    <w:rsid w:val="00CB0264"/>
    <w:rsid w:val="00CB0E91"/>
    <w:rsid w:val="00CB2822"/>
    <w:rsid w:val="00CB28DB"/>
    <w:rsid w:val="00CB2BF7"/>
    <w:rsid w:val="00CB3D40"/>
    <w:rsid w:val="00CB437A"/>
    <w:rsid w:val="00CB4C7B"/>
    <w:rsid w:val="00CB61DD"/>
    <w:rsid w:val="00CB6539"/>
    <w:rsid w:val="00CB6719"/>
    <w:rsid w:val="00CB6C36"/>
    <w:rsid w:val="00CB7A92"/>
    <w:rsid w:val="00CB7BDA"/>
    <w:rsid w:val="00CC015D"/>
    <w:rsid w:val="00CC05FC"/>
    <w:rsid w:val="00CC0B77"/>
    <w:rsid w:val="00CC181A"/>
    <w:rsid w:val="00CC2494"/>
    <w:rsid w:val="00CC29F6"/>
    <w:rsid w:val="00CC2A94"/>
    <w:rsid w:val="00CC3113"/>
    <w:rsid w:val="00CC37E2"/>
    <w:rsid w:val="00CC489F"/>
    <w:rsid w:val="00CC4921"/>
    <w:rsid w:val="00CC4AC0"/>
    <w:rsid w:val="00CC5192"/>
    <w:rsid w:val="00CC5952"/>
    <w:rsid w:val="00CC63F5"/>
    <w:rsid w:val="00CC6A21"/>
    <w:rsid w:val="00CC74E9"/>
    <w:rsid w:val="00CC7CF5"/>
    <w:rsid w:val="00CD1338"/>
    <w:rsid w:val="00CD136D"/>
    <w:rsid w:val="00CD2297"/>
    <w:rsid w:val="00CD2320"/>
    <w:rsid w:val="00CD272F"/>
    <w:rsid w:val="00CD2C92"/>
    <w:rsid w:val="00CD306F"/>
    <w:rsid w:val="00CD315D"/>
    <w:rsid w:val="00CD3514"/>
    <w:rsid w:val="00CD3DBF"/>
    <w:rsid w:val="00CD47F1"/>
    <w:rsid w:val="00CD4C01"/>
    <w:rsid w:val="00CD57A4"/>
    <w:rsid w:val="00CD62C2"/>
    <w:rsid w:val="00CD6680"/>
    <w:rsid w:val="00CD6BFE"/>
    <w:rsid w:val="00CD6E2A"/>
    <w:rsid w:val="00CD7D07"/>
    <w:rsid w:val="00CE0E9F"/>
    <w:rsid w:val="00CE136A"/>
    <w:rsid w:val="00CE1FC3"/>
    <w:rsid w:val="00CE3413"/>
    <w:rsid w:val="00CE4164"/>
    <w:rsid w:val="00CE459C"/>
    <w:rsid w:val="00CE4727"/>
    <w:rsid w:val="00CE4FB0"/>
    <w:rsid w:val="00CE5A3F"/>
    <w:rsid w:val="00CE627B"/>
    <w:rsid w:val="00CE6C46"/>
    <w:rsid w:val="00CE7286"/>
    <w:rsid w:val="00CE7798"/>
    <w:rsid w:val="00CE7D1D"/>
    <w:rsid w:val="00CF0477"/>
    <w:rsid w:val="00CF0716"/>
    <w:rsid w:val="00CF0BC6"/>
    <w:rsid w:val="00CF0FE7"/>
    <w:rsid w:val="00CF35CB"/>
    <w:rsid w:val="00CF3DC3"/>
    <w:rsid w:val="00CF3F8F"/>
    <w:rsid w:val="00CF4145"/>
    <w:rsid w:val="00CF4265"/>
    <w:rsid w:val="00CF4D2C"/>
    <w:rsid w:val="00CF50C5"/>
    <w:rsid w:val="00CF55A1"/>
    <w:rsid w:val="00CF6C09"/>
    <w:rsid w:val="00CF6CCA"/>
    <w:rsid w:val="00CF6EA2"/>
    <w:rsid w:val="00CF70EC"/>
    <w:rsid w:val="00D00029"/>
    <w:rsid w:val="00D014A9"/>
    <w:rsid w:val="00D018C7"/>
    <w:rsid w:val="00D01DF7"/>
    <w:rsid w:val="00D03369"/>
    <w:rsid w:val="00D0382D"/>
    <w:rsid w:val="00D045C3"/>
    <w:rsid w:val="00D06910"/>
    <w:rsid w:val="00D06EC9"/>
    <w:rsid w:val="00D10258"/>
    <w:rsid w:val="00D10835"/>
    <w:rsid w:val="00D12061"/>
    <w:rsid w:val="00D1224D"/>
    <w:rsid w:val="00D12901"/>
    <w:rsid w:val="00D1388E"/>
    <w:rsid w:val="00D13A2C"/>
    <w:rsid w:val="00D13CC0"/>
    <w:rsid w:val="00D144D3"/>
    <w:rsid w:val="00D145F2"/>
    <w:rsid w:val="00D165D0"/>
    <w:rsid w:val="00D16820"/>
    <w:rsid w:val="00D17D01"/>
    <w:rsid w:val="00D17F28"/>
    <w:rsid w:val="00D20A1D"/>
    <w:rsid w:val="00D20BCA"/>
    <w:rsid w:val="00D21D86"/>
    <w:rsid w:val="00D21E80"/>
    <w:rsid w:val="00D224BB"/>
    <w:rsid w:val="00D22BF2"/>
    <w:rsid w:val="00D22D14"/>
    <w:rsid w:val="00D22FBB"/>
    <w:rsid w:val="00D236C1"/>
    <w:rsid w:val="00D23D9F"/>
    <w:rsid w:val="00D23FBC"/>
    <w:rsid w:val="00D256E5"/>
    <w:rsid w:val="00D25A3A"/>
    <w:rsid w:val="00D25C08"/>
    <w:rsid w:val="00D261AB"/>
    <w:rsid w:val="00D273D8"/>
    <w:rsid w:val="00D27591"/>
    <w:rsid w:val="00D27709"/>
    <w:rsid w:val="00D27AA3"/>
    <w:rsid w:val="00D27C47"/>
    <w:rsid w:val="00D30C2E"/>
    <w:rsid w:val="00D30C4F"/>
    <w:rsid w:val="00D30F10"/>
    <w:rsid w:val="00D31AF4"/>
    <w:rsid w:val="00D31B66"/>
    <w:rsid w:val="00D32A9F"/>
    <w:rsid w:val="00D351F4"/>
    <w:rsid w:val="00D35CAE"/>
    <w:rsid w:val="00D36936"/>
    <w:rsid w:val="00D372B8"/>
    <w:rsid w:val="00D37EAC"/>
    <w:rsid w:val="00D402A9"/>
    <w:rsid w:val="00D403A8"/>
    <w:rsid w:val="00D40C19"/>
    <w:rsid w:val="00D4144A"/>
    <w:rsid w:val="00D42643"/>
    <w:rsid w:val="00D42DDA"/>
    <w:rsid w:val="00D42E68"/>
    <w:rsid w:val="00D42F3A"/>
    <w:rsid w:val="00D43EDC"/>
    <w:rsid w:val="00D43F6D"/>
    <w:rsid w:val="00D4508B"/>
    <w:rsid w:val="00D45C56"/>
    <w:rsid w:val="00D45C7E"/>
    <w:rsid w:val="00D461A5"/>
    <w:rsid w:val="00D468ED"/>
    <w:rsid w:val="00D51622"/>
    <w:rsid w:val="00D51A69"/>
    <w:rsid w:val="00D52051"/>
    <w:rsid w:val="00D522BF"/>
    <w:rsid w:val="00D52439"/>
    <w:rsid w:val="00D53AB1"/>
    <w:rsid w:val="00D53C1F"/>
    <w:rsid w:val="00D53E12"/>
    <w:rsid w:val="00D53F24"/>
    <w:rsid w:val="00D544AD"/>
    <w:rsid w:val="00D548CE"/>
    <w:rsid w:val="00D549ED"/>
    <w:rsid w:val="00D54B16"/>
    <w:rsid w:val="00D54C8C"/>
    <w:rsid w:val="00D5555D"/>
    <w:rsid w:val="00D558B7"/>
    <w:rsid w:val="00D563AD"/>
    <w:rsid w:val="00D566FE"/>
    <w:rsid w:val="00D56765"/>
    <w:rsid w:val="00D57BE2"/>
    <w:rsid w:val="00D61BEE"/>
    <w:rsid w:val="00D62316"/>
    <w:rsid w:val="00D62D53"/>
    <w:rsid w:val="00D63B19"/>
    <w:rsid w:val="00D63B5C"/>
    <w:rsid w:val="00D6412A"/>
    <w:rsid w:val="00D64C48"/>
    <w:rsid w:val="00D64CE7"/>
    <w:rsid w:val="00D66D08"/>
    <w:rsid w:val="00D6760A"/>
    <w:rsid w:val="00D6784C"/>
    <w:rsid w:val="00D67D33"/>
    <w:rsid w:val="00D67E40"/>
    <w:rsid w:val="00D71457"/>
    <w:rsid w:val="00D71905"/>
    <w:rsid w:val="00D7216A"/>
    <w:rsid w:val="00D722B9"/>
    <w:rsid w:val="00D73950"/>
    <w:rsid w:val="00D7406D"/>
    <w:rsid w:val="00D74115"/>
    <w:rsid w:val="00D749DE"/>
    <w:rsid w:val="00D755D6"/>
    <w:rsid w:val="00D75624"/>
    <w:rsid w:val="00D75E75"/>
    <w:rsid w:val="00D777A2"/>
    <w:rsid w:val="00D813DE"/>
    <w:rsid w:val="00D82033"/>
    <w:rsid w:val="00D825DD"/>
    <w:rsid w:val="00D82989"/>
    <w:rsid w:val="00D830D1"/>
    <w:rsid w:val="00D84595"/>
    <w:rsid w:val="00D84721"/>
    <w:rsid w:val="00D8594E"/>
    <w:rsid w:val="00D86679"/>
    <w:rsid w:val="00D8696C"/>
    <w:rsid w:val="00D87517"/>
    <w:rsid w:val="00D907CC"/>
    <w:rsid w:val="00D90838"/>
    <w:rsid w:val="00D90C35"/>
    <w:rsid w:val="00D90C7A"/>
    <w:rsid w:val="00D90FEB"/>
    <w:rsid w:val="00D91A31"/>
    <w:rsid w:val="00D93355"/>
    <w:rsid w:val="00D93434"/>
    <w:rsid w:val="00D9350A"/>
    <w:rsid w:val="00D93E69"/>
    <w:rsid w:val="00D94EA1"/>
    <w:rsid w:val="00D956A5"/>
    <w:rsid w:val="00D95CD8"/>
    <w:rsid w:val="00D96AA0"/>
    <w:rsid w:val="00D96C7D"/>
    <w:rsid w:val="00D97072"/>
    <w:rsid w:val="00D97876"/>
    <w:rsid w:val="00DA0821"/>
    <w:rsid w:val="00DA0E90"/>
    <w:rsid w:val="00DA20B0"/>
    <w:rsid w:val="00DA29D6"/>
    <w:rsid w:val="00DA2B1C"/>
    <w:rsid w:val="00DA34C7"/>
    <w:rsid w:val="00DA35CD"/>
    <w:rsid w:val="00DA4381"/>
    <w:rsid w:val="00DA47AB"/>
    <w:rsid w:val="00DA4A0B"/>
    <w:rsid w:val="00DA5704"/>
    <w:rsid w:val="00DA58E0"/>
    <w:rsid w:val="00DA59BB"/>
    <w:rsid w:val="00DA5D9C"/>
    <w:rsid w:val="00DA6612"/>
    <w:rsid w:val="00DA676D"/>
    <w:rsid w:val="00DA67E6"/>
    <w:rsid w:val="00DA7C10"/>
    <w:rsid w:val="00DA7FAD"/>
    <w:rsid w:val="00DB0180"/>
    <w:rsid w:val="00DB06BF"/>
    <w:rsid w:val="00DB0F26"/>
    <w:rsid w:val="00DB0F28"/>
    <w:rsid w:val="00DB1041"/>
    <w:rsid w:val="00DB130D"/>
    <w:rsid w:val="00DB157F"/>
    <w:rsid w:val="00DB2CF3"/>
    <w:rsid w:val="00DB3447"/>
    <w:rsid w:val="00DB45AC"/>
    <w:rsid w:val="00DB472A"/>
    <w:rsid w:val="00DB4CFE"/>
    <w:rsid w:val="00DB4D3D"/>
    <w:rsid w:val="00DB530A"/>
    <w:rsid w:val="00DB645C"/>
    <w:rsid w:val="00DB7206"/>
    <w:rsid w:val="00DC1A13"/>
    <w:rsid w:val="00DC225E"/>
    <w:rsid w:val="00DC267C"/>
    <w:rsid w:val="00DC2FD1"/>
    <w:rsid w:val="00DC36A5"/>
    <w:rsid w:val="00DC3AFD"/>
    <w:rsid w:val="00DC4103"/>
    <w:rsid w:val="00DC59AC"/>
    <w:rsid w:val="00DC6442"/>
    <w:rsid w:val="00DC6713"/>
    <w:rsid w:val="00DC6DAA"/>
    <w:rsid w:val="00DC70A7"/>
    <w:rsid w:val="00DC789A"/>
    <w:rsid w:val="00DD05D2"/>
    <w:rsid w:val="00DD08A6"/>
    <w:rsid w:val="00DD0B53"/>
    <w:rsid w:val="00DD1283"/>
    <w:rsid w:val="00DD1922"/>
    <w:rsid w:val="00DD1BFA"/>
    <w:rsid w:val="00DD1F73"/>
    <w:rsid w:val="00DD2844"/>
    <w:rsid w:val="00DD2FB1"/>
    <w:rsid w:val="00DD4352"/>
    <w:rsid w:val="00DD4574"/>
    <w:rsid w:val="00DD6978"/>
    <w:rsid w:val="00DD7373"/>
    <w:rsid w:val="00DD763F"/>
    <w:rsid w:val="00DD7D15"/>
    <w:rsid w:val="00DE1771"/>
    <w:rsid w:val="00DE315C"/>
    <w:rsid w:val="00DE4011"/>
    <w:rsid w:val="00DE49E6"/>
    <w:rsid w:val="00DE5693"/>
    <w:rsid w:val="00DE6285"/>
    <w:rsid w:val="00DE631C"/>
    <w:rsid w:val="00DE6E92"/>
    <w:rsid w:val="00DE7B0D"/>
    <w:rsid w:val="00DF0067"/>
    <w:rsid w:val="00DF084B"/>
    <w:rsid w:val="00DF0E40"/>
    <w:rsid w:val="00DF1232"/>
    <w:rsid w:val="00DF2005"/>
    <w:rsid w:val="00DF3186"/>
    <w:rsid w:val="00DF38D4"/>
    <w:rsid w:val="00DF3E9E"/>
    <w:rsid w:val="00DF452F"/>
    <w:rsid w:val="00DF46FE"/>
    <w:rsid w:val="00DF4AE8"/>
    <w:rsid w:val="00DF4E72"/>
    <w:rsid w:val="00DF51C8"/>
    <w:rsid w:val="00DF544E"/>
    <w:rsid w:val="00DF5AFC"/>
    <w:rsid w:val="00DF62DD"/>
    <w:rsid w:val="00DF63CB"/>
    <w:rsid w:val="00DF7258"/>
    <w:rsid w:val="00DF78C7"/>
    <w:rsid w:val="00E00BB4"/>
    <w:rsid w:val="00E00D29"/>
    <w:rsid w:val="00E00F36"/>
    <w:rsid w:val="00E016ED"/>
    <w:rsid w:val="00E01E4C"/>
    <w:rsid w:val="00E0318C"/>
    <w:rsid w:val="00E03745"/>
    <w:rsid w:val="00E03F1D"/>
    <w:rsid w:val="00E046BB"/>
    <w:rsid w:val="00E04904"/>
    <w:rsid w:val="00E04BE7"/>
    <w:rsid w:val="00E04D3E"/>
    <w:rsid w:val="00E04EDF"/>
    <w:rsid w:val="00E076AC"/>
    <w:rsid w:val="00E07F16"/>
    <w:rsid w:val="00E10DB1"/>
    <w:rsid w:val="00E110AE"/>
    <w:rsid w:val="00E121E1"/>
    <w:rsid w:val="00E16523"/>
    <w:rsid w:val="00E16AC6"/>
    <w:rsid w:val="00E1710C"/>
    <w:rsid w:val="00E17513"/>
    <w:rsid w:val="00E206C8"/>
    <w:rsid w:val="00E20AF8"/>
    <w:rsid w:val="00E2143F"/>
    <w:rsid w:val="00E2259A"/>
    <w:rsid w:val="00E22D7B"/>
    <w:rsid w:val="00E234F6"/>
    <w:rsid w:val="00E23637"/>
    <w:rsid w:val="00E23F11"/>
    <w:rsid w:val="00E2433C"/>
    <w:rsid w:val="00E24405"/>
    <w:rsid w:val="00E24636"/>
    <w:rsid w:val="00E247DB"/>
    <w:rsid w:val="00E249E1"/>
    <w:rsid w:val="00E25E3C"/>
    <w:rsid w:val="00E2707F"/>
    <w:rsid w:val="00E27733"/>
    <w:rsid w:val="00E27DEB"/>
    <w:rsid w:val="00E3028F"/>
    <w:rsid w:val="00E30CFF"/>
    <w:rsid w:val="00E3139A"/>
    <w:rsid w:val="00E31487"/>
    <w:rsid w:val="00E31D6B"/>
    <w:rsid w:val="00E31E7F"/>
    <w:rsid w:val="00E32101"/>
    <w:rsid w:val="00E3225C"/>
    <w:rsid w:val="00E3287A"/>
    <w:rsid w:val="00E3290D"/>
    <w:rsid w:val="00E32B24"/>
    <w:rsid w:val="00E32DFB"/>
    <w:rsid w:val="00E32E0F"/>
    <w:rsid w:val="00E332A9"/>
    <w:rsid w:val="00E33A24"/>
    <w:rsid w:val="00E33ADC"/>
    <w:rsid w:val="00E33B3A"/>
    <w:rsid w:val="00E34643"/>
    <w:rsid w:val="00E34EA0"/>
    <w:rsid w:val="00E358DB"/>
    <w:rsid w:val="00E35C79"/>
    <w:rsid w:val="00E36AEA"/>
    <w:rsid w:val="00E3710E"/>
    <w:rsid w:val="00E3765F"/>
    <w:rsid w:val="00E40634"/>
    <w:rsid w:val="00E41764"/>
    <w:rsid w:val="00E41AEE"/>
    <w:rsid w:val="00E41F62"/>
    <w:rsid w:val="00E42291"/>
    <w:rsid w:val="00E42E5F"/>
    <w:rsid w:val="00E442A9"/>
    <w:rsid w:val="00E44BC1"/>
    <w:rsid w:val="00E44C69"/>
    <w:rsid w:val="00E44DA9"/>
    <w:rsid w:val="00E44FAD"/>
    <w:rsid w:val="00E451FA"/>
    <w:rsid w:val="00E457FF"/>
    <w:rsid w:val="00E4693D"/>
    <w:rsid w:val="00E4749C"/>
    <w:rsid w:val="00E4777B"/>
    <w:rsid w:val="00E47CC5"/>
    <w:rsid w:val="00E47D3C"/>
    <w:rsid w:val="00E5012F"/>
    <w:rsid w:val="00E52576"/>
    <w:rsid w:val="00E52B8E"/>
    <w:rsid w:val="00E53683"/>
    <w:rsid w:val="00E53C7C"/>
    <w:rsid w:val="00E54232"/>
    <w:rsid w:val="00E54330"/>
    <w:rsid w:val="00E543C9"/>
    <w:rsid w:val="00E54476"/>
    <w:rsid w:val="00E548D8"/>
    <w:rsid w:val="00E55097"/>
    <w:rsid w:val="00E562BF"/>
    <w:rsid w:val="00E56B73"/>
    <w:rsid w:val="00E601CB"/>
    <w:rsid w:val="00E601F7"/>
    <w:rsid w:val="00E60BC9"/>
    <w:rsid w:val="00E60E45"/>
    <w:rsid w:val="00E6117F"/>
    <w:rsid w:val="00E613A3"/>
    <w:rsid w:val="00E634AA"/>
    <w:rsid w:val="00E639E2"/>
    <w:rsid w:val="00E63B72"/>
    <w:rsid w:val="00E64122"/>
    <w:rsid w:val="00E64559"/>
    <w:rsid w:val="00E65941"/>
    <w:rsid w:val="00E65C63"/>
    <w:rsid w:val="00E66F3D"/>
    <w:rsid w:val="00E67E8E"/>
    <w:rsid w:val="00E7008E"/>
    <w:rsid w:val="00E70A4B"/>
    <w:rsid w:val="00E710AA"/>
    <w:rsid w:val="00E720EA"/>
    <w:rsid w:val="00E72258"/>
    <w:rsid w:val="00E73272"/>
    <w:rsid w:val="00E737DA"/>
    <w:rsid w:val="00E73D51"/>
    <w:rsid w:val="00E73D84"/>
    <w:rsid w:val="00E73FD6"/>
    <w:rsid w:val="00E748CD"/>
    <w:rsid w:val="00E74B44"/>
    <w:rsid w:val="00E74CEA"/>
    <w:rsid w:val="00E761F7"/>
    <w:rsid w:val="00E77BFF"/>
    <w:rsid w:val="00E8022E"/>
    <w:rsid w:val="00E80421"/>
    <w:rsid w:val="00E80F83"/>
    <w:rsid w:val="00E818A5"/>
    <w:rsid w:val="00E81E4D"/>
    <w:rsid w:val="00E825CA"/>
    <w:rsid w:val="00E8266C"/>
    <w:rsid w:val="00E82BF9"/>
    <w:rsid w:val="00E832BC"/>
    <w:rsid w:val="00E838FF"/>
    <w:rsid w:val="00E84DD6"/>
    <w:rsid w:val="00E86A50"/>
    <w:rsid w:val="00E870BC"/>
    <w:rsid w:val="00E870FA"/>
    <w:rsid w:val="00E90538"/>
    <w:rsid w:val="00E9054B"/>
    <w:rsid w:val="00E9167A"/>
    <w:rsid w:val="00E92332"/>
    <w:rsid w:val="00E93343"/>
    <w:rsid w:val="00E934B3"/>
    <w:rsid w:val="00E935E6"/>
    <w:rsid w:val="00E95535"/>
    <w:rsid w:val="00E969ED"/>
    <w:rsid w:val="00E970BC"/>
    <w:rsid w:val="00E97E94"/>
    <w:rsid w:val="00EA06FC"/>
    <w:rsid w:val="00EA0952"/>
    <w:rsid w:val="00EA09D0"/>
    <w:rsid w:val="00EA0D79"/>
    <w:rsid w:val="00EA12CC"/>
    <w:rsid w:val="00EA14ED"/>
    <w:rsid w:val="00EA1996"/>
    <w:rsid w:val="00EA1C5D"/>
    <w:rsid w:val="00EA2F76"/>
    <w:rsid w:val="00EA33C3"/>
    <w:rsid w:val="00EA389A"/>
    <w:rsid w:val="00EA38A7"/>
    <w:rsid w:val="00EA49F3"/>
    <w:rsid w:val="00EA4C97"/>
    <w:rsid w:val="00EA55FF"/>
    <w:rsid w:val="00EA5C68"/>
    <w:rsid w:val="00EA5D33"/>
    <w:rsid w:val="00EA5FDF"/>
    <w:rsid w:val="00EA62F1"/>
    <w:rsid w:val="00EA6461"/>
    <w:rsid w:val="00EA747E"/>
    <w:rsid w:val="00EA7A24"/>
    <w:rsid w:val="00EB05D5"/>
    <w:rsid w:val="00EB1B00"/>
    <w:rsid w:val="00EB1C8E"/>
    <w:rsid w:val="00EB1D3E"/>
    <w:rsid w:val="00EB1E58"/>
    <w:rsid w:val="00EB26FE"/>
    <w:rsid w:val="00EB287C"/>
    <w:rsid w:val="00EB2DD9"/>
    <w:rsid w:val="00EB3123"/>
    <w:rsid w:val="00EB419B"/>
    <w:rsid w:val="00EB54DA"/>
    <w:rsid w:val="00EB5A32"/>
    <w:rsid w:val="00EB5F07"/>
    <w:rsid w:val="00EB622F"/>
    <w:rsid w:val="00EB630C"/>
    <w:rsid w:val="00EB6444"/>
    <w:rsid w:val="00EB7640"/>
    <w:rsid w:val="00EC006F"/>
    <w:rsid w:val="00EC0245"/>
    <w:rsid w:val="00EC1720"/>
    <w:rsid w:val="00EC18C7"/>
    <w:rsid w:val="00EC1B77"/>
    <w:rsid w:val="00EC260A"/>
    <w:rsid w:val="00EC2733"/>
    <w:rsid w:val="00EC2CA3"/>
    <w:rsid w:val="00EC2D99"/>
    <w:rsid w:val="00EC349D"/>
    <w:rsid w:val="00EC3E59"/>
    <w:rsid w:val="00EC64CF"/>
    <w:rsid w:val="00EC6C79"/>
    <w:rsid w:val="00EC6EAE"/>
    <w:rsid w:val="00ED0DFE"/>
    <w:rsid w:val="00ED0E8F"/>
    <w:rsid w:val="00ED1057"/>
    <w:rsid w:val="00ED1A12"/>
    <w:rsid w:val="00ED3D39"/>
    <w:rsid w:val="00ED42ED"/>
    <w:rsid w:val="00ED621D"/>
    <w:rsid w:val="00ED622F"/>
    <w:rsid w:val="00ED7142"/>
    <w:rsid w:val="00ED7754"/>
    <w:rsid w:val="00ED77E5"/>
    <w:rsid w:val="00ED7A90"/>
    <w:rsid w:val="00EE2472"/>
    <w:rsid w:val="00EE3020"/>
    <w:rsid w:val="00EE367E"/>
    <w:rsid w:val="00EE3D48"/>
    <w:rsid w:val="00EE3EAC"/>
    <w:rsid w:val="00EE3FEA"/>
    <w:rsid w:val="00EE42B5"/>
    <w:rsid w:val="00EE4620"/>
    <w:rsid w:val="00EE58DF"/>
    <w:rsid w:val="00EE6BF4"/>
    <w:rsid w:val="00EE6E23"/>
    <w:rsid w:val="00EF01F6"/>
    <w:rsid w:val="00EF12EC"/>
    <w:rsid w:val="00EF41D5"/>
    <w:rsid w:val="00EF43AC"/>
    <w:rsid w:val="00EF453E"/>
    <w:rsid w:val="00EF4991"/>
    <w:rsid w:val="00EF4A2A"/>
    <w:rsid w:val="00EF5C20"/>
    <w:rsid w:val="00EF66AB"/>
    <w:rsid w:val="00EF6846"/>
    <w:rsid w:val="00EF6A7C"/>
    <w:rsid w:val="00EF700F"/>
    <w:rsid w:val="00EF72E6"/>
    <w:rsid w:val="00F002F4"/>
    <w:rsid w:val="00F013B7"/>
    <w:rsid w:val="00F017D9"/>
    <w:rsid w:val="00F01D78"/>
    <w:rsid w:val="00F01EED"/>
    <w:rsid w:val="00F02CB7"/>
    <w:rsid w:val="00F0364D"/>
    <w:rsid w:val="00F03CC1"/>
    <w:rsid w:val="00F03EA5"/>
    <w:rsid w:val="00F0417D"/>
    <w:rsid w:val="00F04340"/>
    <w:rsid w:val="00F0531E"/>
    <w:rsid w:val="00F05328"/>
    <w:rsid w:val="00F1004B"/>
    <w:rsid w:val="00F10316"/>
    <w:rsid w:val="00F10AB2"/>
    <w:rsid w:val="00F112CD"/>
    <w:rsid w:val="00F119DC"/>
    <w:rsid w:val="00F11AE5"/>
    <w:rsid w:val="00F11B64"/>
    <w:rsid w:val="00F12CEE"/>
    <w:rsid w:val="00F13868"/>
    <w:rsid w:val="00F13B6A"/>
    <w:rsid w:val="00F13ED6"/>
    <w:rsid w:val="00F14189"/>
    <w:rsid w:val="00F14481"/>
    <w:rsid w:val="00F144B5"/>
    <w:rsid w:val="00F15BFF"/>
    <w:rsid w:val="00F17083"/>
    <w:rsid w:val="00F1779A"/>
    <w:rsid w:val="00F178D1"/>
    <w:rsid w:val="00F17BC2"/>
    <w:rsid w:val="00F20723"/>
    <w:rsid w:val="00F20AC1"/>
    <w:rsid w:val="00F20B7D"/>
    <w:rsid w:val="00F214C3"/>
    <w:rsid w:val="00F2158B"/>
    <w:rsid w:val="00F21F60"/>
    <w:rsid w:val="00F22A8D"/>
    <w:rsid w:val="00F232C1"/>
    <w:rsid w:val="00F236B0"/>
    <w:rsid w:val="00F23E99"/>
    <w:rsid w:val="00F2418D"/>
    <w:rsid w:val="00F2464C"/>
    <w:rsid w:val="00F2530B"/>
    <w:rsid w:val="00F25452"/>
    <w:rsid w:val="00F255D4"/>
    <w:rsid w:val="00F27106"/>
    <w:rsid w:val="00F275C2"/>
    <w:rsid w:val="00F30318"/>
    <w:rsid w:val="00F30550"/>
    <w:rsid w:val="00F307C5"/>
    <w:rsid w:val="00F30C85"/>
    <w:rsid w:val="00F30F07"/>
    <w:rsid w:val="00F333A0"/>
    <w:rsid w:val="00F340F1"/>
    <w:rsid w:val="00F34C49"/>
    <w:rsid w:val="00F35463"/>
    <w:rsid w:val="00F35878"/>
    <w:rsid w:val="00F36084"/>
    <w:rsid w:val="00F36328"/>
    <w:rsid w:val="00F3644A"/>
    <w:rsid w:val="00F3683D"/>
    <w:rsid w:val="00F36AE3"/>
    <w:rsid w:val="00F36CC7"/>
    <w:rsid w:val="00F37171"/>
    <w:rsid w:val="00F37721"/>
    <w:rsid w:val="00F40F32"/>
    <w:rsid w:val="00F41810"/>
    <w:rsid w:val="00F41DE5"/>
    <w:rsid w:val="00F42B89"/>
    <w:rsid w:val="00F435A9"/>
    <w:rsid w:val="00F435F9"/>
    <w:rsid w:val="00F4420B"/>
    <w:rsid w:val="00F44592"/>
    <w:rsid w:val="00F44C03"/>
    <w:rsid w:val="00F4583C"/>
    <w:rsid w:val="00F467F1"/>
    <w:rsid w:val="00F46985"/>
    <w:rsid w:val="00F4711E"/>
    <w:rsid w:val="00F479F6"/>
    <w:rsid w:val="00F47ABA"/>
    <w:rsid w:val="00F50F2A"/>
    <w:rsid w:val="00F5102E"/>
    <w:rsid w:val="00F515B5"/>
    <w:rsid w:val="00F51C33"/>
    <w:rsid w:val="00F522CE"/>
    <w:rsid w:val="00F52641"/>
    <w:rsid w:val="00F52B48"/>
    <w:rsid w:val="00F52E2A"/>
    <w:rsid w:val="00F52FD0"/>
    <w:rsid w:val="00F53684"/>
    <w:rsid w:val="00F543B8"/>
    <w:rsid w:val="00F54F30"/>
    <w:rsid w:val="00F5518C"/>
    <w:rsid w:val="00F55257"/>
    <w:rsid w:val="00F55293"/>
    <w:rsid w:val="00F556E5"/>
    <w:rsid w:val="00F5579C"/>
    <w:rsid w:val="00F55EC0"/>
    <w:rsid w:val="00F562F0"/>
    <w:rsid w:val="00F56C01"/>
    <w:rsid w:val="00F577B3"/>
    <w:rsid w:val="00F600A0"/>
    <w:rsid w:val="00F60823"/>
    <w:rsid w:val="00F619D6"/>
    <w:rsid w:val="00F6213C"/>
    <w:rsid w:val="00F625E7"/>
    <w:rsid w:val="00F6283D"/>
    <w:rsid w:val="00F62A84"/>
    <w:rsid w:val="00F62DD8"/>
    <w:rsid w:val="00F62FD2"/>
    <w:rsid w:val="00F6383E"/>
    <w:rsid w:val="00F64357"/>
    <w:rsid w:val="00F65213"/>
    <w:rsid w:val="00F65E61"/>
    <w:rsid w:val="00F66CFA"/>
    <w:rsid w:val="00F67598"/>
    <w:rsid w:val="00F7061A"/>
    <w:rsid w:val="00F709EE"/>
    <w:rsid w:val="00F711B3"/>
    <w:rsid w:val="00F712AA"/>
    <w:rsid w:val="00F7221C"/>
    <w:rsid w:val="00F72B9E"/>
    <w:rsid w:val="00F732BA"/>
    <w:rsid w:val="00F740AF"/>
    <w:rsid w:val="00F74274"/>
    <w:rsid w:val="00F745C7"/>
    <w:rsid w:val="00F74C8C"/>
    <w:rsid w:val="00F75253"/>
    <w:rsid w:val="00F75506"/>
    <w:rsid w:val="00F75DB8"/>
    <w:rsid w:val="00F76696"/>
    <w:rsid w:val="00F76DE7"/>
    <w:rsid w:val="00F80061"/>
    <w:rsid w:val="00F8040F"/>
    <w:rsid w:val="00F80495"/>
    <w:rsid w:val="00F809C6"/>
    <w:rsid w:val="00F80CE5"/>
    <w:rsid w:val="00F80EDF"/>
    <w:rsid w:val="00F82943"/>
    <w:rsid w:val="00F82AD5"/>
    <w:rsid w:val="00F82C86"/>
    <w:rsid w:val="00F830BF"/>
    <w:rsid w:val="00F83534"/>
    <w:rsid w:val="00F84009"/>
    <w:rsid w:val="00F840DF"/>
    <w:rsid w:val="00F84910"/>
    <w:rsid w:val="00F84B34"/>
    <w:rsid w:val="00F85A99"/>
    <w:rsid w:val="00F8604A"/>
    <w:rsid w:val="00F86051"/>
    <w:rsid w:val="00F863FA"/>
    <w:rsid w:val="00F876D8"/>
    <w:rsid w:val="00F91182"/>
    <w:rsid w:val="00F91314"/>
    <w:rsid w:val="00F91C75"/>
    <w:rsid w:val="00F9290D"/>
    <w:rsid w:val="00F92EC4"/>
    <w:rsid w:val="00F93637"/>
    <w:rsid w:val="00F94BF4"/>
    <w:rsid w:val="00F94D1E"/>
    <w:rsid w:val="00F952ED"/>
    <w:rsid w:val="00F95AA7"/>
    <w:rsid w:val="00F95C07"/>
    <w:rsid w:val="00F95EF9"/>
    <w:rsid w:val="00F97189"/>
    <w:rsid w:val="00FA01C4"/>
    <w:rsid w:val="00FA03BD"/>
    <w:rsid w:val="00FA0AD5"/>
    <w:rsid w:val="00FA0B38"/>
    <w:rsid w:val="00FA0CBD"/>
    <w:rsid w:val="00FA15AE"/>
    <w:rsid w:val="00FA173E"/>
    <w:rsid w:val="00FA33CA"/>
    <w:rsid w:val="00FA3A26"/>
    <w:rsid w:val="00FA6A15"/>
    <w:rsid w:val="00FA70B4"/>
    <w:rsid w:val="00FB1A64"/>
    <w:rsid w:val="00FB1DE1"/>
    <w:rsid w:val="00FB22B2"/>
    <w:rsid w:val="00FB26BF"/>
    <w:rsid w:val="00FB2999"/>
    <w:rsid w:val="00FB34B4"/>
    <w:rsid w:val="00FB472A"/>
    <w:rsid w:val="00FB5772"/>
    <w:rsid w:val="00FB5779"/>
    <w:rsid w:val="00FB5BBE"/>
    <w:rsid w:val="00FB5C4E"/>
    <w:rsid w:val="00FB5EA4"/>
    <w:rsid w:val="00FB6474"/>
    <w:rsid w:val="00FB670A"/>
    <w:rsid w:val="00FB6AA2"/>
    <w:rsid w:val="00FB7F31"/>
    <w:rsid w:val="00FC172A"/>
    <w:rsid w:val="00FC1883"/>
    <w:rsid w:val="00FC19BF"/>
    <w:rsid w:val="00FC19D6"/>
    <w:rsid w:val="00FC2325"/>
    <w:rsid w:val="00FC293F"/>
    <w:rsid w:val="00FC29BC"/>
    <w:rsid w:val="00FC323F"/>
    <w:rsid w:val="00FC3266"/>
    <w:rsid w:val="00FC46AF"/>
    <w:rsid w:val="00FC4B85"/>
    <w:rsid w:val="00FC514B"/>
    <w:rsid w:val="00FC5F6C"/>
    <w:rsid w:val="00FC614C"/>
    <w:rsid w:val="00FC6566"/>
    <w:rsid w:val="00FC67CC"/>
    <w:rsid w:val="00FC6A17"/>
    <w:rsid w:val="00FD07C7"/>
    <w:rsid w:val="00FD0898"/>
    <w:rsid w:val="00FD11C3"/>
    <w:rsid w:val="00FD2100"/>
    <w:rsid w:val="00FD2455"/>
    <w:rsid w:val="00FD2B2A"/>
    <w:rsid w:val="00FD2B83"/>
    <w:rsid w:val="00FD2FEC"/>
    <w:rsid w:val="00FD3032"/>
    <w:rsid w:val="00FD3D97"/>
    <w:rsid w:val="00FD4172"/>
    <w:rsid w:val="00FD42E0"/>
    <w:rsid w:val="00FD531A"/>
    <w:rsid w:val="00FD57CD"/>
    <w:rsid w:val="00FD5924"/>
    <w:rsid w:val="00FD5FDA"/>
    <w:rsid w:val="00FD6380"/>
    <w:rsid w:val="00FD6C85"/>
    <w:rsid w:val="00FD74E4"/>
    <w:rsid w:val="00FD7534"/>
    <w:rsid w:val="00FD7A84"/>
    <w:rsid w:val="00FE0A66"/>
    <w:rsid w:val="00FE0A69"/>
    <w:rsid w:val="00FE0EA6"/>
    <w:rsid w:val="00FE2019"/>
    <w:rsid w:val="00FE2E09"/>
    <w:rsid w:val="00FE2EDD"/>
    <w:rsid w:val="00FE348F"/>
    <w:rsid w:val="00FE3D08"/>
    <w:rsid w:val="00FE47D5"/>
    <w:rsid w:val="00FE49DB"/>
    <w:rsid w:val="00FE6462"/>
    <w:rsid w:val="00FE67B0"/>
    <w:rsid w:val="00FE6CDA"/>
    <w:rsid w:val="00FE78C2"/>
    <w:rsid w:val="00FE79E4"/>
    <w:rsid w:val="00FF039D"/>
    <w:rsid w:val="00FF1372"/>
    <w:rsid w:val="00FF1AAD"/>
    <w:rsid w:val="00FF255F"/>
    <w:rsid w:val="00FF3008"/>
    <w:rsid w:val="00FF3222"/>
    <w:rsid w:val="00FF3622"/>
    <w:rsid w:val="00FF6075"/>
    <w:rsid w:val="00FF61F2"/>
    <w:rsid w:val="00FF63E2"/>
    <w:rsid w:val="00FF6875"/>
    <w:rsid w:val="00FF78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A9E8A7F"/>
  <w15:docId w15:val="{786C8027-4145-5C48-9FA5-0DA95C6942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551DD"/>
    <w:rPr>
      <w:rFonts w:ascii="Times New Roman" w:eastAsia="標楷體" w:hAnsi="Times New Roman" w:cs="新細明體"/>
      <w:kern w:val="0"/>
      <w:szCs w:val="24"/>
    </w:rPr>
  </w:style>
  <w:style w:type="paragraph" w:styleId="10">
    <w:name w:val="heading 1"/>
    <w:basedOn w:val="a"/>
    <w:next w:val="a"/>
    <w:link w:val="11"/>
    <w:uiPriority w:val="9"/>
    <w:qFormat/>
    <w:rsid w:val="009101E1"/>
    <w:pPr>
      <w:keepNext/>
      <w:spacing w:before="180" w:after="180" w:line="720" w:lineRule="auto"/>
      <w:jc w:val="center"/>
      <w:outlineLvl w:val="0"/>
    </w:pPr>
    <w:rPr>
      <w:rFonts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24756D"/>
    <w:pPr>
      <w:keepNext/>
      <w:adjustRightInd w:val="0"/>
      <w:snapToGrid w:val="0"/>
      <w:spacing w:before="120" w:after="120" w:line="360" w:lineRule="auto"/>
      <w:jc w:val="both"/>
      <w:outlineLvl w:val="1"/>
    </w:pPr>
    <w:rPr>
      <w:rFonts w:cs="Times New Roman"/>
      <w:b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192230"/>
    <w:pPr>
      <w:keepNext/>
      <w:numPr>
        <w:numId w:val="1"/>
      </w:numPr>
      <w:spacing w:line="360" w:lineRule="auto"/>
      <w:jc w:val="both"/>
      <w:outlineLvl w:val="2"/>
    </w:pPr>
    <w:rPr>
      <w:rFonts w:cstheme="majorBidi"/>
      <w:bCs/>
      <w:sz w:val="28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CE4727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17D18"/>
    <w:pPr>
      <w:ind w:leftChars="200" w:left="480"/>
    </w:pPr>
  </w:style>
  <w:style w:type="character" w:styleId="a4">
    <w:name w:val="Hyperlink"/>
    <w:basedOn w:val="a0"/>
    <w:uiPriority w:val="99"/>
    <w:unhideWhenUsed/>
    <w:rsid w:val="00983BE1"/>
    <w:rPr>
      <w:color w:val="0000FF"/>
      <w:u w:val="single"/>
    </w:rPr>
  </w:style>
  <w:style w:type="paragraph" w:styleId="a5">
    <w:name w:val="header"/>
    <w:basedOn w:val="a"/>
    <w:link w:val="a6"/>
    <w:uiPriority w:val="99"/>
    <w:unhideWhenUsed/>
    <w:rsid w:val="00C9100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C91005"/>
    <w:rPr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C9100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C91005"/>
    <w:rPr>
      <w:sz w:val="20"/>
      <w:szCs w:val="20"/>
    </w:rPr>
  </w:style>
  <w:style w:type="character" w:styleId="a9">
    <w:name w:val="annotation reference"/>
    <w:basedOn w:val="a0"/>
    <w:uiPriority w:val="99"/>
    <w:semiHidden/>
    <w:unhideWhenUsed/>
    <w:rsid w:val="00E870FA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E870FA"/>
  </w:style>
  <w:style w:type="character" w:customStyle="1" w:styleId="ab">
    <w:name w:val="註解文字 字元"/>
    <w:basedOn w:val="a0"/>
    <w:link w:val="aa"/>
    <w:uiPriority w:val="99"/>
    <w:semiHidden/>
    <w:rsid w:val="00E870FA"/>
  </w:style>
  <w:style w:type="paragraph" w:styleId="ac">
    <w:name w:val="annotation subject"/>
    <w:basedOn w:val="aa"/>
    <w:next w:val="aa"/>
    <w:link w:val="ad"/>
    <w:uiPriority w:val="99"/>
    <w:semiHidden/>
    <w:unhideWhenUsed/>
    <w:rsid w:val="00E870FA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E870FA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E870FA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E870FA"/>
    <w:rPr>
      <w:rFonts w:asciiTheme="majorHAnsi" w:eastAsiaTheme="majorEastAsia" w:hAnsiTheme="majorHAnsi" w:cstheme="majorBidi"/>
      <w:sz w:val="18"/>
      <w:szCs w:val="18"/>
    </w:rPr>
  </w:style>
  <w:style w:type="paragraph" w:styleId="af0">
    <w:name w:val="Date"/>
    <w:basedOn w:val="a"/>
    <w:next w:val="a"/>
    <w:link w:val="af1"/>
    <w:uiPriority w:val="99"/>
    <w:semiHidden/>
    <w:unhideWhenUsed/>
    <w:rsid w:val="00FE47D5"/>
    <w:pPr>
      <w:jc w:val="right"/>
    </w:pPr>
  </w:style>
  <w:style w:type="character" w:customStyle="1" w:styleId="af1">
    <w:name w:val="日期 字元"/>
    <w:basedOn w:val="a0"/>
    <w:link w:val="af0"/>
    <w:uiPriority w:val="99"/>
    <w:semiHidden/>
    <w:rsid w:val="00FE47D5"/>
  </w:style>
  <w:style w:type="table" w:styleId="af2">
    <w:name w:val="Table Grid"/>
    <w:basedOn w:val="a1"/>
    <w:uiPriority w:val="39"/>
    <w:rsid w:val="00992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1">
    <w:name w:val="標題 1 字元"/>
    <w:basedOn w:val="a0"/>
    <w:link w:val="10"/>
    <w:uiPriority w:val="9"/>
    <w:rsid w:val="009101E1"/>
    <w:rPr>
      <w:rFonts w:ascii="Times New Roman" w:eastAsia="標楷體" w:hAnsi="Times New Roman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24756D"/>
    <w:rPr>
      <w:rFonts w:ascii="Times New Roman" w:eastAsia="標楷體" w:hAnsi="Times New Roman" w:cs="Times New Roman"/>
      <w:b/>
      <w:color w:val="000000" w:themeColor="text1"/>
      <w:kern w:val="0"/>
      <w:sz w:val="28"/>
      <w:szCs w:val="28"/>
    </w:rPr>
  </w:style>
  <w:style w:type="character" w:customStyle="1" w:styleId="30">
    <w:name w:val="標題 3 字元"/>
    <w:basedOn w:val="a0"/>
    <w:link w:val="3"/>
    <w:uiPriority w:val="9"/>
    <w:rsid w:val="00192230"/>
    <w:rPr>
      <w:rFonts w:ascii="Times New Roman" w:eastAsia="標楷體" w:hAnsi="Times New Roman" w:cstheme="majorBidi"/>
      <w:bCs/>
      <w:kern w:val="0"/>
      <w:sz w:val="28"/>
      <w:szCs w:val="36"/>
    </w:rPr>
  </w:style>
  <w:style w:type="paragraph" w:styleId="12">
    <w:name w:val="toc 1"/>
    <w:basedOn w:val="a"/>
    <w:next w:val="a"/>
    <w:autoRedefine/>
    <w:uiPriority w:val="39"/>
    <w:unhideWhenUsed/>
    <w:rsid w:val="00BE7DB2"/>
  </w:style>
  <w:style w:type="paragraph" w:styleId="21">
    <w:name w:val="toc 2"/>
    <w:basedOn w:val="a"/>
    <w:next w:val="a"/>
    <w:autoRedefine/>
    <w:uiPriority w:val="39"/>
    <w:unhideWhenUsed/>
    <w:rsid w:val="00E34EA0"/>
    <w:pPr>
      <w:tabs>
        <w:tab w:val="right" w:leader="dot" w:pos="8494"/>
      </w:tabs>
      <w:spacing w:line="360" w:lineRule="auto"/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BE7DB2"/>
    <w:pPr>
      <w:ind w:leftChars="400" w:left="960"/>
    </w:pPr>
  </w:style>
  <w:style w:type="paragraph" w:customStyle="1" w:styleId="Table1">
    <w:name w:val="Table 1"/>
    <w:basedOn w:val="a"/>
    <w:link w:val="Table10"/>
    <w:qFormat/>
    <w:rsid w:val="009E0EF2"/>
    <w:rPr>
      <w:rFonts w:cs="Times New Roman"/>
    </w:rPr>
  </w:style>
  <w:style w:type="paragraph" w:styleId="af3">
    <w:name w:val="table of figures"/>
    <w:basedOn w:val="a"/>
    <w:next w:val="a"/>
    <w:link w:val="af4"/>
    <w:uiPriority w:val="99"/>
    <w:unhideWhenUsed/>
    <w:rsid w:val="00ED0E8F"/>
    <w:pPr>
      <w:spacing w:before="120" w:after="120"/>
      <w:ind w:left="200" w:hangingChars="200" w:hanging="200"/>
    </w:pPr>
  </w:style>
  <w:style w:type="paragraph" w:customStyle="1" w:styleId="Figure">
    <w:name w:val="Figure"/>
    <w:basedOn w:val="af3"/>
    <w:link w:val="Figure0"/>
    <w:qFormat/>
    <w:rsid w:val="00EA33C3"/>
  </w:style>
  <w:style w:type="character" w:customStyle="1" w:styleId="Table10">
    <w:name w:val="Table 1 字元"/>
    <w:basedOn w:val="a0"/>
    <w:link w:val="Table1"/>
    <w:rsid w:val="009E0EF2"/>
    <w:rPr>
      <w:rFonts w:ascii="Times New Roman" w:eastAsia="標楷體" w:hAnsi="Times New Roman" w:cs="Times New Roman"/>
    </w:rPr>
  </w:style>
  <w:style w:type="character" w:customStyle="1" w:styleId="af4">
    <w:name w:val="圖表目錄 字元"/>
    <w:basedOn w:val="a0"/>
    <w:link w:val="af3"/>
    <w:uiPriority w:val="99"/>
    <w:rsid w:val="00ED0E8F"/>
    <w:rPr>
      <w:rFonts w:ascii="Times New Roman" w:eastAsia="標楷體" w:hAnsi="Times New Roman"/>
    </w:rPr>
  </w:style>
  <w:style w:type="character" w:customStyle="1" w:styleId="Figure0">
    <w:name w:val="Figure 字元"/>
    <w:basedOn w:val="af4"/>
    <w:link w:val="Figure"/>
    <w:rsid w:val="00EA33C3"/>
    <w:rPr>
      <w:rFonts w:ascii="Times New Roman" w:eastAsia="標楷體" w:hAnsi="Times New Roman"/>
    </w:rPr>
  </w:style>
  <w:style w:type="paragraph" w:styleId="af5">
    <w:name w:val="caption"/>
    <w:basedOn w:val="a"/>
    <w:next w:val="a"/>
    <w:uiPriority w:val="35"/>
    <w:unhideWhenUsed/>
    <w:qFormat/>
    <w:rsid w:val="00472957"/>
    <w:rPr>
      <w:sz w:val="20"/>
      <w:szCs w:val="20"/>
    </w:rPr>
  </w:style>
  <w:style w:type="character" w:styleId="af6">
    <w:name w:val="Placeholder Text"/>
    <w:basedOn w:val="a0"/>
    <w:uiPriority w:val="99"/>
    <w:semiHidden/>
    <w:rsid w:val="007A0C2F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B903CD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B903CD"/>
    <w:rPr>
      <w:rFonts w:ascii="Times New Roman" w:eastAsia="標楷體" w:hAnsi="Times New Roman" w:cs="Times New Roman"/>
      <w:noProof/>
      <w:kern w:val="0"/>
      <w:szCs w:val="24"/>
    </w:rPr>
  </w:style>
  <w:style w:type="paragraph" w:customStyle="1" w:styleId="EndNoteBibliography">
    <w:name w:val="EndNote Bibliography"/>
    <w:basedOn w:val="a"/>
    <w:link w:val="EndNoteBibliography0"/>
    <w:rsid w:val="00B903CD"/>
    <w:rPr>
      <w:rFonts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B903CD"/>
    <w:rPr>
      <w:rFonts w:ascii="Times New Roman" w:eastAsia="標楷體" w:hAnsi="Times New Roman" w:cs="Times New Roman"/>
      <w:noProof/>
      <w:kern w:val="0"/>
      <w:szCs w:val="24"/>
    </w:rPr>
  </w:style>
  <w:style w:type="paragraph" w:styleId="af7">
    <w:name w:val="endnote text"/>
    <w:basedOn w:val="a"/>
    <w:link w:val="af8"/>
    <w:uiPriority w:val="99"/>
    <w:semiHidden/>
    <w:unhideWhenUsed/>
    <w:rsid w:val="00524889"/>
    <w:pPr>
      <w:snapToGrid w:val="0"/>
    </w:pPr>
  </w:style>
  <w:style w:type="character" w:customStyle="1" w:styleId="af8">
    <w:name w:val="章節附註文字 字元"/>
    <w:basedOn w:val="a0"/>
    <w:link w:val="af7"/>
    <w:uiPriority w:val="99"/>
    <w:semiHidden/>
    <w:rsid w:val="00524889"/>
  </w:style>
  <w:style w:type="character" w:styleId="af9">
    <w:name w:val="endnote reference"/>
    <w:basedOn w:val="a0"/>
    <w:uiPriority w:val="99"/>
    <w:semiHidden/>
    <w:unhideWhenUsed/>
    <w:rsid w:val="00524889"/>
    <w:rPr>
      <w:vertAlign w:val="superscript"/>
    </w:rPr>
  </w:style>
  <w:style w:type="paragraph" w:styleId="afa">
    <w:name w:val="footnote text"/>
    <w:basedOn w:val="a"/>
    <w:link w:val="afb"/>
    <w:unhideWhenUsed/>
    <w:rsid w:val="00155EA3"/>
    <w:pPr>
      <w:snapToGrid w:val="0"/>
    </w:pPr>
    <w:rPr>
      <w:sz w:val="20"/>
      <w:szCs w:val="20"/>
    </w:rPr>
  </w:style>
  <w:style w:type="character" w:customStyle="1" w:styleId="afb">
    <w:name w:val="註腳文字 字元"/>
    <w:basedOn w:val="a0"/>
    <w:link w:val="afa"/>
    <w:rsid w:val="00155EA3"/>
    <w:rPr>
      <w:sz w:val="20"/>
      <w:szCs w:val="20"/>
    </w:rPr>
  </w:style>
  <w:style w:type="character" w:styleId="afc">
    <w:name w:val="footnote reference"/>
    <w:basedOn w:val="a0"/>
    <w:uiPriority w:val="99"/>
    <w:semiHidden/>
    <w:unhideWhenUsed/>
    <w:rsid w:val="00155EA3"/>
    <w:rPr>
      <w:vertAlign w:val="superscript"/>
    </w:rPr>
  </w:style>
  <w:style w:type="table" w:customStyle="1" w:styleId="13">
    <w:name w:val="表格格線1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2">
    <w:name w:val="表格格線2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2">
    <w:name w:val="表格格線3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表格格線4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表格格線5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表格格線6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表格格線7"/>
    <w:basedOn w:val="a1"/>
    <w:next w:val="af2"/>
    <w:uiPriority w:val="39"/>
    <w:rsid w:val="003E29F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8">
    <w:name w:val="表格格線8"/>
    <w:basedOn w:val="a1"/>
    <w:next w:val="af2"/>
    <w:uiPriority w:val="39"/>
    <w:rsid w:val="00F92EC4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9">
    <w:name w:val="表格格線9"/>
    <w:basedOn w:val="a1"/>
    <w:next w:val="af2"/>
    <w:uiPriority w:val="39"/>
    <w:rsid w:val="0053147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00">
    <w:name w:val="表格格線10"/>
    <w:basedOn w:val="a1"/>
    <w:next w:val="af2"/>
    <w:uiPriority w:val="39"/>
    <w:rsid w:val="00531476"/>
    <w:pPr>
      <w:spacing w:line="36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d">
    <w:name w:val="TOC Heading"/>
    <w:basedOn w:val="10"/>
    <w:next w:val="a"/>
    <w:uiPriority w:val="39"/>
    <w:unhideWhenUsed/>
    <w:qFormat/>
    <w:rsid w:val="00641D2B"/>
    <w:pPr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/>
      <w:b w:val="0"/>
      <w:bCs w:val="0"/>
      <w:color w:val="2E74B5" w:themeColor="accent1" w:themeShade="BF"/>
      <w:kern w:val="0"/>
      <w:sz w:val="32"/>
      <w:szCs w:val="32"/>
    </w:rPr>
  </w:style>
  <w:style w:type="table" w:customStyle="1" w:styleId="110">
    <w:name w:val="表格格線11"/>
    <w:basedOn w:val="a1"/>
    <w:next w:val="af2"/>
    <w:uiPriority w:val="39"/>
    <w:rsid w:val="00C91A38"/>
    <w:rPr>
      <w:rFonts w:ascii="Calibri" w:eastAsia="Times New Roman" w:hAnsi="Calibri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20">
    <w:name w:val="表格格線12"/>
    <w:basedOn w:val="a1"/>
    <w:next w:val="af2"/>
    <w:uiPriority w:val="39"/>
    <w:rsid w:val="00E04D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30">
    <w:name w:val="表格格線13"/>
    <w:basedOn w:val="a1"/>
    <w:next w:val="af2"/>
    <w:uiPriority w:val="39"/>
    <w:rsid w:val="00436B4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4">
    <w:name w:val="表格格線14"/>
    <w:basedOn w:val="a1"/>
    <w:next w:val="af2"/>
    <w:uiPriority w:val="39"/>
    <w:rsid w:val="00436B4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e">
    <w:name w:val="No Spacing"/>
    <w:uiPriority w:val="1"/>
    <w:qFormat/>
    <w:rsid w:val="00A031BA"/>
    <w:pPr>
      <w:widowControl w:val="0"/>
    </w:pPr>
  </w:style>
  <w:style w:type="table" w:customStyle="1" w:styleId="15">
    <w:name w:val="表格格線15"/>
    <w:basedOn w:val="a1"/>
    <w:next w:val="af2"/>
    <w:uiPriority w:val="39"/>
    <w:rsid w:val="0037659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Web">
    <w:name w:val="Normal (Web)"/>
    <w:basedOn w:val="a"/>
    <w:uiPriority w:val="99"/>
    <w:semiHidden/>
    <w:unhideWhenUsed/>
    <w:rsid w:val="005E0F00"/>
    <w:rPr>
      <w:rFonts w:cs="Times New Roman"/>
    </w:rPr>
  </w:style>
  <w:style w:type="paragraph" w:customStyle="1" w:styleId="aff">
    <w:name w:val="內文標題"/>
    <w:basedOn w:val="a"/>
    <w:rsid w:val="00AE69E2"/>
    <w:pPr>
      <w:overflowPunct w:val="0"/>
      <w:spacing w:beforeLines="50" w:before="180" w:afterLines="50" w:after="180"/>
      <w:jc w:val="both"/>
    </w:pPr>
    <w:rPr>
      <w:rFonts w:cs="Times New Roman"/>
      <w:b/>
      <w:bCs/>
      <w:sz w:val="20"/>
    </w:rPr>
  </w:style>
  <w:style w:type="character" w:styleId="aff0">
    <w:name w:val="Unresolved Mention"/>
    <w:basedOn w:val="a0"/>
    <w:uiPriority w:val="99"/>
    <w:semiHidden/>
    <w:unhideWhenUsed/>
    <w:rsid w:val="00760AE3"/>
    <w:rPr>
      <w:color w:val="605E5C"/>
      <w:shd w:val="clear" w:color="auto" w:fill="E1DFDD"/>
    </w:rPr>
  </w:style>
  <w:style w:type="character" w:styleId="aff1">
    <w:name w:val="FollowedHyperlink"/>
    <w:basedOn w:val="a0"/>
    <w:uiPriority w:val="99"/>
    <w:semiHidden/>
    <w:unhideWhenUsed/>
    <w:rsid w:val="00DA59BB"/>
    <w:rPr>
      <w:color w:val="954F72" w:themeColor="followedHyperlink"/>
      <w:u w:val="single"/>
    </w:rPr>
  </w:style>
  <w:style w:type="character" w:customStyle="1" w:styleId="40">
    <w:name w:val="標題 4 字元"/>
    <w:basedOn w:val="a0"/>
    <w:link w:val="4"/>
    <w:uiPriority w:val="9"/>
    <w:rsid w:val="00CE4727"/>
    <w:rPr>
      <w:rFonts w:asciiTheme="majorHAnsi" w:eastAsiaTheme="majorEastAsia" w:hAnsiTheme="majorHAnsi" w:cstheme="majorBidi"/>
      <w:sz w:val="36"/>
      <w:szCs w:val="36"/>
    </w:rPr>
  </w:style>
  <w:style w:type="paragraph" w:styleId="aff2">
    <w:name w:val="Revision"/>
    <w:hidden/>
    <w:uiPriority w:val="99"/>
    <w:semiHidden/>
    <w:rsid w:val="00C4369E"/>
    <w:rPr>
      <w:rFonts w:ascii="新細明體" w:eastAsia="新細明體" w:hAnsi="新細明體" w:cs="新細明體"/>
      <w:kern w:val="0"/>
      <w:szCs w:val="24"/>
    </w:rPr>
  </w:style>
  <w:style w:type="paragraph" w:customStyle="1" w:styleId="aff3">
    <w:name w:val="表格"/>
    <w:basedOn w:val="a"/>
    <w:link w:val="aff4"/>
    <w:qFormat/>
    <w:rsid w:val="00C92F41"/>
    <w:pPr>
      <w:spacing w:line="360" w:lineRule="auto"/>
      <w:jc w:val="center"/>
    </w:pPr>
    <w:rPr>
      <w:rFonts w:cs="Times New Roman"/>
      <w:noProof/>
      <w:kern w:val="2"/>
    </w:rPr>
  </w:style>
  <w:style w:type="character" w:customStyle="1" w:styleId="aff4">
    <w:name w:val="表格 字元"/>
    <w:basedOn w:val="a0"/>
    <w:link w:val="aff3"/>
    <w:rsid w:val="00C92F41"/>
    <w:rPr>
      <w:rFonts w:ascii="Times New Roman" w:eastAsia="標楷體" w:hAnsi="Times New Roman" w:cs="Times New Roman"/>
      <w:noProof/>
      <w:szCs w:val="24"/>
    </w:rPr>
  </w:style>
  <w:style w:type="table" w:styleId="42">
    <w:name w:val="Plain Table 4"/>
    <w:basedOn w:val="a1"/>
    <w:uiPriority w:val="44"/>
    <w:rsid w:val="001A727E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HTML">
    <w:name w:val="HTML Preformatted"/>
    <w:basedOn w:val="a"/>
    <w:link w:val="HTML0"/>
    <w:uiPriority w:val="99"/>
    <w:semiHidden/>
    <w:unhideWhenUsed/>
    <w:rsid w:val="00842B72"/>
    <w:rPr>
      <w:rFonts w:ascii="Courier New" w:hAnsi="Courier New" w:cs="Courier New"/>
      <w:sz w:val="20"/>
      <w:szCs w:val="20"/>
    </w:rPr>
  </w:style>
  <w:style w:type="character" w:customStyle="1" w:styleId="HTML0">
    <w:name w:val="HTML 預設格式 字元"/>
    <w:basedOn w:val="a0"/>
    <w:link w:val="HTML"/>
    <w:uiPriority w:val="99"/>
    <w:semiHidden/>
    <w:rsid w:val="00842B72"/>
    <w:rPr>
      <w:rFonts w:ascii="Courier New" w:eastAsia="標楷體" w:hAnsi="Courier New" w:cs="Courier New"/>
      <w:kern w:val="0"/>
      <w:sz w:val="20"/>
      <w:szCs w:val="20"/>
    </w:rPr>
  </w:style>
  <w:style w:type="table" w:styleId="16">
    <w:name w:val="Grid Table 1 Light"/>
    <w:basedOn w:val="a1"/>
    <w:uiPriority w:val="46"/>
    <w:rsid w:val="00C75875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7">
    <w:name w:val="Plain Table 1"/>
    <w:basedOn w:val="a1"/>
    <w:uiPriority w:val="41"/>
    <w:rsid w:val="00794B4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aff5">
    <w:name w:val="Grid Table Light"/>
    <w:basedOn w:val="a1"/>
    <w:uiPriority w:val="40"/>
    <w:rsid w:val="00794B4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numbering" w:customStyle="1" w:styleId="1">
    <w:name w:val="目前的清單1"/>
    <w:uiPriority w:val="99"/>
    <w:rsid w:val="00BB4D08"/>
    <w:pPr>
      <w:numPr>
        <w:numId w:val="8"/>
      </w:numPr>
    </w:pPr>
  </w:style>
  <w:style w:type="table" w:styleId="1-5">
    <w:name w:val="Grid Table 1 Light Accent 5"/>
    <w:basedOn w:val="a1"/>
    <w:uiPriority w:val="46"/>
    <w:rsid w:val="00B36A74"/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23">
    <w:name w:val="Plain Table 2"/>
    <w:basedOn w:val="a1"/>
    <w:uiPriority w:val="42"/>
    <w:rsid w:val="00B36A74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f6">
    <w:name w:val="page number"/>
    <w:basedOn w:val="a0"/>
    <w:uiPriority w:val="99"/>
    <w:semiHidden/>
    <w:unhideWhenUsed/>
    <w:rsid w:val="00480BA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85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130354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015298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253612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096734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93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07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2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49054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05154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164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75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780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8823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180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315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7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268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47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954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803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4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15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4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07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425783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748153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844282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385445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447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49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5870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43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0946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301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3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52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54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706640">
          <w:marLeft w:val="1858"/>
          <w:marRight w:val="706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618004">
          <w:marLeft w:val="1858"/>
          <w:marRight w:val="706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246522">
          <w:marLeft w:val="1858"/>
          <w:marRight w:val="706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826070">
          <w:marLeft w:val="1858"/>
          <w:marRight w:val="706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8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16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122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89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078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65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33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1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8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62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7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2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8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9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51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2481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532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8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81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157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44820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5194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7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656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470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4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87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3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535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446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3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7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2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1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34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79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02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7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78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134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38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50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36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0622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1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094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70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79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78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8156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5159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53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31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9357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1632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8184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65700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1765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72806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4066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553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49454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9820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55501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7486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54445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6134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2032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8521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3791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8453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207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0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365642">
          <w:marLeft w:val="116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918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098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11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284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2667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2921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2094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7487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9459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6320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9966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123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7291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2323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696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010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034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5606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390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2357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542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65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1233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95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5358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988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5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5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8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79140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28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1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0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8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143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19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523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767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358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1242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708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1527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895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0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5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80537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589523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541025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231858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29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9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98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7758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2317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065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064106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60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70362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083617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59434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08038">
          <w:marLeft w:val="1123"/>
          <w:marRight w:val="7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2.jpeg"/><Relationship Id="rId21" Type="http://schemas.openxmlformats.org/officeDocument/2006/relationships/image" Target="media/image10.png"/><Relationship Id="rId42" Type="http://schemas.openxmlformats.org/officeDocument/2006/relationships/image" Target="media/image30.png"/><Relationship Id="rId63" Type="http://schemas.openxmlformats.org/officeDocument/2006/relationships/image" Target="media/image51.png"/><Relationship Id="rId84" Type="http://schemas.openxmlformats.org/officeDocument/2006/relationships/image" Target="media/image72.jpeg"/><Relationship Id="rId16" Type="http://schemas.openxmlformats.org/officeDocument/2006/relationships/image" Target="media/image5.png"/><Relationship Id="rId107" Type="http://schemas.openxmlformats.org/officeDocument/2006/relationships/image" Target="media/image95.jpeg"/><Relationship Id="rId11" Type="http://schemas.openxmlformats.org/officeDocument/2006/relationships/footer" Target="footer2.xml"/><Relationship Id="rId32" Type="http://schemas.openxmlformats.org/officeDocument/2006/relationships/image" Target="media/image20.jpeg"/><Relationship Id="rId37" Type="http://schemas.openxmlformats.org/officeDocument/2006/relationships/image" Target="media/image25.jpeg"/><Relationship Id="rId53" Type="http://schemas.openxmlformats.org/officeDocument/2006/relationships/image" Target="media/image41.jpeg"/><Relationship Id="rId58" Type="http://schemas.openxmlformats.org/officeDocument/2006/relationships/image" Target="media/image46.jpeg"/><Relationship Id="rId74" Type="http://schemas.openxmlformats.org/officeDocument/2006/relationships/image" Target="media/image62.jpeg"/><Relationship Id="rId79" Type="http://schemas.openxmlformats.org/officeDocument/2006/relationships/image" Target="media/image67.jpeg"/><Relationship Id="rId102" Type="http://schemas.openxmlformats.org/officeDocument/2006/relationships/image" Target="media/image90.jpeg"/><Relationship Id="rId123" Type="http://schemas.openxmlformats.org/officeDocument/2006/relationships/chart" Target="charts/chart7.xml"/><Relationship Id="rId128" Type="http://schemas.openxmlformats.org/officeDocument/2006/relationships/footer" Target="footer3.xml"/><Relationship Id="rId5" Type="http://schemas.openxmlformats.org/officeDocument/2006/relationships/webSettings" Target="webSettings.xml"/><Relationship Id="rId90" Type="http://schemas.openxmlformats.org/officeDocument/2006/relationships/image" Target="media/image78.jpeg"/><Relationship Id="rId95" Type="http://schemas.openxmlformats.org/officeDocument/2006/relationships/image" Target="media/image83.jpeg"/><Relationship Id="rId22" Type="http://schemas.openxmlformats.org/officeDocument/2006/relationships/image" Target="media/image11.jpeg"/><Relationship Id="rId27" Type="http://schemas.openxmlformats.org/officeDocument/2006/relationships/image" Target="media/image16.png"/><Relationship Id="rId43" Type="http://schemas.openxmlformats.org/officeDocument/2006/relationships/image" Target="media/image31.png"/><Relationship Id="rId48" Type="http://schemas.openxmlformats.org/officeDocument/2006/relationships/image" Target="media/image36.jpg"/><Relationship Id="rId64" Type="http://schemas.openxmlformats.org/officeDocument/2006/relationships/image" Target="media/image52.png"/><Relationship Id="rId69" Type="http://schemas.openxmlformats.org/officeDocument/2006/relationships/image" Target="media/image57.jpeg"/><Relationship Id="rId113" Type="http://schemas.openxmlformats.org/officeDocument/2006/relationships/image" Target="media/image99.jpeg"/><Relationship Id="rId118" Type="http://schemas.openxmlformats.org/officeDocument/2006/relationships/image" Target="media/image103.jpeg"/><Relationship Id="rId134" Type="http://schemas.openxmlformats.org/officeDocument/2006/relationships/hyperlink" Target="https://www.qrhacker.com/" TargetMode="External"/><Relationship Id="rId80" Type="http://schemas.openxmlformats.org/officeDocument/2006/relationships/image" Target="media/image68.jpeg"/><Relationship Id="rId85" Type="http://schemas.openxmlformats.org/officeDocument/2006/relationships/image" Target="media/image73.jpeg"/><Relationship Id="rId12" Type="http://schemas.openxmlformats.org/officeDocument/2006/relationships/header" Target="header3.xml"/><Relationship Id="rId17" Type="http://schemas.openxmlformats.org/officeDocument/2006/relationships/image" Target="media/image6.jpg"/><Relationship Id="rId33" Type="http://schemas.openxmlformats.org/officeDocument/2006/relationships/image" Target="media/image21.jpeg"/><Relationship Id="rId38" Type="http://schemas.openxmlformats.org/officeDocument/2006/relationships/image" Target="media/image26.jpeg"/><Relationship Id="rId59" Type="http://schemas.openxmlformats.org/officeDocument/2006/relationships/image" Target="media/image47.jpeg"/><Relationship Id="rId103" Type="http://schemas.openxmlformats.org/officeDocument/2006/relationships/image" Target="media/image91.jpeg"/><Relationship Id="rId108" Type="http://schemas.openxmlformats.org/officeDocument/2006/relationships/image" Target="media/image96.jpeg"/><Relationship Id="rId124" Type="http://schemas.openxmlformats.org/officeDocument/2006/relationships/chart" Target="charts/chart8.xml"/><Relationship Id="rId129" Type="http://schemas.openxmlformats.org/officeDocument/2006/relationships/header" Target="header6.xml"/><Relationship Id="rId54" Type="http://schemas.openxmlformats.org/officeDocument/2006/relationships/image" Target="media/image42.jpeg"/><Relationship Id="rId70" Type="http://schemas.openxmlformats.org/officeDocument/2006/relationships/image" Target="media/image58.jpeg"/><Relationship Id="rId75" Type="http://schemas.openxmlformats.org/officeDocument/2006/relationships/image" Target="media/image63.jpeg"/><Relationship Id="rId91" Type="http://schemas.openxmlformats.org/officeDocument/2006/relationships/image" Target="media/image79.jpeg"/><Relationship Id="rId96" Type="http://schemas.openxmlformats.org/officeDocument/2006/relationships/image" Target="media/image84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49" Type="http://schemas.openxmlformats.org/officeDocument/2006/relationships/image" Target="media/image37.jpg"/><Relationship Id="rId114" Type="http://schemas.openxmlformats.org/officeDocument/2006/relationships/image" Target="media/image100.jpeg"/><Relationship Id="rId119" Type="http://schemas.openxmlformats.org/officeDocument/2006/relationships/image" Target="media/image104.jpeg"/><Relationship Id="rId44" Type="http://schemas.openxmlformats.org/officeDocument/2006/relationships/image" Target="media/image32.jpg"/><Relationship Id="rId60" Type="http://schemas.openxmlformats.org/officeDocument/2006/relationships/image" Target="media/image48.jpeg"/><Relationship Id="rId65" Type="http://schemas.openxmlformats.org/officeDocument/2006/relationships/image" Target="media/image53.jpeg"/><Relationship Id="rId81" Type="http://schemas.openxmlformats.org/officeDocument/2006/relationships/image" Target="media/image69.jpeg"/><Relationship Id="rId86" Type="http://schemas.openxmlformats.org/officeDocument/2006/relationships/image" Target="media/image74.jpeg"/><Relationship Id="rId130" Type="http://schemas.openxmlformats.org/officeDocument/2006/relationships/hyperlink" Target="https://en.wikipedia.org/wiki/Barcode" TargetMode="External"/><Relationship Id="rId135" Type="http://schemas.openxmlformats.org/officeDocument/2006/relationships/hyperlink" Target="https://research.swtch.com/qart" TargetMode="Externa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9" Type="http://schemas.openxmlformats.org/officeDocument/2006/relationships/image" Target="media/image27.jpeg"/><Relationship Id="rId109" Type="http://schemas.openxmlformats.org/officeDocument/2006/relationships/chart" Target="charts/chart1.xml"/><Relationship Id="rId34" Type="http://schemas.openxmlformats.org/officeDocument/2006/relationships/image" Target="media/image22.jpeg"/><Relationship Id="rId50" Type="http://schemas.openxmlformats.org/officeDocument/2006/relationships/image" Target="media/image38.jpg"/><Relationship Id="rId55" Type="http://schemas.openxmlformats.org/officeDocument/2006/relationships/image" Target="media/image43.jpeg"/><Relationship Id="rId76" Type="http://schemas.openxmlformats.org/officeDocument/2006/relationships/image" Target="media/image64.jpeg"/><Relationship Id="rId97" Type="http://schemas.openxmlformats.org/officeDocument/2006/relationships/image" Target="media/image85.jpeg"/><Relationship Id="rId104" Type="http://schemas.openxmlformats.org/officeDocument/2006/relationships/image" Target="media/image92.jpeg"/><Relationship Id="rId120" Type="http://schemas.openxmlformats.org/officeDocument/2006/relationships/chart" Target="charts/chart4.xml"/><Relationship Id="rId125" Type="http://schemas.openxmlformats.org/officeDocument/2006/relationships/chart" Target="charts/chart9.xml"/><Relationship Id="rId7" Type="http://schemas.openxmlformats.org/officeDocument/2006/relationships/endnotes" Target="endnotes.xml"/><Relationship Id="rId71" Type="http://schemas.openxmlformats.org/officeDocument/2006/relationships/image" Target="media/image59.jpeg"/><Relationship Id="rId92" Type="http://schemas.openxmlformats.org/officeDocument/2006/relationships/image" Target="media/image80.jpeg"/><Relationship Id="rId2" Type="http://schemas.openxmlformats.org/officeDocument/2006/relationships/numbering" Target="numbering.xml"/><Relationship Id="rId29" Type="http://schemas.openxmlformats.org/officeDocument/2006/relationships/image" Target="media/image18.png"/><Relationship Id="rId24" Type="http://schemas.openxmlformats.org/officeDocument/2006/relationships/image" Target="media/image13.png"/><Relationship Id="rId40" Type="http://schemas.openxmlformats.org/officeDocument/2006/relationships/image" Target="media/image28.jpeg"/><Relationship Id="rId45" Type="http://schemas.openxmlformats.org/officeDocument/2006/relationships/image" Target="media/image33.jpg"/><Relationship Id="rId66" Type="http://schemas.openxmlformats.org/officeDocument/2006/relationships/image" Target="media/image54.jpeg"/><Relationship Id="rId87" Type="http://schemas.openxmlformats.org/officeDocument/2006/relationships/image" Target="media/image75.jpeg"/><Relationship Id="rId110" Type="http://schemas.openxmlformats.org/officeDocument/2006/relationships/image" Target="media/image97.jpeg"/><Relationship Id="rId115" Type="http://schemas.openxmlformats.org/officeDocument/2006/relationships/chart" Target="charts/chart3.xml"/><Relationship Id="rId131" Type="http://schemas.openxmlformats.org/officeDocument/2006/relationships/hyperlink" Target="https://www.denso-wave.com/en/technology/vol1.html" TargetMode="External"/><Relationship Id="rId136" Type="http://schemas.openxmlformats.org/officeDocument/2006/relationships/fontTable" Target="fontTable.xml"/><Relationship Id="rId61" Type="http://schemas.openxmlformats.org/officeDocument/2006/relationships/image" Target="media/image49.jpeg"/><Relationship Id="rId82" Type="http://schemas.openxmlformats.org/officeDocument/2006/relationships/image" Target="media/image70.jpeg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30" Type="http://schemas.openxmlformats.org/officeDocument/2006/relationships/image" Target="media/image19.jpeg"/><Relationship Id="rId35" Type="http://schemas.openxmlformats.org/officeDocument/2006/relationships/image" Target="media/image23.png"/><Relationship Id="rId56" Type="http://schemas.openxmlformats.org/officeDocument/2006/relationships/image" Target="media/image44.jpeg"/><Relationship Id="rId77" Type="http://schemas.openxmlformats.org/officeDocument/2006/relationships/image" Target="media/image65.jpeg"/><Relationship Id="rId100" Type="http://schemas.openxmlformats.org/officeDocument/2006/relationships/image" Target="media/image88.jpeg"/><Relationship Id="rId105" Type="http://schemas.openxmlformats.org/officeDocument/2006/relationships/image" Target="media/image93.jpeg"/><Relationship Id="rId126" Type="http://schemas.openxmlformats.org/officeDocument/2006/relationships/header" Target="header4.xml"/><Relationship Id="rId8" Type="http://schemas.openxmlformats.org/officeDocument/2006/relationships/header" Target="header1.xml"/><Relationship Id="rId51" Type="http://schemas.openxmlformats.org/officeDocument/2006/relationships/image" Target="media/image39.jpg"/><Relationship Id="rId72" Type="http://schemas.openxmlformats.org/officeDocument/2006/relationships/image" Target="media/image60.jpeg"/><Relationship Id="rId93" Type="http://schemas.openxmlformats.org/officeDocument/2006/relationships/image" Target="media/image81.jpeg"/><Relationship Id="rId98" Type="http://schemas.openxmlformats.org/officeDocument/2006/relationships/image" Target="media/image86.jpeg"/><Relationship Id="rId121" Type="http://schemas.openxmlformats.org/officeDocument/2006/relationships/chart" Target="charts/chart5.xml"/><Relationship Id="rId3" Type="http://schemas.openxmlformats.org/officeDocument/2006/relationships/styles" Target="styles.xml"/><Relationship Id="rId25" Type="http://schemas.openxmlformats.org/officeDocument/2006/relationships/image" Target="media/image14.jpeg"/><Relationship Id="rId46" Type="http://schemas.openxmlformats.org/officeDocument/2006/relationships/image" Target="media/image34.jpg"/><Relationship Id="rId67" Type="http://schemas.openxmlformats.org/officeDocument/2006/relationships/image" Target="media/image55.jpeg"/><Relationship Id="rId116" Type="http://schemas.openxmlformats.org/officeDocument/2006/relationships/image" Target="media/image101.jpeg"/><Relationship Id="rId137" Type="http://schemas.openxmlformats.org/officeDocument/2006/relationships/theme" Target="theme/theme1.xml"/><Relationship Id="rId20" Type="http://schemas.openxmlformats.org/officeDocument/2006/relationships/image" Target="media/image9.png"/><Relationship Id="rId41" Type="http://schemas.openxmlformats.org/officeDocument/2006/relationships/image" Target="media/image29.png"/><Relationship Id="rId62" Type="http://schemas.openxmlformats.org/officeDocument/2006/relationships/image" Target="media/image50.png"/><Relationship Id="rId83" Type="http://schemas.openxmlformats.org/officeDocument/2006/relationships/image" Target="media/image71.jpeg"/><Relationship Id="rId88" Type="http://schemas.openxmlformats.org/officeDocument/2006/relationships/image" Target="media/image76.jpeg"/><Relationship Id="rId111" Type="http://schemas.openxmlformats.org/officeDocument/2006/relationships/image" Target="media/image98.jpeg"/><Relationship Id="rId132" Type="http://schemas.openxmlformats.org/officeDocument/2006/relationships/hyperlink" Target="https://logoq.net/logoq/index.php" TargetMode="External"/><Relationship Id="rId15" Type="http://schemas.openxmlformats.org/officeDocument/2006/relationships/image" Target="media/image4.png"/><Relationship Id="rId36" Type="http://schemas.openxmlformats.org/officeDocument/2006/relationships/image" Target="media/image24.jpg"/><Relationship Id="rId57" Type="http://schemas.openxmlformats.org/officeDocument/2006/relationships/image" Target="media/image45.jpeg"/><Relationship Id="rId106" Type="http://schemas.openxmlformats.org/officeDocument/2006/relationships/image" Target="media/image94.jpeg"/><Relationship Id="rId127" Type="http://schemas.openxmlformats.org/officeDocument/2006/relationships/header" Target="header5.xml"/><Relationship Id="rId10" Type="http://schemas.openxmlformats.org/officeDocument/2006/relationships/footer" Target="footer1.xml"/><Relationship Id="rId31" Type="http://schemas.openxmlformats.org/officeDocument/2006/relationships/hyperlink" Target="https://www.yzu.edu.tw/index.php/tw/" TargetMode="External"/><Relationship Id="rId52" Type="http://schemas.openxmlformats.org/officeDocument/2006/relationships/image" Target="media/image40.png"/><Relationship Id="rId73" Type="http://schemas.openxmlformats.org/officeDocument/2006/relationships/image" Target="media/image61.jpeg"/><Relationship Id="rId78" Type="http://schemas.openxmlformats.org/officeDocument/2006/relationships/image" Target="media/image66.jpeg"/><Relationship Id="rId94" Type="http://schemas.openxmlformats.org/officeDocument/2006/relationships/image" Target="media/image82.jpeg"/><Relationship Id="rId99" Type="http://schemas.openxmlformats.org/officeDocument/2006/relationships/image" Target="media/image87.jpeg"/><Relationship Id="rId101" Type="http://schemas.openxmlformats.org/officeDocument/2006/relationships/image" Target="media/image89.jpeg"/><Relationship Id="rId122" Type="http://schemas.openxmlformats.org/officeDocument/2006/relationships/chart" Target="charts/chart6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26" Type="http://schemas.openxmlformats.org/officeDocument/2006/relationships/image" Target="media/image15.png"/><Relationship Id="rId47" Type="http://schemas.openxmlformats.org/officeDocument/2006/relationships/image" Target="media/image35.jpg"/><Relationship Id="rId68" Type="http://schemas.openxmlformats.org/officeDocument/2006/relationships/image" Target="media/image56.jpeg"/><Relationship Id="rId89" Type="http://schemas.openxmlformats.org/officeDocument/2006/relationships/image" Target="media/image77.jpeg"/><Relationship Id="rId112" Type="http://schemas.openxmlformats.org/officeDocument/2006/relationships/chart" Target="charts/chart2.xml"/><Relationship Id="rId133" Type="http://schemas.openxmlformats.org/officeDocument/2006/relationships/hyperlink" Target="https://www.qr-code-generator.com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rmx\Desktop\&#23526;&#39511;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marL="0" marR="0" indent="0" algn="ctr" defTabSz="914400" rtl="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zh-TW" altLang="zh-TW" sz="1400" b="0" i="0" kern="1200" spc="0" baseline="0">
                <a:solidFill>
                  <a:srgbClr val="000000"/>
                </a:solidFill>
                <a:effectLst/>
                <a:latin typeface="DFKai-SB" panose="03000509000000000000" pitchFamily="49" charset="-120"/>
                <a:ea typeface="DFKai-SB" panose="03000509000000000000" pitchFamily="49" charset="-120"/>
              </a:rPr>
              <a:t>第</a:t>
            </a:r>
            <a:r>
              <a:rPr lang="zh-TW" altLang="en-US" sz="1400" b="0" i="0" kern="1200" spc="0" baseline="0">
                <a:solidFill>
                  <a:srgbClr val="000000"/>
                </a:solidFill>
                <a:effectLst/>
                <a:latin typeface="DFKai-SB" panose="03000509000000000000" pitchFamily="49" charset="-120"/>
                <a:ea typeface="DFKai-SB" panose="03000509000000000000" pitchFamily="49" charset="-120"/>
              </a:rPr>
              <a:t>一</a:t>
            </a:r>
            <a:r>
              <a:rPr lang="zh-TW" altLang="zh-TW" sz="1400" b="0" i="0" kern="1200" spc="0" baseline="0">
                <a:solidFill>
                  <a:srgbClr val="000000"/>
                </a:solidFill>
                <a:effectLst/>
                <a:latin typeface="DFKai-SB" panose="03000509000000000000" pitchFamily="49" charset="-120"/>
                <a:ea typeface="DFKai-SB" panose="03000509000000000000" pitchFamily="49" charset="-120"/>
              </a:rPr>
              <a:t>組背景圖清晰度感受</a:t>
            </a:r>
            <a:endParaRPr lang="zh-TW" altLang="zh-TW">
              <a:effectLst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marL="0" marR="0" indent="0" algn="ctr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sz="1400" b="0" i="0" u="none" strike="noStrike" kern="1200" spc="0" baseline="0">
              <a:solidFill>
                <a:sysClr val="windowText" lastClr="000000">
                  <a:lumMod val="65000"/>
                  <a:lumOff val="35000"/>
                </a:sys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雙彩色!$D$9:$D$11</c:f>
              <c:strCache>
                <c:ptCount val="3"/>
                <c:pt idx="0">
                  <c:v>(a)</c:v>
                </c:pt>
                <c:pt idx="1">
                  <c:v>(b)</c:v>
                </c:pt>
                <c:pt idx="2">
                  <c:v>(c)</c:v>
                </c:pt>
              </c:strCache>
            </c:strRef>
          </c:cat>
          <c:val>
            <c:numRef>
              <c:f>雙彩色!$E$9:$E$11</c:f>
              <c:numCache>
                <c:formatCode>0%</c:formatCode>
                <c:ptCount val="3"/>
                <c:pt idx="0">
                  <c:v>1</c:v>
                </c:pt>
                <c:pt idx="1">
                  <c:v>0</c:v>
                </c:pt>
                <c:pt idx="2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92D-2945-A65D-F49D278144B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996931760"/>
        <c:axId val="996933536"/>
      </c:barChart>
      <c:catAx>
        <c:axId val="99693176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6933536"/>
        <c:crosses val="autoZero"/>
        <c:auto val="1"/>
        <c:lblAlgn val="ctr"/>
        <c:lblOffset val="100"/>
        <c:noMultiLvlLbl val="0"/>
      </c:catAx>
      <c:valAx>
        <c:axId val="996933536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693176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zh-TW" altLang="en-US">
                <a:solidFill>
                  <a:schemeClr val="tx1"/>
                </a:solidFill>
                <a:latin typeface="DFKai-SB" panose="03000509000000000000" pitchFamily="49" charset="-120"/>
                <a:ea typeface="DFKai-SB" panose="03000509000000000000" pitchFamily="49" charset="-120"/>
              </a:rPr>
              <a:t>第二組背景圖清晰度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雙彩色!$D$29:$D$30</c:f>
              <c:strCache>
                <c:ptCount val="2"/>
                <c:pt idx="0">
                  <c:v>(a)</c:v>
                </c:pt>
                <c:pt idx="1">
                  <c:v>(b)</c:v>
                </c:pt>
              </c:strCache>
            </c:strRef>
          </c:cat>
          <c:val>
            <c:numRef>
              <c:f>雙彩色!$E$29:$E$30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5F5-A647-9256-D3C64D57836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38344736"/>
        <c:axId val="738284240"/>
      </c:barChart>
      <c:catAx>
        <c:axId val="7383447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738284240"/>
        <c:crosses val="autoZero"/>
        <c:auto val="1"/>
        <c:lblAlgn val="ctr"/>
        <c:lblOffset val="100"/>
        <c:noMultiLvlLbl val="0"/>
      </c:catAx>
      <c:valAx>
        <c:axId val="738284240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73834473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zh-TW" altLang="en-US">
                <a:solidFill>
                  <a:schemeClr val="tx1"/>
                </a:solidFill>
                <a:latin typeface="DFKai-SB" panose="03000509000000000000" pitchFamily="49" charset="-120"/>
                <a:ea typeface="DFKai-SB" panose="03000509000000000000" pitchFamily="49" charset="-120"/>
              </a:rPr>
              <a:t>第三組背景圖清晰度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雙彩色!$J$32:$J$36</c:f>
              <c:strCache>
                <c:ptCount val="5"/>
                <c:pt idx="0">
                  <c:v>(a)</c:v>
                </c:pt>
                <c:pt idx="1">
                  <c:v>(b)</c:v>
                </c:pt>
                <c:pt idx="2">
                  <c:v>(c)</c:v>
                </c:pt>
                <c:pt idx="3">
                  <c:v>(d)</c:v>
                </c:pt>
                <c:pt idx="4">
                  <c:v>(e)</c:v>
                </c:pt>
              </c:strCache>
            </c:strRef>
          </c:cat>
          <c:val>
            <c:numRef>
              <c:f>雙彩色!$K$32:$K$36</c:f>
              <c:numCache>
                <c:formatCode>0%</c:formatCode>
                <c:ptCount val="5"/>
                <c:pt idx="0">
                  <c:v>1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9AD-9248-BA63-EFAD3ACB7D4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996844144"/>
        <c:axId val="996845792"/>
      </c:barChart>
      <c:catAx>
        <c:axId val="99684414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6845792"/>
        <c:crosses val="autoZero"/>
        <c:auto val="1"/>
        <c:lblAlgn val="ctr"/>
        <c:lblOffset val="100"/>
        <c:noMultiLvlLbl val="0"/>
      </c:catAx>
      <c:valAx>
        <c:axId val="996845792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684414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第一組外層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具彩色背景視覺化巢狀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背景圖清晰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外彩色!$E$7</c:f>
              <c:strCache>
                <c:ptCount val="1"/>
                <c:pt idx="0">
                  <c:v>第一組外層QR Code具彩色背景視覺化巢狀QR Code背景圖清晰感受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外彩色!$D$8:$D$9</c:f>
              <c:strCache>
                <c:ptCount val="2"/>
                <c:pt idx="0">
                  <c:v>(b)</c:v>
                </c:pt>
                <c:pt idx="1">
                  <c:v>(c)</c:v>
                </c:pt>
              </c:strCache>
            </c:strRef>
          </c:cat>
          <c:val>
            <c:numRef>
              <c:f>外彩色!$E$8:$E$9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D4B-8347-AF39-4B294AB5AF5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266389024"/>
        <c:axId val="1818166016"/>
      </c:barChart>
      <c:catAx>
        <c:axId val="12663890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1818166016"/>
        <c:crosses val="autoZero"/>
        <c:auto val="1"/>
        <c:lblAlgn val="ctr"/>
        <c:lblOffset val="100"/>
        <c:noMultiLvlLbl val="0"/>
      </c:catAx>
      <c:valAx>
        <c:axId val="1818166016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12663890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第二組外層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具彩色背景視覺化巢狀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背景圖清晰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外彩色!$O$7</c:f>
              <c:strCache>
                <c:ptCount val="1"/>
                <c:pt idx="0">
                  <c:v>第二組外層QR Code具彩色背景視覺化巢狀QR Code背景圖清晰感受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外彩色!$N$8:$N$9</c:f>
              <c:strCache>
                <c:ptCount val="2"/>
                <c:pt idx="0">
                  <c:v>(b)</c:v>
                </c:pt>
                <c:pt idx="1">
                  <c:v>(c)</c:v>
                </c:pt>
              </c:strCache>
            </c:strRef>
          </c:cat>
          <c:val>
            <c:numRef>
              <c:f>外彩色!$O$8:$O$9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9FC-7D40-83DF-0A90BDD2100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997152112"/>
        <c:axId val="997153792"/>
      </c:barChart>
      <c:catAx>
        <c:axId val="9971521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7153792"/>
        <c:crosses val="autoZero"/>
        <c:auto val="1"/>
        <c:lblAlgn val="ctr"/>
        <c:lblOffset val="100"/>
        <c:noMultiLvlLbl val="0"/>
      </c:catAx>
      <c:valAx>
        <c:axId val="997153792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715211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第三組外層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具彩色背景視覺化巢狀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背景圖清晰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外彩色!$E$24</c:f>
              <c:strCache>
                <c:ptCount val="1"/>
                <c:pt idx="0">
                  <c:v>第三組外層QR Code具彩色背景視覺化巢狀QR Code背景圖清晰感受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外彩色!$D$25:$D$26</c:f>
              <c:strCache>
                <c:ptCount val="2"/>
                <c:pt idx="0">
                  <c:v>(b)</c:v>
                </c:pt>
                <c:pt idx="1">
                  <c:v>(c)</c:v>
                </c:pt>
              </c:strCache>
            </c:strRef>
          </c:cat>
          <c:val>
            <c:numRef>
              <c:f>外彩色!$E$25:$E$26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6B8-4C44-9640-956D309AD60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997022224"/>
        <c:axId val="997023872"/>
      </c:barChart>
      <c:catAx>
        <c:axId val="9970222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7023872"/>
        <c:crosses val="autoZero"/>
        <c:auto val="1"/>
        <c:lblAlgn val="ctr"/>
        <c:lblOffset val="100"/>
        <c:noMultiLvlLbl val="0"/>
      </c:catAx>
      <c:valAx>
        <c:axId val="997023872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9970222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第一組內層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具彩色背景視覺化巢狀</a:t>
            </a:r>
            <a:r>
              <a:rPr lang="en-GB" altLang="zh-TW" sz="900">
                <a:latin typeface="DFKai-SB" panose="03000509000000000000" pitchFamily="49" charset="-120"/>
                <a:ea typeface="DFKai-SB" panose="03000509000000000000" pitchFamily="49" charset="-120"/>
              </a:rPr>
              <a:t>QR Code</a:t>
            </a:r>
            <a:r>
              <a:rPr lang="zh-TW" altLang="en-US" sz="900">
                <a:latin typeface="DFKai-SB" panose="03000509000000000000" pitchFamily="49" charset="-120"/>
                <a:ea typeface="DFKai-SB" panose="03000509000000000000" pitchFamily="49" charset="-120"/>
              </a:rPr>
              <a:t>背景圖清晰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內彩色!$D$5</c:f>
              <c:strCache>
                <c:ptCount val="1"/>
                <c:pt idx="0">
                  <c:v>第一組內層QR Code具彩色背景視覺化巢狀QR Code背景圖清晰感受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內彩色!$C$6:$C$7</c:f>
              <c:strCache>
                <c:ptCount val="2"/>
                <c:pt idx="0">
                  <c:v>(b)</c:v>
                </c:pt>
                <c:pt idx="1">
                  <c:v>(c)</c:v>
                </c:pt>
              </c:strCache>
            </c:strRef>
          </c:cat>
          <c:val>
            <c:numRef>
              <c:f>內彩色!$D$6:$D$7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BA2-EA4E-87B1-A6F726BC8F9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02601024"/>
        <c:axId val="2032067504"/>
      </c:barChart>
      <c:catAx>
        <c:axId val="18026010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2032067504"/>
        <c:crosses val="autoZero"/>
        <c:auto val="1"/>
        <c:lblAlgn val="ctr"/>
        <c:lblOffset val="100"/>
        <c:noMultiLvlLbl val="0"/>
      </c:catAx>
      <c:valAx>
        <c:axId val="203206750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18026010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algn="ctr" rtl="0"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zh-TW" altLang="en-US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第二組內層</a:t>
            </a:r>
            <a:r>
              <a:rPr lang="en-GB" altLang="zh-TW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QR Code</a:t>
            </a:r>
            <a:r>
              <a:rPr lang="zh-TW" altLang="en-US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具彩色背景視覺化巢狀</a:t>
            </a:r>
            <a:r>
              <a:rPr lang="en-GB" altLang="zh-TW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QR Code</a:t>
            </a:r>
            <a:r>
              <a:rPr lang="zh-TW" altLang="en-US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背景圖清晰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algn="ctr" rtl="0">
            <a:defRPr sz="1400" b="0" i="0" u="none" strike="noStrike" kern="1200" spc="0" baseline="0">
              <a:solidFill>
                <a:sysClr val="windowText" lastClr="000000">
                  <a:lumMod val="65000"/>
                  <a:lumOff val="35000"/>
                </a:sys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內彩色!$M$5</c:f>
              <c:strCache>
                <c:ptCount val="1"/>
                <c:pt idx="0">
                  <c:v>第二組內層QR Code具彩色背景視覺化巢狀QR Code背景圖清晰感受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內彩色!$L$6:$L$7</c:f>
              <c:strCache>
                <c:ptCount val="2"/>
                <c:pt idx="0">
                  <c:v>(b)</c:v>
                </c:pt>
                <c:pt idx="1">
                  <c:v>(c)</c:v>
                </c:pt>
              </c:strCache>
            </c:strRef>
          </c:cat>
          <c:val>
            <c:numRef>
              <c:f>內彩色!$M$6:$M$7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64F-7348-9D5C-2D587157A44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42566303"/>
        <c:axId val="742567951"/>
      </c:barChart>
      <c:catAx>
        <c:axId val="742566303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742567951"/>
        <c:crosses val="autoZero"/>
        <c:auto val="1"/>
        <c:lblAlgn val="ctr"/>
        <c:lblOffset val="100"/>
        <c:noMultiLvlLbl val="0"/>
      </c:catAx>
      <c:valAx>
        <c:axId val="74256795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742566303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algn="ctr" rtl="0"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zh-TW" altLang="en-US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第三組內層</a:t>
            </a:r>
            <a:r>
              <a:rPr lang="en-GB" altLang="zh-TW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QR Code</a:t>
            </a:r>
            <a:r>
              <a:rPr lang="zh-TW" altLang="en-US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具彩色背景視覺化巢狀</a:t>
            </a:r>
            <a:r>
              <a:rPr lang="en-GB" altLang="zh-TW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QR Code</a:t>
            </a:r>
            <a:r>
              <a:rPr lang="zh-TW" altLang="en-US" sz="9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DFKai-SB" panose="03000509000000000000" pitchFamily="49" charset="-120"/>
                <a:ea typeface="DFKai-SB" panose="03000509000000000000" pitchFamily="49" charset="-120"/>
                <a:cs typeface="+mn-cs"/>
              </a:rPr>
              <a:t>背景圖清晰感受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algn="ctr" rtl="0">
            <a:defRPr sz="1400" b="0" i="0" u="none" strike="noStrike" kern="1200" spc="0" baseline="0">
              <a:solidFill>
                <a:sysClr val="windowText" lastClr="000000">
                  <a:lumMod val="65000"/>
                  <a:lumOff val="35000"/>
                </a:sysClr>
              </a:solidFill>
              <a:latin typeface="+mn-lt"/>
              <a:ea typeface="+mn-ea"/>
              <a:cs typeface="+mn-cs"/>
            </a:defRPr>
          </a:pPr>
          <a:endParaRPr lang="zh-TW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內彩色!$D$31</c:f>
              <c:strCache>
                <c:ptCount val="1"/>
                <c:pt idx="0">
                  <c:v>第三組內層QR Code具彩色背景視覺化巢狀QR Code背景圖清晰感受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內彩色!$C$32:$C$33</c:f>
              <c:strCache>
                <c:ptCount val="2"/>
                <c:pt idx="0">
                  <c:v>(b)</c:v>
                </c:pt>
                <c:pt idx="1">
                  <c:v>(c)</c:v>
                </c:pt>
              </c:strCache>
            </c:strRef>
          </c:cat>
          <c:val>
            <c:numRef>
              <c:f>內彩色!$D$32:$D$33</c:f>
              <c:numCache>
                <c:formatCode>0%</c:formatCode>
                <c:ptCount val="2"/>
                <c:pt idx="0">
                  <c:v>1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BA3-714B-B886-191C24F2E5C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42539087"/>
        <c:axId val="742540735"/>
      </c:barChart>
      <c:catAx>
        <c:axId val="74253908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742540735"/>
        <c:crosses val="autoZero"/>
        <c:auto val="1"/>
        <c:lblAlgn val="ctr"/>
        <c:lblOffset val="100"/>
        <c:noMultiLvlLbl val="0"/>
      </c:catAx>
      <c:valAx>
        <c:axId val="74254073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742539087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TW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23037E-624C-485A-8CD7-E107676915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7</TotalTime>
  <Pages>55</Pages>
  <Words>8107</Words>
  <Characters>46211</Characters>
  <Application>Microsoft Office Word</Application>
  <DocSecurity>0</DocSecurity>
  <Lines>385</Lines>
  <Paragraphs>108</Paragraphs>
  <ScaleCrop>false</ScaleCrop>
  <Company/>
  <LinksUpToDate>false</LinksUpToDate>
  <CharactersWithSpaces>54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蕭健治</cp:lastModifiedBy>
  <cp:revision>20</cp:revision>
  <cp:lastPrinted>2022-07-25T02:19:00Z</cp:lastPrinted>
  <dcterms:created xsi:type="dcterms:W3CDTF">2022-07-13T09:41:00Z</dcterms:created>
  <dcterms:modified xsi:type="dcterms:W3CDTF">2022-07-27T02:47:00Z</dcterms:modified>
</cp:coreProperties>
</file>